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D51F4C" w14:textId="30226783" w:rsidR="00C34E1C" w:rsidRPr="00FD64BE" w:rsidRDefault="00C34E1C" w:rsidP="00C34E1C">
      <w:pPr>
        <w:spacing w:line="480" w:lineRule="auto"/>
        <w:rPr>
          <w:rFonts w:ascii="Times New Roman" w:hAnsi="Times New Roman" w:cs="Times New Roman"/>
          <w:b/>
          <w:sz w:val="24"/>
          <w:szCs w:val="24"/>
          <w:lang w:val="en-US"/>
        </w:rPr>
      </w:pPr>
      <w:r w:rsidRPr="00FD64BE">
        <w:rPr>
          <w:rFonts w:ascii="Times New Roman" w:hAnsi="Times New Roman" w:cs="Times New Roman"/>
          <w:b/>
          <w:sz w:val="24"/>
          <w:szCs w:val="24"/>
          <w:lang w:val="en-US"/>
        </w:rPr>
        <w:t xml:space="preserve">Maternal Smoking during Pregnancy and </w:t>
      </w:r>
      <w:r w:rsidR="001B2860" w:rsidRPr="00FD64BE">
        <w:rPr>
          <w:rFonts w:ascii="Times New Roman" w:hAnsi="Times New Roman" w:cs="Times New Roman"/>
          <w:b/>
          <w:sz w:val="24"/>
          <w:szCs w:val="24"/>
          <w:lang w:val="en-US"/>
        </w:rPr>
        <w:t>Offspring</w:t>
      </w:r>
      <w:r w:rsidRPr="00FD64BE">
        <w:rPr>
          <w:rFonts w:ascii="Times New Roman" w:hAnsi="Times New Roman" w:cs="Times New Roman"/>
          <w:b/>
          <w:sz w:val="24"/>
          <w:szCs w:val="24"/>
          <w:lang w:val="en-US"/>
        </w:rPr>
        <w:t xml:space="preserve"> Overweight: Is there a Dose </w:t>
      </w:r>
      <w:r w:rsidR="0018181B" w:rsidRPr="00FD64BE">
        <w:rPr>
          <w:rFonts w:ascii="Times New Roman" w:hAnsi="Times New Roman" w:cs="Times New Roman"/>
          <w:b/>
          <w:sz w:val="24"/>
          <w:szCs w:val="24"/>
          <w:lang w:val="en-US"/>
        </w:rPr>
        <w:t>Response Relationship</w:t>
      </w:r>
      <w:r w:rsidRPr="00FD64BE">
        <w:rPr>
          <w:rFonts w:ascii="Times New Roman" w:hAnsi="Times New Roman" w:cs="Times New Roman"/>
          <w:b/>
          <w:sz w:val="24"/>
          <w:szCs w:val="24"/>
          <w:lang w:val="en-US"/>
        </w:rPr>
        <w:t>? An Individual Patient Data Meta-Analysis</w:t>
      </w:r>
    </w:p>
    <w:p w14:paraId="6C1E8996" w14:textId="77777777" w:rsidR="00C34E1C" w:rsidRPr="00FD64BE" w:rsidRDefault="00C34E1C" w:rsidP="00C34E1C">
      <w:pPr>
        <w:spacing w:line="480" w:lineRule="auto"/>
        <w:rPr>
          <w:rFonts w:ascii="Times New Roman" w:eastAsia="Times New Roman" w:hAnsi="Times New Roman" w:cs="Times New Roman"/>
          <w:sz w:val="24"/>
          <w:szCs w:val="24"/>
          <w:lang w:val="en-US" w:eastAsia="de-DE"/>
        </w:rPr>
      </w:pPr>
    </w:p>
    <w:p w14:paraId="6A913DAB" w14:textId="77777777" w:rsidR="00C34E1C" w:rsidRPr="00FD64BE" w:rsidRDefault="00C34E1C" w:rsidP="00C34E1C">
      <w:pPr>
        <w:spacing w:line="480" w:lineRule="auto"/>
        <w:rPr>
          <w:rFonts w:ascii="Times New Roman" w:eastAsia="Times New Roman" w:hAnsi="Times New Roman" w:cs="Times New Roman"/>
          <w:sz w:val="24"/>
          <w:szCs w:val="24"/>
          <w:lang w:val="en-US" w:eastAsia="de-DE"/>
        </w:rPr>
      </w:pPr>
      <w:r w:rsidRPr="00FD64BE">
        <w:rPr>
          <w:rFonts w:ascii="Times New Roman" w:eastAsia="Times New Roman" w:hAnsi="Times New Roman" w:cs="Times New Roman"/>
          <w:sz w:val="24"/>
          <w:szCs w:val="24"/>
          <w:lang w:val="en-US" w:eastAsia="de-DE"/>
        </w:rPr>
        <w:t>Lucia Albers</w:t>
      </w:r>
      <w:r w:rsidRPr="00FD64BE">
        <w:rPr>
          <w:rFonts w:ascii="Times New Roman" w:eastAsia="Times New Roman" w:hAnsi="Times New Roman" w:cs="Times New Roman"/>
          <w:sz w:val="24"/>
          <w:szCs w:val="24"/>
          <w:vertAlign w:val="superscript"/>
          <w:lang w:val="en-US" w:eastAsia="de-DE"/>
        </w:rPr>
        <w:t>1*</w:t>
      </w:r>
      <w:r w:rsidRPr="00FD64BE">
        <w:rPr>
          <w:rFonts w:ascii="Times New Roman" w:eastAsia="Times New Roman" w:hAnsi="Times New Roman" w:cs="Times New Roman"/>
          <w:sz w:val="24"/>
          <w:szCs w:val="24"/>
          <w:lang w:val="en-US" w:eastAsia="de-DE"/>
        </w:rPr>
        <w:t>, Christina Sobotzki</w:t>
      </w:r>
      <w:r w:rsidRPr="00FD64BE">
        <w:rPr>
          <w:rFonts w:ascii="Times New Roman" w:eastAsia="Times New Roman" w:hAnsi="Times New Roman" w:cs="Times New Roman"/>
          <w:sz w:val="24"/>
          <w:szCs w:val="24"/>
          <w:vertAlign w:val="superscript"/>
          <w:lang w:val="en-US" w:eastAsia="de-DE"/>
        </w:rPr>
        <w:t>1</w:t>
      </w:r>
      <w:r w:rsidRPr="00FD64BE">
        <w:rPr>
          <w:rFonts w:ascii="Times New Roman" w:eastAsia="Times New Roman" w:hAnsi="Times New Roman" w:cs="Times New Roman"/>
          <w:sz w:val="24"/>
          <w:szCs w:val="24"/>
          <w:lang w:val="en-US" w:eastAsia="de-DE"/>
        </w:rPr>
        <w:t>, Oliver Kuß</w:t>
      </w:r>
      <w:r w:rsidRPr="00FD64BE">
        <w:rPr>
          <w:rFonts w:ascii="Times New Roman" w:eastAsia="Times New Roman" w:hAnsi="Times New Roman" w:cs="Times New Roman"/>
          <w:sz w:val="24"/>
          <w:szCs w:val="24"/>
          <w:vertAlign w:val="superscript"/>
          <w:lang w:val="en-US" w:eastAsia="de-DE"/>
        </w:rPr>
        <w:t>2</w:t>
      </w:r>
      <w:r w:rsidRPr="00FD64BE">
        <w:rPr>
          <w:rFonts w:ascii="Times New Roman" w:eastAsia="Times New Roman" w:hAnsi="Times New Roman" w:cs="Times New Roman"/>
          <w:sz w:val="24"/>
          <w:szCs w:val="24"/>
          <w:lang w:val="en-US" w:eastAsia="de-DE"/>
        </w:rPr>
        <w:t xml:space="preserve">, </w:t>
      </w:r>
      <w:r w:rsidRPr="00FD64BE">
        <w:rPr>
          <w:rFonts w:ascii="Times New Roman" w:hAnsi="Times New Roman" w:cs="Times New Roman"/>
          <w:sz w:val="24"/>
          <w:szCs w:val="24"/>
          <w:lang w:val="en-US"/>
        </w:rPr>
        <w:t>Teresa Ajslev</w:t>
      </w:r>
      <w:r w:rsidRPr="00FD64BE">
        <w:rPr>
          <w:rFonts w:ascii="Times New Roman" w:hAnsi="Times New Roman" w:cs="Times New Roman"/>
          <w:sz w:val="24"/>
          <w:szCs w:val="24"/>
          <w:vertAlign w:val="superscript"/>
          <w:lang w:val="en-US"/>
        </w:rPr>
        <w:t>3</w:t>
      </w:r>
      <w:r w:rsidRPr="00FD64BE">
        <w:rPr>
          <w:rFonts w:ascii="Times New Roman" w:hAnsi="Times New Roman" w:cs="Times New Roman"/>
          <w:sz w:val="24"/>
          <w:szCs w:val="24"/>
          <w:lang w:val="en-US"/>
        </w:rPr>
        <w:t>, Rosangela FL Batista</w:t>
      </w:r>
      <w:r w:rsidRPr="00FD64BE">
        <w:rPr>
          <w:rFonts w:ascii="Times New Roman" w:hAnsi="Times New Roman" w:cs="Times New Roman"/>
          <w:sz w:val="24"/>
          <w:szCs w:val="24"/>
          <w:vertAlign w:val="superscript"/>
          <w:lang w:val="en-US"/>
        </w:rPr>
        <w:t>4</w:t>
      </w:r>
      <w:r w:rsidRPr="00FD64BE">
        <w:rPr>
          <w:rFonts w:ascii="Times New Roman" w:hAnsi="Times New Roman" w:cs="Times New Roman"/>
          <w:sz w:val="24"/>
          <w:szCs w:val="24"/>
          <w:lang w:val="en-US"/>
        </w:rPr>
        <w:t>, Heloisa Bettiol</w:t>
      </w:r>
      <w:r w:rsidRPr="00FD64BE">
        <w:rPr>
          <w:rFonts w:ascii="Times New Roman" w:hAnsi="Times New Roman" w:cs="Times New Roman"/>
          <w:sz w:val="24"/>
          <w:szCs w:val="24"/>
          <w:vertAlign w:val="superscript"/>
          <w:lang w:val="en-US"/>
        </w:rPr>
        <w:t>5</w:t>
      </w:r>
      <w:r w:rsidRPr="00FD64BE">
        <w:rPr>
          <w:rFonts w:ascii="Times New Roman" w:hAnsi="Times New Roman" w:cs="Times New Roman"/>
          <w:sz w:val="24"/>
          <w:szCs w:val="24"/>
          <w:lang w:val="en-US"/>
        </w:rPr>
        <w:t xml:space="preserve">, </w:t>
      </w:r>
      <w:r w:rsidRPr="00FD64BE">
        <w:rPr>
          <w:rFonts w:ascii="Times New Roman" w:eastAsia="Times New Roman" w:hAnsi="Times New Roman" w:cs="Times New Roman"/>
          <w:sz w:val="24"/>
          <w:szCs w:val="24"/>
          <w:lang w:val="en-US" w:eastAsia="de-DE"/>
        </w:rPr>
        <w:t>Bernard Brabin</w:t>
      </w:r>
      <w:r w:rsidRPr="00FD64BE">
        <w:rPr>
          <w:rFonts w:ascii="Times New Roman" w:eastAsia="Times New Roman" w:hAnsi="Times New Roman" w:cs="Times New Roman"/>
          <w:sz w:val="24"/>
          <w:szCs w:val="24"/>
          <w:vertAlign w:val="superscript"/>
          <w:lang w:val="en-US" w:eastAsia="de-DE"/>
        </w:rPr>
        <w:t>6,7,8</w:t>
      </w:r>
      <w:r w:rsidRPr="00FD64BE">
        <w:rPr>
          <w:rFonts w:ascii="Times New Roman" w:eastAsia="Times New Roman" w:hAnsi="Times New Roman" w:cs="Times New Roman"/>
          <w:sz w:val="24"/>
          <w:szCs w:val="24"/>
          <w:lang w:val="en-US" w:eastAsia="de-DE"/>
        </w:rPr>
        <w:t xml:space="preserve">, </w:t>
      </w:r>
      <w:r w:rsidRPr="00FD64BE">
        <w:rPr>
          <w:rFonts w:ascii="Times New Roman" w:hAnsi="Times New Roman" w:cs="Times New Roman"/>
          <w:sz w:val="24"/>
          <w:szCs w:val="24"/>
          <w:lang w:val="en-US"/>
        </w:rPr>
        <w:t>Stephen L Buka</w:t>
      </w:r>
      <w:r w:rsidRPr="00FD64BE">
        <w:rPr>
          <w:rFonts w:ascii="Times New Roman" w:hAnsi="Times New Roman" w:cs="Times New Roman"/>
          <w:sz w:val="24"/>
          <w:szCs w:val="24"/>
          <w:vertAlign w:val="superscript"/>
          <w:lang w:val="en-US"/>
        </w:rPr>
        <w:t>9</w:t>
      </w:r>
      <w:r w:rsidRPr="00FD64BE">
        <w:rPr>
          <w:rFonts w:ascii="Times New Roman" w:hAnsi="Times New Roman" w:cs="Times New Roman"/>
          <w:sz w:val="24"/>
          <w:szCs w:val="24"/>
          <w:lang w:val="en-US"/>
        </w:rPr>
        <w:t>, Viviane C Cardoso</w:t>
      </w:r>
      <w:r w:rsidRPr="00FD64BE">
        <w:rPr>
          <w:rFonts w:ascii="Times New Roman" w:hAnsi="Times New Roman" w:cs="Times New Roman"/>
          <w:sz w:val="24"/>
          <w:szCs w:val="24"/>
          <w:vertAlign w:val="superscript"/>
          <w:lang w:val="en-US"/>
        </w:rPr>
        <w:t>5</w:t>
      </w:r>
      <w:r w:rsidRPr="00FD64BE">
        <w:rPr>
          <w:rFonts w:ascii="Times New Roman" w:hAnsi="Times New Roman" w:cs="Times New Roman"/>
          <w:sz w:val="24"/>
          <w:szCs w:val="24"/>
          <w:lang w:val="en-US"/>
        </w:rPr>
        <w:t>, Vicki L Clifton</w:t>
      </w:r>
      <w:r w:rsidRPr="00FD64BE">
        <w:rPr>
          <w:rFonts w:ascii="Times New Roman" w:hAnsi="Times New Roman" w:cs="Times New Roman"/>
          <w:sz w:val="24"/>
          <w:szCs w:val="24"/>
          <w:vertAlign w:val="superscript"/>
          <w:lang w:val="en-US"/>
        </w:rPr>
        <w:t>10</w:t>
      </w:r>
      <w:r w:rsidRPr="00FD64BE">
        <w:rPr>
          <w:rFonts w:ascii="Times New Roman" w:hAnsi="Times New Roman" w:cs="Times New Roman"/>
          <w:sz w:val="24"/>
          <w:szCs w:val="24"/>
          <w:lang w:val="en-US"/>
        </w:rPr>
        <w:t>, Graham Devereux</w:t>
      </w:r>
      <w:r w:rsidRPr="00FD64BE">
        <w:rPr>
          <w:rFonts w:ascii="Times New Roman" w:hAnsi="Times New Roman" w:cs="Times New Roman"/>
          <w:sz w:val="24"/>
          <w:szCs w:val="24"/>
          <w:vertAlign w:val="superscript"/>
          <w:lang w:val="en-US"/>
        </w:rPr>
        <w:t>11</w:t>
      </w:r>
      <w:r w:rsidRPr="00FD64BE">
        <w:rPr>
          <w:rFonts w:ascii="Times New Roman" w:hAnsi="Times New Roman" w:cs="Times New Roman"/>
          <w:sz w:val="24"/>
          <w:szCs w:val="24"/>
          <w:lang w:val="en-US"/>
        </w:rPr>
        <w:t>, Stephen E Gilman</w:t>
      </w:r>
      <w:r w:rsidRPr="00FD64BE">
        <w:rPr>
          <w:rFonts w:ascii="Times New Roman" w:hAnsi="Times New Roman" w:cs="Times New Roman"/>
          <w:sz w:val="24"/>
          <w:szCs w:val="24"/>
          <w:vertAlign w:val="superscript"/>
          <w:lang w:val="en-US"/>
        </w:rPr>
        <w:t>12,13,14,15</w:t>
      </w:r>
      <w:r w:rsidRPr="00FD64BE">
        <w:rPr>
          <w:rFonts w:ascii="Times New Roman" w:hAnsi="Times New Roman" w:cs="Times New Roman"/>
          <w:sz w:val="24"/>
          <w:szCs w:val="24"/>
          <w:lang w:val="en-US"/>
        </w:rPr>
        <w:t>, Luke E Grzeskowiak</w:t>
      </w:r>
      <w:r w:rsidRPr="00FD64BE">
        <w:rPr>
          <w:rFonts w:ascii="Times New Roman" w:hAnsi="Times New Roman" w:cs="Times New Roman"/>
          <w:sz w:val="24"/>
          <w:szCs w:val="24"/>
          <w:vertAlign w:val="superscript"/>
          <w:lang w:val="en-US"/>
        </w:rPr>
        <w:t>10</w:t>
      </w:r>
      <w:r w:rsidRPr="00FD64BE">
        <w:rPr>
          <w:rFonts w:ascii="Times New Roman" w:hAnsi="Times New Roman" w:cs="Times New Roman"/>
          <w:sz w:val="24"/>
          <w:szCs w:val="24"/>
          <w:lang w:val="en-US"/>
        </w:rPr>
        <w:t>, Joachim Heinrich</w:t>
      </w:r>
      <w:r w:rsidRPr="00FD64BE">
        <w:rPr>
          <w:rFonts w:ascii="Times New Roman" w:hAnsi="Times New Roman" w:cs="Times New Roman"/>
          <w:sz w:val="24"/>
          <w:szCs w:val="24"/>
          <w:vertAlign w:val="superscript"/>
          <w:lang w:val="en-US"/>
        </w:rPr>
        <w:t>16</w:t>
      </w:r>
      <w:r w:rsidRPr="00FD64BE">
        <w:rPr>
          <w:rFonts w:ascii="Times New Roman" w:hAnsi="Times New Roman" w:cs="Times New Roman"/>
          <w:sz w:val="24"/>
          <w:szCs w:val="24"/>
          <w:lang w:val="en-US"/>
        </w:rPr>
        <w:t>, Sandra Hummel</w:t>
      </w:r>
      <w:r w:rsidRPr="00FD64BE">
        <w:rPr>
          <w:rFonts w:ascii="Times New Roman" w:hAnsi="Times New Roman" w:cs="Times New Roman"/>
          <w:sz w:val="24"/>
          <w:szCs w:val="24"/>
          <w:vertAlign w:val="superscript"/>
          <w:lang w:val="en-US"/>
        </w:rPr>
        <w:t>17,18</w:t>
      </w:r>
      <w:r w:rsidRPr="00FD64BE">
        <w:rPr>
          <w:rFonts w:ascii="Times New Roman" w:hAnsi="Times New Roman" w:cs="Times New Roman"/>
          <w:sz w:val="24"/>
          <w:szCs w:val="24"/>
          <w:lang w:val="en-US"/>
        </w:rPr>
        <w:t>, Geir W Jacobsen</w:t>
      </w:r>
      <w:r w:rsidRPr="00FD64BE">
        <w:rPr>
          <w:rFonts w:ascii="Times New Roman" w:hAnsi="Times New Roman" w:cs="Times New Roman"/>
          <w:sz w:val="24"/>
          <w:szCs w:val="24"/>
          <w:vertAlign w:val="superscript"/>
          <w:lang w:val="en-US"/>
        </w:rPr>
        <w:t>19</w:t>
      </w:r>
      <w:r w:rsidRPr="00FD64BE">
        <w:rPr>
          <w:rFonts w:ascii="Times New Roman" w:hAnsi="Times New Roman" w:cs="Times New Roman"/>
          <w:sz w:val="24"/>
          <w:szCs w:val="24"/>
          <w:lang w:val="en-US"/>
        </w:rPr>
        <w:t>, Grae</w:t>
      </w:r>
      <w:bookmarkStart w:id="0" w:name="_GoBack"/>
      <w:bookmarkEnd w:id="0"/>
      <w:r w:rsidRPr="00FD64BE">
        <w:rPr>
          <w:rFonts w:ascii="Times New Roman" w:hAnsi="Times New Roman" w:cs="Times New Roman"/>
          <w:sz w:val="24"/>
          <w:szCs w:val="24"/>
          <w:lang w:val="en-US"/>
        </w:rPr>
        <w:t>me Jones</w:t>
      </w:r>
      <w:r w:rsidRPr="00FD64BE">
        <w:rPr>
          <w:rFonts w:ascii="Times New Roman" w:hAnsi="Times New Roman" w:cs="Times New Roman"/>
          <w:sz w:val="24"/>
          <w:szCs w:val="24"/>
          <w:vertAlign w:val="superscript"/>
          <w:lang w:val="en-US"/>
        </w:rPr>
        <w:t>20</w:t>
      </w:r>
      <w:r w:rsidRPr="00FD64BE">
        <w:rPr>
          <w:rFonts w:ascii="Times New Roman" w:hAnsi="Times New Roman" w:cs="Times New Roman"/>
          <w:sz w:val="24"/>
          <w:szCs w:val="24"/>
          <w:lang w:val="en-US"/>
        </w:rPr>
        <w:t xml:space="preserve">, </w:t>
      </w:r>
      <w:r w:rsidRPr="00FD64BE">
        <w:rPr>
          <w:rFonts w:ascii="Times New Roman" w:eastAsia="Times New Roman" w:hAnsi="Times New Roman" w:cs="Times New Roman"/>
          <w:sz w:val="24"/>
          <w:szCs w:val="24"/>
          <w:lang w:val="en-US" w:eastAsia="de-DE"/>
        </w:rPr>
        <w:t>Gibby Koshy</w:t>
      </w:r>
      <w:r w:rsidRPr="00FD64BE">
        <w:rPr>
          <w:rFonts w:ascii="Times New Roman" w:eastAsia="Times New Roman" w:hAnsi="Times New Roman" w:cs="Times New Roman"/>
          <w:sz w:val="24"/>
          <w:szCs w:val="24"/>
          <w:vertAlign w:val="superscript"/>
          <w:lang w:val="en-US" w:eastAsia="de-DE"/>
        </w:rPr>
        <w:t>6</w:t>
      </w:r>
      <w:r w:rsidRPr="00FD64BE">
        <w:rPr>
          <w:rFonts w:ascii="Times New Roman" w:eastAsia="Times New Roman" w:hAnsi="Times New Roman" w:cs="Times New Roman"/>
          <w:sz w:val="24"/>
          <w:szCs w:val="24"/>
          <w:lang w:val="en-US" w:eastAsia="de-DE"/>
        </w:rPr>
        <w:t xml:space="preserve">, </w:t>
      </w:r>
      <w:r w:rsidRPr="00FD64BE">
        <w:rPr>
          <w:rFonts w:ascii="Times New Roman" w:hAnsi="Times New Roman" w:cs="Times New Roman"/>
          <w:sz w:val="24"/>
          <w:szCs w:val="24"/>
          <w:lang w:val="en-US"/>
        </w:rPr>
        <w:t>Camilla Schmidt Morgen</w:t>
      </w:r>
      <w:r w:rsidRPr="00FD64BE">
        <w:rPr>
          <w:rFonts w:ascii="Times New Roman" w:hAnsi="Times New Roman" w:cs="Times New Roman"/>
          <w:sz w:val="24"/>
          <w:szCs w:val="24"/>
          <w:vertAlign w:val="superscript"/>
          <w:lang w:val="en-US"/>
        </w:rPr>
        <w:t>3</w:t>
      </w:r>
      <w:r w:rsidRPr="00FD64BE">
        <w:rPr>
          <w:rFonts w:ascii="Times New Roman" w:hAnsi="Times New Roman" w:cs="Times New Roman"/>
          <w:sz w:val="24"/>
          <w:szCs w:val="24"/>
          <w:lang w:val="en-US"/>
        </w:rPr>
        <w:t>, Emily Oken</w:t>
      </w:r>
      <w:r w:rsidRPr="00FD64BE">
        <w:rPr>
          <w:rFonts w:ascii="Times New Roman" w:hAnsi="Times New Roman" w:cs="Times New Roman"/>
          <w:sz w:val="24"/>
          <w:szCs w:val="24"/>
          <w:vertAlign w:val="superscript"/>
          <w:lang w:val="en-US"/>
        </w:rPr>
        <w:t>21</w:t>
      </w:r>
      <w:r w:rsidRPr="00FD64BE">
        <w:rPr>
          <w:rFonts w:ascii="Times New Roman" w:hAnsi="Times New Roman" w:cs="Times New Roman"/>
          <w:sz w:val="24"/>
          <w:szCs w:val="24"/>
          <w:lang w:val="en-US"/>
        </w:rPr>
        <w:t>, Tomas Paus</w:t>
      </w:r>
      <w:r w:rsidRPr="00FD64BE">
        <w:rPr>
          <w:rFonts w:ascii="Times New Roman" w:hAnsi="Times New Roman" w:cs="Times New Roman"/>
          <w:sz w:val="24"/>
          <w:szCs w:val="24"/>
          <w:vertAlign w:val="superscript"/>
          <w:lang w:val="en-US"/>
        </w:rPr>
        <w:t>22</w:t>
      </w:r>
      <w:r w:rsidRPr="00FD64BE">
        <w:rPr>
          <w:rFonts w:ascii="Times New Roman" w:hAnsi="Times New Roman" w:cs="Times New Roman"/>
          <w:sz w:val="24"/>
          <w:szCs w:val="24"/>
          <w:lang w:val="en-US"/>
        </w:rPr>
        <w:t xml:space="preserve">, </w:t>
      </w:r>
      <w:r w:rsidRPr="00FD64BE">
        <w:rPr>
          <w:rFonts w:ascii="Times New Roman" w:hAnsi="Times New Roman" w:cs="Times New Roman"/>
          <w:sz w:val="24"/>
          <w:szCs w:val="24"/>
          <w:vertAlign w:val="superscript"/>
          <w:lang w:val="en-US"/>
        </w:rPr>
        <w:t xml:space="preserve"> </w:t>
      </w:r>
      <w:r w:rsidRPr="00FD64BE">
        <w:rPr>
          <w:rFonts w:ascii="Times New Roman" w:hAnsi="Times New Roman" w:cs="Times New Roman"/>
          <w:sz w:val="24"/>
          <w:szCs w:val="24"/>
          <w:lang w:val="en-US"/>
        </w:rPr>
        <w:t>Zdenka Pausova</w:t>
      </w:r>
      <w:r w:rsidRPr="00FD64BE">
        <w:rPr>
          <w:rFonts w:ascii="Times New Roman" w:hAnsi="Times New Roman" w:cs="Times New Roman"/>
          <w:sz w:val="24"/>
          <w:szCs w:val="24"/>
          <w:vertAlign w:val="superscript"/>
          <w:lang w:val="en-US"/>
        </w:rPr>
        <w:t>23</w:t>
      </w:r>
      <w:r w:rsidRPr="00FD64BE">
        <w:rPr>
          <w:rFonts w:ascii="Times New Roman" w:hAnsi="Times New Roman" w:cs="Times New Roman"/>
          <w:sz w:val="24"/>
          <w:szCs w:val="24"/>
          <w:lang w:val="en-US"/>
        </w:rPr>
        <w:t>, Sheryl L Rifas-Shiman</w:t>
      </w:r>
      <w:r w:rsidRPr="00FD64BE">
        <w:rPr>
          <w:rFonts w:ascii="Times New Roman" w:hAnsi="Times New Roman" w:cs="Times New Roman"/>
          <w:sz w:val="24"/>
          <w:szCs w:val="24"/>
          <w:vertAlign w:val="superscript"/>
          <w:lang w:val="en-US"/>
        </w:rPr>
        <w:t>21</w:t>
      </w:r>
      <w:r w:rsidRPr="00FD64BE">
        <w:rPr>
          <w:rFonts w:ascii="Times New Roman" w:hAnsi="Times New Roman" w:cs="Times New Roman"/>
          <w:sz w:val="24"/>
          <w:szCs w:val="24"/>
          <w:lang w:val="en-US"/>
        </w:rPr>
        <w:t>, Andrea J Sharma</w:t>
      </w:r>
      <w:r w:rsidRPr="00FD64BE">
        <w:rPr>
          <w:rFonts w:ascii="Times New Roman" w:hAnsi="Times New Roman" w:cs="Times New Roman"/>
          <w:sz w:val="24"/>
          <w:szCs w:val="24"/>
          <w:vertAlign w:val="superscript"/>
          <w:lang w:val="en-US"/>
        </w:rPr>
        <w:t>24</w:t>
      </w:r>
      <w:r w:rsidRPr="00FD64BE">
        <w:rPr>
          <w:rFonts w:ascii="Times New Roman" w:hAnsi="Times New Roman" w:cs="Times New Roman"/>
          <w:sz w:val="24"/>
          <w:szCs w:val="24"/>
          <w:lang w:val="en-US"/>
        </w:rPr>
        <w:t>, Antônio AM da Silva</w:t>
      </w:r>
      <w:r w:rsidRPr="00FD64BE">
        <w:rPr>
          <w:rFonts w:ascii="Times New Roman" w:hAnsi="Times New Roman" w:cs="Times New Roman"/>
          <w:sz w:val="24"/>
          <w:szCs w:val="24"/>
          <w:vertAlign w:val="superscript"/>
          <w:lang w:val="en-US"/>
        </w:rPr>
        <w:t>4</w:t>
      </w:r>
      <w:r w:rsidRPr="00FD64BE">
        <w:rPr>
          <w:rFonts w:ascii="Times New Roman" w:hAnsi="Times New Roman" w:cs="Times New Roman"/>
          <w:sz w:val="24"/>
          <w:szCs w:val="24"/>
          <w:lang w:val="en-US"/>
        </w:rPr>
        <w:t>, Thorkild IA Sørensen</w:t>
      </w:r>
      <w:r w:rsidRPr="00FD64BE">
        <w:rPr>
          <w:rFonts w:ascii="Times New Roman" w:hAnsi="Times New Roman" w:cs="Times New Roman"/>
          <w:sz w:val="24"/>
          <w:szCs w:val="24"/>
          <w:vertAlign w:val="superscript"/>
          <w:lang w:val="en-US"/>
        </w:rPr>
        <w:t>3,25</w:t>
      </w:r>
      <w:r w:rsidRPr="00FD64BE">
        <w:rPr>
          <w:rFonts w:ascii="Times New Roman" w:hAnsi="Times New Roman" w:cs="Times New Roman"/>
          <w:sz w:val="24"/>
          <w:szCs w:val="24"/>
          <w:lang w:val="en-US"/>
        </w:rPr>
        <w:t>, Elisabeth Thiering</w:t>
      </w:r>
      <w:r w:rsidRPr="00FD64BE">
        <w:rPr>
          <w:rFonts w:ascii="Times New Roman" w:hAnsi="Times New Roman" w:cs="Times New Roman"/>
          <w:sz w:val="24"/>
          <w:szCs w:val="24"/>
          <w:vertAlign w:val="superscript"/>
          <w:lang w:val="en-US"/>
        </w:rPr>
        <w:t>26</w:t>
      </w:r>
      <w:r w:rsidRPr="00FD64BE">
        <w:rPr>
          <w:rFonts w:ascii="Times New Roman" w:hAnsi="Times New Roman" w:cs="Times New Roman"/>
          <w:sz w:val="24"/>
          <w:szCs w:val="24"/>
          <w:lang w:val="en-US"/>
        </w:rPr>
        <w:t>, Stephen Turner</w:t>
      </w:r>
      <w:r w:rsidRPr="00FD64BE">
        <w:rPr>
          <w:rFonts w:ascii="Times New Roman" w:hAnsi="Times New Roman" w:cs="Times New Roman"/>
          <w:sz w:val="24"/>
          <w:szCs w:val="24"/>
          <w:vertAlign w:val="superscript"/>
          <w:lang w:val="en-US"/>
        </w:rPr>
        <w:t>11</w:t>
      </w:r>
      <w:r w:rsidRPr="00FD64BE">
        <w:rPr>
          <w:rFonts w:ascii="Times New Roman" w:hAnsi="Times New Roman" w:cs="Times New Roman"/>
          <w:sz w:val="24"/>
          <w:szCs w:val="24"/>
          <w:lang w:val="en-US"/>
        </w:rPr>
        <w:t>, Torstein Vik</w:t>
      </w:r>
      <w:r w:rsidRPr="00FD64BE">
        <w:rPr>
          <w:rFonts w:ascii="Times New Roman" w:hAnsi="Times New Roman" w:cs="Times New Roman"/>
          <w:sz w:val="24"/>
          <w:szCs w:val="24"/>
          <w:vertAlign w:val="superscript"/>
          <w:lang w:val="en-US"/>
        </w:rPr>
        <w:t>27</w:t>
      </w:r>
      <w:r w:rsidRPr="00FD64BE">
        <w:rPr>
          <w:rFonts w:ascii="Times New Roman" w:hAnsi="Times New Roman" w:cs="Times New Roman"/>
          <w:sz w:val="24"/>
          <w:szCs w:val="24"/>
          <w:lang w:val="en-US"/>
        </w:rPr>
        <w:t>,</w:t>
      </w:r>
      <w:r w:rsidRPr="00FD64BE">
        <w:rPr>
          <w:rFonts w:ascii="Times New Roman" w:eastAsia="Times New Roman" w:hAnsi="Times New Roman" w:cs="Times New Roman"/>
          <w:sz w:val="24"/>
          <w:szCs w:val="24"/>
          <w:lang w:val="en-US" w:eastAsia="de-DE"/>
        </w:rPr>
        <w:t xml:space="preserve"> Rüdiger von Kries</w:t>
      </w:r>
      <w:r w:rsidRPr="00FD64BE">
        <w:rPr>
          <w:rFonts w:ascii="Times New Roman" w:eastAsia="Times New Roman" w:hAnsi="Times New Roman" w:cs="Times New Roman"/>
          <w:sz w:val="24"/>
          <w:szCs w:val="24"/>
          <w:vertAlign w:val="superscript"/>
          <w:lang w:val="en-US" w:eastAsia="de-DE"/>
        </w:rPr>
        <w:t>1</w:t>
      </w:r>
    </w:p>
    <w:p w14:paraId="60F7C4D3" w14:textId="77777777" w:rsidR="00C34E1C" w:rsidRPr="00FD64BE" w:rsidRDefault="00C34E1C" w:rsidP="00C34E1C">
      <w:pPr>
        <w:spacing w:line="480" w:lineRule="auto"/>
        <w:rPr>
          <w:rFonts w:ascii="Times New Roman" w:eastAsia="Times New Roman" w:hAnsi="Times New Roman" w:cs="Times New Roman"/>
          <w:sz w:val="24"/>
          <w:szCs w:val="24"/>
          <w:vertAlign w:val="superscript"/>
          <w:lang w:val="en-US" w:eastAsia="de-DE"/>
        </w:rPr>
      </w:pPr>
    </w:p>
    <w:p w14:paraId="1C46CE96" w14:textId="77777777" w:rsidR="00C34E1C" w:rsidRPr="00FD64BE" w:rsidRDefault="00C34E1C" w:rsidP="00C34E1C">
      <w:pPr>
        <w:pStyle w:val="Formatvorlage2"/>
        <w:spacing w:line="480" w:lineRule="auto"/>
        <w:rPr>
          <w:lang w:val="en-US"/>
        </w:rPr>
      </w:pPr>
      <w:r w:rsidRPr="00FD64BE">
        <w:rPr>
          <w:vertAlign w:val="superscript"/>
          <w:lang w:val="en-US" w:eastAsia="de-DE"/>
        </w:rPr>
        <w:t>1</w:t>
      </w:r>
      <w:r w:rsidRPr="00FD64BE">
        <w:rPr>
          <w:lang w:val="en-US" w:eastAsia="de-DE"/>
        </w:rPr>
        <w:t xml:space="preserve"> </w:t>
      </w:r>
      <w:r w:rsidRPr="00FD64BE">
        <w:rPr>
          <w:lang w:val="en-US"/>
        </w:rPr>
        <w:t xml:space="preserve">Institute of Social Paediatrics and Adolescents Medicine, Division of Epidemiology, Ludwig-Maximilians-University Munich, Munich, Germany, </w:t>
      </w:r>
      <w:r w:rsidRPr="00FD64BE">
        <w:rPr>
          <w:vertAlign w:val="superscript"/>
          <w:lang w:val="en-US"/>
        </w:rPr>
        <w:t xml:space="preserve">2 </w:t>
      </w:r>
      <w:r w:rsidRPr="00FD64BE">
        <w:rPr>
          <w:lang w:val="en-US" w:eastAsia="de-DE"/>
        </w:rPr>
        <w:t xml:space="preserve">German Diabetes Center, Institute of Biometrics and Epidemiology, </w:t>
      </w:r>
      <w:r w:rsidRPr="00FD64BE">
        <w:rPr>
          <w:lang w:val="en-US"/>
        </w:rPr>
        <w:t>40225</w:t>
      </w:r>
      <w:r w:rsidRPr="00FD64BE">
        <w:rPr>
          <w:lang w:val="en-US" w:eastAsia="de-DE"/>
        </w:rPr>
        <w:t xml:space="preserve"> Düsseldorf, Germany, </w:t>
      </w:r>
      <w:r w:rsidRPr="00FD64BE">
        <w:rPr>
          <w:vertAlign w:val="superscript"/>
          <w:lang w:val="en-US" w:eastAsia="de-DE"/>
        </w:rPr>
        <w:t>3</w:t>
      </w:r>
      <w:r w:rsidRPr="00FD64BE">
        <w:rPr>
          <w:lang w:val="en-US" w:eastAsia="de-DE"/>
        </w:rPr>
        <w:t xml:space="preserve"> </w:t>
      </w:r>
      <w:r w:rsidRPr="00FD64BE">
        <w:rPr>
          <w:rStyle w:val="s4"/>
          <w:lang w:val="en-US"/>
        </w:rPr>
        <w:t>Department of Clinical Epidemiology (formerly Institute of Preventive Medicine), Bispebjerg and Frederiksberg Hospitals, The Capital Region, Denmark</w:t>
      </w:r>
      <w:r w:rsidRPr="00FD64BE">
        <w:rPr>
          <w:lang w:val="en-US" w:eastAsia="de-DE"/>
        </w:rPr>
        <w:t xml:space="preserve">, </w:t>
      </w:r>
      <w:r w:rsidRPr="00FD64BE">
        <w:rPr>
          <w:vertAlign w:val="superscript"/>
          <w:lang w:val="en-US"/>
        </w:rPr>
        <w:t>4</w:t>
      </w:r>
      <w:r w:rsidRPr="00FD64BE">
        <w:rPr>
          <w:lang w:val="en-US"/>
        </w:rPr>
        <w:t xml:space="preserve"> Departamento de Saúde Pública, Universidade Federal do Maranhão, São Luís, MA, Brazil, </w:t>
      </w:r>
      <w:r w:rsidRPr="00FD64BE">
        <w:rPr>
          <w:vertAlign w:val="superscript"/>
          <w:lang w:val="en-US" w:eastAsia="de-DE"/>
        </w:rPr>
        <w:t>5</w:t>
      </w:r>
      <w:r w:rsidRPr="00FD64BE">
        <w:rPr>
          <w:lang w:val="en-US" w:eastAsia="de-DE"/>
        </w:rPr>
        <w:t xml:space="preserve"> </w:t>
      </w:r>
      <w:r w:rsidRPr="00FD64BE">
        <w:rPr>
          <w:lang w:val="en-US"/>
        </w:rPr>
        <w:t xml:space="preserve">Departamento de Puericultura e Pediatria, Faculdade de Medicina de Ribeirão Preto, Universidade de São Paulo, SP, Brazil, </w:t>
      </w:r>
      <w:r w:rsidRPr="00FD64BE">
        <w:rPr>
          <w:vertAlign w:val="superscript"/>
          <w:lang w:val="en-US"/>
        </w:rPr>
        <w:t>6</w:t>
      </w:r>
      <w:r w:rsidRPr="00FD64BE">
        <w:rPr>
          <w:lang w:val="en-US"/>
        </w:rPr>
        <w:t xml:space="preserve"> Child and Reproductive Health Group, Liverpool School of Tropical Medicine, Liverpool, UK, </w:t>
      </w:r>
      <w:r w:rsidRPr="00FD64BE">
        <w:rPr>
          <w:vertAlign w:val="superscript"/>
          <w:lang w:val="en-US" w:eastAsia="de-DE"/>
        </w:rPr>
        <w:t>7</w:t>
      </w:r>
      <w:r w:rsidRPr="00FD64BE">
        <w:rPr>
          <w:lang w:val="en-US" w:eastAsia="de-DE"/>
        </w:rPr>
        <w:t xml:space="preserve"> </w:t>
      </w:r>
      <w:r w:rsidRPr="00FD64BE">
        <w:rPr>
          <w:lang w:val="en-US"/>
        </w:rPr>
        <w:t xml:space="preserve">Department of Community Child Health, Royal Liverpool Children’s Hospital, NHS Trust Alder Hey, Liverpool, UK, </w:t>
      </w:r>
      <w:r w:rsidRPr="00FD64BE">
        <w:rPr>
          <w:vertAlign w:val="superscript"/>
          <w:lang w:val="en-US" w:eastAsia="de-DE"/>
        </w:rPr>
        <w:t>8</w:t>
      </w:r>
      <w:r w:rsidRPr="00FD64BE">
        <w:rPr>
          <w:lang w:val="en-US" w:eastAsia="de-DE"/>
        </w:rPr>
        <w:t xml:space="preserve"> </w:t>
      </w:r>
      <w:r w:rsidRPr="00FD64BE">
        <w:rPr>
          <w:lang w:val="en-US"/>
        </w:rPr>
        <w:t xml:space="preserve">Emma Kinderziekenhuis, Academic Medical Centre, University of Amsterdam, The Netherlands, </w:t>
      </w:r>
      <w:r w:rsidRPr="00FD64BE">
        <w:rPr>
          <w:vertAlign w:val="superscript"/>
          <w:lang w:val="en-US"/>
        </w:rPr>
        <w:t xml:space="preserve">9 </w:t>
      </w:r>
      <w:r w:rsidRPr="00FD64BE">
        <w:rPr>
          <w:lang w:val="en-US"/>
        </w:rPr>
        <w:t>Department of Epidemiology, Brown University School of Public Health, Providence, Rhode Island, USA,</w:t>
      </w:r>
      <w:r w:rsidRPr="00FD64BE">
        <w:rPr>
          <w:vertAlign w:val="superscript"/>
          <w:lang w:val="en-US"/>
        </w:rPr>
        <w:t xml:space="preserve"> 10 </w:t>
      </w:r>
      <w:r w:rsidRPr="00FD64BE">
        <w:rPr>
          <w:lang w:val="en-US"/>
        </w:rPr>
        <w:t xml:space="preserve">Adelaide Medical School, The Robinson Research Institute, The University of Adelaide, South Australia, Australia, </w:t>
      </w:r>
      <w:r w:rsidRPr="00FD64BE">
        <w:rPr>
          <w:vertAlign w:val="superscript"/>
          <w:lang w:val="en-US"/>
        </w:rPr>
        <w:t>11</w:t>
      </w:r>
      <w:r w:rsidRPr="00FD64BE">
        <w:rPr>
          <w:lang w:val="en-US"/>
        </w:rPr>
        <w:t xml:space="preserve"> Child Health, University of Aberdeen, Aberdeen, UK, </w:t>
      </w:r>
      <w:r w:rsidRPr="00FD64BE">
        <w:rPr>
          <w:vertAlign w:val="superscript"/>
          <w:lang w:val="en-US"/>
        </w:rPr>
        <w:t xml:space="preserve">12 </w:t>
      </w:r>
      <w:r w:rsidRPr="00FD64BE">
        <w:rPr>
          <w:lang w:val="en-US"/>
        </w:rPr>
        <w:t xml:space="preserve">Health Behavior Branch, Division of </w:t>
      </w:r>
      <w:r w:rsidRPr="00FD64BE">
        <w:rPr>
          <w:lang w:val="en-US"/>
        </w:rPr>
        <w:lastRenderedPageBreak/>
        <w:t xml:space="preserve">Intramural Population Health Research, </w:t>
      </w:r>
      <w:r w:rsidRPr="00FD64BE">
        <w:rPr>
          <w:i/>
          <w:lang w:val="en-US"/>
        </w:rPr>
        <w:t>Eunice Kennedy Shriver</w:t>
      </w:r>
      <w:r w:rsidRPr="00FD64BE">
        <w:rPr>
          <w:lang w:val="en-US"/>
        </w:rPr>
        <w:t xml:space="preserve"> National Institute of Child Health and Human Development, Bethesda, MD, USA, </w:t>
      </w:r>
      <w:r w:rsidRPr="00FD64BE">
        <w:rPr>
          <w:vertAlign w:val="superscript"/>
          <w:lang w:val="en-US"/>
        </w:rPr>
        <w:t>13</w:t>
      </w:r>
      <w:r w:rsidRPr="00FD64BE">
        <w:rPr>
          <w:lang w:val="en-US"/>
        </w:rPr>
        <w:t xml:space="preserve"> Department of Social and Behavioral Sciences, Harvard TH Chan School of Public Health, Boston, MA, USA, </w:t>
      </w:r>
      <w:r w:rsidRPr="00FD64BE">
        <w:rPr>
          <w:vertAlign w:val="superscript"/>
          <w:lang w:val="en-US"/>
        </w:rPr>
        <w:t>14</w:t>
      </w:r>
      <w:r w:rsidRPr="00FD64BE">
        <w:rPr>
          <w:lang w:val="en-US"/>
        </w:rPr>
        <w:t xml:space="preserve"> Department of Epidemiology, Harvard TH Chan School of Public Health, Boston, MA, USA, </w:t>
      </w:r>
      <w:r w:rsidRPr="00FD64BE">
        <w:rPr>
          <w:vertAlign w:val="superscript"/>
          <w:lang w:val="en-US"/>
        </w:rPr>
        <w:t>15</w:t>
      </w:r>
      <w:r w:rsidRPr="00FD64BE">
        <w:rPr>
          <w:lang w:val="en-US"/>
        </w:rPr>
        <w:t xml:space="preserve"> Department of Mental Health, Johns Hopkins Bloomberg School of Public Health, Baltimore, MD, USA, </w:t>
      </w:r>
      <w:r w:rsidRPr="00FD64BE">
        <w:rPr>
          <w:vertAlign w:val="superscript"/>
          <w:lang w:val="en-US"/>
        </w:rPr>
        <w:t>16</w:t>
      </w:r>
      <w:r w:rsidRPr="00FD64BE">
        <w:rPr>
          <w:lang w:val="en-US"/>
        </w:rPr>
        <w:t xml:space="preserve"> Institute of Occupational, Social, and Environmental Medicine, University Hospital, Helmholtz Zentrum München, German Research Center for Environmental Health, Institute of Occupational, Social, and Environmental Medicine, University Hospital, Neuherberg, Germany, </w:t>
      </w:r>
      <w:r w:rsidRPr="00FD64BE">
        <w:rPr>
          <w:vertAlign w:val="superscript"/>
          <w:lang w:val="en-US"/>
        </w:rPr>
        <w:t>17</w:t>
      </w:r>
      <w:r w:rsidRPr="00FD64BE">
        <w:rPr>
          <w:lang w:val="en-US"/>
        </w:rPr>
        <w:t xml:space="preserve"> Forschergruppe Diabetes der Technischen Universität </w:t>
      </w:r>
      <w:r w:rsidRPr="00FD64BE">
        <w:rPr>
          <w:color w:val="000000" w:themeColor="text1"/>
          <w:lang w:val="en-US"/>
        </w:rPr>
        <w:t xml:space="preserve">München, Munich, Germany, </w:t>
      </w:r>
      <w:r w:rsidRPr="00FD64BE">
        <w:rPr>
          <w:color w:val="000000" w:themeColor="text1"/>
          <w:vertAlign w:val="superscript"/>
          <w:lang w:val="en-US"/>
        </w:rPr>
        <w:t>18</w:t>
      </w:r>
      <w:r w:rsidRPr="00FD64BE">
        <w:rPr>
          <w:color w:val="000000" w:themeColor="text1"/>
          <w:lang w:val="en-US"/>
        </w:rPr>
        <w:t xml:space="preserve"> Institut für Diabetesforschung der Forschergruppe Diabetes e.V. am Helmholtz Zentrum München, Munich, Germany, </w:t>
      </w:r>
      <w:r w:rsidRPr="00FD64BE">
        <w:rPr>
          <w:color w:val="000000" w:themeColor="text1"/>
          <w:vertAlign w:val="superscript"/>
          <w:lang w:val="en-US"/>
        </w:rPr>
        <w:t>19</w:t>
      </w:r>
      <w:r w:rsidRPr="00FD64BE">
        <w:rPr>
          <w:color w:val="000000" w:themeColor="text1"/>
          <w:lang w:val="en-US"/>
        </w:rPr>
        <w:t xml:space="preserve"> Department of Public Health and General Practice, NTNU, Norwegian University of Science and Technology, Trondheim, Norway, </w:t>
      </w:r>
      <w:r w:rsidRPr="00FD64BE">
        <w:rPr>
          <w:vertAlign w:val="superscript"/>
          <w:lang w:val="en-US"/>
        </w:rPr>
        <w:t>20</w:t>
      </w:r>
      <w:r w:rsidRPr="00FD64BE">
        <w:rPr>
          <w:lang w:val="en-US"/>
        </w:rPr>
        <w:t xml:space="preserve"> Menzies Institute for Medical Research, University of Tasmania, Hobart, Tasmania, Australia, </w:t>
      </w:r>
      <w:r w:rsidRPr="00FD64BE">
        <w:rPr>
          <w:color w:val="000000" w:themeColor="text1"/>
          <w:vertAlign w:val="superscript"/>
          <w:lang w:val="en-US"/>
        </w:rPr>
        <w:t>21</w:t>
      </w:r>
      <w:r w:rsidRPr="00FD64BE">
        <w:rPr>
          <w:color w:val="000000" w:themeColor="text1"/>
          <w:lang w:val="en-US"/>
        </w:rPr>
        <w:t xml:space="preserve"> Obesity Prevention </w:t>
      </w:r>
      <w:r w:rsidRPr="00FD64BE">
        <w:rPr>
          <w:lang w:val="en-US"/>
        </w:rPr>
        <w:t xml:space="preserve">Program, Department of Population Medicine, Harvard Medical School, Harvard Pilgrim Health Care Institute, Boston, MA, USA, </w:t>
      </w:r>
      <w:r w:rsidRPr="00FD64BE">
        <w:rPr>
          <w:vertAlign w:val="superscript"/>
          <w:lang w:val="en-US"/>
        </w:rPr>
        <w:t xml:space="preserve">22 </w:t>
      </w:r>
      <w:r w:rsidRPr="00FD64BE">
        <w:rPr>
          <w:lang w:val="en-US"/>
        </w:rPr>
        <w:t xml:space="preserve">Rotman Research Institute and Departments of Psychology and Psychiatry, University of Toronto, Toronto, Canada, </w:t>
      </w:r>
      <w:r w:rsidRPr="00FD64BE">
        <w:rPr>
          <w:vertAlign w:val="superscript"/>
          <w:lang w:val="en-US"/>
        </w:rPr>
        <w:t>23</w:t>
      </w:r>
      <w:r w:rsidRPr="00FD64BE">
        <w:rPr>
          <w:lang w:val="en-US"/>
        </w:rPr>
        <w:t xml:space="preserve"> Hospital for Sick Children and Departments of Physiology and Nutritional Sciences, University of Toronto, Toronto, Canada, </w:t>
      </w:r>
      <w:r w:rsidRPr="00FD64BE">
        <w:rPr>
          <w:vertAlign w:val="superscript"/>
          <w:lang w:val="en-US"/>
        </w:rPr>
        <w:t>24</w:t>
      </w:r>
      <w:r w:rsidRPr="00FD64BE">
        <w:rPr>
          <w:lang w:val="en-US"/>
        </w:rPr>
        <w:t xml:space="preserve"> Centers for Disease Control and Prevention, Atlanta, USA, </w:t>
      </w:r>
      <w:r w:rsidRPr="00FD64BE">
        <w:rPr>
          <w:vertAlign w:val="superscript"/>
          <w:lang w:val="en-US"/>
        </w:rPr>
        <w:t>25</w:t>
      </w:r>
      <w:r w:rsidRPr="00FD64BE">
        <w:rPr>
          <w:lang w:val="en-US"/>
        </w:rPr>
        <w:t xml:space="preserve"> </w:t>
      </w:r>
      <w:r w:rsidRPr="00FD64BE">
        <w:rPr>
          <w:rStyle w:val="s4"/>
          <w:lang w:val="en-US"/>
        </w:rPr>
        <w:t>Novo Nordisk Foundation Centre for Basic Metabolic Research, and Department of Public Health, Faculty of Health and Medical Sciences, University of Copenhagen, Copenhagen, Denmark</w:t>
      </w:r>
      <w:r w:rsidRPr="00FD64BE">
        <w:rPr>
          <w:lang w:val="en-US"/>
        </w:rPr>
        <w:t xml:space="preserve">, </w:t>
      </w:r>
      <w:r w:rsidRPr="00FD64BE">
        <w:rPr>
          <w:vertAlign w:val="superscript"/>
          <w:lang w:val="en-US"/>
        </w:rPr>
        <w:t xml:space="preserve">26 </w:t>
      </w:r>
      <w:r w:rsidRPr="00FD64BE">
        <w:rPr>
          <w:lang w:val="en-US"/>
        </w:rPr>
        <w:t xml:space="preserve">Helmholtz Zentrum München, German Research Center for Environmental Health, Institute of Epidemiology I, Neuherberg, Germany, </w:t>
      </w:r>
      <w:r w:rsidRPr="00FD64BE">
        <w:rPr>
          <w:vertAlign w:val="superscript"/>
          <w:lang w:val="en-US"/>
        </w:rPr>
        <w:t>27</w:t>
      </w:r>
      <w:r w:rsidRPr="00FD64BE">
        <w:rPr>
          <w:lang w:val="en-US"/>
        </w:rPr>
        <w:t xml:space="preserve"> Department of Laboratory Medicine, Children and Women's Health, Norwegian University of Science and Technology, Trondheim, Norway</w:t>
      </w:r>
    </w:p>
    <w:p w14:paraId="6370149A" w14:textId="77777777" w:rsidR="00C34E1C" w:rsidRPr="00FD64BE" w:rsidRDefault="00C34E1C" w:rsidP="00C34E1C">
      <w:pPr>
        <w:pStyle w:val="Formatvorlage2"/>
        <w:spacing w:line="480" w:lineRule="auto"/>
        <w:rPr>
          <w:lang w:val="en-US" w:eastAsia="de-DE"/>
        </w:rPr>
      </w:pPr>
    </w:p>
    <w:p w14:paraId="5DD3360E" w14:textId="77777777" w:rsidR="00C34E1C" w:rsidRPr="00FD64BE" w:rsidRDefault="00C34E1C" w:rsidP="00C34E1C">
      <w:pPr>
        <w:spacing w:line="480" w:lineRule="auto"/>
        <w:rPr>
          <w:rFonts w:ascii="Times New Roman" w:eastAsia="Times New Roman" w:hAnsi="Times New Roman" w:cs="Times New Roman"/>
          <w:sz w:val="24"/>
          <w:szCs w:val="24"/>
          <w:lang w:val="en-US" w:eastAsia="de-DE"/>
        </w:rPr>
      </w:pPr>
      <w:r w:rsidRPr="00FD64BE">
        <w:rPr>
          <w:rFonts w:ascii="Times New Roman" w:eastAsia="Times New Roman" w:hAnsi="Times New Roman" w:cs="Times New Roman"/>
          <w:sz w:val="24"/>
          <w:szCs w:val="24"/>
          <w:lang w:val="en-US" w:eastAsia="de-DE"/>
        </w:rPr>
        <w:lastRenderedPageBreak/>
        <w:t>*Corresponding author: Lucia Albers,</w:t>
      </w:r>
      <w:r w:rsidRPr="00FD64BE">
        <w:rPr>
          <w:lang w:val="en-US"/>
        </w:rPr>
        <w:t xml:space="preserve"> </w:t>
      </w:r>
      <w:r w:rsidRPr="00FD64BE">
        <w:rPr>
          <w:rFonts w:ascii="Times New Roman" w:eastAsia="Times New Roman" w:hAnsi="Times New Roman" w:cs="Times New Roman"/>
          <w:sz w:val="24"/>
          <w:szCs w:val="24"/>
          <w:lang w:val="en-US" w:eastAsia="de-DE"/>
        </w:rPr>
        <w:t xml:space="preserve">Institute of Social Paediatrics and Adolescents Medicine, Division of Epidemiology, Ludwig-Maximilians-University Munich, Haydnstr. 5, 80336 Munich, Germany. Tel.: 0049-89-552734-142 E-mail: lucia.albers@med.uni-muenchen.de </w:t>
      </w:r>
    </w:p>
    <w:p w14:paraId="0ACD9653" w14:textId="77777777" w:rsidR="00C34E1C" w:rsidRPr="00FD64BE" w:rsidRDefault="00C34E1C" w:rsidP="00C34E1C">
      <w:pPr>
        <w:rPr>
          <w:lang w:val="en-US"/>
        </w:rPr>
      </w:pPr>
    </w:p>
    <w:p w14:paraId="0C0C9C76" w14:textId="77777777" w:rsidR="00C34E1C" w:rsidRPr="00FD64BE" w:rsidRDefault="00C34E1C" w:rsidP="00C34E1C">
      <w:pPr>
        <w:rPr>
          <w:lang w:val="en-US"/>
        </w:rPr>
      </w:pPr>
    </w:p>
    <w:p w14:paraId="5ADB1815" w14:textId="77777777" w:rsidR="00C34E1C" w:rsidRPr="00FD64BE" w:rsidRDefault="00C34E1C" w:rsidP="00C34E1C">
      <w:pPr>
        <w:spacing w:line="480" w:lineRule="auto"/>
        <w:rPr>
          <w:rFonts w:ascii="Times New Roman" w:hAnsi="Times New Roman" w:cs="Times New Roman"/>
          <w:b/>
          <w:sz w:val="24"/>
          <w:szCs w:val="24"/>
          <w:lang w:val="en-US"/>
        </w:rPr>
      </w:pPr>
      <w:r w:rsidRPr="00FD64BE">
        <w:rPr>
          <w:rFonts w:ascii="Times New Roman" w:hAnsi="Times New Roman" w:cs="Times New Roman"/>
          <w:b/>
          <w:sz w:val="24"/>
          <w:szCs w:val="24"/>
          <w:lang w:val="en-US"/>
        </w:rPr>
        <w:t xml:space="preserve">Conflict of interest </w:t>
      </w:r>
    </w:p>
    <w:p w14:paraId="2237C6D5" w14:textId="77777777" w:rsidR="00C34E1C" w:rsidRPr="00FD64BE" w:rsidRDefault="00C34E1C" w:rsidP="00C34E1C">
      <w:pPr>
        <w:spacing w:line="480" w:lineRule="auto"/>
        <w:rPr>
          <w:rFonts w:ascii="Times New Roman" w:hAnsi="Times New Roman" w:cs="Times New Roman"/>
          <w:sz w:val="24"/>
          <w:szCs w:val="24"/>
          <w:lang w:val="en-US"/>
        </w:rPr>
      </w:pPr>
      <w:r w:rsidRPr="00FD64BE">
        <w:rPr>
          <w:rFonts w:ascii="Times New Roman" w:hAnsi="Times New Roman" w:cs="Times New Roman"/>
          <w:sz w:val="24"/>
          <w:szCs w:val="24"/>
          <w:lang w:val="en-US"/>
        </w:rPr>
        <w:t>All authors declare that they have no competing financial interests in relation to the work.</w:t>
      </w:r>
    </w:p>
    <w:p w14:paraId="50D38DC1" w14:textId="77777777" w:rsidR="00C34E1C" w:rsidRPr="00FD64BE" w:rsidRDefault="00C34E1C" w:rsidP="00C34E1C">
      <w:pPr>
        <w:rPr>
          <w:lang w:val="en-US"/>
        </w:rPr>
      </w:pPr>
    </w:p>
    <w:p w14:paraId="13E57C0D" w14:textId="77777777" w:rsidR="00184D33" w:rsidRPr="00FD64BE" w:rsidRDefault="00184D33" w:rsidP="00E52E5B">
      <w:pPr>
        <w:spacing w:line="480" w:lineRule="auto"/>
        <w:rPr>
          <w:rFonts w:ascii="Times New Roman" w:eastAsia="Times New Roman" w:hAnsi="Times New Roman" w:cs="Times New Roman"/>
          <w:b/>
          <w:sz w:val="24"/>
          <w:szCs w:val="24"/>
          <w:lang w:val="en-US" w:eastAsia="de-DE"/>
        </w:rPr>
      </w:pPr>
    </w:p>
    <w:p w14:paraId="406FAE20" w14:textId="77777777" w:rsidR="00C974C1" w:rsidRPr="00FD64BE" w:rsidRDefault="00C974C1" w:rsidP="00E52E5B">
      <w:pPr>
        <w:spacing w:line="480" w:lineRule="auto"/>
        <w:rPr>
          <w:rFonts w:ascii="Times New Roman" w:eastAsia="Times New Roman" w:hAnsi="Times New Roman" w:cs="Times New Roman"/>
          <w:b/>
          <w:sz w:val="24"/>
          <w:szCs w:val="24"/>
          <w:lang w:val="en-US" w:eastAsia="de-DE"/>
        </w:rPr>
      </w:pPr>
    </w:p>
    <w:p w14:paraId="4164A26C" w14:textId="77777777" w:rsidR="00C974C1" w:rsidRPr="00FD64BE" w:rsidRDefault="00C974C1" w:rsidP="00E52E5B">
      <w:pPr>
        <w:spacing w:line="480" w:lineRule="auto"/>
        <w:rPr>
          <w:rFonts w:ascii="Times New Roman" w:eastAsia="Times New Roman" w:hAnsi="Times New Roman" w:cs="Times New Roman"/>
          <w:b/>
          <w:sz w:val="24"/>
          <w:szCs w:val="24"/>
          <w:lang w:val="en-US" w:eastAsia="de-DE"/>
        </w:rPr>
      </w:pPr>
    </w:p>
    <w:p w14:paraId="66E5DC5E" w14:textId="77777777" w:rsidR="00C974C1" w:rsidRPr="00FD64BE" w:rsidRDefault="00C974C1" w:rsidP="00E52E5B">
      <w:pPr>
        <w:spacing w:line="480" w:lineRule="auto"/>
        <w:rPr>
          <w:rFonts w:ascii="Times New Roman" w:eastAsia="Times New Roman" w:hAnsi="Times New Roman" w:cs="Times New Roman"/>
          <w:b/>
          <w:sz w:val="24"/>
          <w:szCs w:val="24"/>
          <w:lang w:val="en-US" w:eastAsia="de-DE"/>
        </w:rPr>
      </w:pPr>
    </w:p>
    <w:p w14:paraId="523BC17E" w14:textId="77777777" w:rsidR="00C974C1" w:rsidRPr="00FD64BE" w:rsidRDefault="00C974C1" w:rsidP="00E52E5B">
      <w:pPr>
        <w:spacing w:line="480" w:lineRule="auto"/>
        <w:rPr>
          <w:rFonts w:ascii="Times New Roman" w:eastAsia="Times New Roman" w:hAnsi="Times New Roman" w:cs="Times New Roman"/>
          <w:b/>
          <w:sz w:val="24"/>
          <w:szCs w:val="24"/>
          <w:lang w:val="en-US" w:eastAsia="de-DE"/>
        </w:rPr>
      </w:pPr>
    </w:p>
    <w:p w14:paraId="77533C43" w14:textId="77777777" w:rsidR="00C974C1" w:rsidRPr="00FD64BE" w:rsidRDefault="00C974C1" w:rsidP="00E52E5B">
      <w:pPr>
        <w:spacing w:line="480" w:lineRule="auto"/>
        <w:rPr>
          <w:rFonts w:ascii="Times New Roman" w:eastAsia="Times New Roman" w:hAnsi="Times New Roman" w:cs="Times New Roman"/>
          <w:b/>
          <w:sz w:val="24"/>
          <w:szCs w:val="24"/>
          <w:lang w:val="en-US" w:eastAsia="de-DE"/>
        </w:rPr>
      </w:pPr>
    </w:p>
    <w:p w14:paraId="6AFDD302" w14:textId="77777777" w:rsidR="00C974C1" w:rsidRPr="00FD64BE" w:rsidRDefault="00C974C1" w:rsidP="00E52E5B">
      <w:pPr>
        <w:spacing w:line="480" w:lineRule="auto"/>
        <w:rPr>
          <w:rFonts w:ascii="Times New Roman" w:eastAsia="Times New Roman" w:hAnsi="Times New Roman" w:cs="Times New Roman"/>
          <w:b/>
          <w:sz w:val="24"/>
          <w:szCs w:val="24"/>
          <w:lang w:val="en-US" w:eastAsia="de-DE"/>
        </w:rPr>
      </w:pPr>
    </w:p>
    <w:p w14:paraId="0B3A2062" w14:textId="77777777" w:rsidR="00C974C1" w:rsidRPr="00FD64BE" w:rsidRDefault="00C974C1" w:rsidP="00E52E5B">
      <w:pPr>
        <w:spacing w:line="480" w:lineRule="auto"/>
        <w:rPr>
          <w:rFonts w:ascii="Times New Roman" w:eastAsia="Times New Roman" w:hAnsi="Times New Roman" w:cs="Times New Roman"/>
          <w:b/>
          <w:sz w:val="24"/>
          <w:szCs w:val="24"/>
          <w:lang w:val="en-US" w:eastAsia="de-DE"/>
        </w:rPr>
      </w:pPr>
    </w:p>
    <w:p w14:paraId="244F5F1D" w14:textId="77777777" w:rsidR="00C974C1" w:rsidRPr="00FD64BE" w:rsidRDefault="00C974C1" w:rsidP="00E52E5B">
      <w:pPr>
        <w:spacing w:line="480" w:lineRule="auto"/>
        <w:rPr>
          <w:rFonts w:ascii="Times New Roman" w:eastAsia="Times New Roman" w:hAnsi="Times New Roman" w:cs="Times New Roman"/>
          <w:b/>
          <w:sz w:val="24"/>
          <w:szCs w:val="24"/>
          <w:lang w:val="en-US" w:eastAsia="de-DE"/>
        </w:rPr>
      </w:pPr>
    </w:p>
    <w:p w14:paraId="675B4777" w14:textId="77777777" w:rsidR="00C974C1" w:rsidRPr="00FD64BE" w:rsidRDefault="00C974C1" w:rsidP="00E52E5B">
      <w:pPr>
        <w:spacing w:line="480" w:lineRule="auto"/>
        <w:rPr>
          <w:rFonts w:ascii="Times New Roman" w:eastAsia="Times New Roman" w:hAnsi="Times New Roman" w:cs="Times New Roman"/>
          <w:b/>
          <w:sz w:val="24"/>
          <w:szCs w:val="24"/>
          <w:lang w:val="en-US" w:eastAsia="de-DE"/>
        </w:rPr>
      </w:pPr>
    </w:p>
    <w:p w14:paraId="756EF49C" w14:textId="77777777" w:rsidR="00C974C1" w:rsidRPr="00FD64BE" w:rsidRDefault="00C974C1" w:rsidP="00E52E5B">
      <w:pPr>
        <w:spacing w:line="480" w:lineRule="auto"/>
        <w:rPr>
          <w:rFonts w:ascii="Times New Roman" w:eastAsia="Times New Roman" w:hAnsi="Times New Roman" w:cs="Times New Roman"/>
          <w:b/>
          <w:sz w:val="24"/>
          <w:szCs w:val="24"/>
          <w:lang w:val="en-US" w:eastAsia="de-DE"/>
        </w:rPr>
      </w:pPr>
    </w:p>
    <w:p w14:paraId="1222F86A" w14:textId="77777777" w:rsidR="00C974C1" w:rsidRPr="00FD64BE" w:rsidRDefault="00C974C1" w:rsidP="00E52E5B">
      <w:pPr>
        <w:spacing w:line="480" w:lineRule="auto"/>
        <w:rPr>
          <w:rFonts w:ascii="Times New Roman" w:eastAsia="Times New Roman" w:hAnsi="Times New Roman" w:cs="Times New Roman"/>
          <w:b/>
          <w:sz w:val="24"/>
          <w:szCs w:val="24"/>
          <w:lang w:val="en-US" w:eastAsia="de-DE"/>
        </w:rPr>
      </w:pPr>
    </w:p>
    <w:p w14:paraId="5EF1FDAD" w14:textId="77777777" w:rsidR="00C34E1C" w:rsidRPr="00FD64BE" w:rsidRDefault="00C34E1C" w:rsidP="00E52E5B">
      <w:pPr>
        <w:spacing w:line="480" w:lineRule="auto"/>
        <w:rPr>
          <w:rFonts w:ascii="Times New Roman" w:eastAsia="Times New Roman" w:hAnsi="Times New Roman" w:cs="Times New Roman"/>
          <w:b/>
          <w:sz w:val="24"/>
          <w:szCs w:val="24"/>
          <w:lang w:val="en-US" w:eastAsia="de-DE"/>
        </w:rPr>
      </w:pPr>
    </w:p>
    <w:p w14:paraId="1533016D" w14:textId="60CA6E3D" w:rsidR="00BA1C44" w:rsidRPr="00FD64BE" w:rsidRDefault="00BA1C44" w:rsidP="00E52E5B">
      <w:pPr>
        <w:spacing w:line="480" w:lineRule="auto"/>
        <w:rPr>
          <w:rFonts w:ascii="Times New Roman" w:eastAsia="Times New Roman" w:hAnsi="Times New Roman" w:cs="Times New Roman"/>
          <w:b/>
          <w:sz w:val="24"/>
          <w:szCs w:val="24"/>
          <w:lang w:val="en-US" w:eastAsia="de-DE"/>
        </w:rPr>
      </w:pPr>
      <w:r w:rsidRPr="00FD64BE">
        <w:rPr>
          <w:rFonts w:ascii="Times New Roman" w:eastAsia="Times New Roman" w:hAnsi="Times New Roman" w:cs="Times New Roman"/>
          <w:b/>
          <w:sz w:val="24"/>
          <w:szCs w:val="24"/>
          <w:lang w:val="en-US" w:eastAsia="de-DE"/>
        </w:rPr>
        <w:lastRenderedPageBreak/>
        <w:t>ABSTRACT</w:t>
      </w:r>
    </w:p>
    <w:p w14:paraId="1D6E97EC" w14:textId="2BC36C0B" w:rsidR="00FB52E2" w:rsidRPr="00FD64BE" w:rsidRDefault="00512DEC" w:rsidP="00E52E5B">
      <w:pPr>
        <w:spacing w:line="480" w:lineRule="auto"/>
        <w:rPr>
          <w:rFonts w:ascii="Times New Roman" w:eastAsia="Times New Roman" w:hAnsi="Times New Roman" w:cs="Times New Roman"/>
          <w:sz w:val="24"/>
          <w:szCs w:val="24"/>
          <w:lang w:val="en-US" w:eastAsia="de-DE"/>
        </w:rPr>
      </w:pPr>
      <w:r w:rsidRPr="00FD64BE">
        <w:rPr>
          <w:rFonts w:ascii="Times New Roman" w:eastAsia="Times New Roman" w:hAnsi="Times New Roman" w:cs="Times New Roman"/>
          <w:b/>
          <w:sz w:val="24"/>
          <w:szCs w:val="24"/>
          <w:lang w:val="en-US" w:eastAsia="de-DE"/>
        </w:rPr>
        <w:t>Background/</w:t>
      </w:r>
      <w:r w:rsidR="00FB52E2" w:rsidRPr="00FD64BE">
        <w:rPr>
          <w:rFonts w:ascii="Times New Roman" w:eastAsia="Times New Roman" w:hAnsi="Times New Roman" w:cs="Times New Roman"/>
          <w:b/>
          <w:sz w:val="24"/>
          <w:szCs w:val="24"/>
          <w:lang w:val="en-US" w:eastAsia="de-DE"/>
        </w:rPr>
        <w:t xml:space="preserve">Objectives: </w:t>
      </w:r>
      <w:r w:rsidR="009951E0" w:rsidRPr="00FD64BE">
        <w:rPr>
          <w:rFonts w:ascii="Times New Roman" w:eastAsia="Times New Roman" w:hAnsi="Times New Roman" w:cs="Times New Roman"/>
          <w:sz w:val="24"/>
          <w:szCs w:val="24"/>
          <w:lang w:val="en-US" w:eastAsia="de-DE"/>
        </w:rPr>
        <w:t>A number of meta-analyses suggest an association between</w:t>
      </w:r>
      <w:r w:rsidR="00570306" w:rsidRPr="00FD64BE">
        <w:rPr>
          <w:rFonts w:ascii="Times New Roman" w:eastAsia="Times New Roman" w:hAnsi="Times New Roman" w:cs="Times New Roman"/>
          <w:sz w:val="24"/>
          <w:szCs w:val="24"/>
          <w:lang w:val="en-US" w:eastAsia="de-DE"/>
        </w:rPr>
        <w:t xml:space="preserve"> any</w:t>
      </w:r>
      <w:r w:rsidR="009951E0" w:rsidRPr="00FD64BE">
        <w:rPr>
          <w:rFonts w:ascii="Times New Roman" w:eastAsia="Times New Roman" w:hAnsi="Times New Roman" w:cs="Times New Roman"/>
          <w:sz w:val="24"/>
          <w:szCs w:val="24"/>
          <w:lang w:val="en-US" w:eastAsia="de-DE"/>
        </w:rPr>
        <w:t xml:space="preserve"> maternal smoking in pregnancy and offspring overweight obesity. </w:t>
      </w:r>
      <w:r w:rsidR="00FB52E2" w:rsidRPr="00FD64BE">
        <w:rPr>
          <w:rFonts w:ascii="Times New Roman" w:eastAsia="Times New Roman" w:hAnsi="Times New Roman" w:cs="Times New Roman"/>
          <w:sz w:val="24"/>
          <w:szCs w:val="24"/>
          <w:lang w:val="en-US" w:eastAsia="de-DE"/>
        </w:rPr>
        <w:t xml:space="preserve">Whether there is a dose-response relationship across number of cigarettes </w:t>
      </w:r>
      <w:r w:rsidR="00570306" w:rsidRPr="00FD64BE">
        <w:rPr>
          <w:rFonts w:ascii="Times New Roman" w:eastAsia="Times New Roman" w:hAnsi="Times New Roman" w:cs="Times New Roman"/>
          <w:sz w:val="24"/>
          <w:szCs w:val="24"/>
          <w:lang w:val="en-US" w:eastAsia="de-DE"/>
        </w:rPr>
        <w:t xml:space="preserve">and whether this differs by sex </w:t>
      </w:r>
      <w:r w:rsidR="00FB52E2" w:rsidRPr="00FD64BE">
        <w:rPr>
          <w:rFonts w:ascii="Times New Roman" w:eastAsia="Times New Roman" w:hAnsi="Times New Roman" w:cs="Times New Roman"/>
          <w:sz w:val="24"/>
          <w:szCs w:val="24"/>
          <w:lang w:val="en-US" w:eastAsia="de-DE"/>
        </w:rPr>
        <w:t>remains unclear.</w:t>
      </w:r>
    </w:p>
    <w:p w14:paraId="2326E566" w14:textId="3E426512" w:rsidR="00BA1C44" w:rsidRPr="00FD64BE" w:rsidRDefault="00512DEC" w:rsidP="00E52E5B">
      <w:pPr>
        <w:spacing w:line="480" w:lineRule="auto"/>
        <w:rPr>
          <w:rFonts w:ascii="Times New Roman" w:hAnsi="Times New Roman" w:cs="Times New Roman"/>
          <w:sz w:val="24"/>
          <w:szCs w:val="24"/>
          <w:lang w:val="en-US"/>
        </w:rPr>
      </w:pPr>
      <w:r w:rsidRPr="00FD64BE">
        <w:rPr>
          <w:rFonts w:ascii="Times New Roman" w:eastAsia="Times New Roman" w:hAnsi="Times New Roman" w:cs="Times New Roman"/>
          <w:b/>
          <w:sz w:val="24"/>
          <w:szCs w:val="24"/>
          <w:lang w:val="en-US" w:eastAsia="de-DE"/>
        </w:rPr>
        <w:t>Subject/</w:t>
      </w:r>
      <w:r w:rsidR="00BA1C44" w:rsidRPr="00FD64BE">
        <w:rPr>
          <w:rFonts w:ascii="Times New Roman" w:eastAsia="Times New Roman" w:hAnsi="Times New Roman" w:cs="Times New Roman"/>
          <w:b/>
          <w:sz w:val="24"/>
          <w:szCs w:val="24"/>
          <w:lang w:val="en-US" w:eastAsia="de-DE"/>
        </w:rPr>
        <w:t>Methods:</w:t>
      </w:r>
      <w:r w:rsidR="003A6952" w:rsidRPr="00FD64BE">
        <w:rPr>
          <w:rFonts w:ascii="Times New Roman" w:eastAsia="Times New Roman" w:hAnsi="Times New Roman" w:cs="Times New Roman"/>
          <w:b/>
          <w:sz w:val="24"/>
          <w:szCs w:val="24"/>
          <w:lang w:val="en-US" w:eastAsia="de-DE"/>
        </w:rPr>
        <w:t xml:space="preserve"> </w:t>
      </w:r>
      <w:r w:rsidR="00E57E5E" w:rsidRPr="00FD64BE">
        <w:rPr>
          <w:rFonts w:ascii="Times New Roman" w:eastAsia="Times New Roman" w:hAnsi="Times New Roman" w:cs="Times New Roman"/>
          <w:sz w:val="24"/>
          <w:szCs w:val="24"/>
          <w:lang w:val="en-US" w:eastAsia="de-DE"/>
        </w:rPr>
        <w:t>S</w:t>
      </w:r>
      <w:r w:rsidR="003A6952" w:rsidRPr="00FD64BE">
        <w:rPr>
          <w:rFonts w:ascii="Times New Roman" w:eastAsia="Times New Roman" w:hAnsi="Times New Roman" w:cs="Times New Roman"/>
          <w:sz w:val="24"/>
          <w:szCs w:val="24"/>
          <w:lang w:val="en-US" w:eastAsia="de-DE"/>
        </w:rPr>
        <w:t xml:space="preserve">tudies </w:t>
      </w:r>
      <w:r w:rsidR="003C2267" w:rsidRPr="00FD64BE">
        <w:rPr>
          <w:rFonts w:ascii="Times New Roman" w:eastAsia="Times New Roman" w:hAnsi="Times New Roman" w:cs="Times New Roman"/>
          <w:sz w:val="24"/>
          <w:szCs w:val="24"/>
          <w:lang w:val="en-US" w:eastAsia="de-DE"/>
        </w:rPr>
        <w:t xml:space="preserve">reporting number of cigarettes smoked during pregnancy and </w:t>
      </w:r>
      <w:r w:rsidR="001B2860" w:rsidRPr="00FD64BE">
        <w:rPr>
          <w:rFonts w:ascii="Times New Roman" w:eastAsia="Times New Roman" w:hAnsi="Times New Roman" w:cs="Times New Roman"/>
          <w:sz w:val="24"/>
          <w:szCs w:val="24"/>
          <w:lang w:val="en-US" w:eastAsia="de-DE"/>
        </w:rPr>
        <w:t>offspring</w:t>
      </w:r>
      <w:r w:rsidR="003C2267" w:rsidRPr="00FD64BE">
        <w:rPr>
          <w:rFonts w:ascii="Times New Roman" w:eastAsia="Times New Roman" w:hAnsi="Times New Roman" w:cs="Times New Roman"/>
          <w:sz w:val="24"/>
          <w:szCs w:val="24"/>
          <w:lang w:val="en-US" w:eastAsia="de-DE"/>
        </w:rPr>
        <w:t xml:space="preserve"> </w:t>
      </w:r>
      <w:r w:rsidR="00522AF0" w:rsidRPr="00FD64BE">
        <w:rPr>
          <w:rFonts w:ascii="Times New Roman" w:eastAsia="Times New Roman" w:hAnsi="Times New Roman" w:cs="Times New Roman"/>
          <w:sz w:val="24"/>
          <w:szCs w:val="24"/>
          <w:lang w:val="en-US" w:eastAsia="de-DE"/>
        </w:rPr>
        <w:t>BMI</w:t>
      </w:r>
      <w:r w:rsidR="003C2267" w:rsidRPr="00FD64BE">
        <w:rPr>
          <w:rFonts w:ascii="Times New Roman" w:eastAsia="Times New Roman" w:hAnsi="Times New Roman" w:cs="Times New Roman"/>
          <w:sz w:val="24"/>
          <w:szCs w:val="24"/>
          <w:lang w:val="en-US" w:eastAsia="de-DE"/>
        </w:rPr>
        <w:t xml:space="preserve"> </w:t>
      </w:r>
      <w:r w:rsidR="00331143" w:rsidRPr="00FD64BE">
        <w:rPr>
          <w:rFonts w:ascii="Times New Roman" w:eastAsia="Times New Roman" w:hAnsi="Times New Roman" w:cs="Times New Roman"/>
          <w:sz w:val="24"/>
          <w:szCs w:val="24"/>
          <w:lang w:val="en-US" w:eastAsia="de-DE"/>
        </w:rPr>
        <w:t xml:space="preserve">published </w:t>
      </w:r>
      <w:r w:rsidR="003C2267" w:rsidRPr="00FD64BE">
        <w:rPr>
          <w:rFonts w:ascii="Times New Roman" w:eastAsia="Times New Roman" w:hAnsi="Times New Roman" w:cs="Times New Roman"/>
          <w:sz w:val="24"/>
          <w:szCs w:val="24"/>
          <w:lang w:val="en-US" w:eastAsia="de-DE"/>
        </w:rPr>
        <w:t>up to May 2015</w:t>
      </w:r>
      <w:r w:rsidR="003D0EFB" w:rsidRPr="00FD64BE">
        <w:rPr>
          <w:rFonts w:ascii="Times New Roman" w:eastAsia="Times New Roman" w:hAnsi="Times New Roman" w:cs="Times New Roman"/>
          <w:sz w:val="24"/>
          <w:szCs w:val="24"/>
          <w:lang w:val="en-US" w:eastAsia="de-DE"/>
        </w:rPr>
        <w:t xml:space="preserve"> were searched</w:t>
      </w:r>
      <w:r w:rsidR="002B300A" w:rsidRPr="00FD64BE">
        <w:rPr>
          <w:rFonts w:ascii="Times New Roman" w:eastAsia="Times New Roman" w:hAnsi="Times New Roman" w:cs="Times New Roman"/>
          <w:sz w:val="24"/>
          <w:szCs w:val="24"/>
          <w:lang w:val="en-US" w:eastAsia="de-DE"/>
        </w:rPr>
        <w:t xml:space="preserve">. </w:t>
      </w:r>
      <w:r w:rsidR="00E57E5E" w:rsidRPr="00FD64BE">
        <w:rPr>
          <w:rFonts w:ascii="Times New Roman" w:hAnsi="Times New Roman" w:cs="Times New Roman"/>
          <w:sz w:val="24"/>
          <w:szCs w:val="24"/>
          <w:lang w:val="en-US"/>
        </w:rPr>
        <w:t>An individual patient data meta-analysis</w:t>
      </w:r>
      <w:r w:rsidR="00E57E5E" w:rsidRPr="00FD64BE">
        <w:rPr>
          <w:rFonts w:ascii="Times New Roman" w:eastAsia="Times New Roman" w:hAnsi="Times New Roman" w:cs="Times New Roman"/>
          <w:sz w:val="24"/>
          <w:szCs w:val="24"/>
          <w:lang w:val="en-US" w:eastAsia="de-DE"/>
        </w:rPr>
        <w:t xml:space="preserve"> </w:t>
      </w:r>
      <w:r w:rsidR="003C2267" w:rsidRPr="00FD64BE">
        <w:rPr>
          <w:rFonts w:ascii="Times New Roman" w:eastAsia="Times New Roman" w:hAnsi="Times New Roman" w:cs="Times New Roman"/>
          <w:sz w:val="24"/>
          <w:szCs w:val="24"/>
          <w:lang w:val="en-US" w:eastAsia="de-DE"/>
        </w:rPr>
        <w:t xml:space="preserve">of association </w:t>
      </w:r>
      <w:r w:rsidR="008141DB" w:rsidRPr="00FD64BE">
        <w:rPr>
          <w:rFonts w:ascii="Times New Roman" w:eastAsia="Times New Roman" w:hAnsi="Times New Roman" w:cs="Times New Roman"/>
          <w:sz w:val="24"/>
          <w:szCs w:val="24"/>
          <w:lang w:val="en-US" w:eastAsia="de-DE"/>
        </w:rPr>
        <w:t>between</w:t>
      </w:r>
      <w:r w:rsidR="003C2267" w:rsidRPr="00FD64BE">
        <w:rPr>
          <w:rFonts w:ascii="Times New Roman" w:eastAsia="Times New Roman" w:hAnsi="Times New Roman" w:cs="Times New Roman"/>
          <w:sz w:val="24"/>
          <w:szCs w:val="24"/>
          <w:lang w:val="en-US" w:eastAsia="de-DE"/>
        </w:rPr>
        <w:t xml:space="preserve"> the number of cigarettes smoked during pregnancy and </w:t>
      </w:r>
      <w:r w:rsidR="001B2860" w:rsidRPr="00FD64BE">
        <w:rPr>
          <w:rFonts w:ascii="Times New Roman" w:eastAsia="Times New Roman" w:hAnsi="Times New Roman" w:cs="Times New Roman"/>
          <w:sz w:val="24"/>
          <w:szCs w:val="24"/>
          <w:lang w:val="en-US" w:eastAsia="de-DE"/>
        </w:rPr>
        <w:t>offspring</w:t>
      </w:r>
      <w:r w:rsidR="003C2267" w:rsidRPr="00FD64BE">
        <w:rPr>
          <w:rFonts w:ascii="Times New Roman" w:eastAsia="Times New Roman" w:hAnsi="Times New Roman" w:cs="Times New Roman"/>
          <w:sz w:val="24"/>
          <w:szCs w:val="24"/>
          <w:lang w:val="en-US" w:eastAsia="de-DE"/>
        </w:rPr>
        <w:t xml:space="preserve"> overweight</w:t>
      </w:r>
      <w:r w:rsidR="00A36003" w:rsidRPr="00FD64BE">
        <w:rPr>
          <w:rFonts w:ascii="Times New Roman" w:eastAsia="Times New Roman" w:hAnsi="Times New Roman" w:cs="Times New Roman"/>
          <w:sz w:val="24"/>
          <w:szCs w:val="24"/>
          <w:lang w:val="en-US" w:eastAsia="de-DE"/>
        </w:rPr>
        <w:t xml:space="preserve"> </w:t>
      </w:r>
      <w:r w:rsidR="00104F59" w:rsidRPr="00FD64BE">
        <w:rPr>
          <w:rFonts w:ascii="Times New Roman" w:eastAsia="Times New Roman" w:hAnsi="Times New Roman" w:cs="Times New Roman"/>
          <w:sz w:val="24"/>
          <w:szCs w:val="24"/>
          <w:lang w:val="en-US" w:eastAsia="de-DE"/>
        </w:rPr>
        <w:t>(</w:t>
      </w:r>
      <w:r w:rsidR="00104F59" w:rsidRPr="00FD64BE">
        <w:rPr>
          <w:rFonts w:ascii="Times New Roman" w:hAnsi="Times New Roman" w:cs="Times New Roman"/>
          <w:sz w:val="24"/>
          <w:szCs w:val="24"/>
          <w:lang w:val="en-US"/>
        </w:rPr>
        <w:t>defined according to the International Obesity Task Force reference</w:t>
      </w:r>
      <w:r w:rsidR="00104F59" w:rsidRPr="00FD64BE">
        <w:rPr>
          <w:rFonts w:ascii="Times New Roman" w:eastAsia="Times New Roman" w:hAnsi="Times New Roman" w:cs="Times New Roman"/>
          <w:sz w:val="24"/>
          <w:szCs w:val="24"/>
          <w:lang w:val="en-US" w:eastAsia="de-DE"/>
        </w:rPr>
        <w:t xml:space="preserve">) </w:t>
      </w:r>
      <w:r w:rsidR="00B722E4" w:rsidRPr="00FD64BE">
        <w:rPr>
          <w:rFonts w:ascii="Times New Roman" w:eastAsia="Times New Roman" w:hAnsi="Times New Roman" w:cs="Times New Roman"/>
          <w:sz w:val="24"/>
          <w:szCs w:val="24"/>
          <w:lang w:val="en-US" w:eastAsia="de-DE"/>
        </w:rPr>
        <w:t>was comp</w:t>
      </w:r>
      <w:r w:rsidR="008141DB" w:rsidRPr="00FD64BE">
        <w:rPr>
          <w:rFonts w:ascii="Times New Roman" w:eastAsia="Times New Roman" w:hAnsi="Times New Roman" w:cs="Times New Roman"/>
          <w:sz w:val="24"/>
          <w:szCs w:val="24"/>
          <w:lang w:val="en-US" w:eastAsia="de-DE"/>
        </w:rPr>
        <w:t>u</w:t>
      </w:r>
      <w:r w:rsidR="00B722E4" w:rsidRPr="00FD64BE">
        <w:rPr>
          <w:rFonts w:ascii="Times New Roman" w:eastAsia="Times New Roman" w:hAnsi="Times New Roman" w:cs="Times New Roman"/>
          <w:sz w:val="24"/>
          <w:szCs w:val="24"/>
          <w:lang w:val="en-US" w:eastAsia="de-DE"/>
        </w:rPr>
        <w:t>ted using</w:t>
      </w:r>
      <w:r w:rsidR="006A6713" w:rsidRPr="00FD64BE">
        <w:rPr>
          <w:rFonts w:ascii="Times New Roman" w:eastAsia="Times New Roman" w:hAnsi="Times New Roman" w:cs="Times New Roman"/>
          <w:sz w:val="24"/>
          <w:szCs w:val="24"/>
          <w:lang w:val="en-US" w:eastAsia="de-DE"/>
        </w:rPr>
        <w:t xml:space="preserve"> a </w:t>
      </w:r>
      <w:r w:rsidR="006A6713" w:rsidRPr="00FD64BE">
        <w:rPr>
          <w:rFonts w:ascii="Times New Roman" w:hAnsi="Times New Roman" w:cs="Times New Roman"/>
          <w:sz w:val="24"/>
          <w:szCs w:val="24"/>
          <w:lang w:val="en-US"/>
        </w:rPr>
        <w:t>generalized additive mixed model</w:t>
      </w:r>
      <w:r w:rsidR="006A6713" w:rsidRPr="00FD64BE">
        <w:rPr>
          <w:rFonts w:ascii="Times New Roman" w:eastAsia="Times New Roman" w:hAnsi="Times New Roman" w:cs="Times New Roman"/>
          <w:sz w:val="24"/>
          <w:szCs w:val="24"/>
          <w:lang w:val="en-US" w:eastAsia="de-DE"/>
        </w:rPr>
        <w:t xml:space="preserve"> with non-linear effects </w:t>
      </w:r>
      <w:r w:rsidR="00AE5618" w:rsidRPr="00FD64BE">
        <w:rPr>
          <w:rFonts w:ascii="Times New Roman" w:eastAsia="Times New Roman" w:hAnsi="Times New Roman" w:cs="Times New Roman"/>
          <w:sz w:val="24"/>
          <w:szCs w:val="24"/>
          <w:lang w:val="en-US" w:eastAsia="de-DE"/>
        </w:rPr>
        <w:t>and</w:t>
      </w:r>
      <w:r w:rsidR="006A6713" w:rsidRPr="00FD64BE">
        <w:rPr>
          <w:rFonts w:ascii="Times New Roman" w:eastAsia="Times New Roman" w:hAnsi="Times New Roman" w:cs="Times New Roman"/>
          <w:sz w:val="24"/>
          <w:szCs w:val="24"/>
          <w:lang w:val="en-US" w:eastAsia="de-DE"/>
        </w:rPr>
        <w:t xml:space="preserve"> </w:t>
      </w:r>
      <w:r w:rsidR="001E4ED2" w:rsidRPr="00FD64BE">
        <w:rPr>
          <w:rFonts w:ascii="Times New Roman" w:eastAsia="Times New Roman" w:hAnsi="Times New Roman" w:cs="Times New Roman"/>
          <w:sz w:val="24"/>
          <w:szCs w:val="24"/>
          <w:lang w:val="en-US" w:eastAsia="de-DE"/>
        </w:rPr>
        <w:t>adjustment</w:t>
      </w:r>
      <w:r w:rsidR="003C2267" w:rsidRPr="00FD64BE">
        <w:rPr>
          <w:rFonts w:ascii="Times New Roman" w:eastAsia="Times New Roman" w:hAnsi="Times New Roman" w:cs="Times New Roman"/>
          <w:sz w:val="24"/>
          <w:szCs w:val="24"/>
          <w:lang w:val="en-US" w:eastAsia="de-DE"/>
        </w:rPr>
        <w:t xml:space="preserve"> for confounders</w:t>
      </w:r>
      <w:r w:rsidR="000B53BD" w:rsidRPr="00FD64BE">
        <w:rPr>
          <w:rFonts w:ascii="Times New Roman" w:eastAsia="Times New Roman" w:hAnsi="Times New Roman" w:cs="Times New Roman"/>
          <w:sz w:val="24"/>
          <w:szCs w:val="24"/>
          <w:lang w:val="en-US" w:eastAsia="de-DE"/>
        </w:rPr>
        <w:t xml:space="preserve"> (</w:t>
      </w:r>
      <w:r w:rsidR="000B53BD" w:rsidRPr="00FD64BE">
        <w:rPr>
          <w:rFonts w:ascii="Times New Roman" w:hAnsi="Times New Roman" w:cs="Times New Roman"/>
          <w:sz w:val="24"/>
          <w:szCs w:val="24"/>
          <w:lang w:val="en-US"/>
        </w:rPr>
        <w:t>maternal weight status, breastfeeding, maternal education</w:t>
      </w:r>
      <w:r w:rsidR="000B53BD" w:rsidRPr="00FD64BE">
        <w:rPr>
          <w:rFonts w:ascii="Times New Roman" w:eastAsia="Times New Roman" w:hAnsi="Times New Roman" w:cs="Times New Roman"/>
          <w:sz w:val="24"/>
          <w:szCs w:val="24"/>
          <w:lang w:val="en-US" w:eastAsia="de-DE"/>
        </w:rPr>
        <w:t>)</w:t>
      </w:r>
      <w:r w:rsidR="00782807" w:rsidRPr="00FD64BE">
        <w:rPr>
          <w:rFonts w:ascii="Times New Roman" w:eastAsia="Times New Roman" w:hAnsi="Times New Roman" w:cs="Times New Roman"/>
          <w:sz w:val="24"/>
          <w:szCs w:val="24"/>
          <w:lang w:val="en-US" w:eastAsia="de-DE"/>
        </w:rPr>
        <w:t xml:space="preserve"> and stratification for sex</w:t>
      </w:r>
      <w:r w:rsidR="00FA391E" w:rsidRPr="00FD64BE">
        <w:rPr>
          <w:rFonts w:ascii="Times New Roman" w:eastAsia="Times New Roman" w:hAnsi="Times New Roman" w:cs="Times New Roman"/>
          <w:sz w:val="24"/>
          <w:szCs w:val="24"/>
          <w:lang w:val="en-US" w:eastAsia="de-DE"/>
        </w:rPr>
        <w:t>.</w:t>
      </w:r>
      <w:r w:rsidR="001E4ED2" w:rsidRPr="00FD64BE">
        <w:rPr>
          <w:rFonts w:ascii="Times New Roman" w:eastAsia="Times New Roman" w:hAnsi="Times New Roman" w:cs="Times New Roman"/>
          <w:sz w:val="24"/>
          <w:szCs w:val="24"/>
          <w:lang w:val="en-US" w:eastAsia="de-DE"/>
        </w:rPr>
        <w:t xml:space="preserve"> </w:t>
      </w:r>
    </w:p>
    <w:p w14:paraId="1650EEAC" w14:textId="3667C0AB" w:rsidR="00BA1C44" w:rsidRPr="00FD64BE" w:rsidRDefault="00BA1C44" w:rsidP="00E52E5B">
      <w:pPr>
        <w:spacing w:line="480" w:lineRule="auto"/>
        <w:rPr>
          <w:rFonts w:ascii="Times New Roman" w:eastAsia="Times New Roman" w:hAnsi="Times New Roman" w:cs="Times New Roman"/>
          <w:b/>
          <w:sz w:val="24"/>
          <w:szCs w:val="24"/>
          <w:lang w:val="en-US" w:eastAsia="de-DE"/>
        </w:rPr>
      </w:pPr>
      <w:r w:rsidRPr="00FD64BE">
        <w:rPr>
          <w:rFonts w:ascii="Times New Roman" w:eastAsia="Times New Roman" w:hAnsi="Times New Roman" w:cs="Times New Roman"/>
          <w:sz w:val="24"/>
          <w:szCs w:val="24"/>
          <w:lang w:val="en-US" w:eastAsia="de-DE"/>
        </w:rPr>
        <w:t xml:space="preserve"> </w:t>
      </w:r>
      <w:r w:rsidRPr="00FD64BE">
        <w:rPr>
          <w:rFonts w:ascii="Times New Roman" w:eastAsia="Times New Roman" w:hAnsi="Times New Roman" w:cs="Times New Roman"/>
          <w:b/>
          <w:sz w:val="24"/>
          <w:szCs w:val="24"/>
          <w:lang w:val="en-US" w:eastAsia="de-DE"/>
        </w:rPr>
        <w:t>Results</w:t>
      </w:r>
      <w:r w:rsidR="00422A2E" w:rsidRPr="00FD64BE">
        <w:rPr>
          <w:rFonts w:ascii="Times New Roman" w:eastAsia="Times New Roman" w:hAnsi="Times New Roman" w:cs="Times New Roman"/>
          <w:b/>
          <w:sz w:val="24"/>
          <w:szCs w:val="24"/>
          <w:lang w:val="en-US" w:eastAsia="de-DE"/>
        </w:rPr>
        <w:t>:</w:t>
      </w:r>
      <w:r w:rsidR="00B722E4" w:rsidRPr="00FD64BE">
        <w:rPr>
          <w:rFonts w:ascii="Times New Roman" w:eastAsia="Times New Roman" w:hAnsi="Times New Roman" w:cs="Times New Roman"/>
          <w:sz w:val="24"/>
          <w:szCs w:val="24"/>
          <w:lang w:val="en-US" w:eastAsia="de-DE"/>
        </w:rPr>
        <w:t xml:space="preserve"> </w:t>
      </w:r>
      <w:r w:rsidR="008141DB" w:rsidRPr="00FD64BE">
        <w:rPr>
          <w:rFonts w:ascii="Times New Roman" w:eastAsia="Times New Roman" w:hAnsi="Times New Roman" w:cs="Times New Roman"/>
          <w:sz w:val="24"/>
          <w:szCs w:val="24"/>
          <w:lang w:val="en-US" w:eastAsia="de-DE"/>
        </w:rPr>
        <w:t>Of 26 identified studies</w:t>
      </w:r>
      <w:r w:rsidR="0080667C" w:rsidRPr="00FD64BE">
        <w:rPr>
          <w:rFonts w:ascii="Times New Roman" w:eastAsia="Times New Roman" w:hAnsi="Times New Roman" w:cs="Times New Roman"/>
          <w:sz w:val="24"/>
          <w:szCs w:val="24"/>
          <w:lang w:val="en-US" w:eastAsia="de-DE"/>
        </w:rPr>
        <w:t>,</w:t>
      </w:r>
      <w:r w:rsidR="008141DB" w:rsidRPr="00FD64BE">
        <w:rPr>
          <w:rFonts w:ascii="Times New Roman" w:eastAsia="Times New Roman" w:hAnsi="Times New Roman" w:cs="Times New Roman"/>
          <w:sz w:val="24"/>
          <w:szCs w:val="24"/>
          <w:lang w:val="en-US" w:eastAsia="de-DE"/>
        </w:rPr>
        <w:t xml:space="preserve"> 16 a</w:t>
      </w:r>
      <w:r w:rsidR="00B722E4" w:rsidRPr="00FD64BE">
        <w:rPr>
          <w:rFonts w:ascii="Times New Roman" w:eastAsia="Times New Roman" w:hAnsi="Times New Roman" w:cs="Times New Roman"/>
          <w:sz w:val="24"/>
          <w:szCs w:val="24"/>
          <w:lang w:val="en-US" w:eastAsia="de-DE"/>
        </w:rPr>
        <w:t>uthors provided data</w:t>
      </w:r>
      <w:r w:rsidR="001010E3" w:rsidRPr="00FD64BE">
        <w:rPr>
          <w:rFonts w:ascii="Times New Roman" w:eastAsia="Times New Roman" w:hAnsi="Times New Roman" w:cs="Times New Roman"/>
          <w:sz w:val="24"/>
          <w:szCs w:val="24"/>
          <w:lang w:val="en-US" w:eastAsia="de-DE"/>
        </w:rPr>
        <w:t xml:space="preserve"> on </w:t>
      </w:r>
      <w:r w:rsidR="009601F0" w:rsidRPr="00FD64BE">
        <w:rPr>
          <w:rFonts w:ascii="Times New Roman" w:eastAsia="Times New Roman" w:hAnsi="Times New Roman" w:cs="Times New Roman"/>
          <w:sz w:val="24"/>
          <w:szCs w:val="24"/>
          <w:lang w:val="en-US" w:eastAsia="de-DE"/>
        </w:rPr>
        <w:t xml:space="preserve">a </w:t>
      </w:r>
      <w:r w:rsidR="001010E3" w:rsidRPr="00FD64BE">
        <w:rPr>
          <w:rFonts w:ascii="Times New Roman" w:eastAsia="Times New Roman" w:hAnsi="Times New Roman" w:cs="Times New Roman"/>
          <w:sz w:val="24"/>
          <w:szCs w:val="24"/>
          <w:lang w:val="en-US" w:eastAsia="de-DE"/>
        </w:rPr>
        <w:t xml:space="preserve">total </w:t>
      </w:r>
      <w:r w:rsidR="009601F0" w:rsidRPr="00FD64BE">
        <w:rPr>
          <w:rFonts w:ascii="Times New Roman" w:eastAsia="Times New Roman" w:hAnsi="Times New Roman" w:cs="Times New Roman"/>
          <w:sz w:val="24"/>
          <w:szCs w:val="24"/>
          <w:lang w:val="en-US" w:eastAsia="de-DE"/>
        </w:rPr>
        <w:t xml:space="preserve">of </w:t>
      </w:r>
      <w:r w:rsidR="006A6713" w:rsidRPr="00FD64BE">
        <w:rPr>
          <w:rFonts w:ascii="Times New Roman" w:hAnsi="Times New Roman" w:cs="Times New Roman"/>
          <w:sz w:val="24"/>
          <w:szCs w:val="24"/>
          <w:lang w:val="en-US"/>
        </w:rPr>
        <w:t>238</w:t>
      </w:r>
      <w:r w:rsidR="001F5034" w:rsidRPr="00FD64BE">
        <w:rPr>
          <w:rFonts w:ascii="Times New Roman" w:hAnsi="Times New Roman" w:cs="Times New Roman"/>
          <w:sz w:val="24"/>
          <w:szCs w:val="24"/>
          <w:lang w:val="en-US"/>
        </w:rPr>
        <w:t xml:space="preserve"> </w:t>
      </w:r>
      <w:r w:rsidR="006A6713" w:rsidRPr="00FD64BE">
        <w:rPr>
          <w:rFonts w:ascii="Times New Roman" w:hAnsi="Times New Roman" w:cs="Times New Roman"/>
          <w:sz w:val="24"/>
          <w:szCs w:val="24"/>
          <w:lang w:val="en-US"/>
        </w:rPr>
        <w:t>3</w:t>
      </w:r>
      <w:r w:rsidR="00424ED2" w:rsidRPr="00FD64BE">
        <w:rPr>
          <w:rFonts w:ascii="Times New Roman" w:hAnsi="Times New Roman" w:cs="Times New Roman"/>
          <w:sz w:val="24"/>
          <w:szCs w:val="24"/>
          <w:lang w:val="en-US"/>
        </w:rPr>
        <w:t>40</w:t>
      </w:r>
      <w:r w:rsidR="006A6713" w:rsidRPr="00FD64BE">
        <w:rPr>
          <w:rFonts w:ascii="Times New Roman" w:hAnsi="Times New Roman" w:cs="Times New Roman"/>
          <w:sz w:val="24"/>
          <w:szCs w:val="24"/>
          <w:lang w:val="en-US"/>
        </w:rPr>
        <w:t xml:space="preserve"> </w:t>
      </w:r>
      <w:r w:rsidR="006A6713" w:rsidRPr="00FD64BE">
        <w:rPr>
          <w:rFonts w:ascii="Times New Roman" w:eastAsia="Times New Roman" w:hAnsi="Times New Roman" w:cs="Times New Roman"/>
          <w:sz w:val="24"/>
          <w:szCs w:val="24"/>
          <w:lang w:val="en-US" w:eastAsia="de-DE"/>
        </w:rPr>
        <w:t>mother-child-</w:t>
      </w:r>
      <w:r w:rsidR="003C2267" w:rsidRPr="00FD64BE">
        <w:rPr>
          <w:rFonts w:ascii="Times New Roman" w:eastAsia="Times New Roman" w:hAnsi="Times New Roman" w:cs="Times New Roman"/>
          <w:sz w:val="24"/>
          <w:szCs w:val="24"/>
          <w:lang w:val="en-US" w:eastAsia="de-DE"/>
        </w:rPr>
        <w:t>pairs</w:t>
      </w:r>
      <w:r w:rsidR="001E4ED2" w:rsidRPr="00FD64BE">
        <w:rPr>
          <w:rFonts w:ascii="Times New Roman" w:eastAsia="Times New Roman" w:hAnsi="Times New Roman" w:cs="Times New Roman"/>
          <w:sz w:val="24"/>
          <w:szCs w:val="24"/>
          <w:lang w:val="en-US" w:eastAsia="de-DE"/>
        </w:rPr>
        <w:t xml:space="preserve">. </w:t>
      </w:r>
      <w:r w:rsidR="005B6C07" w:rsidRPr="00FD64BE">
        <w:rPr>
          <w:rFonts w:ascii="Times New Roman" w:eastAsia="Times New Roman" w:hAnsi="Times New Roman" w:cs="Times New Roman"/>
          <w:sz w:val="24"/>
          <w:szCs w:val="24"/>
          <w:lang w:val="en-US" w:eastAsia="de-DE"/>
        </w:rPr>
        <w:t xml:space="preserve">A </w:t>
      </w:r>
      <w:r w:rsidR="001E4ED2" w:rsidRPr="00FD64BE">
        <w:rPr>
          <w:rFonts w:ascii="Times New Roman" w:eastAsia="Times New Roman" w:hAnsi="Times New Roman" w:cs="Times New Roman"/>
          <w:sz w:val="24"/>
          <w:szCs w:val="24"/>
          <w:lang w:val="en-US" w:eastAsia="de-DE"/>
        </w:rPr>
        <w:t xml:space="preserve">linear </w:t>
      </w:r>
      <w:r w:rsidR="00987EE5" w:rsidRPr="00FD64BE">
        <w:rPr>
          <w:rFonts w:ascii="Times New Roman" w:eastAsia="Times New Roman" w:hAnsi="Times New Roman" w:cs="Times New Roman"/>
          <w:sz w:val="24"/>
          <w:szCs w:val="24"/>
          <w:lang w:val="en-US" w:eastAsia="de-DE"/>
        </w:rPr>
        <w:t xml:space="preserve">positive </w:t>
      </w:r>
      <w:r w:rsidR="001E4ED2" w:rsidRPr="00FD64BE">
        <w:rPr>
          <w:rFonts w:ascii="Times New Roman" w:eastAsia="Times New Roman" w:hAnsi="Times New Roman" w:cs="Times New Roman"/>
          <w:sz w:val="24"/>
          <w:szCs w:val="24"/>
          <w:lang w:val="en-US" w:eastAsia="de-DE"/>
        </w:rPr>
        <w:t xml:space="preserve">association </w:t>
      </w:r>
      <w:r w:rsidR="00766DFF" w:rsidRPr="00FD64BE">
        <w:rPr>
          <w:rFonts w:ascii="Times New Roman" w:eastAsia="Times New Roman" w:hAnsi="Times New Roman" w:cs="Times New Roman"/>
          <w:sz w:val="24"/>
          <w:szCs w:val="24"/>
          <w:lang w:val="en-US" w:eastAsia="de-DE"/>
        </w:rPr>
        <w:t xml:space="preserve">was observed </w:t>
      </w:r>
      <w:r w:rsidR="001E4ED2" w:rsidRPr="00FD64BE">
        <w:rPr>
          <w:rFonts w:ascii="Times New Roman" w:eastAsia="Times New Roman" w:hAnsi="Times New Roman" w:cs="Times New Roman"/>
          <w:sz w:val="24"/>
          <w:szCs w:val="24"/>
          <w:lang w:val="en-US" w:eastAsia="de-DE"/>
        </w:rPr>
        <w:t xml:space="preserve">between </w:t>
      </w:r>
      <w:r w:rsidR="00766DFF" w:rsidRPr="00FD64BE">
        <w:rPr>
          <w:rFonts w:ascii="Times New Roman" w:eastAsia="Times New Roman" w:hAnsi="Times New Roman" w:cs="Times New Roman"/>
          <w:sz w:val="24"/>
          <w:szCs w:val="24"/>
          <w:lang w:val="en-US" w:eastAsia="de-DE"/>
        </w:rPr>
        <w:t xml:space="preserve">the </w:t>
      </w:r>
      <w:r w:rsidR="001E4ED2" w:rsidRPr="00FD64BE">
        <w:rPr>
          <w:rFonts w:ascii="Times New Roman" w:eastAsia="Times New Roman" w:hAnsi="Times New Roman" w:cs="Times New Roman"/>
          <w:sz w:val="24"/>
          <w:szCs w:val="24"/>
          <w:lang w:val="en-US" w:eastAsia="de-DE"/>
        </w:rPr>
        <w:t xml:space="preserve">number of cigarettes smoked and </w:t>
      </w:r>
      <w:r w:rsidR="001B2860" w:rsidRPr="00FD64BE">
        <w:rPr>
          <w:rFonts w:ascii="Times New Roman" w:eastAsia="Times New Roman" w:hAnsi="Times New Roman" w:cs="Times New Roman"/>
          <w:sz w:val="24"/>
          <w:szCs w:val="24"/>
          <w:lang w:val="en-US" w:eastAsia="de-DE"/>
        </w:rPr>
        <w:t>offspring</w:t>
      </w:r>
      <w:r w:rsidR="001E4ED2" w:rsidRPr="00FD64BE">
        <w:rPr>
          <w:rFonts w:ascii="Times New Roman" w:eastAsia="Times New Roman" w:hAnsi="Times New Roman" w:cs="Times New Roman"/>
          <w:sz w:val="24"/>
          <w:szCs w:val="24"/>
          <w:lang w:val="en-US" w:eastAsia="de-DE"/>
        </w:rPr>
        <w:t xml:space="preserve"> overweight </w:t>
      </w:r>
      <w:r w:rsidR="005B6C07" w:rsidRPr="00FD64BE">
        <w:rPr>
          <w:rFonts w:ascii="Times New Roman" w:eastAsia="Times New Roman" w:hAnsi="Times New Roman" w:cs="Times New Roman"/>
          <w:sz w:val="24"/>
          <w:szCs w:val="24"/>
          <w:lang w:val="en-US" w:eastAsia="de-DE"/>
        </w:rPr>
        <w:t xml:space="preserve">for </w:t>
      </w:r>
      <w:r w:rsidR="001E4ED2" w:rsidRPr="00FD64BE">
        <w:rPr>
          <w:rFonts w:ascii="Times New Roman" w:eastAsia="Times New Roman" w:hAnsi="Times New Roman" w:cs="Times New Roman"/>
          <w:sz w:val="24"/>
          <w:szCs w:val="24"/>
          <w:lang w:val="en-US" w:eastAsia="de-DE"/>
        </w:rPr>
        <w:t xml:space="preserve">up to 15 cigarettes </w:t>
      </w:r>
      <w:r w:rsidR="001010E3" w:rsidRPr="00FD64BE">
        <w:rPr>
          <w:rFonts w:ascii="Times New Roman" w:eastAsia="Times New Roman" w:hAnsi="Times New Roman" w:cs="Times New Roman"/>
          <w:sz w:val="24"/>
          <w:szCs w:val="24"/>
          <w:lang w:val="en-US" w:eastAsia="de-DE"/>
        </w:rPr>
        <w:t xml:space="preserve">per day </w:t>
      </w:r>
      <w:r w:rsidR="00B722E4" w:rsidRPr="00FD64BE">
        <w:rPr>
          <w:rFonts w:ascii="Times New Roman" w:eastAsia="Times New Roman" w:hAnsi="Times New Roman" w:cs="Times New Roman"/>
          <w:sz w:val="24"/>
          <w:szCs w:val="24"/>
          <w:lang w:val="en-US" w:eastAsia="de-DE"/>
        </w:rPr>
        <w:t>with an</w:t>
      </w:r>
      <w:r w:rsidR="004A37E8" w:rsidRPr="00FD64BE">
        <w:rPr>
          <w:rFonts w:ascii="Times New Roman" w:eastAsia="Times New Roman" w:hAnsi="Times New Roman" w:cs="Times New Roman"/>
          <w:sz w:val="24"/>
          <w:szCs w:val="24"/>
          <w:lang w:val="en-US" w:eastAsia="de-DE"/>
        </w:rPr>
        <w:t xml:space="preserve"> </w:t>
      </w:r>
      <w:r w:rsidR="00B722E4" w:rsidRPr="00FD64BE">
        <w:rPr>
          <w:rFonts w:ascii="Times New Roman" w:eastAsia="Times New Roman" w:hAnsi="Times New Roman" w:cs="Times New Roman"/>
          <w:sz w:val="24"/>
          <w:szCs w:val="24"/>
          <w:lang w:val="en-US" w:eastAsia="de-DE"/>
        </w:rPr>
        <w:t xml:space="preserve">OR </w:t>
      </w:r>
      <w:r w:rsidR="004A37E8" w:rsidRPr="00FD64BE">
        <w:rPr>
          <w:rFonts w:ascii="Times New Roman" w:eastAsia="Times New Roman" w:hAnsi="Times New Roman" w:cs="Times New Roman"/>
          <w:sz w:val="24"/>
          <w:szCs w:val="24"/>
          <w:lang w:val="en-US" w:eastAsia="de-DE"/>
        </w:rPr>
        <w:t xml:space="preserve">increase per cigarette </w:t>
      </w:r>
      <w:r w:rsidR="00B722E4" w:rsidRPr="00FD64BE">
        <w:rPr>
          <w:rFonts w:ascii="Times New Roman" w:eastAsia="Times New Roman" w:hAnsi="Times New Roman" w:cs="Times New Roman"/>
          <w:sz w:val="24"/>
          <w:szCs w:val="24"/>
          <w:lang w:val="en-US" w:eastAsia="de-DE"/>
        </w:rPr>
        <w:t xml:space="preserve">of </w:t>
      </w:r>
      <w:r w:rsidR="004A37E8" w:rsidRPr="00FD64BE">
        <w:rPr>
          <w:rFonts w:ascii="Times New Roman" w:eastAsia="Times New Roman" w:hAnsi="Times New Roman" w:cs="Times New Roman"/>
          <w:sz w:val="24"/>
          <w:szCs w:val="24"/>
          <w:lang w:val="en-US" w:eastAsia="de-DE"/>
        </w:rPr>
        <w:t>1.03</w:t>
      </w:r>
      <w:r w:rsidR="001F5034" w:rsidRPr="00FD64BE">
        <w:rPr>
          <w:rFonts w:ascii="Times New Roman" w:eastAsia="Times New Roman" w:hAnsi="Times New Roman" w:cs="Times New Roman"/>
          <w:sz w:val="24"/>
          <w:szCs w:val="24"/>
          <w:lang w:val="en-US" w:eastAsia="de-DE"/>
        </w:rPr>
        <w:t>,</w:t>
      </w:r>
      <w:r w:rsidR="004A37E8" w:rsidRPr="00FD64BE">
        <w:rPr>
          <w:rFonts w:ascii="Times New Roman" w:eastAsia="Times New Roman" w:hAnsi="Times New Roman" w:cs="Times New Roman"/>
          <w:sz w:val="24"/>
          <w:szCs w:val="24"/>
          <w:lang w:val="en-US" w:eastAsia="de-DE"/>
        </w:rPr>
        <w:t xml:space="preserve"> </w:t>
      </w:r>
      <w:r w:rsidR="0093144D" w:rsidRPr="00FD64BE">
        <w:rPr>
          <w:rFonts w:ascii="Times New Roman" w:hAnsi="Times New Roman" w:cs="Times New Roman"/>
          <w:sz w:val="24"/>
          <w:szCs w:val="24"/>
          <w:lang w:val="en-US"/>
        </w:rPr>
        <w:t>95%-</w:t>
      </w:r>
      <w:r w:rsidR="004A37E8" w:rsidRPr="00FD64BE">
        <w:rPr>
          <w:rFonts w:ascii="Times New Roman" w:hAnsi="Times New Roman" w:cs="Times New Roman"/>
          <w:sz w:val="24"/>
          <w:szCs w:val="24"/>
          <w:lang w:val="en-US"/>
        </w:rPr>
        <w:t>CI=</w:t>
      </w:r>
      <w:r w:rsidR="004A37E8" w:rsidRPr="00FD64BE">
        <w:rPr>
          <w:rFonts w:ascii="Times New Roman" w:eastAsia="Times New Roman" w:hAnsi="Times New Roman" w:cs="Times New Roman"/>
          <w:sz w:val="24"/>
          <w:szCs w:val="24"/>
          <w:lang w:val="en-US" w:eastAsia="de-DE"/>
        </w:rPr>
        <w:t>[1.02-1.03]</w:t>
      </w:r>
      <w:r w:rsidR="005B6C07" w:rsidRPr="00FD64BE">
        <w:rPr>
          <w:rFonts w:ascii="Times New Roman" w:eastAsia="Times New Roman" w:hAnsi="Times New Roman" w:cs="Times New Roman"/>
          <w:sz w:val="24"/>
          <w:szCs w:val="24"/>
          <w:lang w:val="en-US" w:eastAsia="de-DE"/>
        </w:rPr>
        <w:t>)</w:t>
      </w:r>
      <w:r w:rsidR="001010E3" w:rsidRPr="00FD64BE">
        <w:rPr>
          <w:rFonts w:ascii="Times New Roman" w:eastAsia="Times New Roman" w:hAnsi="Times New Roman" w:cs="Times New Roman"/>
          <w:sz w:val="24"/>
          <w:szCs w:val="24"/>
          <w:lang w:val="en-US" w:eastAsia="de-DE"/>
        </w:rPr>
        <w:t>.</w:t>
      </w:r>
      <w:r w:rsidR="001E4ED2" w:rsidRPr="00FD64BE">
        <w:rPr>
          <w:rFonts w:ascii="Times New Roman" w:eastAsia="Times New Roman" w:hAnsi="Times New Roman" w:cs="Times New Roman"/>
          <w:sz w:val="24"/>
          <w:szCs w:val="24"/>
          <w:lang w:val="en-US" w:eastAsia="de-DE"/>
        </w:rPr>
        <w:t xml:space="preserve"> </w:t>
      </w:r>
      <w:r w:rsidR="00766DFF" w:rsidRPr="00FD64BE">
        <w:rPr>
          <w:rFonts w:ascii="Times New Roman" w:eastAsia="Times New Roman" w:hAnsi="Times New Roman" w:cs="Times New Roman"/>
          <w:sz w:val="24"/>
          <w:szCs w:val="24"/>
          <w:lang w:val="en-US" w:eastAsia="de-DE"/>
        </w:rPr>
        <w:t xml:space="preserve">The </w:t>
      </w:r>
      <w:r w:rsidR="008E58CC" w:rsidRPr="00FD64BE">
        <w:rPr>
          <w:rFonts w:ascii="Times New Roman" w:eastAsia="Times New Roman" w:hAnsi="Times New Roman" w:cs="Times New Roman"/>
          <w:sz w:val="24"/>
          <w:szCs w:val="24"/>
          <w:lang w:val="en-US" w:eastAsia="de-DE"/>
        </w:rPr>
        <w:t>OR</w:t>
      </w:r>
      <w:r w:rsidR="00262DF9" w:rsidRPr="00FD64BE">
        <w:rPr>
          <w:rFonts w:ascii="Times New Roman" w:eastAsia="Times New Roman" w:hAnsi="Times New Roman" w:cs="Times New Roman"/>
          <w:sz w:val="24"/>
          <w:szCs w:val="24"/>
          <w:lang w:val="en-US" w:eastAsia="de-DE"/>
        </w:rPr>
        <w:t xml:space="preserve"> flattened</w:t>
      </w:r>
      <w:r w:rsidR="001E4ED2" w:rsidRPr="00FD64BE">
        <w:rPr>
          <w:rFonts w:ascii="Times New Roman" w:eastAsia="Times New Roman" w:hAnsi="Times New Roman" w:cs="Times New Roman"/>
          <w:sz w:val="24"/>
          <w:szCs w:val="24"/>
          <w:lang w:val="en-US" w:eastAsia="de-DE"/>
        </w:rPr>
        <w:t xml:space="preserve"> </w:t>
      </w:r>
      <w:r w:rsidR="00262DF9" w:rsidRPr="00FD64BE">
        <w:rPr>
          <w:rFonts w:ascii="Times New Roman" w:eastAsia="Times New Roman" w:hAnsi="Times New Roman" w:cs="Times New Roman"/>
          <w:sz w:val="24"/>
          <w:szCs w:val="24"/>
          <w:lang w:val="en-US" w:eastAsia="de-DE"/>
        </w:rPr>
        <w:t>with higher cigarette use</w:t>
      </w:r>
      <w:r w:rsidR="001E4ED2" w:rsidRPr="00FD64BE">
        <w:rPr>
          <w:rFonts w:ascii="Times New Roman" w:eastAsia="Times New Roman" w:hAnsi="Times New Roman" w:cs="Times New Roman"/>
          <w:sz w:val="24"/>
          <w:szCs w:val="24"/>
          <w:lang w:val="en-US" w:eastAsia="de-DE"/>
        </w:rPr>
        <w:t>.</w:t>
      </w:r>
      <w:r w:rsidR="00FA391E" w:rsidRPr="00FD64BE">
        <w:rPr>
          <w:rFonts w:ascii="Times New Roman" w:eastAsia="Times New Roman" w:hAnsi="Times New Roman" w:cs="Times New Roman"/>
          <w:sz w:val="24"/>
          <w:szCs w:val="24"/>
          <w:lang w:val="en-US" w:eastAsia="de-DE"/>
        </w:rPr>
        <w:t xml:space="preserve"> </w:t>
      </w:r>
      <w:r w:rsidR="00491DB2" w:rsidRPr="00FD64BE">
        <w:rPr>
          <w:rFonts w:ascii="Times New Roman" w:eastAsia="Times New Roman" w:hAnsi="Times New Roman" w:cs="Times New Roman"/>
          <w:sz w:val="24"/>
          <w:szCs w:val="24"/>
          <w:lang w:val="en-US" w:eastAsia="de-DE"/>
        </w:rPr>
        <w:t xml:space="preserve">Associations were similar in males and females. </w:t>
      </w:r>
      <w:r w:rsidR="00262DF9" w:rsidRPr="00FD64BE">
        <w:rPr>
          <w:rFonts w:ascii="Times New Roman" w:eastAsia="Times New Roman" w:hAnsi="Times New Roman" w:cs="Times New Roman"/>
          <w:sz w:val="24"/>
          <w:szCs w:val="24"/>
          <w:lang w:val="en-US" w:eastAsia="de-DE"/>
        </w:rPr>
        <w:t>Sen</w:t>
      </w:r>
      <w:r w:rsidR="001E4ED2" w:rsidRPr="00FD64BE">
        <w:rPr>
          <w:rFonts w:ascii="Times New Roman" w:eastAsia="Times New Roman" w:hAnsi="Times New Roman" w:cs="Times New Roman"/>
          <w:sz w:val="24"/>
          <w:szCs w:val="24"/>
          <w:lang w:val="en-US" w:eastAsia="de-DE"/>
        </w:rPr>
        <w:t>sitivity</w:t>
      </w:r>
      <w:r w:rsidR="00262DF9" w:rsidRPr="00FD64BE">
        <w:rPr>
          <w:rFonts w:ascii="Times New Roman" w:eastAsia="Times New Roman" w:hAnsi="Times New Roman" w:cs="Times New Roman"/>
          <w:sz w:val="24"/>
          <w:szCs w:val="24"/>
          <w:lang w:val="en-US" w:eastAsia="de-DE"/>
        </w:rPr>
        <w:t xml:space="preserve"> analyses</w:t>
      </w:r>
      <w:r w:rsidR="00FA391E" w:rsidRPr="00FD64BE">
        <w:rPr>
          <w:rFonts w:ascii="Times New Roman" w:eastAsia="Times New Roman" w:hAnsi="Times New Roman" w:cs="Times New Roman"/>
          <w:sz w:val="24"/>
          <w:szCs w:val="24"/>
          <w:lang w:val="en-US" w:eastAsia="de-DE"/>
        </w:rPr>
        <w:t xml:space="preserve"> </w:t>
      </w:r>
      <w:r w:rsidR="005F28A1" w:rsidRPr="00FD64BE">
        <w:rPr>
          <w:rFonts w:ascii="Times New Roman" w:eastAsia="Times New Roman" w:hAnsi="Times New Roman" w:cs="Times New Roman"/>
          <w:sz w:val="24"/>
          <w:szCs w:val="24"/>
          <w:lang w:val="en-US" w:eastAsia="de-DE"/>
        </w:rPr>
        <w:t>supported</w:t>
      </w:r>
      <w:r w:rsidR="00C91716" w:rsidRPr="00FD64BE">
        <w:rPr>
          <w:rFonts w:ascii="Times New Roman" w:eastAsia="Times New Roman" w:hAnsi="Times New Roman" w:cs="Times New Roman"/>
          <w:sz w:val="24"/>
          <w:szCs w:val="24"/>
          <w:lang w:val="en-US" w:eastAsia="de-DE"/>
        </w:rPr>
        <w:t xml:space="preserve"> these results. </w:t>
      </w:r>
      <w:r w:rsidR="001E4ED2" w:rsidRPr="00FD64BE">
        <w:rPr>
          <w:rFonts w:ascii="Times New Roman" w:eastAsia="Times New Roman" w:hAnsi="Times New Roman" w:cs="Times New Roman"/>
          <w:sz w:val="24"/>
          <w:szCs w:val="24"/>
          <w:lang w:val="en-US" w:eastAsia="de-DE"/>
        </w:rPr>
        <w:t xml:space="preserve">  </w:t>
      </w:r>
    </w:p>
    <w:p w14:paraId="63D44A42" w14:textId="11EB91D4" w:rsidR="0047472C" w:rsidRPr="00FD64BE" w:rsidRDefault="00BA1C44" w:rsidP="00D52541">
      <w:pPr>
        <w:spacing w:line="480" w:lineRule="auto"/>
        <w:rPr>
          <w:rFonts w:ascii="Times New Roman" w:eastAsia="Times New Roman" w:hAnsi="Times New Roman" w:cs="Times New Roman"/>
          <w:b/>
          <w:sz w:val="24"/>
          <w:szCs w:val="24"/>
          <w:lang w:val="en-US" w:eastAsia="de-DE"/>
        </w:rPr>
      </w:pPr>
      <w:r w:rsidRPr="00FD64BE">
        <w:rPr>
          <w:rFonts w:ascii="Times New Roman" w:eastAsia="Times New Roman" w:hAnsi="Times New Roman" w:cs="Times New Roman"/>
          <w:b/>
          <w:sz w:val="24"/>
          <w:szCs w:val="24"/>
          <w:lang w:val="en-US" w:eastAsia="de-DE"/>
        </w:rPr>
        <w:t>Conclusions:</w:t>
      </w:r>
      <w:r w:rsidR="001E4ED2" w:rsidRPr="00FD64BE">
        <w:rPr>
          <w:rFonts w:ascii="Times New Roman" w:eastAsia="Times New Roman" w:hAnsi="Times New Roman" w:cs="Times New Roman"/>
          <w:b/>
          <w:sz w:val="24"/>
          <w:szCs w:val="24"/>
          <w:lang w:val="en-US" w:eastAsia="de-DE"/>
        </w:rPr>
        <w:t xml:space="preserve"> </w:t>
      </w:r>
      <w:r w:rsidR="0047472C" w:rsidRPr="00FD64BE">
        <w:rPr>
          <w:rFonts w:ascii="Times New Roman" w:eastAsia="Times New Roman" w:hAnsi="Times New Roman" w:cs="Times New Roman"/>
          <w:sz w:val="24"/>
          <w:szCs w:val="24"/>
          <w:lang w:val="en-US" w:eastAsia="de-DE"/>
        </w:rPr>
        <w:t>A</w:t>
      </w:r>
      <w:r w:rsidR="008B79EE" w:rsidRPr="00FD64BE">
        <w:rPr>
          <w:rFonts w:ascii="Times New Roman" w:eastAsia="Times New Roman" w:hAnsi="Times New Roman" w:cs="Times New Roman"/>
          <w:sz w:val="24"/>
          <w:szCs w:val="24"/>
          <w:lang w:val="en-US" w:eastAsia="de-DE"/>
        </w:rPr>
        <w:t xml:space="preserve"> </w:t>
      </w:r>
      <w:r w:rsidR="00E907E7" w:rsidRPr="00FD64BE">
        <w:rPr>
          <w:rFonts w:ascii="Times New Roman" w:eastAsia="Times New Roman" w:hAnsi="Times New Roman" w:cs="Times New Roman"/>
          <w:sz w:val="24"/>
          <w:szCs w:val="24"/>
          <w:lang w:val="en-US" w:eastAsia="de-DE"/>
        </w:rPr>
        <w:t xml:space="preserve">linear </w:t>
      </w:r>
      <w:r w:rsidR="008B79EE" w:rsidRPr="00FD64BE">
        <w:rPr>
          <w:rFonts w:ascii="Times New Roman" w:eastAsia="Times New Roman" w:hAnsi="Times New Roman" w:cs="Times New Roman"/>
          <w:sz w:val="24"/>
          <w:szCs w:val="24"/>
          <w:lang w:val="en-US" w:eastAsia="de-DE"/>
        </w:rPr>
        <w:t>dose response relationship of maternal smoking</w:t>
      </w:r>
      <w:r w:rsidR="0047472C" w:rsidRPr="00FD64BE">
        <w:rPr>
          <w:rFonts w:ascii="Times New Roman" w:eastAsia="Times New Roman" w:hAnsi="Times New Roman" w:cs="Times New Roman"/>
          <w:sz w:val="24"/>
          <w:szCs w:val="24"/>
          <w:lang w:val="en-US" w:eastAsia="de-DE"/>
        </w:rPr>
        <w:t xml:space="preserve"> was observed</w:t>
      </w:r>
      <w:r w:rsidR="00E907E7" w:rsidRPr="00FD64BE">
        <w:rPr>
          <w:rFonts w:ascii="Times New Roman" w:eastAsia="Times New Roman" w:hAnsi="Times New Roman" w:cs="Times New Roman"/>
          <w:sz w:val="24"/>
          <w:szCs w:val="24"/>
          <w:lang w:val="en-US" w:eastAsia="de-DE"/>
        </w:rPr>
        <w:t xml:space="preserve"> in </w:t>
      </w:r>
      <w:r w:rsidR="008B79EE" w:rsidRPr="00FD64BE">
        <w:rPr>
          <w:rFonts w:ascii="Times New Roman" w:eastAsia="Times New Roman" w:hAnsi="Times New Roman" w:cs="Times New Roman"/>
          <w:sz w:val="24"/>
          <w:szCs w:val="24"/>
          <w:lang w:val="en-US" w:eastAsia="de-DE"/>
        </w:rPr>
        <w:t>the ra</w:t>
      </w:r>
      <w:r w:rsidR="0047472C" w:rsidRPr="00FD64BE">
        <w:rPr>
          <w:rFonts w:ascii="Times New Roman" w:eastAsia="Times New Roman" w:hAnsi="Times New Roman" w:cs="Times New Roman"/>
          <w:sz w:val="24"/>
          <w:szCs w:val="24"/>
          <w:lang w:val="en-US" w:eastAsia="de-DE"/>
        </w:rPr>
        <w:t>nge of 1-15 cigarettes per day</w:t>
      </w:r>
      <w:r w:rsidR="00E907E7" w:rsidRPr="00FD64BE">
        <w:rPr>
          <w:rFonts w:ascii="Times New Roman" w:eastAsia="Times New Roman" w:hAnsi="Times New Roman" w:cs="Times New Roman"/>
          <w:sz w:val="24"/>
          <w:szCs w:val="24"/>
          <w:lang w:val="en-US" w:eastAsia="de-DE"/>
        </w:rPr>
        <w:t xml:space="preserve"> equally in boys and girls</w:t>
      </w:r>
      <w:r w:rsidR="00DB5209" w:rsidRPr="00FD64BE">
        <w:rPr>
          <w:rFonts w:ascii="Times New Roman" w:eastAsia="Times New Roman" w:hAnsi="Times New Roman" w:cs="Times New Roman"/>
          <w:sz w:val="24"/>
          <w:szCs w:val="24"/>
          <w:lang w:val="en-US" w:eastAsia="de-DE"/>
        </w:rPr>
        <w:t xml:space="preserve"> with no further risk increase for doses above </w:t>
      </w:r>
      <w:r w:rsidR="008B79EE" w:rsidRPr="00FD64BE">
        <w:rPr>
          <w:rFonts w:ascii="Times New Roman" w:eastAsia="Times New Roman" w:hAnsi="Times New Roman" w:cs="Times New Roman"/>
          <w:sz w:val="24"/>
          <w:szCs w:val="24"/>
          <w:lang w:val="en-US" w:eastAsia="de-DE"/>
        </w:rPr>
        <w:t>15 cigarettes</w:t>
      </w:r>
      <w:r w:rsidR="00DB5209" w:rsidRPr="00FD64BE">
        <w:rPr>
          <w:rFonts w:ascii="Times New Roman" w:eastAsia="Times New Roman" w:hAnsi="Times New Roman" w:cs="Times New Roman"/>
          <w:sz w:val="24"/>
          <w:szCs w:val="24"/>
          <w:lang w:val="en-US" w:eastAsia="de-DE"/>
        </w:rPr>
        <w:t>.</w:t>
      </w:r>
    </w:p>
    <w:p w14:paraId="0AFC2BB4" w14:textId="77777777" w:rsidR="000B53BD" w:rsidRPr="00FD64BE" w:rsidRDefault="000B53BD" w:rsidP="00D52541">
      <w:pPr>
        <w:spacing w:line="480" w:lineRule="auto"/>
        <w:rPr>
          <w:rFonts w:ascii="Times New Roman" w:eastAsia="Times New Roman" w:hAnsi="Times New Roman" w:cs="Times New Roman"/>
          <w:b/>
          <w:sz w:val="24"/>
          <w:szCs w:val="24"/>
          <w:lang w:val="en-US" w:eastAsia="de-DE"/>
        </w:rPr>
      </w:pPr>
    </w:p>
    <w:p w14:paraId="1D9A1D1C" w14:textId="77777777" w:rsidR="009951E0" w:rsidRPr="00FD64BE" w:rsidRDefault="009951E0" w:rsidP="00D52541">
      <w:pPr>
        <w:spacing w:line="480" w:lineRule="auto"/>
        <w:rPr>
          <w:rFonts w:ascii="Times New Roman" w:eastAsia="Times New Roman" w:hAnsi="Times New Roman" w:cs="Times New Roman"/>
          <w:b/>
          <w:sz w:val="24"/>
          <w:szCs w:val="24"/>
          <w:lang w:val="en-US" w:eastAsia="de-DE"/>
        </w:rPr>
      </w:pPr>
    </w:p>
    <w:p w14:paraId="49C62BE8" w14:textId="77777777" w:rsidR="00D87890" w:rsidRPr="00FD64BE" w:rsidRDefault="00D87890" w:rsidP="00D52541">
      <w:pPr>
        <w:spacing w:line="480" w:lineRule="auto"/>
        <w:rPr>
          <w:rFonts w:ascii="Times New Roman" w:eastAsia="Times New Roman" w:hAnsi="Times New Roman" w:cs="Times New Roman"/>
          <w:b/>
          <w:sz w:val="24"/>
          <w:szCs w:val="24"/>
          <w:lang w:val="en-US" w:eastAsia="de-DE"/>
        </w:rPr>
      </w:pPr>
    </w:p>
    <w:p w14:paraId="33005B13" w14:textId="77777777" w:rsidR="00B1030E" w:rsidRPr="00FD64BE" w:rsidRDefault="00B1030E" w:rsidP="00545A96">
      <w:pPr>
        <w:spacing w:line="480" w:lineRule="auto"/>
        <w:rPr>
          <w:rFonts w:ascii="Times New Roman" w:hAnsi="Times New Roman" w:cs="Times New Roman"/>
          <w:b/>
          <w:sz w:val="24"/>
          <w:szCs w:val="24"/>
          <w:lang w:val="en-US"/>
        </w:rPr>
      </w:pPr>
      <w:r w:rsidRPr="00FD64BE">
        <w:rPr>
          <w:rFonts w:ascii="Times New Roman" w:hAnsi="Times New Roman" w:cs="Times New Roman"/>
          <w:b/>
          <w:sz w:val="24"/>
          <w:szCs w:val="24"/>
          <w:lang w:val="en-US"/>
        </w:rPr>
        <w:lastRenderedPageBreak/>
        <w:t>INTRODUCTION</w:t>
      </w:r>
    </w:p>
    <w:p w14:paraId="76E4F185" w14:textId="2AFF3D0D" w:rsidR="00B1030E" w:rsidRPr="00FD64BE" w:rsidRDefault="00F475C5" w:rsidP="009951E0">
      <w:pPr>
        <w:spacing w:line="480" w:lineRule="auto"/>
        <w:rPr>
          <w:rFonts w:ascii="Times New Roman" w:hAnsi="Times New Roman" w:cs="Times New Roman"/>
          <w:sz w:val="24"/>
          <w:szCs w:val="24"/>
          <w:lang w:val="en-US"/>
        </w:rPr>
      </w:pPr>
      <w:r w:rsidRPr="00FD64BE">
        <w:rPr>
          <w:rFonts w:ascii="Times New Roman" w:hAnsi="Times New Roman" w:cs="Times New Roman"/>
          <w:sz w:val="24"/>
          <w:szCs w:val="24"/>
          <w:lang w:val="en-US"/>
        </w:rPr>
        <w:t>Several r</w:t>
      </w:r>
      <w:r w:rsidR="00B1030E" w:rsidRPr="00FD64BE">
        <w:rPr>
          <w:rFonts w:ascii="Times New Roman" w:hAnsi="Times New Roman" w:cs="Times New Roman"/>
          <w:sz w:val="24"/>
          <w:szCs w:val="24"/>
          <w:lang w:val="en-US"/>
        </w:rPr>
        <w:t xml:space="preserve">ecent </w:t>
      </w:r>
      <w:r w:rsidRPr="00FD64BE">
        <w:rPr>
          <w:rFonts w:ascii="Times New Roman" w:hAnsi="Times New Roman" w:cs="Times New Roman"/>
          <w:sz w:val="24"/>
          <w:szCs w:val="24"/>
          <w:lang w:val="en-US"/>
        </w:rPr>
        <w:t xml:space="preserve">meta-analyses </w:t>
      </w:r>
      <w:r w:rsidR="006666A8" w:rsidRPr="00FD64BE">
        <w:rPr>
          <w:rFonts w:ascii="Times New Roman" w:hAnsi="Times New Roman" w:cs="Times New Roman"/>
          <w:sz w:val="24"/>
          <w:szCs w:val="24"/>
          <w:lang w:val="en-US"/>
        </w:rPr>
        <w:t>showed a</w:t>
      </w:r>
      <w:r w:rsidRPr="00FD64BE">
        <w:rPr>
          <w:rFonts w:ascii="Times New Roman" w:hAnsi="Times New Roman" w:cs="Times New Roman"/>
          <w:sz w:val="24"/>
          <w:szCs w:val="24"/>
          <w:lang w:val="en-US"/>
        </w:rPr>
        <w:t xml:space="preserve"> strong associations between maternal smoking during pregnancy and offspring overweight and obesity with pooled odds ratio</w:t>
      </w:r>
      <w:r w:rsidR="00943CBF" w:rsidRPr="00FD64BE">
        <w:rPr>
          <w:rFonts w:ascii="Times New Roman" w:hAnsi="Times New Roman" w:cs="Times New Roman"/>
          <w:sz w:val="24"/>
          <w:szCs w:val="24"/>
          <w:lang w:val="en-US"/>
        </w:rPr>
        <w:t xml:space="preserve">s (OR) ranging from 1.33 to1.60 </w:t>
      </w:r>
      <w:r w:rsidRPr="00FD64BE">
        <w:rPr>
          <w:rFonts w:ascii="Times New Roman" w:hAnsi="Times New Roman" w:cs="Times New Roman"/>
          <w:sz w:val="24"/>
          <w:szCs w:val="24"/>
          <w:lang w:val="en-US"/>
        </w:rPr>
        <w:fldChar w:fldCharType="begin"/>
      </w:r>
      <w:r w:rsidR="00CD3309" w:rsidRPr="00FD64BE">
        <w:rPr>
          <w:rFonts w:ascii="Times New Roman" w:hAnsi="Times New Roman" w:cs="Times New Roman"/>
          <w:sz w:val="24"/>
          <w:szCs w:val="24"/>
          <w:lang w:val="en-US"/>
        </w:rPr>
        <w:instrText xml:space="preserve"> ADDIN ZOTERO_ITEM CSL_CITATION {"citationID":"1sbtvuvmqu","properties":{"formattedCitation":"{\\rtf \\super 1\\uc0\\u8211{}4\\nosupersub{}}","plainCitation":"1–4"},"citationItems":[{"id":1153,"uris":["http://zotero.org/users/1092812/items/MX4XADBW"],"uri":["http://zotero.org/users/1092812/items/MX4XADBW"],"itemData":{"id":1153,"type":"article-journal","title":"Systematic review and meta-analysis of the association between maternal smoking in pregnancy and childhood overweight and obesity","container-title":"Journal of Epidemiology and Community Health","source":"PubMed","abstract":"BACKGROUND: By 2020, it is predicted that 60 million children worldwide will be overweight. Maternal smoking in pregnancy has been suggested as a contributing factor. Our objective was to systematically review studies on this, thereby expanding the evidence base for this association.\nMETHODS: Systematic review with meta-analysis, Prospero Registration number CRD42012002859. We searched PubMed, Embase, Global Health, Web of Science and the Grey literature. We included prevalence, cohort and cross-sectional studies involving full-term, singleton pregnancies. Published and unpublished studies through to 1 January 2015 in all languages, demonstrating an objective overweight outcome up until 18 years of age and data presented as an OR, were included. Quality assessment was undertaken using an adaption of the Newcastle-Ottawa scale. Statistical analysis was performed using Review Manager V.5.3.\nFINDINGS: The meta-analysis included 39 studies of 236 687 children from Europe, Australia, North America and South America and Asia. Maternal smoking in pregnancy ranged from 5.5% to 38.7%, with the prevalence of overweight from 6.3% to 32.1% and obesity from 2.6% to 17%. Pooled adjusted ORs demonstrated an elevated odds of maternal smoking in pregnancy for childhood overweight (OR 1.37, 95% CI 1.28 to 1.46, I2 45%) and childhood obesity (OR 1.55, 95% CI 1.40 to 1.73, I2 24%).\nINTERPRETATION: Our results demonstrate an association between maternal prenatal smoking and childhood overweight. This contributes to the growing evidence for the aetiology of childhood overweight, providing important information for policymakers and health professionals alike in planning cessation programmes or antismoking interventions for pregnant female smokers.","DOI":"10.1136/jech-2016-207376","ISSN":"1470-2738","note":"PMID: 27480843","journalAbbreviation":"J Epidemiol Community Health","language":"ENG","author":[{"family":"Rayfield","given":"Sarah"},{"family":"Plugge","given":"Emma"}],"issued":{"date-parts":[["2016",8,1]]}}},{"id":1026,"uris":["http://zotero.org/users/1092812/items/2HMCBDIU"],"uri":["http://zotero.org/users/1092812/items/2HMCBDIU"],"itemData":{"id":1026,"type":"article-journal","title":"Parental Smoking and Childhood Obesity: Higher Effect Estimates for Maternal Smoking in Pregnancy Compared to Paternal Smoking - A Meta-Analysis","container-title":"International Journal of Epidemiology","shortTitle":"Parental Smoking and Childhood Obesity: Higher Effect Estimates for Maternal Smoking in Pregnancy Compared to Paternal Smoking - A Meta-Analysis","author":[{"family":"Riedel","given":"C"},{"family":"Schönberger","given":"K"},{"family":"Yang","given":"S"},{"family":"Koshy","given":"G"},{"family":"Chen","given":"Y-C"},{"family":"Gopinath","given":"B"},{"family":"Ziebarth","given":"S"},{"family":"Kries","given":"R","non-dropping-particle":"von"}],"issued":{"date-parts":[["2014"]]}}},{"id":951,"uris":["http://zotero.org/users/1092812/items/SX23RM8H"],"uri":["http://zotero.org/users/1092812/items/SX23RM8H"],"itemData":{"id":951,"type":"article-journal","title":"Maternal smoking during pregnancy and offspring obesity: meta-analysis","container-title":"Pediatr Int","page":"94-9","volume":"52","issue":"1","archive_location":"19400912","DOI":"10.1111/j.1442-200X.2009.02883.x","ISSN":"1442-200X (Electronic)","shortTitle":"Maternal smoking during pregnancy and offspring obesity: meta-analysis","language":"eng","author":[{"family":"Ino","given":"T."}],"issued":{"date-parts":[["2010",2]]}}},{"id":1011,"uris":["http://zotero.org/users/1092812/items/P7F8PPIQ"],"uri":["http://zotero.org/users/1092812/items/P7F8PPIQ"],"itemData":{"id":1011,"type":"article-journal","title":"Maternal smoking during pregnancy and child overweight: systematic review and meta-analysis","container-title":"Int J Obes (Lond)","page":"201-10","volume":"32","issue":"2","archive_location":"18278059","DOI":"10.1038/sj.ijo.0803760","ISSN":"1476-5497 (Electronic) 0307-0565 (Linking)","shortTitle":"Maternal smoking during pregnancy and child overweight: systematic review and meta-analysis","language":"eng","author":[{"family":"Oken","given":"E."},{"family":"Levitan","given":"E. B."},{"family":"Gillman","given":"M. W."}],"issued":{"date-parts":[["2008",2]]}}}],"schema":"https://github.com/citation-style-language/schema/raw/master/csl-citation.json"} </w:instrText>
      </w:r>
      <w:r w:rsidRPr="00FD64BE">
        <w:rPr>
          <w:rFonts w:ascii="Times New Roman" w:hAnsi="Times New Roman" w:cs="Times New Roman"/>
          <w:sz w:val="24"/>
          <w:szCs w:val="24"/>
          <w:lang w:val="en-US"/>
        </w:rPr>
        <w:fldChar w:fldCharType="separate"/>
      </w:r>
      <w:r w:rsidR="00BC3FD8" w:rsidRPr="00FD64BE">
        <w:rPr>
          <w:rFonts w:ascii="Times New Roman" w:hAnsi="Times New Roman" w:cs="Times New Roman"/>
          <w:sz w:val="24"/>
          <w:szCs w:val="24"/>
          <w:vertAlign w:val="superscript"/>
          <w:lang w:val="en-US"/>
        </w:rPr>
        <w:t>1–4</w:t>
      </w:r>
      <w:r w:rsidRPr="00FD64BE">
        <w:rPr>
          <w:rFonts w:ascii="Times New Roman" w:hAnsi="Times New Roman" w:cs="Times New Roman"/>
          <w:sz w:val="24"/>
          <w:szCs w:val="24"/>
          <w:lang w:val="en-US"/>
        </w:rPr>
        <w:fldChar w:fldCharType="end"/>
      </w:r>
      <w:r w:rsidR="00943CBF" w:rsidRPr="00FD64BE">
        <w:rPr>
          <w:rFonts w:ascii="Times New Roman" w:hAnsi="Times New Roman" w:cs="Times New Roman"/>
          <w:sz w:val="24"/>
          <w:szCs w:val="24"/>
          <w:lang w:val="en-US"/>
        </w:rPr>
        <w:t>.</w:t>
      </w:r>
      <w:r w:rsidRPr="00FD64BE">
        <w:rPr>
          <w:rFonts w:ascii="Times New Roman" w:hAnsi="Times New Roman" w:cs="Times New Roman"/>
          <w:sz w:val="24"/>
          <w:szCs w:val="24"/>
          <w:lang w:val="en-US"/>
        </w:rPr>
        <w:t xml:space="preserve"> </w:t>
      </w:r>
      <w:r w:rsidR="002E3F5B" w:rsidRPr="00FD64BE">
        <w:rPr>
          <w:rFonts w:ascii="Times New Roman" w:hAnsi="Times New Roman" w:cs="Times New Roman"/>
          <w:sz w:val="24"/>
          <w:szCs w:val="24"/>
          <w:lang w:val="en-US"/>
        </w:rPr>
        <w:t>Therefore s</w:t>
      </w:r>
      <w:r w:rsidR="00737E13" w:rsidRPr="00FD64BE">
        <w:rPr>
          <w:rFonts w:ascii="Times New Roman" w:hAnsi="Times New Roman" w:cs="Times New Roman"/>
          <w:sz w:val="24"/>
          <w:szCs w:val="24"/>
          <w:lang w:val="en-US"/>
        </w:rPr>
        <w:t xml:space="preserve">moking </w:t>
      </w:r>
      <w:r w:rsidR="001A0754" w:rsidRPr="00FD64BE">
        <w:rPr>
          <w:rFonts w:ascii="Times New Roman" w:hAnsi="Times New Roman" w:cs="Times New Roman"/>
          <w:sz w:val="24"/>
          <w:szCs w:val="24"/>
          <w:lang w:val="en-US"/>
        </w:rPr>
        <w:t xml:space="preserve">abstinence during pregnancy </w:t>
      </w:r>
      <w:r w:rsidR="00846DC7" w:rsidRPr="00FD64BE">
        <w:rPr>
          <w:rFonts w:ascii="Times New Roman" w:hAnsi="Times New Roman" w:cs="Times New Roman"/>
          <w:sz w:val="24"/>
          <w:szCs w:val="24"/>
          <w:lang w:val="en-US"/>
        </w:rPr>
        <w:t xml:space="preserve">might have substantial benefit for prevention of </w:t>
      </w:r>
      <w:r w:rsidR="001B2860" w:rsidRPr="00FD64BE">
        <w:rPr>
          <w:rFonts w:ascii="Times New Roman" w:hAnsi="Times New Roman" w:cs="Times New Roman"/>
          <w:sz w:val="24"/>
          <w:szCs w:val="24"/>
          <w:lang w:val="en-US"/>
        </w:rPr>
        <w:t>offspring</w:t>
      </w:r>
      <w:r w:rsidR="00846DC7" w:rsidRPr="00FD64BE">
        <w:rPr>
          <w:rFonts w:ascii="Times New Roman" w:hAnsi="Times New Roman" w:cs="Times New Roman"/>
          <w:sz w:val="24"/>
          <w:szCs w:val="24"/>
          <w:lang w:val="en-US"/>
        </w:rPr>
        <w:t xml:space="preserve"> obesity in addition to the avoidance of multiple tobacco-related harms to the mother</w:t>
      </w:r>
      <w:r w:rsidR="00B257AF" w:rsidRPr="00FD64BE">
        <w:rPr>
          <w:rFonts w:ascii="Times New Roman" w:hAnsi="Times New Roman" w:cs="Times New Roman"/>
          <w:sz w:val="24"/>
          <w:szCs w:val="24"/>
          <w:lang w:val="en-US"/>
        </w:rPr>
        <w:t xml:space="preserve"> and the child (i.e., preterm delivery, sudden infant death (SIDS), </w:t>
      </w:r>
      <w:r w:rsidR="0080667C" w:rsidRPr="00FD64BE">
        <w:rPr>
          <w:rFonts w:ascii="Times New Roman" w:hAnsi="Times New Roman" w:cs="Times New Roman"/>
          <w:sz w:val="24"/>
          <w:szCs w:val="24"/>
          <w:lang w:val="en-US"/>
        </w:rPr>
        <w:t xml:space="preserve">or </w:t>
      </w:r>
      <w:r w:rsidR="00B257AF" w:rsidRPr="00FD64BE">
        <w:rPr>
          <w:rFonts w:ascii="Times New Roman" w:hAnsi="Times New Roman" w:cs="Times New Roman"/>
          <w:sz w:val="24"/>
          <w:szCs w:val="24"/>
          <w:lang w:val="en-US"/>
        </w:rPr>
        <w:t>birth defects)</w:t>
      </w:r>
      <w:r w:rsidR="00737E13" w:rsidRPr="00FD64BE">
        <w:rPr>
          <w:rFonts w:ascii="Times New Roman" w:hAnsi="Times New Roman" w:cs="Times New Roman"/>
          <w:sz w:val="24"/>
          <w:szCs w:val="24"/>
          <w:lang w:val="en-US"/>
        </w:rPr>
        <w:t xml:space="preserve">. </w:t>
      </w:r>
      <w:r w:rsidR="002E3F5B" w:rsidRPr="00FD64BE">
        <w:rPr>
          <w:rFonts w:ascii="Times New Roman" w:hAnsi="Times New Roman" w:cs="Times New Roman"/>
          <w:sz w:val="24"/>
          <w:szCs w:val="24"/>
          <w:lang w:val="en-US"/>
        </w:rPr>
        <w:t>A</w:t>
      </w:r>
      <w:r w:rsidR="00737E13" w:rsidRPr="00FD64BE">
        <w:rPr>
          <w:rFonts w:ascii="Times New Roman" w:hAnsi="Times New Roman" w:cs="Times New Roman"/>
          <w:sz w:val="24"/>
          <w:szCs w:val="24"/>
          <w:lang w:val="en-US"/>
        </w:rPr>
        <w:t xml:space="preserve">lthough </w:t>
      </w:r>
      <w:r w:rsidR="006E196E" w:rsidRPr="00FD64BE">
        <w:rPr>
          <w:rFonts w:ascii="Times New Roman" w:hAnsi="Times New Roman" w:cs="Times New Roman"/>
          <w:sz w:val="24"/>
          <w:szCs w:val="24"/>
          <w:lang w:val="en-US"/>
        </w:rPr>
        <w:t>plausibility</w:t>
      </w:r>
      <w:r w:rsidR="00737E13" w:rsidRPr="00FD64BE">
        <w:rPr>
          <w:rFonts w:ascii="Times New Roman" w:hAnsi="Times New Roman" w:cs="Times New Roman"/>
          <w:sz w:val="24"/>
          <w:szCs w:val="24"/>
          <w:lang w:val="en-US"/>
        </w:rPr>
        <w:t xml:space="preserve"> </w:t>
      </w:r>
      <w:r w:rsidR="00A81907" w:rsidRPr="00FD64BE">
        <w:rPr>
          <w:rFonts w:ascii="Times New Roman" w:hAnsi="Times New Roman" w:cs="Times New Roman"/>
          <w:sz w:val="24"/>
          <w:szCs w:val="24"/>
          <w:lang w:val="en-US"/>
        </w:rPr>
        <w:t>of a causal association between maternal smoking in pregnancy is supported by some animal</w:t>
      </w:r>
      <w:r w:rsidR="00943CBF" w:rsidRPr="00FD64BE">
        <w:rPr>
          <w:rFonts w:ascii="Times New Roman" w:hAnsi="Times New Roman" w:cs="Times New Roman"/>
          <w:sz w:val="24"/>
          <w:szCs w:val="24"/>
          <w:lang w:val="en-US"/>
        </w:rPr>
        <w:t xml:space="preserve"> </w:t>
      </w:r>
      <w:r w:rsidR="00B1267F" w:rsidRPr="00FD64BE">
        <w:rPr>
          <w:rFonts w:ascii="Times New Roman" w:hAnsi="Times New Roman" w:cs="Times New Roman"/>
          <w:sz w:val="24"/>
          <w:szCs w:val="24"/>
          <w:lang w:val="en-US"/>
        </w:rPr>
        <w:fldChar w:fldCharType="begin"/>
      </w:r>
      <w:r w:rsidR="00CD3309" w:rsidRPr="00FD64BE">
        <w:rPr>
          <w:rFonts w:ascii="Times New Roman" w:hAnsi="Times New Roman" w:cs="Times New Roman"/>
          <w:sz w:val="24"/>
          <w:szCs w:val="24"/>
          <w:lang w:val="en-US"/>
        </w:rPr>
        <w:instrText xml:space="preserve"> ADDIN ZOTERO_ITEM CSL_CITATION {"citationID":"OxUpciY6","properties":{"formattedCitation":"{\\rtf \\super 5\\uc0\\u8211{}9\\nosupersub{}}","plainCitation":"5–9"},"citationItems":[{"id":1106,"uris":["http://zotero.org/users/1092812/items/CUT6QJ56"],"uri":["http://zotero.org/users/1092812/items/CUT6QJ56"],"itemData":{"id":1106,"type":"article-journal","title":"Maternal tobacco smoke increased visceral adiposity and serum corticosterone levels in adult male rat offspring","container-title":"Pediatric Research","page":"17-23","volume":"76","issue":"1","source":"PubMed","abstract":"BACKGROUND: Maternal tobacco smoke (MTS) predisposes human and rat offspring to visceral obesity in early adulthood. Glucocorticoid excess also causes visceral obesity. We hypothesized that in utero MTS would increase visceral adiposity and alter the glucocorticoid pathway in young adult rats.\nMETHODS: We developed a novel model of in utero MTS exposure in pregnant rats by exposing them to cigarette smoke from E11.5 to term. Neonatal rats were cross-fostered to control dams and weaned to standard rat chow through young adulthood (postnatal day 60).\nRESULTS: We demonstrated increased visceral adiposity (193%)*, increased visceral adipose 11-β hydroxysteroid dehydrogenase 1 mRNA (204%)*, increased serum corticosterone (147%)*, and no change in glucocorticoid receptor protein in adult male MTS rat offspring. Female rats exposed to MTS in utero demonstrated no change in visceral or subcutaneous adiposity, decreased serum corticosterone (60%)*, and decreased adipose glucocorticoid receptor protein (66%)*. *P &lt; 0.05.\nCONCLUSION: We conclude that in utero MTS exposure increased visceral adiposity and altered in the glucocorticoid pathway in a sex-specific manner. We speculate that in utero MTS exposure programs adipose dysfunction in adult male rat offspring via alteration in the glucocorticoid pathway.","DOI":"10.1038/pr.2014.58","ISSN":"1530-0447","note":"PMID: 24727947","journalAbbreviation":"Pediatr. Res.","language":"eng","author":[{"family":"Zinkhan","given":"Erin K."},{"family":"Lang","given":"Brook Y."},{"family":"Yu","given":"Baifeng"},{"family":"Wang","given":"Yan"},{"family":"Jiang","given":"Chengshe"},{"family":"Fitzhugh","given":"Melanie"},{"family":"Dahl","given":"Marjanna"},{"family":"Campbell","given":"Michael S."},{"family":"Fung","given":"Camille"},{"family":"Malleske","given":"Daniel"},{"family":"Albertine","given":"Kurt H."},{"family":"Joss-Moore","given":"Lisa"},{"family":"Lane","given":"Robert H."}],"issued":{"date-parts":[["2014",7]]}}},{"id":1115,"uris":["http://zotero.org/users/1092812/items/IWRFUHAN"],"uri":["http://zotero.org/users/1092812/items/IWRFUHAN"],"itemData":{"id":1115,"type":"article-journal","title":"Prenatal exposure to nicotine causes postnatal obesity and altered perivascular adipose tissue function","container-title":"Obesity Research","page":"687-692","volume":"13","issue":"4","source":"PubMed","abstract":"OBJECTIVE: Recent epidemiological studies have shown that there is an increased risk of obesity and hypertension in children born to women who smoked during pregnancy. The aim of this study was to examine the effect of fetal and neonatal exposure to nicotine, the major addictive component of cigarette smoke, on postnatal adiposity and blood vessel function.\nRESEARCH METHODS AND PROCEDURES: Female Wistar rats were given nicotine or saline (vehicle) during pregnancy and lactation. Postnatal growth was determined in the male offspring from weaning until 26 weeks of age. At 26 weeks of age, fat pad weight and the function of the perivascular adipose tissue (PVAT) in the thoracic aorta and mesenteric arteries were examined.\nRESULTS: Exposure to nicotine resulted in increased postnatal body weight and fat pad weight and an increased amount of PVAT in the offspring. Contraction of the aorta induced by phenylephrine was significantly attenuated in the presence of PVAT, whereas this effect was not observed in the aortic rings from the offspring of nicotine-exposed dams. Phenylephrine-induced contraction without PVAT was not different between saline- and nicotine-exposed rats. Transfer of solution incubated with PVAT-intact aorta to PVAT-free aorta induced a marked relaxation response in the rats from saline-exposed dams, but this relaxation response was significantly impaired in the rats from nicotine-exposed dams.\nDISCUSSION: Our results showed that prenatal nicotine exposure increased adiposity and caused an alteration in the modulatory function of PVAT on vascular relaxation response, thus providing insight into the mechanisms underlying the increased prevalence of obesity and hypertension in children exposed to cigarette smoke in utero.","DOI":"10.1038/oby.2005.77","ISSN":"1071-7323","note":"PMID: 15897477","journalAbbreviation":"Obes. Res.","language":"eng","author":[{"family":"Gao","given":"Yu-Jing"},{"family":"Holloway","given":"Alison C."},{"family":"Zeng","given":"Zhao-hua"},{"family":"Lim","given":"Gareth E."},{"family":"Petrik","given":"James J."},{"family":"Foster","given":"Warren G."},{"family":"Lee","given":"Robert M. K. W."}],"issued":{"date-parts":[["2005",4]]}}},{"id":1113,"uris":["http://zotero.org/users/1092812/items/HPMF5GPH"],"uri":["http://zotero.org/users/1092812/items/HPMF5GPH"],"itemData":{"id":1113,"type":"article-journal","title":"Prenatal nicotine exposure alters early pancreatic islet and adipose tissue development with consequences on the control of body weight and glucose metabolism later in life","container-title":"Endocrinology","page":"6289-6299","volume":"149","issue":"12","source":"PubMed","abstract":"Despite medical advice, 20-30% of female smokers continue to smoke during pregnancy. Epidemiological studies have associated maternal smoking with increased risk of obesity and type-2 diabetes in the offspring. In the present study, we investigated the impact of prenatal nicotine exposure (3 mg/kg in Sprague Dawley rats via osmotic Alzet minipumps) on the early endocrine pancreas and adipose tissue development in rat pups before weaning. Body weight, fat deposition, food intake and food efficiency, cold tolerance, spontaneous physical activity, glucose utilization, and insulin sensitivity were also examined at adulthood. Prenatal nicotine exposure led to a decrease in endocrine pancreatic islet size and number at 7 d of life (postnatal d 7), which corroborates with a decrease in gene expression of specific transcription factors such as pancreatic and duodenal homeobox 1, Pax-6, Nkx6.1, and of hormones such as insulin and glucagon. The prenatal nicotine exposure also led to an increase in epididymal white adipose tissue weight at weaning (postnatal d 21), and marked hypertrophy of adipocytes, with increased gene expression of proadipogenic transcription factors such as CAAT-enhancer-binding protein-alpha, peroxisome proliferator activated receptor-gamma, and sterol regulatory element binding protein-1C. These early tissue alterations led to significant metabolic consequences, as shown by increased body weight and fat deposition, increased food efficiency on high-fat diet, cold intolerance, reduced physical activity, and glucose intolerance combined with insulin resistance observed at adulthood. These results prove a direct association between fetal nicotine exposure and offspring metabolic syndrome with early signs of dysregulations of adipose tissue and pancreatic development.","DOI":"10.1210/en.2008-0361","ISSN":"0013-7227","note":"PMID: 18687784","journalAbbreviation":"Endocrinology","language":"eng","author":[{"family":"Somm","given":"Emmanuel"},{"family":"Schwitzgebel","given":"Valérie M."},{"family":"Vauthay","given":"Delphine M."},{"family":"Camm","given":"Emily J."},{"family":"Chen","given":"Chang Y."},{"family":"Giacobino","given":"Jean-Paul"},{"family":"Sizonenko","given":"Stéphane V."},{"family":"Aubert","given":"Michel L."},{"family":"Hüppi","given":"Petra S."}],"issued":{"date-parts":[["2008",12]]}}},{"id":1111,"uris":["http://zotero.org/users/1092812/items/CR3W87CB"],"uri":["http://zotero.org/users/1092812/items/CR3W87CB"],"itemData":{"id":1111,"type":"article-journal","title":"Short- and long-term effects of maternal nicotine exposure during lactation on body adiposity, lipid profile, and thyroid function of rat offspring","container-title":"The Journal of Endocrinology","page":"397-405","volume":"202","issue":"3","source":"PubMed","abstract":"Epidemiological studies show a higher prevalence of obesity in children from smoking mothers and smoking may affect human thyroid function. To evaluate the mechanism of smoking as an imprinting factor for these dysfunctions, we evaluated the programming effects of maternal nicotine (NIC) exposure during lactation. Two days after birth, osmotic minipumps were implanted in lactating rats, divided into: NIC (6 mg/kg per day s.c.) for 14 days; Control - saline. All the significant data were P&lt;0.05 or less. Body weight was increased from 165 days old onwards in NIC offspring. Both during exposure (at 15 days old) and in adulthood (180 days old), NIC group showed higher total fat (27 and 33%). In addition, NIC offspring presented increased visceral fat and total body protein. Lipid profile was not changed in adulthood. Leptinemia was higher at 15 and 180 days old (36 and 113%), with no changes in food intake. Concerning the thyroid status, the 15-days-old NIC offspring showed lower serum-free tri-iodothyronine (FT(3)) and thyroxine (FT(4)) with higher TSH. The 180-days-old NIC offspring exhibited lower TSH, FT(3), and FT(4)). In both periods, liver type 1 deiodinase was lower (26 and 55%). We evidenced that NIC imprints a neonatal thyroid dysfunction and programs for a higher adiposity, hyperleptinemia, and secondary hypothyroidism in adulthood. Our study identifies lactation as a critical period to NIC programming for obesity, with hypothyroidism being a possible contributing factor.","DOI":"10.1677/JOE-09-0020","ISSN":"1479-6805","note":"PMID: 19553280","journalAbbreviation":"J. Endocrinol.","language":"eng","author":[{"family":"Oliveira","given":"E."},{"family":"Moura","given":"E. G."},{"family":"Santos-Silva","given":"A. P."},{"family":"Fagundes","given":"A. T. S."},{"family":"Rios","given":"A. S."},{"family":"Abreu-Villaça","given":"Y."},{"family":"Nogueira Neto","given":"J. F."},{"family":"Passos","given":"M. C. F."},{"family":"Lisboa","given":"P. C."}],"issued":{"date-parts":[["2009",9]]}}},{"id":1109,"uris":["http://zotero.org/users/1092812/items/EASRTICK"],"uri":["http://zotero.org/users/1092812/items/EASRTICK"],"itemData":{"id":1109,"type":"article-journal","title":"Fetal and neonatal exposure to nicotine in Wistar rats results in increased beta cell apoptosis at birth and postnatal endocrine and metabolic changes associated with type 2 diabetes","container-title":"Diabetologia","page":"2661-2666","volume":"48","issue":"12","source":"PubMed","abstract":"AIMS/HYPOTHESIS: Epidemiological studies report an increased risk of obesity and type 2 diabetes in children born to women who smoked during pregnancy. This study examines the effect of fetal and neonatal exposure to nicotine, the major addictive component of cigarettes, on postnatal growth, adiposity and glucose homeostasis.\nMETHODS: Female Wistar rats were given either saline (vehicle) or nicotine (1 mg kg(-1) day(-1)) during pregnancy and lactation. Serum and pancreas tissue were collected from the infant rats at birth. Postnatal growth was assessed weekly until the rats reached 26 weeks of age and glucose homeostasis was examined by OGTTs performed at 7 and 26 weeks of age.\nRESULTS: Exposure to nicotine resulted in increased postnatal growth and adiposity. Nicotine exposure also resulted in dysglycaemia at 7 and 26 weeks of age. Serum insulin concentrations were decreased in the pups exposed to nicotine at birth. This was associated with increased beta cell apoptosis (pups of saline-treated mothers 8.8+/-1.21% apoptotic beta cells; pups of nicotine-treated mothers 27.8+/-3.1% apoptotic beta cells).\nCONCLUSIONS/INTERPRETATION: Fetal and neonatal exposure to nicotine results in metabolic changes in the offspring that are consistent with obesity and type 2 diabetes. We propose that these metabolic changes may be a consequence of the initial insult to the beta cell during fetal life and that this animal model has many characteristics of diabetes in humans.","DOI":"10.1007/s00125-005-0022-5","ISSN":"0012-186X","note":"PMID: 16270195","journalAbbreviation":"Diabetologia","language":"eng","author":[{"family":"Holloway","given":"A. C."},{"family":"Lim","given":"G. E."},{"family":"Petrik","given":"J. J."},{"family":"Foster","given":"W. G."},{"family":"Morrison","given":"K. M."},{"family":"Gerstein","given":"H. C."}],"issued":{"date-parts":[["2005",12]]}}}],"schema":"https://github.com/citation-style-language/schema/raw/master/csl-citation.json"} </w:instrText>
      </w:r>
      <w:r w:rsidR="00B1267F" w:rsidRPr="00FD64BE">
        <w:rPr>
          <w:rFonts w:ascii="Times New Roman" w:hAnsi="Times New Roman" w:cs="Times New Roman"/>
          <w:sz w:val="24"/>
          <w:szCs w:val="24"/>
          <w:lang w:val="en-US"/>
        </w:rPr>
        <w:fldChar w:fldCharType="separate"/>
      </w:r>
      <w:r w:rsidR="00BC3FD8" w:rsidRPr="00FD64BE">
        <w:rPr>
          <w:rFonts w:ascii="Times New Roman" w:hAnsi="Times New Roman" w:cs="Times New Roman"/>
          <w:sz w:val="24"/>
          <w:szCs w:val="24"/>
          <w:vertAlign w:val="superscript"/>
        </w:rPr>
        <w:t>5–9</w:t>
      </w:r>
      <w:r w:rsidR="00B1267F" w:rsidRPr="00FD64BE">
        <w:rPr>
          <w:rFonts w:ascii="Times New Roman" w:hAnsi="Times New Roman" w:cs="Times New Roman"/>
          <w:sz w:val="24"/>
          <w:szCs w:val="24"/>
          <w:lang w:val="en-US"/>
        </w:rPr>
        <w:fldChar w:fldCharType="end"/>
      </w:r>
      <w:r w:rsidR="00A72D22" w:rsidRPr="00FD64BE">
        <w:rPr>
          <w:rFonts w:ascii="Times New Roman" w:hAnsi="Times New Roman" w:cs="Times New Roman"/>
          <w:sz w:val="24"/>
          <w:szCs w:val="24"/>
          <w:lang w:val="en-US"/>
        </w:rPr>
        <w:t xml:space="preserve"> </w:t>
      </w:r>
      <w:r w:rsidR="00A81907" w:rsidRPr="00FD64BE">
        <w:rPr>
          <w:rFonts w:ascii="Times New Roman" w:hAnsi="Times New Roman" w:cs="Times New Roman"/>
          <w:sz w:val="24"/>
          <w:szCs w:val="24"/>
          <w:lang w:val="en-US"/>
        </w:rPr>
        <w:t xml:space="preserve">and DNA </w:t>
      </w:r>
      <w:r w:rsidR="001A0754" w:rsidRPr="00FD64BE">
        <w:rPr>
          <w:rFonts w:ascii="Times New Roman" w:hAnsi="Times New Roman" w:cs="Times New Roman"/>
          <w:sz w:val="24"/>
          <w:szCs w:val="24"/>
          <w:lang w:val="en-US"/>
        </w:rPr>
        <w:t>m</w:t>
      </w:r>
      <w:r w:rsidR="00A81907" w:rsidRPr="00FD64BE">
        <w:rPr>
          <w:rFonts w:ascii="Times New Roman" w:hAnsi="Times New Roman" w:cs="Times New Roman"/>
          <w:sz w:val="24"/>
          <w:szCs w:val="24"/>
          <w:lang w:val="en-US"/>
        </w:rPr>
        <w:t>ethylation studies</w:t>
      </w:r>
      <w:r w:rsidR="00943CBF" w:rsidRPr="00FD64BE">
        <w:rPr>
          <w:rFonts w:ascii="Times New Roman" w:hAnsi="Times New Roman" w:cs="Times New Roman"/>
          <w:sz w:val="24"/>
          <w:szCs w:val="24"/>
          <w:lang w:val="en-US"/>
        </w:rPr>
        <w:t xml:space="preserve"> </w:t>
      </w:r>
      <w:r w:rsidR="001A231D" w:rsidRPr="00FD64BE">
        <w:rPr>
          <w:rFonts w:ascii="Times New Roman" w:hAnsi="Times New Roman" w:cs="Times New Roman"/>
          <w:sz w:val="24"/>
          <w:szCs w:val="24"/>
          <w:lang w:val="en-US"/>
        </w:rPr>
        <w:fldChar w:fldCharType="begin"/>
      </w:r>
      <w:r w:rsidR="00CD3309" w:rsidRPr="00FD64BE">
        <w:rPr>
          <w:rFonts w:ascii="Times New Roman" w:hAnsi="Times New Roman" w:cs="Times New Roman"/>
          <w:sz w:val="24"/>
          <w:szCs w:val="24"/>
          <w:lang w:val="en-US"/>
        </w:rPr>
        <w:instrText xml:space="preserve"> ADDIN ZOTERO_ITEM CSL_CITATION {"citationID":"xxjvy9pj","properties":{"formattedCitation":"{\\rtf \\super 10\\uc0\\u8211{}13\\nosupersub{}}","plainCitation":"10–13"},"citationItems":[{"id":1124,"uris":["http://zotero.org/users/1092812/items/T8AIKQJB"],"uri":["http://zotero.org/users/1092812/items/T8AIKQJB"],"itemData":{"id":1124,"type":"article-journal","title":"The methylation of the LEPR/LEPROT genotype at the promoter and body regions influence concentrations of leptin in girls and BMI at age 18 years if their mother smoked during pregnancy","container-title":"International Journal of Molecular Epidemiology and Genetics","page":"86-100","volume":"4","issue":"2","source":"PubMed","abstract":"To determine whether DNA methylation (DNA-M) of the leptin receptor genotype (LEPR/LEPROT) links gestational smoking and leptin serum levels and BMI later in life, we focused on female offspring, 18 years of age, from the Isle of Wight Birth Cohort (IOWBC). Leptin binds to the leptin receptor encoded by the LEPR/LEPROT genotype. Using general linear models, we tested a two-stage model. First, we investigated whether single nucleotide polymorphisms (SNPs) acting as methylation quantitative trait loci (methQTLs) depending on gestational smoking were related to differentially methylated cytosine-phosphate-guanine (CpG) sites. In stage 2, we tested whether the selected CpG sites, in interaction with other SNPs (modifiable genetic variants, modGV), are associated with serum leptin and BMI (stage 2). Children from the IOWBC were followed from birth to age 18. Information on gestational smoking was gathered upon delivery. SNPs tagging LEPR and LEPROT genes were genotyped. Data on LEPR/LEPROTDNA-M and leptin were obtained from blood samples drawn at age 18; to determine BMI, height and weight were ascertained. Blood samples were provided by 238 girls. Of the 21 CpG sites, interactions between gestational smoking and SNPs were detected for 16 CpGs. Methylation of seven of the 16 CpGs were, in interaction with modGVs, associated with leptin levels at age 18 years. Two CpGs survived a multiple testing penalty and were also associated with BMI. This two-stage model may explain why maternal smoking has a long-term effect on leptin levels and BMI in girls at age 18 years.","ISSN":"1948-1756","note":"PMID: 23875062\nPMCID: PMC3709113","journalAbbreviation":"Int J Mol Epidemiol Genet","language":"eng","author":[{"family":"Yousefi","given":"Mitra"},{"family":"Karmaus","given":"Wilfried"},{"family":"Zhang","given":"Hongmei"},{"family":"Ewart","given":"Susan"},{"family":"Arshad","given":"Hasan"},{"family":"Holloway","given":"John W."}],"issued":{"date-parts":[["2013"]]}}},{"id":1067,"uris":["http://zotero.org/users/1092812/items/SNAQ23GM"],"uri":["http://zotero.org/users/1092812/items/SNAQ23GM"],"itemData":{"id":1067,"type":"article-journal","title":"Early Determinants of Obesity: Genetic, Epigenetic, and In Utero Influences","container-title":"International Journal of Pediatrics","page":"1-9","volume":"2012","source":"CrossRef","DOI":"10.1155/2012/463850","ISSN":"1687-9740, 1687-9759","shortTitle":"Early Determinants of Obesity","language":"en","author":[{"family":"Rhee","given":"Kyung E."},{"family":"Phelan","given":"Suzanne"},{"family":"McCaffery","given":"Jeanne"}],"issued":{"date-parts":[["2012"]]}}},{"id":1071,"uris":["http://zotero.org/users/1092812/items/KG4SE3Z7"],"uri":["http://zotero.org/users/1092812/items/KG4SE3Z7"],"itemData":{"id":1071,"type":"article-journal","title":"DNA Methylation in Newborns and Maternal Smoking in Pregnancy: Genome-wide Consortium Meta-analysis","container-title":"The American Journal of Human Genetics","page":"680-696","volume":"98","issue":"4","source":"CrossRef","DOI":"10.1016/j.ajhg.2016.02.019","ISSN":"00029297","shortTitle":"DNA Methylation in Newborns and Maternal Smoking in Pregnancy","language":"en","author":[{"family":"Joubert","given":"Bonnie R."},{"family":"Felix","given":"Janine F."},{"family":"Yousefi","given":"Paul"},{"family":"Bakulski","given":"Kelly M."},{"family":"Just","given":"Allan C."},{"family":"Breton","given":"Carrie"},{"family":"Reese","given":"Sarah E."},{"family":"Markunas","given":"Christina A."},{"family":"Richmond","given":"Rebecca C."},{"family":"Xu","given":"Cheng-Jian"},{"family":"Küpers","given":"Leanne K."},{"family":"Oh","given":"Sam S."},{"family":"Hoyo","given":"Cathrine"},{"family":"Gruzieva","given":"Olena"},{"family":"Söderhäll","given":"Cilla"},{"family":"Salas","given":"Lucas A."},{"family":"Baïz","given":"Nour"},{"family":"Zhang","given":"Hongmei"},{"family":"Lepeule","given":"Johanna"},{"family":"Ruiz","given":"Carlos"},{"family":"Ligthart","given":"Symen"},{"family":"Wang","given":"Tianyuan"},{"family":"Taylor","given":"Jack A."},{"family":"Duijts","given":"Liesbeth"},{"family":"Sharp","given":"Gemma C."},{"family":"Jankipersadsing","given":"Soesma A."},{"family":"Nilsen","given":"Roy M."},{"family":"Vaez","given":"Ahmad"},{"family":"Fallin","given":"M. Daniele"},{"family":"Hu","given":"Donglei"},{"family":"Litonjua","given":"Augusto A."},{"family":"Fuemmeler","given":"Bernard F."},{"family":"Huen","given":"Karen"},{"family":"Kere","given":"Juha"},{"family":"Kull","given":"Inger"},{"family":"Munthe-Kaas","given":"Monica Cheng"},{"family":"Gehring","given":"Ulrike"},{"family":"Bustamante","given":"Mariona"},{"family":"Saurel-Coubizolles","given":"Marie José"},{"family":"Quraishi","given":"Bilal M."},{"family":"Ren","given":"Jie"},{"family":"Tost","given":"Jörg"},{"family":"Gonzalez","given":"Juan R."},{"family":"Peters","given":"Marjolein J."},{"family":"Håberg","given":"Siri E."},{"family":"Xu","given":"Zongli"},{"family":"van Meurs","given":"Joyce B."},{"family":"Gaunt","given":"Tom R."},{"family":"Kerkhof","given":"Marjan"},{"family":"Corpeleijn","given":"Eva"},{"family":"Feinberg","given":"Andrew P."},{"family":"Eng","given":"Celeste"},{"family":"Baccarelli","given":"Andrea A."},{"family":"Benjamin Neelon","given":"Sara E."},{"family":"Bradman","given":"Asa"},{"family":"Merid","given":"Simon Kebede"},{"family":"Bergström","given":"Anna"},{"family":"Herceg","given":"Zdenko"},{"family":"Hernandez-Vargas","given":"Hector"},{"family":"Brunekreef","given":"Bert"},{"family":"Pinart","given":"Mariona"},{"family":"Heude","given":"Barbara"},{"family":"Ewart","given":"Susan"},{"family":"Yao","given":"Jin"},{"family":"Lemonnier","given":"Nathanaël"},{"family":"Franco","given":"Oscar H."},{"family":"Wu","given":"Michael C."},{"family":"Hofman","given":"Albert"},{"family":"McArdle","given":"Wendy"},{"family":"Van der Vlies","given":"Pieter"},{"family":"Falahi","given":"Fahimeh"},{"family":"Gillman","given":"Matthew W."},{"family":"Barcellos","given":"Lisa F."},{"family":"Kumar","given":"Ashish"},{"family":"Wickman","given":"Magnus"},{"family":"Guerra","given":"Stefano"},{"family":"Charles","given":"Marie-Aline"},{"family":"Holloway","given":"John"},{"family":"Auffray","given":"Charles"},{"family":"Tiemeier","given":"Henning W."},{"family":"Smith","given":"George Davey"},{"family":"Postma","given":"Dirkje"},{"family":"Hivert","given":"Marie-France"},{"family":"Eskenazi","given":"Brenda"},{"family":"Vrijheid","given":"Martine"},{"family":"Arshad","given":"Hasan"},{"family":"Antó","given":"Josep M."},{"family":"Dehghan","given":"Abbas"},{"family":"Karmaus","given":"Wilfried"},{"family":"Annesi-Maesano","given":"Isabella"},{"family":"Sunyer","given":"Jordi"},{"family":"Ghantous","given":"Akram"},{"family":"Pershagen","given":"Göran"},{"family":"Holland","given":"Nina"},{"family":"Murphy","given":"Susan K."},{"family":"DeMeo","given":"Dawn L."},{"family":"Burchard","given":"Esteban G."},{"family":"Ladd-Acosta","given":"Christine"},{"family":"Snieder","given":"Harold"},{"family":"Nystad","given":"Wenche"},{"family":"Koppelman","given":"Gerard H."},{"family":"Relton","given":"Caroline L."},{"family":"Jaddoe","given":"Vincent W.V."},{"family":"Wilcox","given":"Allen"},{"family":"Melén","given":"Erik"},{"family":"London","given":"Stephanie J."}],"issued":{"date-parts":[["2016",4]]}}},{"id":1178,"uris":["http://zotero.org/users/1092812/items/725WBXAH"],"uri":["http://zotero.org/users/1092812/items/725WBXAH"],"itemData":{"id":1178,"type":"article-journal","title":"Prenatal exposure to maternal cigarette smoking and DNA methylation: epigenome-wide association in a discovery sample of adolescents and replication in an independent cohort at birth through 17 years of age","container-title":"Environmental Health Perspectives","page":"193-199","volume":"123","issue":"2","source":"PubMed","abstract":"BACKGROUND: Prenatal exposure to maternal cigarette smoking (prenatal smoke exposure) had been associated with altered DNA methylation (DNAm) at birth.\nOBJECTIVE: We examined whether such alterations are present from birth through adolescence.\nMETHODS: We used the Infinium HumanMethylation450K BeadChip to search across 473,395 CpGs for differential DNAm associated with prenatal smoke exposure during adolescence in a discovery cohort (n = 132) and at birth, during childhood, and during adolescence in a replication cohort (n = 447).\nRESULTS: In the discovery cohort, we found five CpGs in MYO1G (top-ranking CpG: cg12803068, p = 3.3 × 10-11) and CNTNAP2 (cg25949550, p = 4.0 × 10-9) to be differentially methylated between exposed and nonexposed individuals during adolescence. The CpGs in MYO1G and CNTNAP2 were associated, respectively, with higher and lower DNAm in exposed versus nonexposed adolescents. The same CpGs were differentially methylated at birth, during childhood, and during adolescence in the replication cohort. In both cohorts and at all developmental time points, the differential DNAm was in the same direction and of a similar magnitude, and was not altered appreciably by adjustment for current smoking by the participants or their parents. In addition, four of the five EWAS (epigenome-wide association study)-significant CpGs in the adolescent discovery cohort were also among the top sites of differential methylation in a previous birth cohort, and differential methylation of CpGs in CYP1A1, AHRR, and GFI1 observed in that study was also evident in our discovery cohort.\nCONCLUSIONS: Our findings suggest that modifications of DNAm associated with prenatal maternal smoking may persist in exposed offspring for many years-at least until adolescence.","DOI":"10.1289/ehp.1408614","ISSN":"1552-9924","note":"PMID: 25325234\nPMCID: PMC4314251","shortTitle":"Prenatal exposure to maternal cigarette smoking and DNA methylation","journalAbbreviation":"Environ. Health Perspect.","language":"eng","author":[{"family":"Lee","given":"Ken W. K."},{"family":"Richmond","given":"Rebecca"},{"family":"Hu","given":"Pingzhao"},{"family":"French","given":"Leon"},{"family":"Shin","given":"Jean"},{"family":"Bourdon","given":"Celine"},{"family":"Reischl","given":"Eva"},{"family":"Waldenberger","given":"Melanie"},{"family":"Zeilinger","given":"Sonja"},{"family":"Gaunt","given":"Tom"},{"family":"McArdle","given":"Wendy"},{"family":"Ring","given":"Susan"},{"family":"Woodward","given":"Geoff"},{"family":"Bouchard","given":"Luigi"},{"family":"Gaudet","given":"Daniel"},{"family":"Smith","given":"George Davey"},{"family":"Relton","given":"Caroline"},{"family":"Paus","given":"Tomas"},{"family":"Pausova","given":"Zdenka"}],"issued":{"date-parts":[["2015",2]]}}}],"schema":"https://github.com/citation-style-language/schema/raw/master/csl-citation.json"} </w:instrText>
      </w:r>
      <w:r w:rsidR="001A231D" w:rsidRPr="00FD64BE">
        <w:rPr>
          <w:rFonts w:ascii="Times New Roman" w:hAnsi="Times New Roman" w:cs="Times New Roman"/>
          <w:sz w:val="24"/>
          <w:szCs w:val="24"/>
          <w:lang w:val="en-US"/>
        </w:rPr>
        <w:fldChar w:fldCharType="separate"/>
      </w:r>
      <w:r w:rsidR="00BC3FD8" w:rsidRPr="00FD64BE">
        <w:rPr>
          <w:rFonts w:ascii="Times New Roman" w:hAnsi="Times New Roman" w:cs="Times New Roman"/>
          <w:sz w:val="24"/>
          <w:szCs w:val="24"/>
          <w:vertAlign w:val="superscript"/>
          <w:lang w:val="en-US"/>
        </w:rPr>
        <w:t>10–13</w:t>
      </w:r>
      <w:r w:rsidR="001A231D" w:rsidRPr="00FD64BE">
        <w:rPr>
          <w:rFonts w:ascii="Times New Roman" w:hAnsi="Times New Roman" w:cs="Times New Roman"/>
          <w:sz w:val="24"/>
          <w:szCs w:val="24"/>
          <w:lang w:val="en-US"/>
        </w:rPr>
        <w:fldChar w:fldCharType="end"/>
      </w:r>
      <w:r w:rsidR="00A72D22" w:rsidRPr="00FD64BE">
        <w:rPr>
          <w:rFonts w:ascii="Times New Roman" w:hAnsi="Times New Roman" w:cs="Times New Roman"/>
          <w:sz w:val="24"/>
          <w:szCs w:val="24"/>
          <w:lang w:val="en-US"/>
        </w:rPr>
        <w:t xml:space="preserve"> </w:t>
      </w:r>
      <w:r w:rsidR="00A81907" w:rsidRPr="00FD64BE">
        <w:rPr>
          <w:rFonts w:ascii="Times New Roman" w:hAnsi="Times New Roman" w:cs="Times New Roman"/>
          <w:sz w:val="24"/>
          <w:szCs w:val="24"/>
          <w:lang w:val="en-US"/>
        </w:rPr>
        <w:t xml:space="preserve">there </w:t>
      </w:r>
      <w:r w:rsidR="002E3F5B" w:rsidRPr="00FD64BE">
        <w:rPr>
          <w:rFonts w:ascii="Times New Roman" w:hAnsi="Times New Roman" w:cs="Times New Roman"/>
          <w:sz w:val="24"/>
          <w:szCs w:val="24"/>
          <w:lang w:val="en-US"/>
        </w:rPr>
        <w:t>remains</w:t>
      </w:r>
      <w:r w:rsidR="00A81907" w:rsidRPr="00FD64BE">
        <w:rPr>
          <w:rFonts w:ascii="Times New Roman" w:hAnsi="Times New Roman" w:cs="Times New Roman"/>
          <w:sz w:val="24"/>
          <w:szCs w:val="24"/>
          <w:lang w:val="en-US"/>
        </w:rPr>
        <w:t xml:space="preserve"> concern regarding residual confounding</w:t>
      </w:r>
      <w:r w:rsidR="006E196E" w:rsidRPr="00FD64BE">
        <w:rPr>
          <w:rFonts w:ascii="Times New Roman" w:hAnsi="Times New Roman" w:cs="Times New Roman"/>
          <w:sz w:val="24"/>
          <w:szCs w:val="24"/>
          <w:lang w:val="en-US"/>
        </w:rPr>
        <w:t xml:space="preserve"> in the observational studies</w:t>
      </w:r>
      <w:r w:rsidR="00516B7B" w:rsidRPr="00FD64BE">
        <w:rPr>
          <w:rFonts w:ascii="Times New Roman" w:hAnsi="Times New Roman" w:cs="Times New Roman"/>
          <w:sz w:val="24"/>
          <w:szCs w:val="24"/>
          <w:lang w:val="en-US"/>
        </w:rPr>
        <w:t>.</w:t>
      </w:r>
      <w:r w:rsidR="00A81907" w:rsidRPr="00FD64BE">
        <w:rPr>
          <w:rFonts w:ascii="Times New Roman" w:hAnsi="Times New Roman" w:cs="Times New Roman"/>
          <w:sz w:val="24"/>
          <w:szCs w:val="24"/>
          <w:lang w:val="en-US"/>
        </w:rPr>
        <w:t xml:space="preserve"> </w:t>
      </w:r>
      <w:r w:rsidR="001A0754" w:rsidRPr="00FD64BE">
        <w:rPr>
          <w:rFonts w:ascii="Times New Roman" w:hAnsi="Times New Roman" w:cs="Times New Roman"/>
          <w:sz w:val="24"/>
          <w:szCs w:val="24"/>
          <w:lang w:val="en-US"/>
        </w:rPr>
        <w:t>For example: s</w:t>
      </w:r>
      <w:r w:rsidR="00B1030E" w:rsidRPr="00FD64BE">
        <w:rPr>
          <w:rFonts w:ascii="Times New Roman" w:hAnsi="Times New Roman" w:cs="Times New Roman"/>
          <w:sz w:val="24"/>
          <w:szCs w:val="24"/>
          <w:lang w:val="en-US"/>
        </w:rPr>
        <w:t>everal studies</w:t>
      </w:r>
      <w:r w:rsidR="00A81907" w:rsidRPr="00FD64BE">
        <w:rPr>
          <w:rFonts w:ascii="Times New Roman" w:hAnsi="Times New Roman" w:cs="Times New Roman"/>
          <w:sz w:val="24"/>
          <w:szCs w:val="24"/>
          <w:lang w:val="en-US"/>
        </w:rPr>
        <w:t xml:space="preserve"> </w:t>
      </w:r>
      <w:r w:rsidR="00516B7B" w:rsidRPr="00FD64BE">
        <w:rPr>
          <w:rFonts w:ascii="Times New Roman" w:hAnsi="Times New Roman" w:cs="Times New Roman"/>
          <w:sz w:val="24"/>
          <w:szCs w:val="24"/>
          <w:lang w:val="en-US"/>
        </w:rPr>
        <w:t xml:space="preserve">have </w:t>
      </w:r>
      <w:r w:rsidR="00B1030E" w:rsidRPr="00FD64BE">
        <w:rPr>
          <w:rFonts w:ascii="Times New Roman" w:hAnsi="Times New Roman" w:cs="Times New Roman"/>
          <w:sz w:val="24"/>
          <w:szCs w:val="24"/>
          <w:lang w:val="en-US"/>
        </w:rPr>
        <w:t>show</w:t>
      </w:r>
      <w:r w:rsidR="00516B7B" w:rsidRPr="00FD64BE">
        <w:rPr>
          <w:rFonts w:ascii="Times New Roman" w:hAnsi="Times New Roman" w:cs="Times New Roman"/>
          <w:sz w:val="24"/>
          <w:szCs w:val="24"/>
          <w:lang w:val="en-US"/>
        </w:rPr>
        <w:t>n</w:t>
      </w:r>
      <w:r w:rsidR="00B1030E" w:rsidRPr="00FD64BE">
        <w:rPr>
          <w:rFonts w:ascii="Times New Roman" w:hAnsi="Times New Roman" w:cs="Times New Roman"/>
          <w:sz w:val="24"/>
          <w:szCs w:val="24"/>
          <w:lang w:val="en-US"/>
        </w:rPr>
        <w:t xml:space="preserve"> that children exposed to paternal</w:t>
      </w:r>
      <w:r w:rsidR="00516B7B" w:rsidRPr="00FD64BE">
        <w:rPr>
          <w:rFonts w:ascii="Times New Roman" w:hAnsi="Times New Roman" w:cs="Times New Roman"/>
          <w:sz w:val="24"/>
          <w:szCs w:val="24"/>
          <w:lang w:val="en-US"/>
        </w:rPr>
        <w:t>,</w:t>
      </w:r>
      <w:r w:rsidR="00B1030E" w:rsidRPr="00FD64BE">
        <w:rPr>
          <w:rFonts w:ascii="Times New Roman" w:hAnsi="Times New Roman" w:cs="Times New Roman"/>
          <w:sz w:val="24"/>
          <w:szCs w:val="24"/>
          <w:lang w:val="en-US"/>
        </w:rPr>
        <w:t xml:space="preserve"> or </w:t>
      </w:r>
      <w:r w:rsidR="00A72D22" w:rsidRPr="00FD64BE">
        <w:rPr>
          <w:rFonts w:ascii="Times New Roman" w:hAnsi="Times New Roman" w:cs="Times New Roman"/>
          <w:sz w:val="24"/>
          <w:szCs w:val="24"/>
          <w:lang w:val="en-US"/>
        </w:rPr>
        <w:t xml:space="preserve">other </w:t>
      </w:r>
      <w:r w:rsidR="00B1030E" w:rsidRPr="00FD64BE">
        <w:rPr>
          <w:rFonts w:ascii="Times New Roman" w:hAnsi="Times New Roman" w:cs="Times New Roman"/>
          <w:sz w:val="24"/>
          <w:szCs w:val="24"/>
          <w:lang w:val="en-US"/>
        </w:rPr>
        <w:t>second-hand smok</w:t>
      </w:r>
      <w:r w:rsidR="00516B7B" w:rsidRPr="00FD64BE">
        <w:rPr>
          <w:rFonts w:ascii="Times New Roman" w:hAnsi="Times New Roman" w:cs="Times New Roman"/>
          <w:sz w:val="24"/>
          <w:szCs w:val="24"/>
          <w:lang w:val="en-US"/>
        </w:rPr>
        <w:t>e</w:t>
      </w:r>
      <w:r w:rsidR="00B1030E" w:rsidRPr="00FD64BE">
        <w:rPr>
          <w:rFonts w:ascii="Times New Roman" w:hAnsi="Times New Roman" w:cs="Times New Roman"/>
          <w:sz w:val="24"/>
          <w:szCs w:val="24"/>
          <w:lang w:val="en-US"/>
        </w:rPr>
        <w:t xml:space="preserve"> in utero or </w:t>
      </w:r>
      <w:r w:rsidR="00516B7B" w:rsidRPr="00FD64BE">
        <w:rPr>
          <w:rFonts w:ascii="Times New Roman" w:hAnsi="Times New Roman" w:cs="Times New Roman"/>
          <w:sz w:val="24"/>
          <w:szCs w:val="24"/>
          <w:lang w:val="en-US"/>
        </w:rPr>
        <w:t>following</w:t>
      </w:r>
      <w:r w:rsidR="00B1030E" w:rsidRPr="00FD64BE">
        <w:rPr>
          <w:rFonts w:ascii="Times New Roman" w:hAnsi="Times New Roman" w:cs="Times New Roman"/>
          <w:sz w:val="24"/>
          <w:szCs w:val="24"/>
          <w:lang w:val="en-US"/>
        </w:rPr>
        <w:t xml:space="preserve"> pregnancy</w:t>
      </w:r>
      <w:r w:rsidR="00516B7B" w:rsidRPr="00FD64BE">
        <w:rPr>
          <w:rFonts w:ascii="Times New Roman" w:hAnsi="Times New Roman" w:cs="Times New Roman"/>
          <w:sz w:val="24"/>
          <w:szCs w:val="24"/>
          <w:lang w:val="en-US"/>
        </w:rPr>
        <w:t>,</w:t>
      </w:r>
      <w:r w:rsidR="00B1030E" w:rsidRPr="00FD64BE">
        <w:rPr>
          <w:rFonts w:ascii="Times New Roman" w:hAnsi="Times New Roman" w:cs="Times New Roman"/>
          <w:sz w:val="24"/>
          <w:szCs w:val="24"/>
          <w:lang w:val="en-US"/>
        </w:rPr>
        <w:t xml:space="preserve"> </w:t>
      </w:r>
      <w:r w:rsidR="00516B7B" w:rsidRPr="00FD64BE">
        <w:rPr>
          <w:rFonts w:ascii="Times New Roman" w:hAnsi="Times New Roman" w:cs="Times New Roman"/>
          <w:sz w:val="24"/>
          <w:szCs w:val="24"/>
          <w:lang w:val="en-US"/>
        </w:rPr>
        <w:t>were at</w:t>
      </w:r>
      <w:r w:rsidR="00B1030E" w:rsidRPr="00FD64BE">
        <w:rPr>
          <w:rFonts w:ascii="Times New Roman" w:hAnsi="Times New Roman" w:cs="Times New Roman"/>
          <w:sz w:val="24"/>
          <w:szCs w:val="24"/>
          <w:lang w:val="en-US"/>
        </w:rPr>
        <w:t xml:space="preserve"> increased risk of overweight</w:t>
      </w:r>
      <w:r w:rsidR="00516B7B" w:rsidRPr="00FD64BE">
        <w:rPr>
          <w:rFonts w:ascii="Times New Roman" w:hAnsi="Times New Roman" w:cs="Times New Roman"/>
          <w:sz w:val="24"/>
          <w:szCs w:val="24"/>
          <w:lang w:val="en-US"/>
        </w:rPr>
        <w:t>,</w:t>
      </w:r>
      <w:r w:rsidR="00B1030E" w:rsidRPr="00FD64BE">
        <w:rPr>
          <w:rFonts w:ascii="Times New Roman" w:hAnsi="Times New Roman" w:cs="Times New Roman"/>
          <w:sz w:val="24"/>
          <w:szCs w:val="24"/>
          <w:lang w:val="en-US"/>
        </w:rPr>
        <w:t xml:space="preserve"> </w:t>
      </w:r>
      <w:r w:rsidR="00430B1D" w:rsidRPr="00FD64BE">
        <w:rPr>
          <w:rFonts w:ascii="Times New Roman" w:hAnsi="Times New Roman" w:cs="Times New Roman"/>
          <w:sz w:val="24"/>
          <w:szCs w:val="24"/>
          <w:lang w:val="en-US"/>
        </w:rPr>
        <w:t xml:space="preserve">although </w:t>
      </w:r>
      <w:r w:rsidR="00516B7B" w:rsidRPr="00FD64BE">
        <w:rPr>
          <w:rFonts w:ascii="Times New Roman" w:hAnsi="Times New Roman" w:cs="Times New Roman"/>
          <w:sz w:val="24"/>
          <w:szCs w:val="24"/>
          <w:lang w:val="en-US"/>
        </w:rPr>
        <w:t xml:space="preserve">risk was </w:t>
      </w:r>
      <w:r w:rsidR="00430B1D" w:rsidRPr="00FD64BE">
        <w:rPr>
          <w:rFonts w:ascii="Times New Roman" w:hAnsi="Times New Roman" w:cs="Times New Roman"/>
          <w:sz w:val="24"/>
          <w:szCs w:val="24"/>
          <w:lang w:val="en-US"/>
        </w:rPr>
        <w:t>lower than that for maternal smoking</w:t>
      </w:r>
      <w:r w:rsidR="00943CBF" w:rsidRPr="00FD64BE">
        <w:rPr>
          <w:rFonts w:ascii="Times New Roman" w:hAnsi="Times New Roman" w:cs="Times New Roman"/>
          <w:sz w:val="24"/>
          <w:szCs w:val="24"/>
          <w:lang w:val="en-US"/>
        </w:rPr>
        <w:t xml:space="preserve"> </w:t>
      </w:r>
      <w:r w:rsidR="00D877F7" w:rsidRPr="00FD64BE">
        <w:rPr>
          <w:rFonts w:ascii="Times New Roman" w:hAnsi="Times New Roman" w:cs="Times New Roman"/>
          <w:sz w:val="24"/>
          <w:szCs w:val="24"/>
          <w:lang w:val="en-US"/>
        </w:rPr>
        <w:fldChar w:fldCharType="begin"/>
      </w:r>
      <w:r w:rsidR="00CD3309" w:rsidRPr="00FD64BE">
        <w:rPr>
          <w:rFonts w:ascii="Times New Roman" w:hAnsi="Times New Roman" w:cs="Times New Roman"/>
          <w:sz w:val="24"/>
          <w:szCs w:val="24"/>
          <w:lang w:val="en-US"/>
        </w:rPr>
        <w:instrText xml:space="preserve"> ADDIN ZOTERO_ITEM CSL_CITATION {"citationID":"LlEYym5F","properties":{"formattedCitation":"{\\rtf \\super 14\\uc0\\u8211{}17\\nosupersub{}}","plainCitation":"14–17"},"citationItems":[{"id":969,"uris":["http://zotero.org/users/1092812/items/7IWRGGDQ"],"uri":["http://zotero.org/users/1092812/items/7IWRGGDQ"],"itemData":{"id":969,"type":"article-journal","title":"Smoking during pregnancy and offspring fat and lean mass in childhood","container-title":"Obesity (Silver Spring)","page":"2284-93","volume":"14","issue":"12","archive_location":"17189557","DOI":"10.1038/oby.2006.268","ISSN":"1930-7381 (Print) 1930-7381 (Linking)","shortTitle":"Smoking during pregnancy and offspring fat and lean mass in childhood","language":"eng","author":[{"family":"Leary","given":"S. D."},{"family":"Smith","given":"G. D."},{"family":"Rogers","given":"I. S."},{"family":"Reilly","given":"J. J."},{"family":"Wells","given":"J. C."},{"family":"Ness","given":"A. R."}],"issued":{"date-parts":[["2006",12]]}}},{"id":955,"uris":["http://zotero.org/users/1092812/items/87HP8SJ2"],"uri":["http://zotero.org/users/1092812/items/87HP8SJ2"],"itemData":{"id":955,"type":"article-journal","title":"Potential determinants of obesity among children and adolescents in Germany: results from the cross-sectional KiGGS Study","container-title":"BMC Public Health","page":"46","volume":"9","archive_location":"19187531","DOI":"10.1186/1471-2458-9-46","ISSN":"1471-2458 (Electronic) 1471-2458 (Linking)","shortTitle":"Potential determinants of obesity among children and adolescents in Germany: results from the cross-sectional KiGGS Study","journalAbbreviation":"BMC public health","language":"eng","author":[{"family":"Kleiser","given":"C."},{"family":"Schaffrath Rosario","given":"A."},{"family":"Mensink","given":"G. B."},{"family":"Prinz-Langenohl","given":"R."},{"family":"Kurth","given":"B. M."}],"issued":{"date-parts":[["2009"]]}}},{"id":1015,"uris":["http://zotero.org/users/1092812/items/AJM8ZJMU"],"uri":["http://zotero.org/users/1092812/items/AJM8ZJMU"],"itemData":{"id":1015,"type":"article-journal","title":"Attributable risks for childhood overweight: evidence for limited effectiveness of prevention","container-title":"Pediatrics","page":"e865-71","volume":"130","issue":"4","archive_location":"22945402","DOI":"10.1542/peds.2011-3296","ISSN":"1098-4275 (Electronic) 0031-4005 (Linking)","shortTitle":"Attributable risks for childhood overweight: evidence for limited effectiveness of prevention","language":"eng","author":[{"family":"Plachta-Danielzik","given":"S."},{"family":"Kehden","given":"B."},{"family":"Landsberg","given":"B."},{"family":"Schaffrath Rosario","given":"A."},{"family":"Kurth","given":"B. M."},{"family":"Arnold","given":"C."},{"family":"Graf","given":"C."},{"family":"Hense","given":"S."},{"family":"Ahrens","given":"W."},{"family":"Muller","given":"M. J."}],"issued":{"date-parts":[["2012",10]]}}},{"id":841,"uris":["http://zotero.org/users/1092812/items/5H79DTUI"],"uri":["http://zotero.org/users/1092812/items/5H79DTUI"],"itemData":{"id":841,"type":"article-journal","title":"Parental smoking during pregnancy and risk of overweight and obesity in the daughter","container-title":"International Journal of Obesity (2005)","page":"1356-1363","volume":"37","issue":"10","source":"PubMed","abstract":"OBJECTIVE: Emerging evidence suggests that prenatal exposures may affect long-term health outcomes. In utero exposure to smoking is associated with an increased risk of overweight and obesity in children and adolescents. However, few studies have examined how prenatal exposure to parental smoking influences the risk of obesity during adulthood and whether these associations are independent of childhood and adolescent adiposity. The aim of the current study was to investigate whether prenatal exposure to parental smoking influences body size during adulthood and whether any association may be mediated by childhood and adolescent body size.\nMETHODS: We investigated the association between parental smoking during pregnancy and the risk of being overweight and obese during adulthood and at age 18 and adiposity during childhood among 35 370 participants in the Nurses' Health Study II. Data on smoking during pregnancy and socioeconomic variables were provided by the mothers, and anthropometric data and adult risk factors were reported by participants.\nRESULTS: After adjustment for socioeconomic and behavioral variables, maternal smoking during pregnancy was associated with adiposity at ages 5-10, 18 and during adulthood. For age 18 overweight, the odd ratios, ORs (95% confidence intervals, CIs) for 1-14, 15-24 and 25+cigarettes per day were 1.13 (1.18-1.50), 1.40 (1.20-1.64) and 1.15 (0.79-1.69), and for obesity were 1.41 (1.14-1.75), 1.69 (1.31-2.18) and 2.36 (1.44-3.86). The corresponding ORs (95% CIs) for obesity during adulthood were 1.26 (1.16-1.37), 1.46 (1.30-1.63) and 1.43 (1.10-1.86). Risk of adiposity was not increased among daughters whose mothers stopped smoking during the first trimester (OR (95% CI) for overweight (1.03 (95% CI 0.90-1.17)) and for obesity (1.12 (95% CI 0.97-1.30)). Women whose fathers smoked during pregnancy were also at an increased risk of being overweight and obese during adulthood with covariate-adjusted ORs (95% CIs) for obesity of 1.19 (1.11-1.29) for 1-14 cigarettes per day, 1.27 (1.18-1.37) for 15-24 cigarettes per day and 1.40 (1.27-1.54) for 25+ cigarettes per day compared with fathers who did not smoke (Ptrend&lt;0.0001). Paternal smoking during pregnancy was also associated with an increased risk of obesity at age 18 among those whose fathers smoked 15 or more cigarettes per day but was not associated with childhood body size.\nCONCLUSIONS: Maternal smoking during pregnancy was associated in a dose-response manner with overweight and obesity in the daughter across adolescence and adult life. Smoking cessation during the first trimester appears to mitigate this excess risk.Paternal smoking was also associated with the risk of being overweight and obese of the adult daughter and this association persisted after adjustment for maternal smoking.","DOI":"10.1038/ijo.2013.101","ISSN":"1476-5497","note":"PMID: 23736356\nPMCID: PMC3795801","journalAbbreviation":"Int J Obes (Lond)","language":"eng","author":[{"family":"Harris","given":"H. R."},{"family":"Willett","given":"W. C."},{"family":"Michels","given":"K. B."}],"issued":{"date-parts":[["2013",10]]}}}],"schema":"https://github.com/citation-style-language/schema/raw/master/csl-citation.json"} </w:instrText>
      </w:r>
      <w:r w:rsidR="00D877F7" w:rsidRPr="00FD64BE">
        <w:rPr>
          <w:rFonts w:ascii="Times New Roman" w:hAnsi="Times New Roman" w:cs="Times New Roman"/>
          <w:sz w:val="24"/>
          <w:szCs w:val="24"/>
          <w:lang w:val="en-US"/>
        </w:rPr>
        <w:fldChar w:fldCharType="separate"/>
      </w:r>
      <w:r w:rsidR="00BC3FD8" w:rsidRPr="00FD64BE">
        <w:rPr>
          <w:rFonts w:ascii="Times New Roman" w:hAnsi="Times New Roman" w:cs="Times New Roman"/>
          <w:sz w:val="24"/>
          <w:szCs w:val="24"/>
          <w:vertAlign w:val="superscript"/>
          <w:lang w:val="en-US"/>
        </w:rPr>
        <w:t>14–17</w:t>
      </w:r>
      <w:r w:rsidR="00D877F7" w:rsidRPr="00FD64BE">
        <w:rPr>
          <w:rFonts w:ascii="Times New Roman" w:hAnsi="Times New Roman" w:cs="Times New Roman"/>
          <w:sz w:val="24"/>
          <w:szCs w:val="24"/>
          <w:lang w:val="en-US"/>
        </w:rPr>
        <w:fldChar w:fldCharType="end"/>
      </w:r>
      <w:r w:rsidR="00943CBF" w:rsidRPr="00FD64BE">
        <w:rPr>
          <w:rFonts w:ascii="Times New Roman" w:hAnsi="Times New Roman" w:cs="Times New Roman"/>
          <w:sz w:val="24"/>
          <w:szCs w:val="24"/>
          <w:lang w:val="en-US"/>
        </w:rPr>
        <w:t>.</w:t>
      </w:r>
      <w:r w:rsidR="003114DE" w:rsidRPr="00FD64BE">
        <w:rPr>
          <w:rFonts w:ascii="Times New Roman" w:hAnsi="Times New Roman" w:cs="Times New Roman"/>
          <w:sz w:val="24"/>
          <w:szCs w:val="24"/>
          <w:lang w:val="en-US"/>
        </w:rPr>
        <w:t xml:space="preserve"> While </w:t>
      </w:r>
      <w:r w:rsidR="00CF7665" w:rsidRPr="00FD64BE">
        <w:rPr>
          <w:rFonts w:ascii="Times New Roman" w:hAnsi="Times New Roman" w:cs="Times New Roman"/>
          <w:sz w:val="24"/>
          <w:szCs w:val="24"/>
          <w:lang w:val="en-US"/>
        </w:rPr>
        <w:t>associations</w:t>
      </w:r>
      <w:r w:rsidR="00B1030E" w:rsidRPr="00FD64BE">
        <w:rPr>
          <w:rFonts w:ascii="Times New Roman" w:hAnsi="Times New Roman" w:cs="Times New Roman"/>
          <w:sz w:val="24"/>
          <w:szCs w:val="24"/>
          <w:lang w:val="en-US"/>
        </w:rPr>
        <w:t xml:space="preserve"> </w:t>
      </w:r>
      <w:r w:rsidR="004F6FAE" w:rsidRPr="00FD64BE">
        <w:rPr>
          <w:rFonts w:ascii="Times New Roman" w:hAnsi="Times New Roman" w:cs="Times New Roman"/>
          <w:sz w:val="24"/>
          <w:szCs w:val="24"/>
          <w:lang w:val="en-US"/>
        </w:rPr>
        <w:t>of both</w:t>
      </w:r>
      <w:r w:rsidR="00430B1D" w:rsidRPr="00FD64BE">
        <w:rPr>
          <w:rFonts w:ascii="Times New Roman" w:hAnsi="Times New Roman" w:cs="Times New Roman"/>
          <w:sz w:val="24"/>
          <w:szCs w:val="24"/>
          <w:lang w:val="en-US"/>
        </w:rPr>
        <w:t xml:space="preserve"> </w:t>
      </w:r>
      <w:r w:rsidR="00B1030E" w:rsidRPr="00FD64BE">
        <w:rPr>
          <w:rFonts w:ascii="Times New Roman" w:hAnsi="Times New Roman" w:cs="Times New Roman"/>
          <w:sz w:val="24"/>
          <w:szCs w:val="24"/>
          <w:lang w:val="en-US"/>
        </w:rPr>
        <w:t xml:space="preserve">maternal and paternal smoking </w:t>
      </w:r>
      <w:r w:rsidR="00CF7665" w:rsidRPr="00FD64BE">
        <w:rPr>
          <w:rFonts w:ascii="Times New Roman" w:hAnsi="Times New Roman" w:cs="Times New Roman"/>
          <w:sz w:val="24"/>
          <w:szCs w:val="24"/>
          <w:lang w:val="en-US"/>
        </w:rPr>
        <w:t>with</w:t>
      </w:r>
      <w:r w:rsidR="003114DE" w:rsidRPr="00FD64BE">
        <w:rPr>
          <w:rFonts w:ascii="Times New Roman" w:hAnsi="Times New Roman" w:cs="Times New Roman"/>
          <w:sz w:val="24"/>
          <w:szCs w:val="24"/>
          <w:lang w:val="en-US"/>
        </w:rPr>
        <w:t xml:space="preserve"> </w:t>
      </w:r>
      <w:r w:rsidR="001B2860" w:rsidRPr="00FD64BE">
        <w:rPr>
          <w:rFonts w:ascii="Times New Roman" w:hAnsi="Times New Roman" w:cs="Times New Roman"/>
          <w:sz w:val="24"/>
          <w:szCs w:val="24"/>
          <w:lang w:val="en-US"/>
        </w:rPr>
        <w:t>offspring</w:t>
      </w:r>
      <w:r w:rsidR="003114DE" w:rsidRPr="00FD64BE">
        <w:rPr>
          <w:rFonts w:ascii="Times New Roman" w:hAnsi="Times New Roman" w:cs="Times New Roman"/>
          <w:sz w:val="24"/>
          <w:szCs w:val="24"/>
          <w:lang w:val="en-US"/>
        </w:rPr>
        <w:t xml:space="preserve"> overweight remained </w:t>
      </w:r>
      <w:r w:rsidR="0079046B" w:rsidRPr="00FD64BE">
        <w:rPr>
          <w:rFonts w:ascii="Times New Roman" w:hAnsi="Times New Roman" w:cs="Times New Roman"/>
          <w:sz w:val="24"/>
          <w:szCs w:val="24"/>
          <w:lang w:val="en-US"/>
        </w:rPr>
        <w:t xml:space="preserve">present </w:t>
      </w:r>
      <w:r w:rsidR="003114DE" w:rsidRPr="00FD64BE">
        <w:rPr>
          <w:rFonts w:ascii="Times New Roman" w:hAnsi="Times New Roman" w:cs="Times New Roman"/>
          <w:sz w:val="24"/>
          <w:szCs w:val="24"/>
          <w:lang w:val="en-US"/>
        </w:rPr>
        <w:t>despite</w:t>
      </w:r>
      <w:r w:rsidR="0079046B" w:rsidRPr="00FD64BE">
        <w:rPr>
          <w:rFonts w:ascii="Times New Roman" w:hAnsi="Times New Roman" w:cs="Times New Roman"/>
          <w:sz w:val="24"/>
          <w:szCs w:val="24"/>
          <w:lang w:val="en-US"/>
        </w:rPr>
        <w:t xml:space="preserve"> controlling for parental weight and social class, </w:t>
      </w:r>
      <w:r w:rsidR="003114DE" w:rsidRPr="00FD64BE">
        <w:rPr>
          <w:rFonts w:ascii="Times New Roman" w:hAnsi="Times New Roman" w:cs="Times New Roman"/>
          <w:sz w:val="24"/>
          <w:szCs w:val="24"/>
          <w:lang w:val="en-US"/>
        </w:rPr>
        <w:t xml:space="preserve">this may </w:t>
      </w:r>
      <w:r w:rsidR="00EE7173" w:rsidRPr="00FD64BE">
        <w:rPr>
          <w:rFonts w:ascii="Times New Roman" w:hAnsi="Times New Roman" w:cs="Times New Roman"/>
          <w:sz w:val="24"/>
          <w:szCs w:val="24"/>
          <w:lang w:val="en-US"/>
        </w:rPr>
        <w:t>reflect</w:t>
      </w:r>
      <w:r w:rsidR="003114DE" w:rsidRPr="00FD64BE">
        <w:rPr>
          <w:rFonts w:ascii="Times New Roman" w:hAnsi="Times New Roman" w:cs="Times New Roman"/>
          <w:sz w:val="24"/>
          <w:szCs w:val="24"/>
          <w:lang w:val="en-US"/>
        </w:rPr>
        <w:t xml:space="preserve"> </w:t>
      </w:r>
      <w:r w:rsidR="00414A6A" w:rsidRPr="00FD64BE">
        <w:rPr>
          <w:rFonts w:ascii="Times New Roman" w:hAnsi="Times New Roman" w:cs="Times New Roman"/>
          <w:sz w:val="24"/>
          <w:szCs w:val="24"/>
          <w:lang w:val="en-US"/>
        </w:rPr>
        <w:t xml:space="preserve">residual </w:t>
      </w:r>
      <w:r w:rsidR="002442DA" w:rsidRPr="00FD64BE">
        <w:rPr>
          <w:rFonts w:ascii="Times New Roman" w:hAnsi="Times New Roman" w:cs="Times New Roman"/>
          <w:sz w:val="24"/>
          <w:szCs w:val="24"/>
          <w:lang w:val="en-US"/>
        </w:rPr>
        <w:t>confounding</w:t>
      </w:r>
      <w:r w:rsidR="00B1030E" w:rsidRPr="00FD64BE">
        <w:rPr>
          <w:rFonts w:ascii="Times New Roman" w:hAnsi="Times New Roman" w:cs="Times New Roman"/>
          <w:sz w:val="24"/>
          <w:szCs w:val="24"/>
          <w:lang w:val="en-US"/>
        </w:rPr>
        <w:t xml:space="preserve"> by un</w:t>
      </w:r>
      <w:r w:rsidR="00A73762" w:rsidRPr="00FD64BE">
        <w:rPr>
          <w:rFonts w:ascii="Times New Roman" w:hAnsi="Times New Roman" w:cs="Times New Roman"/>
          <w:sz w:val="24"/>
          <w:szCs w:val="24"/>
          <w:lang w:val="en-US"/>
        </w:rPr>
        <w:t xml:space="preserve">measured </w:t>
      </w:r>
      <w:r w:rsidR="00782C27" w:rsidRPr="00FD64BE">
        <w:rPr>
          <w:rFonts w:ascii="Times New Roman" w:hAnsi="Times New Roman" w:cs="Times New Roman"/>
          <w:sz w:val="24"/>
          <w:szCs w:val="24"/>
          <w:lang w:val="en-US"/>
        </w:rPr>
        <w:t>neighborhood</w:t>
      </w:r>
      <w:r w:rsidR="00A73762" w:rsidRPr="00FD64BE">
        <w:rPr>
          <w:rFonts w:ascii="Times New Roman" w:hAnsi="Times New Roman" w:cs="Times New Roman"/>
          <w:sz w:val="24"/>
          <w:szCs w:val="24"/>
          <w:lang w:val="en-US"/>
        </w:rPr>
        <w:t xml:space="preserve"> or </w:t>
      </w:r>
      <w:r w:rsidR="00B1030E" w:rsidRPr="00FD64BE">
        <w:rPr>
          <w:rFonts w:ascii="Times New Roman" w:hAnsi="Times New Roman" w:cs="Times New Roman"/>
          <w:sz w:val="24"/>
          <w:szCs w:val="24"/>
          <w:lang w:val="en-US"/>
        </w:rPr>
        <w:t>family factors</w:t>
      </w:r>
      <w:r w:rsidR="00DE49FD" w:rsidRPr="00FD64BE">
        <w:rPr>
          <w:rFonts w:ascii="Times New Roman" w:hAnsi="Times New Roman" w:cs="Times New Roman"/>
          <w:sz w:val="24"/>
          <w:szCs w:val="24"/>
          <w:lang w:val="en-US"/>
        </w:rPr>
        <w:t xml:space="preserve"> accounting for both.</w:t>
      </w:r>
    </w:p>
    <w:p w14:paraId="4812815D" w14:textId="27089C6F" w:rsidR="00B1030E" w:rsidRPr="00FD64BE" w:rsidRDefault="00795D5E">
      <w:pPr>
        <w:spacing w:line="480" w:lineRule="auto"/>
        <w:rPr>
          <w:rFonts w:ascii="Times New Roman" w:hAnsi="Times New Roman" w:cs="Times New Roman"/>
          <w:sz w:val="24"/>
          <w:szCs w:val="24"/>
          <w:lang w:val="en-US"/>
        </w:rPr>
      </w:pPr>
      <w:r w:rsidRPr="00FD64BE">
        <w:rPr>
          <w:rFonts w:ascii="Times New Roman" w:hAnsi="Times New Roman" w:cs="Times New Roman"/>
          <w:sz w:val="24"/>
          <w:szCs w:val="24"/>
          <w:lang w:val="en-US"/>
        </w:rPr>
        <w:t xml:space="preserve">Addressing </w:t>
      </w:r>
      <w:r w:rsidR="000220BB" w:rsidRPr="00FD64BE">
        <w:rPr>
          <w:rFonts w:ascii="Times New Roman" w:hAnsi="Times New Roman" w:cs="Times New Roman"/>
          <w:sz w:val="24"/>
          <w:szCs w:val="24"/>
          <w:lang w:val="en-US"/>
        </w:rPr>
        <w:t xml:space="preserve">potential </w:t>
      </w:r>
      <w:r w:rsidR="00A72D22" w:rsidRPr="00FD64BE">
        <w:rPr>
          <w:rFonts w:ascii="Times New Roman" w:hAnsi="Times New Roman" w:cs="Times New Roman"/>
          <w:sz w:val="24"/>
          <w:szCs w:val="24"/>
          <w:lang w:val="en-US"/>
        </w:rPr>
        <w:t>residual confounding</w:t>
      </w:r>
      <w:r w:rsidR="00220014" w:rsidRPr="00FD64BE">
        <w:rPr>
          <w:rFonts w:ascii="Times New Roman" w:hAnsi="Times New Roman" w:cs="Times New Roman"/>
          <w:sz w:val="24"/>
          <w:szCs w:val="24"/>
          <w:lang w:val="en-US"/>
        </w:rPr>
        <w:t>,</w:t>
      </w:r>
      <w:r w:rsidR="00A72D22" w:rsidRPr="00FD64BE">
        <w:rPr>
          <w:rFonts w:ascii="Times New Roman" w:hAnsi="Times New Roman" w:cs="Times New Roman"/>
          <w:sz w:val="24"/>
          <w:szCs w:val="24"/>
          <w:lang w:val="en-US"/>
        </w:rPr>
        <w:t xml:space="preserve"> </w:t>
      </w:r>
      <w:r w:rsidR="00987797" w:rsidRPr="00FD64BE">
        <w:rPr>
          <w:rFonts w:ascii="Times New Roman" w:hAnsi="Times New Roman" w:cs="Times New Roman"/>
          <w:sz w:val="24"/>
          <w:szCs w:val="24"/>
          <w:lang w:val="en-US"/>
        </w:rPr>
        <w:t>one</w:t>
      </w:r>
      <w:r w:rsidRPr="00FD64BE">
        <w:rPr>
          <w:rFonts w:ascii="Times New Roman" w:hAnsi="Times New Roman" w:cs="Times New Roman"/>
          <w:sz w:val="24"/>
          <w:szCs w:val="24"/>
          <w:lang w:val="en-US"/>
        </w:rPr>
        <w:t xml:space="preserve"> stud</w:t>
      </w:r>
      <w:r w:rsidR="00987797" w:rsidRPr="00FD64BE">
        <w:rPr>
          <w:rFonts w:ascii="Times New Roman" w:hAnsi="Times New Roman" w:cs="Times New Roman"/>
          <w:sz w:val="24"/>
          <w:szCs w:val="24"/>
          <w:lang w:val="en-US"/>
        </w:rPr>
        <w:t>y</w:t>
      </w:r>
      <w:r w:rsidRPr="00FD64BE">
        <w:rPr>
          <w:rFonts w:ascii="Times New Roman" w:hAnsi="Times New Roman" w:cs="Times New Roman"/>
          <w:sz w:val="24"/>
          <w:szCs w:val="24"/>
          <w:lang w:val="en-US"/>
        </w:rPr>
        <w:t xml:space="preserve"> within families where one child was exposed to maternal smoking</w:t>
      </w:r>
      <w:r w:rsidR="00220014" w:rsidRPr="00FD64BE">
        <w:rPr>
          <w:rFonts w:ascii="Times New Roman" w:hAnsi="Times New Roman" w:cs="Times New Roman"/>
          <w:sz w:val="24"/>
          <w:szCs w:val="24"/>
          <w:lang w:val="en-US"/>
        </w:rPr>
        <w:t xml:space="preserve"> and the other was not</w:t>
      </w:r>
      <w:r w:rsidRPr="00FD64BE">
        <w:rPr>
          <w:rFonts w:ascii="Times New Roman" w:hAnsi="Times New Roman" w:cs="Times New Roman"/>
          <w:sz w:val="24"/>
          <w:szCs w:val="24"/>
          <w:lang w:val="en-US"/>
        </w:rPr>
        <w:t xml:space="preserve"> yielded </w:t>
      </w:r>
      <w:r w:rsidR="00227845" w:rsidRPr="00FD64BE">
        <w:rPr>
          <w:rFonts w:ascii="Times New Roman" w:hAnsi="Times New Roman" w:cs="Times New Roman"/>
          <w:sz w:val="24"/>
          <w:szCs w:val="24"/>
          <w:lang w:val="en-US"/>
        </w:rPr>
        <w:t>inconclusive</w:t>
      </w:r>
      <w:r w:rsidRPr="00FD64BE">
        <w:rPr>
          <w:rFonts w:ascii="Times New Roman" w:hAnsi="Times New Roman" w:cs="Times New Roman"/>
          <w:sz w:val="24"/>
          <w:szCs w:val="24"/>
          <w:lang w:val="en-US"/>
        </w:rPr>
        <w:t xml:space="preserve"> result</w:t>
      </w:r>
      <w:r w:rsidR="0080667C" w:rsidRPr="00FD64BE">
        <w:rPr>
          <w:rFonts w:ascii="Times New Roman" w:hAnsi="Times New Roman" w:cs="Times New Roman"/>
          <w:sz w:val="24"/>
          <w:szCs w:val="24"/>
          <w:lang w:val="en-US"/>
        </w:rPr>
        <w:t>s</w:t>
      </w:r>
      <w:r w:rsidR="00943CBF" w:rsidRPr="00FD64BE">
        <w:rPr>
          <w:rFonts w:ascii="Times New Roman" w:hAnsi="Times New Roman" w:cs="Times New Roman"/>
          <w:sz w:val="24"/>
          <w:szCs w:val="24"/>
          <w:lang w:val="en-US"/>
        </w:rPr>
        <w:t xml:space="preserve"> </w:t>
      </w:r>
      <w:r w:rsidR="00053083" w:rsidRPr="00FD64BE">
        <w:rPr>
          <w:rFonts w:ascii="Times New Roman" w:hAnsi="Times New Roman" w:cs="Times New Roman"/>
          <w:sz w:val="24"/>
          <w:szCs w:val="24"/>
          <w:lang w:val="en-US"/>
        </w:rPr>
        <w:fldChar w:fldCharType="begin"/>
      </w:r>
      <w:r w:rsidR="00CD3309" w:rsidRPr="00FD64BE">
        <w:rPr>
          <w:rFonts w:ascii="Times New Roman" w:hAnsi="Times New Roman" w:cs="Times New Roman"/>
          <w:sz w:val="24"/>
          <w:szCs w:val="24"/>
          <w:lang w:val="en-US"/>
        </w:rPr>
        <w:instrText xml:space="preserve"> ADDIN ZOTERO_ITEM CSL_CITATION {"citationID":"12kfq9a4vs","properties":{"formattedCitation":"{\\rtf \\super 18\\nosupersub{}}","plainCitation":"18"},"citationItems":[{"id":861,"uris":["http://zotero.org/users/1092812/items/ZXR5TA4N"],"uri":["http://zotero.org/users/1092812/items/ZXR5TA4N"],"itemData":{"id":861,"type":"article-journal","title":"Familial factors confound the association between maternal smoking during pregnancy and young adult offspring overweight","container-title":"International Journal of Epidemiology","page":"1193-1202","volume":"39","issue":"5","source":"PubMed","abstract":"BACKGROUND: Smoking during pregnancy has been shown to increase the risks of several adverse birth outcomes. Associations with overweight and/or obesity in the offspring have also been suggested. We aim to investigate whether familial factors confound the association between maternal smoking during pregnancy and overweight in early adulthood in young Swedish males born 1983-88.\nMETHODS: In a population-based Swedish cohort comprising 124 203 singleton males born to Nordic mothers between 1983 and 1988, we examined the association between maternal smoking during pregnancy and the risk of overweight in the offspring at age </w:instrText>
      </w:r>
      <w:r w:rsidR="00CD3309" w:rsidRPr="00FD64BE">
        <w:rPr>
          <w:rFonts w:ascii="Cambria Math" w:hAnsi="Cambria Math" w:cs="Cambria Math"/>
          <w:sz w:val="24"/>
          <w:szCs w:val="24"/>
          <w:lang w:val="en-US"/>
        </w:rPr>
        <w:instrText>∼</w:instrText>
      </w:r>
      <w:r w:rsidR="00CD3309" w:rsidRPr="00FD64BE">
        <w:rPr>
          <w:rFonts w:ascii="Times New Roman" w:hAnsi="Times New Roman" w:cs="Times New Roman"/>
          <w:sz w:val="24"/>
          <w:szCs w:val="24"/>
          <w:lang w:val="en-US"/>
        </w:rPr>
        <w:instrText xml:space="preserve">18 years. We also investigated the association within siblings, controlling for common genes and shared environment.\nRESULTS: In the cohort analyses, the risk of overweight was increased in sons of smoking mothers compared with sons of non-smokers: adjusted odds ratios 1.41, 95% confidence interval (CI) 1.34-1.49, and 1.56, 95% CI 1.46-1.66, for one to nine cigarettes per day, and &gt;10 cigarettes per day, respectively. Stratifying for maternal smoking habits across two subsequent male pregnancies, there was an increased risk of overweight for the second son only if the mother was smoking in both male pregnancies. The effect of smoking during pregnancy on the offspring's body mass index was not present when the association was evaluated within full and half sibling pairs.\nCONCLUSION: The association between maternal smoking during pregnancy and offspring's risk of overweight appears to be confounded by familial factors.","DOI":"10.1093/ije/dyq064","ISSN":"1464-3685","note":"PMID: 20430830","journalAbbreviation":"Int J Epidemiol","language":"eng","author":[{"family":"Iliadou","given":"Anastasia Nyman"},{"family":"Koupil","given":"Ilona"},{"family":"Villamor","given":"Eduardo"},{"family":"Altman","given":"Daniel"},{"family":"Hultman","given":"Christina"},{"family":"Långström","given":"Niklas"},{"family":"Cnattingius","given":"Sven"}],"issued":{"date-parts":[["2010",10]]}}}],"schema":"https://github.com/citation-style-language/schema/raw/master/csl-citation.json"} </w:instrText>
      </w:r>
      <w:r w:rsidR="00053083" w:rsidRPr="00FD64BE">
        <w:rPr>
          <w:rFonts w:ascii="Times New Roman" w:hAnsi="Times New Roman" w:cs="Times New Roman"/>
          <w:sz w:val="24"/>
          <w:szCs w:val="24"/>
          <w:lang w:val="en-US"/>
        </w:rPr>
        <w:fldChar w:fldCharType="separate"/>
      </w:r>
      <w:r w:rsidR="00BC3FD8" w:rsidRPr="00FD64BE">
        <w:rPr>
          <w:rFonts w:ascii="Times New Roman" w:hAnsi="Times New Roman" w:cs="Times New Roman"/>
          <w:sz w:val="24"/>
          <w:szCs w:val="24"/>
          <w:vertAlign w:val="superscript"/>
          <w:lang w:val="en-US"/>
        </w:rPr>
        <w:t>18</w:t>
      </w:r>
      <w:r w:rsidR="00053083" w:rsidRPr="00FD64BE">
        <w:rPr>
          <w:rFonts w:ascii="Times New Roman" w:hAnsi="Times New Roman" w:cs="Times New Roman"/>
          <w:sz w:val="24"/>
          <w:szCs w:val="24"/>
          <w:lang w:val="en-US"/>
        </w:rPr>
        <w:fldChar w:fldCharType="end"/>
      </w:r>
      <w:r w:rsidR="00943CBF" w:rsidRPr="00FD64BE">
        <w:rPr>
          <w:rFonts w:ascii="Times New Roman" w:hAnsi="Times New Roman" w:cs="Times New Roman"/>
          <w:sz w:val="24"/>
          <w:szCs w:val="24"/>
          <w:lang w:val="en-US"/>
        </w:rPr>
        <w:t>,</w:t>
      </w:r>
      <w:r w:rsidR="00170BC2" w:rsidRPr="00FD64BE">
        <w:rPr>
          <w:rFonts w:ascii="Times New Roman" w:hAnsi="Times New Roman" w:cs="Times New Roman"/>
          <w:sz w:val="24"/>
          <w:szCs w:val="24"/>
          <w:lang w:val="en-US"/>
        </w:rPr>
        <w:t xml:space="preserve"> whereas </w:t>
      </w:r>
      <w:r w:rsidR="005F3F07" w:rsidRPr="00FD64BE">
        <w:rPr>
          <w:rFonts w:ascii="Times New Roman" w:hAnsi="Times New Roman" w:cs="Times New Roman"/>
          <w:sz w:val="24"/>
          <w:szCs w:val="24"/>
          <w:lang w:val="en-GB"/>
        </w:rPr>
        <w:t>another study using</w:t>
      </w:r>
      <w:r w:rsidR="00170BC2" w:rsidRPr="00FD64BE">
        <w:rPr>
          <w:rFonts w:ascii="Times New Roman" w:hAnsi="Times New Roman" w:cs="Times New Roman"/>
          <w:sz w:val="24"/>
          <w:szCs w:val="24"/>
          <w:lang w:val="en-US"/>
        </w:rPr>
        <w:t xml:space="preserve"> conditional </w:t>
      </w:r>
      <w:r w:rsidR="005F3F07" w:rsidRPr="00FD64BE">
        <w:rPr>
          <w:rFonts w:ascii="Times New Roman" w:hAnsi="Times New Roman" w:cs="Times New Roman"/>
          <w:sz w:val="24"/>
          <w:szCs w:val="24"/>
          <w:lang w:val="en-GB"/>
        </w:rPr>
        <w:t>fixed-effect models among siblings to control for unmeasured confounding</w:t>
      </w:r>
      <w:r w:rsidR="005F3F07" w:rsidRPr="00FD64BE">
        <w:rPr>
          <w:rFonts w:ascii="Times New Roman" w:hAnsi="Times New Roman" w:cs="Times New Roman"/>
          <w:sz w:val="24"/>
          <w:szCs w:val="24"/>
          <w:lang w:val="en-US"/>
        </w:rPr>
        <w:t xml:space="preserve"> </w:t>
      </w:r>
      <w:r w:rsidR="00053083" w:rsidRPr="00FD64BE">
        <w:rPr>
          <w:rFonts w:ascii="Times New Roman" w:hAnsi="Times New Roman" w:cs="Times New Roman"/>
          <w:sz w:val="24"/>
          <w:szCs w:val="24"/>
          <w:lang w:val="en-US"/>
        </w:rPr>
        <w:t>conf</w:t>
      </w:r>
      <w:r w:rsidR="00170BC2" w:rsidRPr="00FD64BE">
        <w:rPr>
          <w:rFonts w:ascii="Times New Roman" w:hAnsi="Times New Roman" w:cs="Times New Roman"/>
          <w:sz w:val="24"/>
          <w:szCs w:val="24"/>
          <w:lang w:val="en-US"/>
        </w:rPr>
        <w:t xml:space="preserve">irmed an effect of maternal smoking on </w:t>
      </w:r>
      <w:r w:rsidR="00943CBF" w:rsidRPr="00FD64BE">
        <w:rPr>
          <w:rFonts w:ascii="Times New Roman" w:hAnsi="Times New Roman" w:cs="Times New Roman"/>
          <w:sz w:val="24"/>
          <w:szCs w:val="24"/>
          <w:lang w:val="en-US"/>
        </w:rPr>
        <w:t xml:space="preserve">overweight </w:t>
      </w:r>
      <w:r w:rsidR="0080667C" w:rsidRPr="00FD64BE">
        <w:rPr>
          <w:rFonts w:ascii="Times New Roman" w:hAnsi="Times New Roman" w:cs="Times New Roman"/>
          <w:sz w:val="24"/>
          <w:szCs w:val="24"/>
          <w:lang w:val="en-US"/>
        </w:rPr>
        <w:fldChar w:fldCharType="begin"/>
      </w:r>
      <w:r w:rsidR="00CD3309" w:rsidRPr="00FD64BE">
        <w:rPr>
          <w:rFonts w:ascii="Times New Roman" w:hAnsi="Times New Roman" w:cs="Times New Roman"/>
          <w:sz w:val="24"/>
          <w:szCs w:val="24"/>
          <w:lang w:val="en-US"/>
        </w:rPr>
        <w:instrText xml:space="preserve"> ADDIN ZOTERO_ITEM CSL_CITATION {"citationID":"kjQQ4R46","properties":{"formattedCitation":"{\\rtf \\super 19\\nosupersub{}}","plainCitation":"19"},"citationItems":[{"id":859,"uris":["http://zotero.org/users/1092812/items/GWBI9BFV"],"uri":["http://zotero.org/users/1092812/items/GWBI9BFV"],"itemData":{"id":859,"type":"article-journal","title":"Maternal smoking during pregnancy and children's cognitive and physical development: a causal risk factor?","container-title":"American Journal of Epidemiology","page":"522-531","volume":"168","issue":"5","source":"PubMed","abstract":"There remains considerable debate regarding the effects of maternal smoking during pregnancy on children's growth and development. Evidence that exposure to maternal smoking during pregnancy is associated with numerous adverse outcomes is contradicted by research suggesting that these associations are spurious. The authors investigated the relation between maternal smoking during pregnancy and 14 developmental outcomes of children from birth through age 7 years, using data from the Collaborative Perinatal Project (1959-1974; n = 52,919). In addition to adjusting for potential confounders measured contemporaneously with maternal smoking, the authors fitted conditional fixed-effects models among siblings that controlled for unmeasured confounders. Results from the conditional analyses indicated a birth weight difference of -85.63 g associated with smoking of &gt;or=20 cigarettes daily during pregnancy (95% confidence interval: -131.91, -39.34) and 2.73 times' higher odds of being overweight at age 7 years (95% confidence interval: 1.30, 5.71). However, the associations between maternal smoking and 12 other outcomes studied (including Apgar score, intelligence, academic achievement, conduct problems, and asthma) were entirely eliminated after adjustment for measured and unmeasured confounders. The authors conclude that the hypothesized effects of maternal smoking during pregnancy on these outcomes either are not present or are not distinguishable from a broader range of familial factors associated with maternal smoking.","DOI":"10.1093/aje/kwn175","ISSN":"1476-6256","note":"PMID: 18653646\nPMCID: PMC2597003","shortTitle":"Maternal smoking during pregnancy and children's cognitive and physical development","journalAbbreviation":"Am. J. Epidemiol.","language":"eng","author":[{"family":"Gilman","given":"Stephen E."},{"family":"Gardener","given":"Hannah"},{"family":"Buka","given":"Stephen L."}],"issued":{"date-parts":[["2008",9,1]]}}}],"schema":"https://github.com/citation-style-language/schema/raw/master/csl-citation.json"} </w:instrText>
      </w:r>
      <w:r w:rsidR="0080667C" w:rsidRPr="00FD64BE">
        <w:rPr>
          <w:rFonts w:ascii="Times New Roman" w:hAnsi="Times New Roman" w:cs="Times New Roman"/>
          <w:sz w:val="24"/>
          <w:szCs w:val="24"/>
          <w:lang w:val="en-US"/>
        </w:rPr>
        <w:fldChar w:fldCharType="separate"/>
      </w:r>
      <w:r w:rsidR="00BC3FD8" w:rsidRPr="00FD64BE">
        <w:rPr>
          <w:rFonts w:ascii="Times New Roman" w:hAnsi="Times New Roman" w:cs="Times New Roman"/>
          <w:sz w:val="24"/>
          <w:szCs w:val="24"/>
          <w:vertAlign w:val="superscript"/>
          <w:lang w:val="en-US"/>
        </w:rPr>
        <w:t>19</w:t>
      </w:r>
      <w:r w:rsidR="0080667C" w:rsidRPr="00FD64BE">
        <w:rPr>
          <w:rFonts w:ascii="Times New Roman" w:hAnsi="Times New Roman" w:cs="Times New Roman"/>
          <w:sz w:val="24"/>
          <w:szCs w:val="24"/>
          <w:lang w:val="en-US"/>
        </w:rPr>
        <w:fldChar w:fldCharType="end"/>
      </w:r>
      <w:r w:rsidR="0080667C" w:rsidRPr="00FD64BE">
        <w:rPr>
          <w:rFonts w:ascii="Times New Roman" w:hAnsi="Times New Roman" w:cs="Times New Roman"/>
          <w:sz w:val="24"/>
          <w:szCs w:val="24"/>
          <w:lang w:val="en-US"/>
        </w:rPr>
        <w:t xml:space="preserve">. </w:t>
      </w:r>
      <w:r w:rsidRPr="00FD64BE">
        <w:rPr>
          <w:rFonts w:ascii="Times New Roman" w:hAnsi="Times New Roman" w:cs="Times New Roman"/>
          <w:sz w:val="24"/>
          <w:szCs w:val="24"/>
          <w:lang w:val="en-US"/>
        </w:rPr>
        <w:t>A recent meta-analysis suggested a much smaller specific effect of maternal smoking in pregnancy than reported in previous meta-analyses</w:t>
      </w:r>
      <w:r w:rsidR="00430B1D" w:rsidRPr="00FD64BE">
        <w:rPr>
          <w:rFonts w:ascii="Times New Roman" w:hAnsi="Times New Roman" w:cs="Times New Roman"/>
          <w:sz w:val="24"/>
          <w:szCs w:val="24"/>
          <w:lang w:val="en-US"/>
        </w:rPr>
        <w:t xml:space="preserve"> when taking account of the effect of paternal smoking as a negative control</w:t>
      </w:r>
      <w:r w:rsidR="000071B0" w:rsidRPr="00FD64BE">
        <w:rPr>
          <w:rFonts w:ascii="Times New Roman" w:hAnsi="Times New Roman" w:cs="Times New Roman"/>
          <w:sz w:val="24"/>
          <w:szCs w:val="24"/>
          <w:lang w:val="en-US"/>
        </w:rPr>
        <w:t xml:space="preserve"> reflecting unmeasured family factors</w:t>
      </w:r>
      <w:r w:rsidR="00943CBF" w:rsidRPr="00FD64BE">
        <w:rPr>
          <w:rFonts w:ascii="Times New Roman" w:hAnsi="Times New Roman" w:cs="Times New Roman"/>
          <w:sz w:val="24"/>
          <w:szCs w:val="24"/>
          <w:lang w:val="en-US"/>
        </w:rPr>
        <w:t xml:space="preserve"> </w:t>
      </w:r>
      <w:r w:rsidR="00771905" w:rsidRPr="00FD64BE">
        <w:rPr>
          <w:rFonts w:ascii="Times New Roman" w:hAnsi="Times New Roman" w:cs="Times New Roman"/>
          <w:sz w:val="24"/>
          <w:szCs w:val="24"/>
          <w:lang w:val="en-US"/>
        </w:rPr>
        <w:fldChar w:fldCharType="begin"/>
      </w:r>
      <w:r w:rsidR="00CD3309" w:rsidRPr="00FD64BE">
        <w:rPr>
          <w:rFonts w:ascii="Times New Roman" w:hAnsi="Times New Roman" w:cs="Times New Roman"/>
          <w:sz w:val="24"/>
          <w:szCs w:val="24"/>
          <w:lang w:val="en-US"/>
        </w:rPr>
        <w:instrText xml:space="preserve"> ADDIN ZOTERO_ITEM CSL_CITATION {"citationID":"XYFZ2ZcP","properties":{"formattedCitation":"{\\rtf \\super 2\\nosupersub{}}","plainCitation":"2"},"citationItems":[{"id":1026,"uris":["http://zotero.org/users/1092812/items/2HMCBDIU"],"uri":["http://zotero.org/users/1092812/items/2HMCBDIU"],"itemData":{"id":1026,"type":"article-journal","title":"Parental Smoking and Childhood Obesity: Higher Effect Estimates for Maternal Smoking in Pregnancy Compared to Paternal Smoking - A Meta-Analysis","container-title":"International Journal of Epidemiology","shortTitle":"Parental Smoking and Childhood Obesity: Higher Effect Estimates for Maternal Smoking in Pregnancy Compared to Paternal Smoking - A Meta-Analysis","author":[{"family":"Riedel","given":"C"},{"family":"Schönberger","given":"K"},{"family":"Yang","given":"S"},{"family":"Koshy","given":"G"},{"family":"Chen","given":"Y-C"},{"family":"Gopinath","given":"B"},{"family":"Ziebarth","given":"S"},{"family":"Kries","given":"R","non-dropping-particle":"von"}],"issued":{"date-parts":[["2014"]]}}}],"schema":"https://github.com/citation-style-language/schema/raw/master/csl-citation.json"} </w:instrText>
      </w:r>
      <w:r w:rsidR="00771905" w:rsidRPr="00FD64BE">
        <w:rPr>
          <w:rFonts w:ascii="Times New Roman" w:hAnsi="Times New Roman" w:cs="Times New Roman"/>
          <w:sz w:val="24"/>
          <w:szCs w:val="24"/>
          <w:lang w:val="en-US"/>
        </w:rPr>
        <w:fldChar w:fldCharType="separate"/>
      </w:r>
      <w:r w:rsidR="00BC3FD8" w:rsidRPr="00FD64BE">
        <w:rPr>
          <w:rFonts w:ascii="Times New Roman" w:hAnsi="Times New Roman" w:cs="Times New Roman"/>
          <w:sz w:val="24"/>
          <w:szCs w:val="24"/>
          <w:vertAlign w:val="superscript"/>
          <w:lang w:val="en-US"/>
        </w:rPr>
        <w:t>2</w:t>
      </w:r>
      <w:r w:rsidR="00771905" w:rsidRPr="00FD64BE">
        <w:rPr>
          <w:rFonts w:ascii="Times New Roman" w:hAnsi="Times New Roman" w:cs="Times New Roman"/>
          <w:sz w:val="24"/>
          <w:szCs w:val="24"/>
          <w:lang w:val="en-US"/>
        </w:rPr>
        <w:fldChar w:fldCharType="end"/>
      </w:r>
      <w:r w:rsidR="00943CBF" w:rsidRPr="00FD64BE">
        <w:rPr>
          <w:rFonts w:ascii="Times New Roman" w:hAnsi="Times New Roman" w:cs="Times New Roman"/>
          <w:sz w:val="24"/>
          <w:szCs w:val="24"/>
          <w:lang w:val="en-US"/>
        </w:rPr>
        <w:t>.</w:t>
      </w:r>
      <w:r w:rsidR="00FB643E" w:rsidRPr="00FD64BE">
        <w:rPr>
          <w:rFonts w:ascii="Times New Roman" w:hAnsi="Times New Roman" w:cs="Times New Roman"/>
          <w:sz w:val="24"/>
          <w:szCs w:val="24"/>
          <w:lang w:val="en-US"/>
        </w:rPr>
        <w:t xml:space="preserve"> </w:t>
      </w:r>
      <w:r w:rsidR="00210888" w:rsidRPr="00FD64BE">
        <w:rPr>
          <w:rFonts w:ascii="Times New Roman" w:hAnsi="Times New Roman" w:cs="Times New Roman"/>
          <w:sz w:val="24"/>
          <w:szCs w:val="24"/>
          <w:lang w:val="en-US"/>
        </w:rPr>
        <w:t xml:space="preserve">The association </w:t>
      </w:r>
      <w:r w:rsidR="00A745BE" w:rsidRPr="00FD64BE">
        <w:rPr>
          <w:rFonts w:ascii="Times New Roman" w:hAnsi="Times New Roman" w:cs="Times New Roman"/>
          <w:sz w:val="24"/>
          <w:szCs w:val="24"/>
          <w:lang w:val="en-US"/>
        </w:rPr>
        <w:t xml:space="preserve">with </w:t>
      </w:r>
      <w:r w:rsidR="00210888" w:rsidRPr="00FD64BE">
        <w:rPr>
          <w:rFonts w:ascii="Times New Roman" w:hAnsi="Times New Roman" w:cs="Times New Roman"/>
          <w:sz w:val="24"/>
          <w:szCs w:val="24"/>
          <w:lang w:val="en-US"/>
        </w:rPr>
        <w:t xml:space="preserve">paternal smoking however, might not only be a reflection of residual confounding. </w:t>
      </w:r>
      <w:r w:rsidR="000071B0" w:rsidRPr="00FD64BE">
        <w:rPr>
          <w:rFonts w:ascii="Times New Roman" w:hAnsi="Times New Roman" w:cs="Times New Roman"/>
          <w:sz w:val="24"/>
          <w:szCs w:val="24"/>
          <w:lang w:val="en-US"/>
        </w:rPr>
        <w:t>The</w:t>
      </w:r>
      <w:r w:rsidR="00210888" w:rsidRPr="00FD64BE">
        <w:rPr>
          <w:rFonts w:ascii="Times New Roman" w:hAnsi="Times New Roman" w:cs="Times New Roman"/>
          <w:sz w:val="24"/>
          <w:szCs w:val="24"/>
          <w:lang w:val="en-US"/>
        </w:rPr>
        <w:t>re might be a</w:t>
      </w:r>
      <w:r w:rsidR="000071B0" w:rsidRPr="00FD64BE">
        <w:rPr>
          <w:rFonts w:ascii="Times New Roman" w:hAnsi="Times New Roman" w:cs="Times New Roman"/>
          <w:sz w:val="24"/>
          <w:szCs w:val="24"/>
          <w:lang w:val="en-US"/>
        </w:rPr>
        <w:t xml:space="preserve"> genuine effect of</w:t>
      </w:r>
      <w:r w:rsidR="005930D1" w:rsidRPr="00FD64BE">
        <w:rPr>
          <w:rFonts w:ascii="Times New Roman" w:hAnsi="Times New Roman" w:cs="Times New Roman"/>
          <w:sz w:val="24"/>
          <w:szCs w:val="24"/>
          <w:lang w:val="en-US"/>
        </w:rPr>
        <w:t xml:space="preserve"> paternal smoking in pregnancy</w:t>
      </w:r>
      <w:r w:rsidR="00210888" w:rsidRPr="00FD64BE">
        <w:rPr>
          <w:rFonts w:ascii="Times New Roman" w:hAnsi="Times New Roman" w:cs="Times New Roman"/>
          <w:sz w:val="24"/>
          <w:szCs w:val="24"/>
          <w:lang w:val="en-US"/>
        </w:rPr>
        <w:t xml:space="preserve"> related to intrauterine exposure to </w:t>
      </w:r>
      <w:r w:rsidR="00956B64" w:rsidRPr="00FD64BE">
        <w:rPr>
          <w:rFonts w:ascii="Times New Roman" w:hAnsi="Times New Roman" w:cs="Times New Roman"/>
          <w:sz w:val="24"/>
          <w:szCs w:val="24"/>
          <w:lang w:val="en-US"/>
        </w:rPr>
        <w:t xml:space="preserve">small </w:t>
      </w:r>
      <w:r w:rsidR="00210888" w:rsidRPr="00FD64BE">
        <w:rPr>
          <w:rFonts w:ascii="Times New Roman" w:hAnsi="Times New Roman" w:cs="Times New Roman"/>
          <w:sz w:val="24"/>
          <w:szCs w:val="24"/>
          <w:lang w:val="en-US"/>
        </w:rPr>
        <w:t>nicotine doses resulting from maternal inhalation of father</w:t>
      </w:r>
      <w:r w:rsidR="00A745BE" w:rsidRPr="00FD64BE">
        <w:rPr>
          <w:rFonts w:ascii="Times New Roman" w:hAnsi="Times New Roman" w:cs="Times New Roman"/>
          <w:sz w:val="24"/>
          <w:szCs w:val="24"/>
          <w:lang w:val="en-US"/>
        </w:rPr>
        <w:t>’</w:t>
      </w:r>
      <w:r w:rsidR="00210888" w:rsidRPr="00FD64BE">
        <w:rPr>
          <w:rFonts w:ascii="Times New Roman" w:hAnsi="Times New Roman" w:cs="Times New Roman"/>
          <w:sz w:val="24"/>
          <w:szCs w:val="24"/>
          <w:lang w:val="en-US"/>
        </w:rPr>
        <w:t xml:space="preserve">s </w:t>
      </w:r>
      <w:r w:rsidR="00A745BE" w:rsidRPr="00FD64BE">
        <w:rPr>
          <w:rFonts w:ascii="Times New Roman" w:hAnsi="Times New Roman" w:cs="Times New Roman"/>
          <w:sz w:val="24"/>
          <w:szCs w:val="24"/>
          <w:lang w:val="en-US"/>
        </w:rPr>
        <w:t>smoke</w:t>
      </w:r>
      <w:r w:rsidR="00210888" w:rsidRPr="00FD64BE">
        <w:rPr>
          <w:rFonts w:ascii="Times New Roman" w:hAnsi="Times New Roman" w:cs="Times New Roman"/>
          <w:sz w:val="24"/>
          <w:szCs w:val="24"/>
          <w:lang w:val="en-US"/>
        </w:rPr>
        <w:t>. Th</w:t>
      </w:r>
      <w:r w:rsidR="000071B0" w:rsidRPr="00FD64BE">
        <w:rPr>
          <w:rFonts w:ascii="Times New Roman" w:hAnsi="Times New Roman" w:cs="Times New Roman"/>
          <w:sz w:val="24"/>
          <w:szCs w:val="24"/>
          <w:lang w:val="en-US"/>
        </w:rPr>
        <w:t xml:space="preserve">is </w:t>
      </w:r>
      <w:r w:rsidR="00210888" w:rsidRPr="00FD64BE">
        <w:rPr>
          <w:rFonts w:ascii="Times New Roman" w:hAnsi="Times New Roman" w:cs="Times New Roman"/>
          <w:sz w:val="24"/>
          <w:szCs w:val="24"/>
          <w:lang w:val="en-US"/>
        </w:rPr>
        <w:t xml:space="preserve">hypothesis </w:t>
      </w:r>
      <w:r w:rsidR="000071B0" w:rsidRPr="00FD64BE">
        <w:rPr>
          <w:rFonts w:ascii="Times New Roman" w:hAnsi="Times New Roman" w:cs="Times New Roman"/>
          <w:sz w:val="24"/>
          <w:szCs w:val="24"/>
          <w:lang w:val="en-US"/>
        </w:rPr>
        <w:t xml:space="preserve">would be </w:t>
      </w:r>
      <w:r w:rsidR="000071B0" w:rsidRPr="00FD64BE">
        <w:rPr>
          <w:rFonts w:ascii="Times New Roman" w:hAnsi="Times New Roman" w:cs="Times New Roman"/>
          <w:sz w:val="24"/>
          <w:szCs w:val="24"/>
          <w:lang w:val="en-US"/>
        </w:rPr>
        <w:lastRenderedPageBreak/>
        <w:t xml:space="preserve">supported by </w:t>
      </w:r>
      <w:r w:rsidR="00210888" w:rsidRPr="00FD64BE">
        <w:rPr>
          <w:rFonts w:ascii="Times New Roman" w:hAnsi="Times New Roman" w:cs="Times New Roman"/>
          <w:sz w:val="24"/>
          <w:szCs w:val="24"/>
          <w:lang w:val="en-US"/>
        </w:rPr>
        <w:t xml:space="preserve">a </w:t>
      </w:r>
      <w:r w:rsidR="0018181B" w:rsidRPr="00FD64BE">
        <w:rPr>
          <w:rFonts w:ascii="Times New Roman" w:hAnsi="Times New Roman" w:cs="Times New Roman"/>
          <w:sz w:val="24"/>
          <w:szCs w:val="24"/>
          <w:lang w:val="en-US"/>
        </w:rPr>
        <w:t>dose response relationship</w:t>
      </w:r>
      <w:r w:rsidR="000071B0" w:rsidRPr="00FD64BE">
        <w:rPr>
          <w:rFonts w:ascii="Times New Roman" w:hAnsi="Times New Roman" w:cs="Times New Roman"/>
          <w:sz w:val="24"/>
          <w:szCs w:val="24"/>
          <w:lang w:val="en-US"/>
        </w:rPr>
        <w:t xml:space="preserve"> for maternal smoking in pregnancy</w:t>
      </w:r>
      <w:r w:rsidR="00F12AC9" w:rsidRPr="00FD64BE">
        <w:rPr>
          <w:rFonts w:ascii="Times New Roman" w:hAnsi="Times New Roman" w:cs="Times New Roman"/>
          <w:sz w:val="24"/>
          <w:szCs w:val="24"/>
          <w:lang w:val="en-US"/>
        </w:rPr>
        <w:t>, if</w:t>
      </w:r>
      <w:r w:rsidR="00210888" w:rsidRPr="00FD64BE">
        <w:rPr>
          <w:rFonts w:ascii="Times New Roman" w:hAnsi="Times New Roman" w:cs="Times New Roman"/>
          <w:sz w:val="24"/>
          <w:szCs w:val="24"/>
          <w:lang w:val="en-US"/>
        </w:rPr>
        <w:t xml:space="preserve"> even small doses of maternal smoking are </w:t>
      </w:r>
      <w:r w:rsidR="00F12AC9" w:rsidRPr="00FD64BE">
        <w:rPr>
          <w:rFonts w:ascii="Times New Roman" w:hAnsi="Times New Roman" w:cs="Times New Roman"/>
          <w:sz w:val="24"/>
          <w:szCs w:val="24"/>
          <w:lang w:val="en-US"/>
        </w:rPr>
        <w:t>associated with offspring overweight.</w:t>
      </w:r>
      <w:r w:rsidR="00210888" w:rsidRPr="00FD64BE">
        <w:rPr>
          <w:rFonts w:ascii="Times New Roman" w:hAnsi="Times New Roman" w:cs="Times New Roman"/>
          <w:sz w:val="24"/>
          <w:szCs w:val="24"/>
          <w:lang w:val="en-US"/>
        </w:rPr>
        <w:t xml:space="preserve"> </w:t>
      </w:r>
      <w:r w:rsidR="001F2649" w:rsidRPr="00FD64BE">
        <w:rPr>
          <w:rFonts w:ascii="Times New Roman" w:hAnsi="Times New Roman" w:cs="Times New Roman"/>
          <w:sz w:val="24"/>
          <w:szCs w:val="24"/>
          <w:lang w:val="en-US"/>
        </w:rPr>
        <w:t xml:space="preserve"> </w:t>
      </w:r>
      <w:r w:rsidR="00F12AC9" w:rsidRPr="00FD64BE">
        <w:rPr>
          <w:rFonts w:ascii="Times New Roman" w:hAnsi="Times New Roman" w:cs="Times New Roman"/>
          <w:sz w:val="24"/>
          <w:szCs w:val="24"/>
          <w:lang w:val="en-US"/>
        </w:rPr>
        <w:t>Indeed c</w:t>
      </w:r>
      <w:r w:rsidR="00DA417F" w:rsidRPr="00FD64BE">
        <w:rPr>
          <w:rFonts w:ascii="Times New Roman" w:hAnsi="Times New Roman" w:cs="Times New Roman"/>
          <w:sz w:val="24"/>
          <w:szCs w:val="24"/>
          <w:lang w:val="en-US"/>
        </w:rPr>
        <w:t>otinine</w:t>
      </w:r>
      <w:r w:rsidR="00922198" w:rsidRPr="00FD64BE">
        <w:rPr>
          <w:rFonts w:ascii="Times New Roman" w:hAnsi="Times New Roman" w:cs="Times New Roman"/>
          <w:sz w:val="24"/>
          <w:szCs w:val="24"/>
          <w:lang w:val="en-US"/>
        </w:rPr>
        <w:t xml:space="preserve"> </w:t>
      </w:r>
      <w:r w:rsidR="00516B7B" w:rsidRPr="00FD64BE">
        <w:rPr>
          <w:rFonts w:ascii="Times New Roman" w:hAnsi="Times New Roman" w:cs="Times New Roman"/>
          <w:sz w:val="24"/>
          <w:szCs w:val="24"/>
          <w:lang w:val="en-US"/>
        </w:rPr>
        <w:t>has</w:t>
      </w:r>
      <w:r w:rsidR="00414A6A" w:rsidRPr="00FD64BE">
        <w:rPr>
          <w:rFonts w:ascii="Times New Roman" w:hAnsi="Times New Roman" w:cs="Times New Roman"/>
          <w:sz w:val="24"/>
          <w:szCs w:val="24"/>
          <w:lang w:val="en-US"/>
        </w:rPr>
        <w:t xml:space="preserve"> </w:t>
      </w:r>
      <w:r w:rsidR="00516B7B" w:rsidRPr="00FD64BE">
        <w:rPr>
          <w:rFonts w:ascii="Times New Roman" w:hAnsi="Times New Roman" w:cs="Times New Roman"/>
          <w:sz w:val="24"/>
          <w:szCs w:val="24"/>
          <w:lang w:val="en-US"/>
        </w:rPr>
        <w:t>been</w:t>
      </w:r>
      <w:r w:rsidR="00922198" w:rsidRPr="00FD64BE">
        <w:rPr>
          <w:rFonts w:ascii="Times New Roman" w:hAnsi="Times New Roman" w:cs="Times New Roman"/>
          <w:sz w:val="24"/>
          <w:szCs w:val="24"/>
          <w:lang w:val="en-US"/>
        </w:rPr>
        <w:t xml:space="preserve"> detect</w:t>
      </w:r>
      <w:r w:rsidR="00516B7B" w:rsidRPr="00FD64BE">
        <w:rPr>
          <w:rFonts w:ascii="Times New Roman" w:hAnsi="Times New Roman" w:cs="Times New Roman"/>
          <w:sz w:val="24"/>
          <w:szCs w:val="24"/>
          <w:lang w:val="en-US"/>
        </w:rPr>
        <w:t>ed</w:t>
      </w:r>
      <w:r w:rsidR="00922198" w:rsidRPr="00FD64BE">
        <w:rPr>
          <w:rFonts w:ascii="Times New Roman" w:hAnsi="Times New Roman" w:cs="Times New Roman"/>
          <w:sz w:val="24"/>
          <w:szCs w:val="24"/>
          <w:lang w:val="en-US"/>
        </w:rPr>
        <w:t xml:space="preserve"> in newborn</w:t>
      </w:r>
      <w:r w:rsidR="00422A2E" w:rsidRPr="00FD64BE">
        <w:rPr>
          <w:rFonts w:ascii="Times New Roman" w:hAnsi="Times New Roman" w:cs="Times New Roman"/>
          <w:sz w:val="24"/>
          <w:szCs w:val="24"/>
          <w:lang w:val="en-US"/>
        </w:rPr>
        <w:t>s</w:t>
      </w:r>
      <w:r w:rsidR="00DE49FD" w:rsidRPr="00FD64BE">
        <w:rPr>
          <w:rFonts w:ascii="Times New Roman" w:hAnsi="Times New Roman" w:cs="Times New Roman"/>
          <w:sz w:val="24"/>
          <w:szCs w:val="24"/>
          <w:lang w:val="en-US"/>
        </w:rPr>
        <w:t>’</w:t>
      </w:r>
      <w:r w:rsidR="00516B7B" w:rsidRPr="00FD64BE">
        <w:rPr>
          <w:rFonts w:ascii="Times New Roman" w:hAnsi="Times New Roman" w:cs="Times New Roman"/>
          <w:sz w:val="24"/>
          <w:szCs w:val="24"/>
          <w:lang w:val="en-US"/>
        </w:rPr>
        <w:t xml:space="preserve"> </w:t>
      </w:r>
      <w:r w:rsidR="00505A95" w:rsidRPr="00FD64BE">
        <w:rPr>
          <w:rFonts w:ascii="Times New Roman" w:hAnsi="Times New Roman" w:cs="Times New Roman"/>
          <w:sz w:val="24"/>
          <w:szCs w:val="24"/>
          <w:lang w:val="en-US"/>
        </w:rPr>
        <w:t xml:space="preserve">hair </w:t>
      </w:r>
      <w:r w:rsidR="00516B7B" w:rsidRPr="00FD64BE">
        <w:rPr>
          <w:rFonts w:ascii="Times New Roman" w:hAnsi="Times New Roman" w:cs="Times New Roman"/>
          <w:sz w:val="24"/>
          <w:szCs w:val="24"/>
          <w:lang w:val="en-US"/>
        </w:rPr>
        <w:t>with paternal smoking exposure alone</w:t>
      </w:r>
      <w:r w:rsidR="005930D1" w:rsidRPr="00FD64BE">
        <w:rPr>
          <w:rFonts w:ascii="Times New Roman" w:hAnsi="Times New Roman" w:cs="Times New Roman"/>
          <w:sz w:val="24"/>
          <w:szCs w:val="24"/>
          <w:lang w:val="en-US"/>
        </w:rPr>
        <w:t xml:space="preserve"> which could arise from passive inhalation</w:t>
      </w:r>
      <w:r w:rsidR="00B257AF" w:rsidRPr="00FD64BE">
        <w:rPr>
          <w:rFonts w:ascii="Times New Roman" w:hAnsi="Times New Roman" w:cs="Times New Roman"/>
          <w:sz w:val="24"/>
          <w:szCs w:val="24"/>
          <w:lang w:val="en-US"/>
        </w:rPr>
        <w:t xml:space="preserve"> by the mother</w:t>
      </w:r>
      <w:r w:rsidR="005930D1" w:rsidRPr="00FD64BE">
        <w:rPr>
          <w:rFonts w:ascii="Times New Roman" w:hAnsi="Times New Roman" w:cs="Times New Roman"/>
          <w:sz w:val="24"/>
          <w:szCs w:val="24"/>
          <w:lang w:val="en-US"/>
        </w:rPr>
        <w:t xml:space="preserve"> and transfer to fetus. These cotinine concentrations were </w:t>
      </w:r>
      <w:r w:rsidR="003032B3" w:rsidRPr="00FD64BE">
        <w:rPr>
          <w:rFonts w:ascii="Times New Roman" w:hAnsi="Times New Roman" w:cs="Times New Roman"/>
          <w:sz w:val="24"/>
          <w:szCs w:val="24"/>
          <w:lang w:val="en-US"/>
        </w:rPr>
        <w:t xml:space="preserve">within the range seen with maternal smoking </w:t>
      </w:r>
      <w:r w:rsidR="003032B3" w:rsidRPr="00FD64BE">
        <w:rPr>
          <w:rFonts w:ascii="Times New Roman" w:hAnsi="Times New Roman" w:cs="Times New Roman"/>
          <w:sz w:val="24"/>
          <w:szCs w:val="24"/>
          <w:lang w:val="en-US"/>
        </w:rPr>
        <w:fldChar w:fldCharType="begin"/>
      </w:r>
      <w:r w:rsidR="003032B3" w:rsidRPr="00FD64BE">
        <w:rPr>
          <w:rFonts w:ascii="Times New Roman" w:hAnsi="Times New Roman" w:cs="Times New Roman"/>
          <w:sz w:val="24"/>
          <w:szCs w:val="24"/>
          <w:lang w:val="en-US"/>
        </w:rPr>
        <w:instrText xml:space="preserve"> ADDIN ZOTERO_ITEM CSL_CITATION {"citationID":"LlXkMDnF","properties":{"formattedCitation":"{\\rtf \\super 20,21\\nosupersub{}}","plainCitation":"20,21"},"citationItems":[{"id":925,"uris":["http://zotero.org/users/1092812/items/4ZAD2NW7"],"uri":["http://zotero.org/users/1092812/items/4ZAD2NW7"],"itemData":{"id":925,"type":"article-journal","title":"Hair concentrations of nicotine and cotinine in women and their newborn infants","container-title":"JAMA","page":"621-3","volume":"271","issue":"8","archive_location":"8301796","abstract":"BACKGROUND: To date, no biological markers have been identified that can predict the extent of fetal exposure to the toxic constituents of cigarette smoke. A variety of xenobiotic agents have been shown to accumulate in growing hair. PATIENTS AND METHODS: We measured maternal and neonatal hair concentrations of nicotine and cotinine in 94 mother-infant pairs. Mothers who were active smokers, nonsmokers, and passive smokers and their infants were included. RESULTS: Mothers who were active smokers (n = 36) had mean (SEM) hair concentrations of 19.2 (4.9) ng/mg for nicotine and 6.3 (4.0) ng/mg for cotinine, significantly higher than concentrations in nonsmokers (n = 35) (1.2 [0.4] ng/mg for nicotine and 0.3 [0.06] ng/mg for cotinine, P &lt; .0001). Infants of smokers had mean hair concentrations of 2.4 (0.9) ng/mg for nicotine (range, 0 to 27.3 ng/mg) and 2.8 (0.8) ng/mg for cotinine (range, 0 to 12.2 ng/mg), significantly higher than concentrations in infants of nonsmokers (0.4 [0.09] ng/mg for nicotine and 0.26 [0.04] ng/mg for cotinine, P &lt; .01). Mothers with passive smoke exposure and their infants (n = 23) had significantly higher hair concentrations of nicotine (3.2 [0.8] ng/mg for mothers and 0.28 [0.05] ng/mg for infants) and cotinine (0.9 [0.3] ng/mg for mothers and 0.6 [0.15] ng/mg for infants) than nonsmoking mothers and their infants (P &lt; .01). There was a significant correlation between maternal and neonatal hair concentrations of nicotine (r = .49, P &lt; .001) or cotinine (r = .85, P = .0001). CONCLUSIONS: This is the first biochemical evidence that infants of passive smokers are at risk of measurable exposure to cigarette smoke. Hair accumulation of cigarette smoke constituents reflects long-term systemic exposure to these toxins and therefore may be well correlated with perinatal risks.","ISSN":"0098-7484 (Print) 0098-7484 (Linking)","shortTitle":"Hair concentrations of nicotine and cotinine in women and their newborn infants","journalAbbreviation":"JAMA : the journal of the American Medical Association","author":[{"family":"Eliopoulos","given":"C."},{"family":"Klein","given":"J."},{"family":"Phan","given":"M. K."},{"family":"Knie","given":"B."},{"family":"Greenwald","given":"M."},{"family":"Chitayat","given":"D."},{"family":"Koren","given":"G."}],"issued":{"date-parts":[["1994",2,23]]}}},{"id":1132,"uris":["http://zotero.org/users/1092812/items/NMPUXIJ2"],"uri":["http://zotero.org/users/1092812/items/NMPUXIJ2"],"itemData":{"id":1132,"type":"article-journal","title":"Nicotine and cotinine in maternal and neonatal hair as markers of gestational smoking","container-title":"Clinical and Investigative Medicine. Médecine Clinique Et Experimentale","page":"231-242","volume":"19","issue":"4","source":"PubMed","abstract":"OBJECTIVE: To determine the extent of fetal exposure to cigarette smoke, which cannot be clearly extrapolated from maternal reports, the authors measured concentrations of nicotine and cotinine in maternal and neonatal hair and corroborated these measures with maternal history and measures of pregnancy outcome.\nDESIGN: Prospective study of 94 mother-infant pairs.\nSETTING: Newborn nurseries of two hospitals in Toronto.\nPARTICIPANTS: 93 mothers, including active smokers, passive smokers and nonsmokers, and their newborns (including one set of twins).\nINTERVENTIONS: Hair collected from mothers and neonates shortly after birth was analysed by radio-immunoassay.\nMAIN OUTCOME MEASURES: Maternal data on demographic variables, obstetric history, diseases, drugs taken and smoking; infant data on demographic variables and birth indicators (gestational age, method of delivery, weight, head circumference, length, presence of meconium, need for resuscitation, need for special care and congenital malformations); hair concentrations of nicotine and cotinine.\nRESULTS: Neonates of active smokers had more adverse outcomes than other infants, including lower birth weight, smaller head circumference, shorter length and more perinatal complications. The difference was statistically significant. Amounts of cotinine extracted from mothers' and infants' hair showed significant differences among active smokers, passive smokers and non-smokers. When other people in the household and the mother smoked, neonatal hair concentrations of nicotine and cotinine in the infants were threefold higher than those in the infants of mothers who were the only smokers in their households.\nCONCLUSIONS: Hair concentrations of nicotine and cotinine are a powerful biological marker of the extent of intrauterine exposure to tobacco smoke.","ISSN":"0147-958X","note":"PMID: 8853571","journalAbbreviation":"Clin Invest Med","language":"eng","author":[{"family":"Eliopoulos","given":"C."},{"family":"Klein","given":"J."},{"family":"Chitayat","given":"D."},{"family":"Greenwald","given":"M."},{"family":"Koren","given":"G."}],"issued":{"date-parts":[["1996",8]]}}}],"schema":"https://github.com/citation-style-language/schema/raw/master/csl-citation.json"} </w:instrText>
      </w:r>
      <w:r w:rsidR="003032B3" w:rsidRPr="00FD64BE">
        <w:rPr>
          <w:rFonts w:ascii="Times New Roman" w:hAnsi="Times New Roman" w:cs="Times New Roman"/>
          <w:sz w:val="24"/>
          <w:szCs w:val="24"/>
          <w:lang w:val="en-US"/>
        </w:rPr>
        <w:fldChar w:fldCharType="separate"/>
      </w:r>
      <w:r w:rsidR="003032B3" w:rsidRPr="00FD64BE">
        <w:rPr>
          <w:rFonts w:ascii="Times New Roman" w:hAnsi="Times New Roman" w:cs="Times New Roman"/>
          <w:sz w:val="24"/>
          <w:szCs w:val="24"/>
          <w:vertAlign w:val="superscript"/>
          <w:lang w:val="en-US"/>
        </w:rPr>
        <w:t>20,21</w:t>
      </w:r>
      <w:r w:rsidR="003032B3" w:rsidRPr="00FD64BE">
        <w:rPr>
          <w:rFonts w:ascii="Times New Roman" w:hAnsi="Times New Roman" w:cs="Times New Roman"/>
          <w:sz w:val="24"/>
          <w:szCs w:val="24"/>
          <w:lang w:val="en-US"/>
        </w:rPr>
        <w:fldChar w:fldCharType="end"/>
      </w:r>
      <w:r w:rsidR="003032B3" w:rsidRPr="00FD64BE">
        <w:rPr>
          <w:rFonts w:ascii="Times New Roman" w:hAnsi="Times New Roman" w:cs="Times New Roman"/>
          <w:sz w:val="24"/>
          <w:szCs w:val="24"/>
          <w:lang w:val="en-US"/>
        </w:rPr>
        <w:t xml:space="preserve">. A </w:t>
      </w:r>
      <w:r w:rsidR="008313BC" w:rsidRPr="00FD64BE">
        <w:rPr>
          <w:rFonts w:ascii="Times New Roman" w:hAnsi="Times New Roman" w:cs="Times New Roman"/>
          <w:sz w:val="24"/>
          <w:szCs w:val="24"/>
          <w:lang w:val="en-US"/>
        </w:rPr>
        <w:t xml:space="preserve">dose response relationship of maternal smoking and offspring overweight or obesity was detected in some </w:t>
      </w:r>
      <w:r w:rsidR="008313BC" w:rsidRPr="00FD64BE">
        <w:rPr>
          <w:rFonts w:ascii="Times New Roman" w:hAnsi="Times New Roman" w:cs="Times New Roman"/>
          <w:sz w:val="24"/>
          <w:szCs w:val="24"/>
          <w:lang w:val="en-US"/>
        </w:rPr>
        <w:fldChar w:fldCharType="begin"/>
      </w:r>
      <w:r w:rsidR="008313BC" w:rsidRPr="00FD64BE">
        <w:rPr>
          <w:rFonts w:ascii="Times New Roman" w:hAnsi="Times New Roman" w:cs="Times New Roman"/>
          <w:sz w:val="24"/>
          <w:szCs w:val="24"/>
          <w:lang w:val="en-US"/>
        </w:rPr>
        <w:instrText xml:space="preserve"> ADDIN ZOTERO_ITEM CSL_CITATION {"citationID":"vlsPPzG6","properties":{"formattedCitation":"{\\rtf \\super 22\\uc0\\u8211{}33\\nosupersub{}}","plainCitation":"22–33"},"citationItems":[{"id":869,"uris":["http://zotero.org/users/1092812/items/9T6Z2Q3S"],"uri":["http://zotero.org/users/1092812/items/9T6Z2Q3S"],"itemData":{"id":869,"type":"article-journal","title":"Risk of childhood overweight after exposure to tobacco smoking in prenatal and early postnatal life","container-title":"PloS One","page":"e109184","volume":"9","issue":"10","source":"PubMed","abstract":"OBJECTIVE: To investigate the association between exposure to mothers smoking during prenatal and early postnatal life and risk of overweight at age 7 years, while taking birth weight into account.\nMETHODS: From the Danish National Birth Cohort a total of 32,747 families were identified with available information on maternal smoking status in child's pre- and postnatal life and child's birth weight, and weight and height at age 7 years. Outcome was overweight according to the International Obesity Task Force gender and age specific body mass index. Smoking exposure was categorized into four groups: no exposure (n = 25,076); exposure only during pregnancy (n = 3,343); exposure only postnatally (n = 140); and exposure during pregnancy and postnatally (n = 4,188). Risk of overweight according to smoking status as well as dose-response relationships were estimated by crude and adjusted odds ratios using logistic regression models.\nRESULTS: Exposure to smoking only during pregnancy, or both during pregnancy and postnatally were both significantly associated with overweight at 7 years of age (OR: 1.31, 95% CI: 1.15-1.48, and OR: 1.76, 95% CI: 1.58-1.97, respectively). Analyses excluding children with low birth weight (&lt;2,500 gram) revealed similar results. A significant prenatal dose-response relationship was found. Per one additional cigarette smoked per day an increase in risk of overweight was observed (OR: 1.02, 95% CI: 1.01-1.03). When adjusting for quantity of smoking during pregnancy, prolonged exposure after birth further increased the risk of later overweight in the children (OR 1.28, 95% CI:1.09-1.50) compared with exposure only in the prenatal period.\nCONCLUSIONS: Mother's perinatal smoking increased child's OR of overweight at age 7 years irrespective of birth weight, and with higher OR if exposed both during pregnancy and in early postnatal life. Clear dose-response relationships were observed, which emphasizes the need for prevention of any tobacco exposure of infants.","DOI":"10.1371/journal.pone.0109184","ISSN":"1932-6203","note":"PMID: 25310824\nPMCID: PMC4195647","journalAbbreviation":"PLoS ONE","language":"eng","author":[{"family":"Møller","given":"Susanne Eifer"},{"family":"Ajslev","given":"Teresa Adeltoft"},{"family":"Andersen","given":"Camilla Schou"},{"family":"Dalgård","given":"Christine"},{"family":"Sørensen","given":"Thorkild I. A."}],"issued":{"date-parts":[["2014"]]}}},{"id":840,"uris":["http://zotero.org/users/1092812/items/459VGU7W"],"uri":["http://zotero.org/users/1092812/items/459VGU7W"],"itemData":{"id":840,"type":"article-journal","title":"Association of early and late maternal smoking during pregnancy with offspring body mass index at 4 to 5 years of age","container-title":"Journal of Developmental Origins of Health and Disease","page":"485-492","volume":"6","issue":"06","source":"CrossRef","DOI":"10.1017/S2040174415007151","ISSN":"2040-1744, 2040-1752","language":"en","author":[{"family":"Grzeskowiak","given":"L. E."},{"family":"Hodyl","given":"N. A."},{"family":"Stark","given":"M. J."},{"family":"Morrison","given":"J. L."},{"family":"Clifton","given":"V. L."}],"issued":{"date-parts":[["2015",12]]}}},{"id":946,"uris":["http://zotero.org/users/1092812/items/3TWB4XRG"],"uri":["http://zotero.org/users/1092812/items/3TWB4XRG"],"itemData":{"id":946,"type":"article-journal","title":"Maternal smoking during pregnancy and offspring trajectories of height and adiposity: comparing maternal and paternal associations","container-title":"Int J Epidemiol","page":"722-32","volume":"41","issue":"3","archive_location":"22407859","DOI":"10.1093/ije/dys025","ISSN":"1464-3685 (Electronic) 0300-5771 (Linking)","shortTitle":"Maternal smoking during pregnancy and offspring trajectories of height and adiposity: comparing maternal and paternal associations","language":"eng","author":[{"family":"Howe","given":"L. D."},{"family":"Matijasevich","given":"A."},{"family":"Tilling","given":"K."},{"family":"Brion","given":"M. J."},{"family":"Leary","given":"S. D."},{"family":"Smith","given":"G. D."},{"family":"Lawlor","given":"D. A."}],"issued":{"date-parts":[["2012",6]]}}},{"id":849,"uris":["http://zotero.org/users/1092812/items/GK4FIEKR"],"uri":["http://zotero.org/users/1092812/items/GK4FIEKR"],"itemData":{"id":849,"type":"article-journal","title":"Dose response association of pregnancy cigarette smoke exposure, childhood stature, overweight and obesity","container-title":"European Journal of Public Health","page":"286-291","volume":"21","issue":"3","source":"PubMed","abstract":"BACKGROUND: The combined dose response effects of pregnancy cigarette smoke exposure on childhood overweight, obesity and short stature have not been reported.\nMETHOD: A community based cross-sectional survey of 3038 children aged 5-11 years from 15 primary schools in Merseyside, UK. Self-completed parental questionnaires were used for family characteristics, socio-economic status and parental smoking practices. Children were measured for height and weight and z-scores calculated for parental smoking categories.\nRESULTS: Of 689 (34.0%) mothers who smoked during pregnancy 50.5% smoked ten or more cigarettes daily (heavy smokers). Children of maternal non-smokers had prevalence estimates for overweight, obesity and short stature of 25, 9.6 and 3.2%, respectively. Prevalence estimates were higher in children of mothers who were heavy smokers during pregnancy, 31.5% (P = 0.001), 15.6% (P &lt; 0.001) and 5.5% (P = 0.001), respectively. Mean height for age z-scores was lower among heavy maternal (P &lt; 0.001) and paternal smokers (P &lt; 0.01) compared to non-smokers. Childhood overweight, obesity or short stature were all associated with heavy maternal smoking during pregnancy (all P &lt; 0.001). Mean body mass index (BMI) z-scores were higher in boys of mothers who smoked (P = 0.043). The adjusted odds ratio for short stature in children of heavy maternal smokers was 2.76 (95% CI 1.21-6.33) and 4.28 (1.37-13.37) if both parents were heavy smokers. The adjusted OR for obesity in children of maternal smokers was 1.61(1.19-2.18). The population attributable risk for short stature was 8.8% (1.1-22.7) for heavy maternal smokers.\nCONCLUSION: A dose-response association was observed between pregnancy smoking exposure, short stature and obesity.","DOI":"10.1093/eurpub/ckq173","ISSN":"1464-360X","note":"PMID: 21126981","journalAbbreviation":"Eur J Public Health","language":"eng","author":[{"family":"Koshy","given":"Gibby"},{"family":"Delpisheh","given":"Ali"},{"family":"Brabin","given":"Bernard J."}],"issued":{"date-parts":[["2011",6]]}}},{"id":853,"uris":["http://zotero.org/users/1092812/items/GT6F4KA7"],"uri":["http://zotero.org/users/1092812/items/GT6F4KA7"],"itemData":{"id":853,"type":"article-journal","title":"Dose-response associations between maternal smoking during pregnancy and subsequent childhood obesity: effect modification by maternal race/ethnicity in a low-income US cohort","container-title":"American Journal of Epidemiology","page":"995-1007","volume":"168","issue":"9","source":"PubMed","abstract":"Studies suggest that children exposed to cigarette smoke in utero are at risk of becoming obese. Few researchers have evaluated the dose-response association between maternal smoking during pregnancy and childhood obesity or whether this association varies by maternal race/ethnicity. The authors obtained retrospective cohort data by linking records from the Pregnancy Nutrition Surveillance System and the Pediatric Nutrition Surveillance System on 155,411 low-income children born during 1995-2001 in 9 US states and 2 tribal nations. The authors examined maternal smoking status, duration of smoking, quantity of smoking, and both duration and quantity combined. Childhood obesity was based on a body mass index greater than or equal to the 95th percentile for sex and age, assessed at age 2-4 years. Maternal race/ethnicity modified the association between smoking during pregnancy and childhood obesity. Among non-Hispanic White mothers, both duration and quantity of smoking were positively associated with childhood obesity in a dose-response manner. Among non-Hispanic Black mothers, only heavy smoking was positively associated with childhood obesity. Among Hispanics, American Indians/Alaska Natives, and Asians/Pacific Islanders, smoking was not associated with childhood obesity. The inconsistent association between smoking during pregnancy and childhood obesity across race/ethnicity categories merits further investigation into potential explanations for this variation, which may include confounding, reporting bias, or unexplored biologic mechanisms.","DOI":"10.1093/aje/kwn223","ISSN":"1476-6256","note":"PMID: 18801886","shortTitle":"Dose-response associations between maternal smoking during pregnancy and subsequent childhood obesity","journalAbbreviation":"Am. J. Epidemiol.","language":"eng","author":[{"family":"Sharma","given":"Andrea J."},{"family":"Cogswell","given":"Mary E."},{"family":"Li","given":"Ruowei"}],"issued":{"date-parts":[["2008",11,1]]}}},{"id":857,"uris":["http://zotero.org/users/1092812/items/2797Q2KC"],"uri":["http://zotero.org/users/1092812/items/2797Q2KC"],"itemData":{"id":857,"type":"article-journal","title":"Does maternal smoking during pregnancy cause childhood overweight?","container-title":"Paediatric and Perinatal Epidemiology","page":"171-179","volume":"17","issue":"2","source":"PubMed","abstract":"The objective of this study was to examine a possible association between maternal smoking in pregnancy and childhood overweight. From a population-based cohort of 5722 women from Trondheim, Bergen (Norway) and Uppsala (Sweden) enrolled in early pregnancy during 1986-92, a random sample of 482 women was selected for participation. They were followed up throughout pregnancy, and their children from birth until 5 years of age. Data on maternal smoking and diet, socio-economic determinants and breast feeding were recorded prospectively. During pregnancy and childhood, anthropometric measures were also recorded. Maternal smoking status was based on reported number of cigarettes smoked in week 17 of pregnancy. Child overweight was defined by body mass index (BMI) and sum of skinfold thickness (SFT) &gt;or= 85th percentile at 5 years of age. Children of mothers who smoked in pregnancy had increased risk of overweight at 5 years of age (RR 2.5, 95% CI 1.5, 4.2 for BMI; and RR 1.8, 95% CI 1.1, 3.0 for SFT). Adjusting for maternal diet, breast feeding, maternal obesity and socio-economic status did not suggest confounding. However, adjustment for birthweight increased the observed risk. A linear increase in BMI and SFT was observed with increasing number of cigarettes smoked. In conclusion, smoking during pregnancy may be a risk factor for development of childhood overweight. This study may support the hypothesis of 'fetal origin of adult disease', but the risk of overweight associated with smoking during pregnancy was independent of intrauterine growth retardation, and may thus be attributed to specific effects of cigarette smoke.","ISSN":"0269-5022","note":"PMID: 12675784","journalAbbreviation":"Paediatr Perinat Epidemiol","language":"eng","author":[{"family":"Widerøe","given":"Marius"},{"family":"Vik","given":"Torstein"},{"family":"Jacobsen","given":"Geir"},{"family":"Bakketeig","given":"Leiv S."}],"issued":{"date-parts":[["2003",4]]}}},{"id":1050,"uris":["http://zotero.org/users/1092812/items/F5CWQZZG"],"uri":["http://zotero.org/users/1092812/items/F5CWQZZG"],"itemData":{"id":1050,"type":"article-journal","title":"Parental smoking and childhood obesity--is maternal smoking in pregnancy the critical exposure?","container-title":"Int J Epidemiol","page":"210-6","volume":"37","issue":"1","archive_location":"18056122","abstract":"BACKGROUND: The concept of priming of childhood obesity by prenatal exposure to maternal smoking is based on a number of consistent studies. A recent paper found similar associations between paternal smoking and childhood obesity, questioning the presumed causal effect attributed to the prenatal exposure. Is the relation to paternal smoking consistent? Does it explain the effect of maternal smoking before or in pregnancy? METHODS: Data from a cross sectional study on 5899 children in the setting of the 2005 school entrance health examinations in Bavaria were analysed. Associations between paternal smoking or maternal smoking before or in pregnancy and childhood obesity were assessed with adjustment for potential confounders. RESULTS: The children's mean age was 5.8 years. The unadjusted odds ratio for obesity and paternal smoking was 2.0 (95% CI: 1.5, 2.6) and similar to that for maternal smoking before or in pregnancy with 2.3 (95% CI: 1.8, 3.1). After adjustment for a number of potential confounders and paternal smoking at interview the odds ratio for maternal smoking before or in pregnancy and childhood obesity was 1.9 (95% CI: 1.3, 2.7). There was no evidence for interaction between paternal smoking and maternal smoking before or in pregnancy (P = 0.38). CONCLUSIONS: Although of similar magnitude, the association of paternal smoking could only partially explain the effect of maternal smoking before or in pregnancy on childhood obesity. Whether this persistent association reflects residual confounding or causality is unclear.","DOI":"10.1093/ije/dym239","ISSN":"1464-3685 (Electronic) 0300-5771 (Linking)","shortTitle":"Parental smoking and childhood obesity--is maternal smoking in pregnancy the critical exposure?","journalAbbreviation":"International journal of epidemiology","author":[{"family":"Kries","given":"R.","non-dropping-particle":"von"},{"family":"Bolte","given":"G."},{"family":"Baghi","given":"L."},{"family":"Toschke","given":"A. M."},{"family":"Group","given":"G. M. E. Study"}],"issued":{"date-parts":[["2008",2]]}}},{"id":843,"uris":["http://zotero.org/users/1092812/items/PTU65BZV"],"uri":["http://zotero.org/users/1092812/items/PTU65BZV"],"itemData":{"id":843,"type":"article-journal","title":"Offspring from families at high risk for alcohol dependence: increased body mass index in association with prenatal exposure to cigarettes but not alcohol","container-title":"Psychiatry Research","page":"203-216","volume":"135","issue":"3","source":"PubMed","abstract":"The prevalence of overweight and obese children is increasing, a tendency that can be expected to increase the risk of adverse outcomes in adulthood. The aim of this study was to determine if prenatal exposure to alcohol, cigarettes, and street drugs would be associated with differences in body mass index (BMI) in childhood and adolescence in offspring from families at high and low genetic risk for developing alcohol dependence. Annual follow-up of offspring (N = 288) provided 1200 height and weight assessments for analysis. Maternal substance use data were available for 235 offspring from families stratified for familial/genetic risk for alcohol dependence (high or low risk), providing the opportunity to assess prenatal exposure and familial/genetic risk in relation to BMI in the offspring. When data were grouped by the presence or absence of any prenatal cigarette exposure, a significant difference in offspring BMI was seen for 8- to 11-year-olds. Significant group differences were also seen at ages 12-15 and 16-18 years. A dose-response relationship between cigarette use by the mother and offspring BMI was also seen. With the strong tendency for individuals who are overweight in childhood and adolescence to become overweight adults, prenatal exposure to nicotine may be a harbinger of increased risk for numerous adult-onset, weight-related health problems.","DOI":"10.1016/j.psychres.2005.04.003","ISSN":"0165-1781","note":"PMID: 16000226\nPMCID: PMC3286006","shortTitle":"Offspring from families at high risk for alcohol dependence","journalAbbreviation":"Psychiatry Res","language":"eng","author":[{"family":"Hill","given":"Shirley Y."},{"family":"Shen","given":"Sa"},{"family":"Locke Wellman","given":"Jeannette"},{"family":"Rickin","given":"Eric"},{"family":"Lowers","given":"Lisa"}],"issued":{"date-parts":[["2005",6,30]]}}},{"id":904,"uris":["http://zotero.org/users/1092812/items/CMWJQHSJ"],"uri":["http://zotero.org/users/1092812/items/CMWJQHSJ"],"itemData":{"id":904,"type":"article-journal","title":"Maternal smoking during pregnancy in relation to child overweight: follow-up to age 8 years","container-title":"Int J Epidemiol","page":"121-30","volume":"35","issue":"1","archive_location":"16260450","DOI":"10.1093/ije/dyi218","ISSN":"0300-5771 (Print) 0300-5771 (Linking)","shortTitle":"Maternal smoking during pregnancy in relation to child overweight: follow-up to age 8 years","language":"eng","author":[{"family":"Chen","given":"A."},{"family":"Pennell","given":"M. L."},{"family":"Klebanoff","given":"M. A."},{"family":"Rogan","given":"W. J."},{"family":"Longnecker","given":"M. P."}],"issued":{"date-parts":[["2006",2]]}}},{"id":1021,"uris":["http://zotero.org/users/1092812/items/T8964BJS"],"uri":["http://zotero.org/users/1092812/items/T8964BJS"],"itemData":{"id":1021,"type":"article-journal","title":"Early life risk factors for obesity in childhood: cohort study","container-title":"BMJ","page":"1357","volume":"330","issue":"7504","archive_location":"15908441","DOI":"10.1136/bmj.38470.670903.E0","ISSN":"1756-1833 (Electronic) 0959-535X (Linking)","shortTitle":"Early life risk factors for obesity in childhood: cohort study","language":"eng","author":[{"family":"Reilly","given":"J. J."},{"family":"Armstrong","given":"J."},{"family":"Dorosty","given":"A. R."},{"family":"Emmett","given":"P. M."},{"family":"Ness","given":"A."},{"family":"Rogers","given":"I."},{"family":"Steer","given":"C."},{"family":"Sherriff","given":"A."}],"issued":{"date-parts":[["2005",6,11]]}}},{"id":1017,"uris":["http://zotero.org/users/1092812/items/JE4R9DWK"],"uri":["http://zotero.org/users/1092812/items/JE4R9DWK"],"itemData":{"id":1017,"type":"article-journal","title":"Fetal environment and subsequent obesity: a study of maternal smoking","container-title":"Int J Epidemiol","page":"413-9","volume":"31","issue":"2","archive_location":"11980805","ISSN":"0300-5771 (Print) 0300-5771 (Linking)","shortTitle":"Fetal environment and subsequent obesity: a study of maternal smoking","language":"eng","author":[{"family":"Power","given":"C."},{"family":"Jefferis","given":"B. J."}],"issued":{"date-parts":[["2002",4]]}}},{"id":874,"uris":["http://zotero.org/users/1092812/items/TPCSN3EV"],"uri":["http://zotero.org/users/1092812/items/TPCSN3EV"],"itemData":{"id":874,"type":"article-journal","title":"Parental smoking during pregnancy and offspring cardio-metabolic risk factors at ages 17 and 32","container-title":"Atherosclerosis","page":"430-437","volume":"235","issue":"2","source":"CrossRef","DOI":"10.1016/j.atherosclerosis.2014.05.937","ISSN":"00219150","language":"en","author":[{"family":"Dior","given":"Uri P."},{"family":"Lawrence","given":"Gabriella M."},{"family":"Sitlani","given":"Colleen"},{"family":"Enquobahrie","given":"Daniel"},{"family":"Manor","given":"Orly"},{"family":"Siscovick","given":"David S."},{"family":"Friedlander","given":"Yechiel"},{"family":"Hochner","given":"Hagit"}],"issued":{"date-parts":[["2014",8]]}}}],"schema":"https://github.com/citation-style-language/schema/raw/master/csl-citation.json"} </w:instrText>
      </w:r>
      <w:r w:rsidR="008313BC" w:rsidRPr="00FD64BE">
        <w:rPr>
          <w:rFonts w:ascii="Times New Roman" w:hAnsi="Times New Roman" w:cs="Times New Roman"/>
          <w:sz w:val="24"/>
          <w:szCs w:val="24"/>
          <w:lang w:val="en-US"/>
        </w:rPr>
        <w:fldChar w:fldCharType="separate"/>
      </w:r>
      <w:r w:rsidR="008313BC" w:rsidRPr="00FD64BE">
        <w:rPr>
          <w:rFonts w:ascii="Times New Roman" w:hAnsi="Times New Roman" w:cs="Times New Roman"/>
          <w:sz w:val="24"/>
          <w:szCs w:val="24"/>
          <w:vertAlign w:val="superscript"/>
        </w:rPr>
        <w:t>22–33</w:t>
      </w:r>
      <w:r w:rsidR="008313BC" w:rsidRPr="00FD64BE">
        <w:rPr>
          <w:rFonts w:ascii="Times New Roman" w:hAnsi="Times New Roman" w:cs="Times New Roman"/>
          <w:sz w:val="24"/>
          <w:szCs w:val="24"/>
          <w:lang w:val="en-US"/>
        </w:rPr>
        <w:fldChar w:fldCharType="end"/>
      </w:r>
      <w:r w:rsidR="008313BC" w:rsidRPr="00FD64BE">
        <w:rPr>
          <w:rFonts w:ascii="Times New Roman" w:hAnsi="Times New Roman" w:cs="Times New Roman"/>
          <w:sz w:val="24"/>
          <w:szCs w:val="24"/>
          <w:lang w:val="en-US"/>
        </w:rPr>
        <w:t xml:space="preserve">, but not in all studies </w:t>
      </w:r>
      <w:r w:rsidR="008313BC" w:rsidRPr="00FD64BE">
        <w:rPr>
          <w:rFonts w:ascii="Times New Roman" w:hAnsi="Times New Roman" w:cs="Times New Roman"/>
          <w:sz w:val="24"/>
          <w:szCs w:val="24"/>
          <w:lang w:val="en-US"/>
        </w:rPr>
        <w:fldChar w:fldCharType="begin"/>
      </w:r>
      <w:r w:rsidR="008313BC" w:rsidRPr="00FD64BE">
        <w:rPr>
          <w:rFonts w:ascii="Times New Roman" w:hAnsi="Times New Roman" w:cs="Times New Roman"/>
          <w:sz w:val="24"/>
          <w:szCs w:val="24"/>
          <w:lang w:val="en-US"/>
        </w:rPr>
        <w:instrText xml:space="preserve"> ADDIN ZOTERO_ITEM CSL_CITATION {"citationID":"bFXHYyFf","properties":{"formattedCitation":"{\\rtf \\super 19,34\\uc0\\u8211{}36\\nosupersub{}}","plainCitation":"19,34–36"},"citationItems":[{"id":859,"uris":["http://zotero.org/users/1092812/items/GWBI9BFV"],"uri":["http://zotero.org/users/1092812/items/GWBI9BFV"],"itemData":{"id":859,"type":"article-journal","title":"Maternal smoking during pregnancy and children's cognitive and physical development: a causal risk factor?","container-title":"American Journal of Epidemiology","page":"522-531","volume":"168","issue":"5","source":"PubMed","abstract":"There remains considerable debate regarding the effects of maternal smoking during pregnancy on children's growth and development. Evidence that exposure to maternal smoking during pregnancy is associated with numerous adverse outcomes is contradicted by research suggesting that these associations are spurious. The authors investigated the relation between maternal smoking during pregnancy and 14 developmental outcomes of children from birth through age 7 years, using data from the Collaborative Perinatal Project (1959-1974; n = 52,919). In addition to adjusting for potential confounders measured contemporaneously with maternal smoking, the authors fitted conditional fixed-effects models among siblings that controlled for unmeasured confounders. Results from the conditional analyses indicated a birth weight difference of -85.63 g associated with smoking of &gt;or=20 cigarettes daily during pregnancy (95% confidence interval: -131.91, -39.34) and 2.73 times' higher odds of being overweight at age 7 years (95% confidence interval: 1.30, 5.71). However, the associations between maternal smoking and 12 other outcomes studied (including Apgar score, intelligence, academic achievement, conduct problems, and asthma) were entirely eliminated after adjustment for measured and unmeasured confounders. The authors conclude that the hypothesized effects of maternal smoking during pregnancy on these outcomes either are not present or are not distinguishable from a broader range of familial factors associated with maternal smoking.","DOI":"10.1093/aje/kwn175","ISSN":"1476-6256","note":"PMID: 18653646\nPMCID: PMC2597003","shortTitle":"Maternal smoking during pregnancy and children's cognitive and physical development","journalAbbreviation":"Am. J. Epidemiol.","language":"eng","author":[{"family":"Gilman","given":"Stephen E."},{"family":"Gardener","given":"Hannah"},{"family":"Buka","given":"Stephen L."}],"issued":{"date-parts":[["2008",9,1]]}}},{"id":836,"uris":["http://zotero.org/users/1092812/items/AQCCF87X"],"uri":["http://zotero.org/users/1092812/items/AQCCF87X"],"itemData":{"id":836,"type":"article-journal","title":"Maternal smoking during pregnancy and subcutaneous fat mass in early childhood. The Generation R Study","container-title":"European Journal of Epidemiology","page":"295-304","volume":"26","issue":"4","source":"PubMed","abstract":"Maternal smoking during pregnancy increases the risk of obesity in the offspring. Not much is known about the associations with other measures of body composition. We assessed the associations of maternal smoking during pregnancy with the development of subcutaneous fat mass measured as peripheral and central skinfold thickness measurements in early childhood, in a population-based prospective cohort study from early fetal life onward in the city of Rotterdam, The Netherlands. The study was performed in 907 mothers and their children at the ages of 1.5, 6 and 24 months. As compared to non-smoking mothers, mothers who continued smoking during pregnancy were more likely to have a younger age and a lower educational level. Their children had a lower birth weight, higher risk of small size for gestational age and were breastfed for a shorter duration (P-values &lt;0.01). We did not observe differences in peripheral, central and total subcutaneous fat mass between the offspring of non-smoking mothers, mothers who smoked in first trimester only and mothers who continued smoking during pregnancy (P &gt; 0.05). Also, the reported number of cigarettes smoked by mothers in both first and third trimester of pregnancy were not associated with peripheral, central and total subcutaneous fat mass in the offspring at the ages of 1.5, 6 and 24 months. Our findings suggest that fetal exposure to cigarette smoke during pregnancy does not influence subcutaneous fat mass in early childhood. Follow-up studies are needed in children at older ages and to identify associations of maternal smoking during pregnancy with other measures of body composition.","DOI":"10.1007/s10654-010-9544-3","ISSN":"1573-7284","note":"PMID: 21229294\nPMCID: PMC3088815","journalAbbreviation":"Eur. J. Epidemiol.","language":"eng","author":[{"family":"Durmuş","given":"Büşra"},{"family":"Ay","given":"Lamise"},{"family":"Hokken-Koelega","given":"Anita C. S."},{"family":"Raat","given":"Hein"},{"family":"Hofman","given":"Albert"},{"family":"Steegers","given":"Eric A. P."},{"family":"Jaddoe","given":"Vincent W. V."}],"issued":{"date-parts":[["2011",4]]}}},{"id":838,"uris":["http://zotero.org/users/1092812/items/B9N5M9NA"],"uri":["http://zotero.org/users/1092812/items/B9N5M9NA"],"itemData":{"id":838,"type":"article-journal","title":"Maternal smoking during pregnancy and childhood obesity: results from the CESAR Study","container-title":"Maternal and Child Health Journal","page":"985-992","volume":"15","issue":"7","source":"PubMed","abstract":"Childhood obesity is a worldwide public health concern. Recent studies from high income countries have demonstrated associations between maternal smoking during pregnancy and children's excess body weight. We examine associations between maternal smoking during pregnancy and children's overweight or obesity, in six countries in the less affluent Central/Eastern European region. Questionnaire data were analysed, for 8,926 singleton children aged 9-12 years. Country-specific odds ratios for effects of maternal smoking during pregnancy on being overweight, and on obesity, were estimated using logistic regression. Heterogeneity between country-specific results, and mean effects (allowing for heterogeneity) were estimated. Positive associations between maternal smoking and overweight were seen in all countries but Romania. While not individually statistically significant, the mean odds ratio was 1.26 (95% CI 1.03-1.55), with no evidence of between-country heterogeneity. Obese children were few (2.7%), and associations between obesity and maternal smoking during pregnancy were more heterogeneous, with odds ratios ranging from 0.71 (0.32-1.57) in Poland to 5.49 (2.11-14.30) in Slovakia. Between-country heterogeneity was strongly related to average persons-per-room, a possible socioeconomic indicator, with stronger associations where households were less crowded. Estimates of dose-response relationships tended to be small and non-significant, even when pooled. Our results provide evidence of a link between maternal smoking in pregnancy and childhood overweight. Associations with obesity, though strong in some countries, were less consistent. Maternal smoking may confer an addition to a child's potential for obesity, which is more likely to be realised in affluent conditions.","DOI":"10.1007/s10995-009-0543-5","ISSN":"1573-6628","note":"PMID: 19949970","shortTitle":"Maternal smoking during pregnancy and childhood obesity","journalAbbreviation":"Matern Child Health J","language":"eng","author":[{"family":"Gorog","given":"Krisztian"},{"family":"Pattenden","given":"Sam"},{"family":"Antova","given":"Temenuga"},{"family":"Niciu","given":"Emilia"},{"family":"Rudnai","given":"Peter"},{"family":"Scholtens","given":"Salome"},{"family":"Splichalova","given":"Anna"},{"family":"Slotova","given":"Katarina"},{"family":"Vokó","given":"Zoltán"},{"family":"Zlotkowska","given":"Renata"},{"family":"Houthuijs","given":"Danny"}],"issued":{"date-parts":[["2011",10]]}}},{"id":875,"uris":["http://zotero.org/users/1092812/items/U8CPUTD9"],"uri":["http://zotero.org/users/1092812/items/U8CPUTD9"],"itemData":{"id":875,"type":"article-journal","title":"Trajectory of Adolescent Obesity: Exploring the Impact of Prenatal to Childhood Experiences","container-title":"Journal of Child and Family Studies","page":"1090-1101","volume":"23","issue":"6","source":"CrossRef","DOI":"10.1007/s10826-013-9766-6","ISSN":"1062-1024, 1573-2843","shortTitle":"Trajectory of Adolescent Obesity","language":"en","author":[{"family":"Huang","given":"David Y. C."},{"family":"Lanza","given":"H. Isabella"},{"family":"Anglin","given":"M. Douglas"}],"issued":{"date-parts":[["2014",8]]}}}],"schema":"https://github.com/citation-style-language/schema/raw/master/csl-citation.json"} </w:instrText>
      </w:r>
      <w:r w:rsidR="008313BC" w:rsidRPr="00FD64BE">
        <w:rPr>
          <w:rFonts w:ascii="Times New Roman" w:hAnsi="Times New Roman" w:cs="Times New Roman"/>
          <w:sz w:val="24"/>
          <w:szCs w:val="24"/>
          <w:lang w:val="en-US"/>
        </w:rPr>
        <w:fldChar w:fldCharType="separate"/>
      </w:r>
      <w:r w:rsidR="008313BC" w:rsidRPr="00FD64BE">
        <w:rPr>
          <w:rFonts w:ascii="Times New Roman" w:hAnsi="Times New Roman" w:cs="Times New Roman"/>
          <w:sz w:val="24"/>
          <w:szCs w:val="24"/>
          <w:vertAlign w:val="superscript"/>
          <w:lang w:val="en-US"/>
        </w:rPr>
        <w:t>19,34–36</w:t>
      </w:r>
      <w:r w:rsidR="008313BC" w:rsidRPr="00FD64BE">
        <w:rPr>
          <w:rFonts w:ascii="Times New Roman" w:hAnsi="Times New Roman" w:cs="Times New Roman"/>
          <w:sz w:val="24"/>
          <w:szCs w:val="24"/>
          <w:lang w:val="en-US"/>
        </w:rPr>
        <w:fldChar w:fldCharType="end"/>
      </w:r>
      <w:r w:rsidR="003032B3" w:rsidRPr="00FD64BE">
        <w:rPr>
          <w:rFonts w:ascii="Times New Roman" w:hAnsi="Times New Roman" w:cs="Times New Roman"/>
          <w:sz w:val="24"/>
          <w:szCs w:val="24"/>
          <w:lang w:val="en-US"/>
        </w:rPr>
        <w:t>, which may be due to different confounders considered and difference in categorization of the dose of maternal smoking. An individual patient data (IPD) meta-analysis allows for uniform assessment of the dose-response in all included studies.</w:t>
      </w:r>
    </w:p>
    <w:p w14:paraId="72A573FD" w14:textId="2D500055" w:rsidR="0067530F" w:rsidRPr="00FD64BE" w:rsidRDefault="00D13BED">
      <w:pPr>
        <w:spacing w:line="480" w:lineRule="auto"/>
        <w:rPr>
          <w:rFonts w:ascii="Times New Roman" w:hAnsi="Times New Roman" w:cs="Times New Roman"/>
          <w:sz w:val="24"/>
          <w:szCs w:val="24"/>
          <w:lang w:val="en-US"/>
        </w:rPr>
      </w:pPr>
      <w:r w:rsidRPr="00FD64BE">
        <w:rPr>
          <w:rFonts w:ascii="Times New Roman" w:hAnsi="Times New Roman" w:cs="Times New Roman"/>
          <w:sz w:val="24"/>
          <w:szCs w:val="24"/>
          <w:lang w:val="en-US"/>
        </w:rPr>
        <w:t>There are several meta-analyse</w:t>
      </w:r>
      <w:r w:rsidR="00E148C8" w:rsidRPr="00FD64BE">
        <w:rPr>
          <w:rFonts w:ascii="Times New Roman" w:hAnsi="Times New Roman" w:cs="Times New Roman"/>
          <w:sz w:val="24"/>
          <w:szCs w:val="24"/>
          <w:lang w:val="en-US"/>
        </w:rPr>
        <w:t>s</w:t>
      </w:r>
      <w:r w:rsidRPr="00FD64BE">
        <w:rPr>
          <w:rFonts w:ascii="Times New Roman" w:hAnsi="Times New Roman" w:cs="Times New Roman"/>
          <w:sz w:val="24"/>
          <w:szCs w:val="24"/>
          <w:lang w:val="en-US"/>
        </w:rPr>
        <w:t xml:space="preserve"> o</w:t>
      </w:r>
      <w:r w:rsidR="00806C00" w:rsidRPr="00FD64BE">
        <w:rPr>
          <w:rFonts w:ascii="Times New Roman" w:hAnsi="Times New Roman" w:cs="Times New Roman"/>
          <w:sz w:val="24"/>
          <w:szCs w:val="24"/>
          <w:lang w:val="en-US"/>
        </w:rPr>
        <w:t>f</w:t>
      </w:r>
      <w:r w:rsidRPr="00FD64BE">
        <w:rPr>
          <w:rFonts w:ascii="Times New Roman" w:hAnsi="Times New Roman" w:cs="Times New Roman"/>
          <w:sz w:val="24"/>
          <w:szCs w:val="24"/>
          <w:lang w:val="en-US"/>
        </w:rPr>
        <w:t xml:space="preserve"> the association between maternal smoking in pregnancy and </w:t>
      </w:r>
      <w:r w:rsidR="001B2860" w:rsidRPr="00FD64BE">
        <w:rPr>
          <w:rFonts w:ascii="Times New Roman" w:hAnsi="Times New Roman" w:cs="Times New Roman"/>
          <w:sz w:val="24"/>
          <w:szCs w:val="24"/>
          <w:lang w:val="en-US"/>
        </w:rPr>
        <w:t>offspring</w:t>
      </w:r>
      <w:r w:rsidRPr="00FD64BE">
        <w:rPr>
          <w:rFonts w:ascii="Times New Roman" w:hAnsi="Times New Roman" w:cs="Times New Roman"/>
          <w:sz w:val="24"/>
          <w:szCs w:val="24"/>
          <w:lang w:val="en-US"/>
        </w:rPr>
        <w:t xml:space="preserve"> overweight or obesity</w:t>
      </w:r>
      <w:r w:rsidR="00943CBF" w:rsidRPr="00FD64BE">
        <w:rPr>
          <w:rFonts w:ascii="Times New Roman" w:hAnsi="Times New Roman" w:cs="Times New Roman"/>
          <w:sz w:val="24"/>
          <w:szCs w:val="24"/>
          <w:lang w:val="en-US"/>
        </w:rPr>
        <w:t xml:space="preserve"> </w:t>
      </w:r>
      <w:r w:rsidR="00DE094D" w:rsidRPr="00FD64BE">
        <w:rPr>
          <w:rFonts w:ascii="Times New Roman" w:hAnsi="Times New Roman" w:cs="Times New Roman"/>
          <w:sz w:val="24"/>
          <w:szCs w:val="24"/>
          <w:lang w:val="en-US"/>
        </w:rPr>
        <w:fldChar w:fldCharType="begin"/>
      </w:r>
      <w:r w:rsidR="00CD3309" w:rsidRPr="00FD64BE">
        <w:rPr>
          <w:rFonts w:ascii="Times New Roman" w:hAnsi="Times New Roman" w:cs="Times New Roman"/>
          <w:sz w:val="24"/>
          <w:szCs w:val="24"/>
          <w:lang w:val="en-US"/>
        </w:rPr>
        <w:instrText xml:space="preserve"> ADDIN ZOTERO_ITEM CSL_CITATION {"citationID":"C8PlfR8W","properties":{"formattedCitation":"{\\rtf \\super 1\\uc0\\u8211{}4\\nosupersub{}}","plainCitation":"1–4"},"citationItems":[{"id":1153,"uris":["http://zotero.org/users/1092812/items/MX4XADBW"],"uri":["http://zotero.org/users/1092812/items/MX4XADBW"],"itemData":{"id":1153,"type":"article-journal","title":"Systematic review and meta-analysis of the association between maternal smoking in pregnancy and childhood overweight and obesity","container-title":"Journal of Epidemiology and Community Health","source":"PubMed","abstract":"BACKGROUND: By 2020, it is predicted that 60 million children worldwide will be overweight. Maternal smoking in pregnancy has been suggested as a contributing factor. Our objective was to systematically review studies on this, thereby expanding the evidence base for this association.\nMETHODS: Systematic review with meta-analysis, Prospero Registration number CRD42012002859. We searched PubMed, Embase, Global Health, Web of Science and the Grey literature. We included prevalence, cohort and cross-sectional studies involving full-term, singleton pregnancies. Published and unpublished studies through to 1 January 2015 in all languages, demonstrating an objective overweight outcome up until 18 years of age and data presented as an OR, were included. Quality assessment was undertaken using an adaption of the Newcastle-Ottawa scale. Statistical analysis was performed using Review Manager V.5.3.\nFINDINGS: The meta-analysis included 39 studies of 236 687 children from Europe, Australia, North America and South America and Asia. Maternal smoking in pregnancy ranged from 5.5% to 38.7%, with the prevalence of overweight from 6.3% to 32.1% and obesity from 2.6% to 17%. Pooled adjusted ORs demonstrated an elevated odds of maternal smoking in pregnancy for childhood overweight (OR 1.37, 95% CI 1.28 to 1.46, I2 45%) and childhood obesity (OR 1.55, 95% CI 1.40 to 1.73, I2 24%).\nINTERPRETATION: Our results demonstrate an association between maternal prenatal smoking and childhood overweight. This contributes to the growing evidence for the aetiology of childhood overweight, providing important information for policymakers and health professionals alike in planning cessation programmes or antismoking interventions for pregnant female smokers.","DOI":"10.1136/jech-2016-207376","ISSN":"1470-2738","note":"PMID: 27480843","journalAbbreviation":"J Epidemiol Community Health","language":"ENG","author":[{"family":"Rayfield","given":"Sarah"},{"family":"Plugge","given":"Emma"}],"issued":{"date-parts":[["2016",8,1]]}}},{"id":1026,"uris":["http://zotero.org/users/1092812/items/2HMCBDIU"],"uri":["http://zotero.org/users/1092812/items/2HMCBDIU"],"itemData":{"id":1026,"type":"article-journal","title":"Parental Smoking and Childhood Obesity: Higher Effect Estimates for Maternal Smoking in Pregnancy Compared to Paternal Smoking - A Meta-Analysis","container-title":"International Journal of Epidemiology","shortTitle":"Parental Smoking and Childhood Obesity: Higher Effect Estimates for Maternal Smoking in Pregnancy Compared to Paternal Smoking - A Meta-Analysis","author":[{"family":"Riedel","given":"C"},{"family":"Schönberger","given":"K"},{"family":"Yang","given":"S"},{"family":"Koshy","given":"G"},{"family":"Chen","given":"Y-C"},{"family":"Gopinath","given":"B"},{"family":"Ziebarth","given":"S"},{"family":"Kries","given":"R","non-dropping-particle":"von"}],"issued":{"date-parts":[["2014"]]}}},{"id":951,"uris":["http://zotero.org/users/1092812/items/SX23RM8H"],"uri":["http://zotero.org/users/1092812/items/SX23RM8H"],"itemData":{"id":951,"type":"article-journal","title":"Maternal smoking during pregnancy and offspring obesity: meta-analysis","container-title":"Pediatr Int","page":"94-9","volume":"52","issue":"1","archive_location":"19400912","DOI":"10.1111/j.1442-200X.2009.02883.x","ISSN":"1442-200X (Electronic)","shortTitle":"Maternal smoking during pregnancy and offspring obesity: meta-analysis","language":"eng","author":[{"family":"Ino","given":"T."}],"issued":{"date-parts":[["2010",2]]}}},{"id":1011,"uris":["http://zotero.org/users/1092812/items/P7F8PPIQ"],"uri":["http://zotero.org/users/1092812/items/P7F8PPIQ"],"itemData":{"id":1011,"type":"article-journal","title":"Maternal smoking during pregnancy and child overweight: systematic review and meta-analysis","container-title":"Int J Obes (Lond)","page":"201-10","volume":"32","issue":"2","archive_location":"18278059","DOI":"10.1038/sj.ijo.0803760","ISSN":"1476-5497 (Electronic) 0307-0565 (Linking)","shortTitle":"Maternal smoking during pregnancy and child overweight: systematic review and meta-analysis","language":"eng","author":[{"family":"Oken","given":"E."},{"family":"Levitan","given":"E. B."},{"family":"Gillman","given":"M. W."}],"issued":{"date-parts":[["2008",2]]}}}],"schema":"https://github.com/citation-style-language/schema/raw/master/csl-citation.json"} </w:instrText>
      </w:r>
      <w:r w:rsidR="00DE094D" w:rsidRPr="00FD64BE">
        <w:rPr>
          <w:rFonts w:ascii="Times New Roman" w:hAnsi="Times New Roman" w:cs="Times New Roman"/>
          <w:sz w:val="24"/>
          <w:szCs w:val="24"/>
          <w:lang w:val="en-US"/>
        </w:rPr>
        <w:fldChar w:fldCharType="separate"/>
      </w:r>
      <w:r w:rsidR="00BC3FD8" w:rsidRPr="00FD64BE">
        <w:rPr>
          <w:rFonts w:ascii="Times New Roman" w:hAnsi="Times New Roman" w:cs="Times New Roman"/>
          <w:sz w:val="24"/>
          <w:szCs w:val="24"/>
          <w:vertAlign w:val="superscript"/>
          <w:lang w:val="en-US"/>
        </w:rPr>
        <w:t>1–4</w:t>
      </w:r>
      <w:r w:rsidR="00DE094D" w:rsidRPr="00FD64BE">
        <w:rPr>
          <w:rFonts w:ascii="Times New Roman" w:hAnsi="Times New Roman" w:cs="Times New Roman"/>
          <w:sz w:val="24"/>
          <w:szCs w:val="24"/>
          <w:lang w:val="en-US"/>
        </w:rPr>
        <w:fldChar w:fldCharType="end"/>
      </w:r>
      <w:r w:rsidR="00943CBF" w:rsidRPr="00FD64BE">
        <w:rPr>
          <w:rFonts w:ascii="Times New Roman" w:hAnsi="Times New Roman" w:cs="Times New Roman"/>
          <w:sz w:val="24"/>
          <w:szCs w:val="24"/>
          <w:lang w:val="en-US"/>
        </w:rPr>
        <w:t>,</w:t>
      </w:r>
      <w:r w:rsidRPr="00FD64BE">
        <w:rPr>
          <w:rFonts w:ascii="Times New Roman" w:hAnsi="Times New Roman" w:cs="Times New Roman"/>
          <w:sz w:val="24"/>
          <w:szCs w:val="24"/>
          <w:lang w:val="en-US"/>
        </w:rPr>
        <w:t xml:space="preserve"> however, none</w:t>
      </w:r>
      <w:r w:rsidR="00E148C8" w:rsidRPr="00FD64BE">
        <w:rPr>
          <w:rFonts w:ascii="Times New Roman" w:hAnsi="Times New Roman" w:cs="Times New Roman"/>
          <w:sz w:val="24"/>
          <w:szCs w:val="24"/>
          <w:lang w:val="en-US"/>
        </w:rPr>
        <w:t xml:space="preserve"> has previously explored the dose-response relationship between maternal </w:t>
      </w:r>
      <w:r w:rsidRPr="00FD64BE">
        <w:rPr>
          <w:rFonts w:ascii="Times New Roman" w:hAnsi="Times New Roman" w:cs="Times New Roman"/>
          <w:sz w:val="24"/>
          <w:szCs w:val="24"/>
          <w:lang w:val="en-US"/>
        </w:rPr>
        <w:t>number of cigarettes</w:t>
      </w:r>
      <w:r w:rsidR="00E148C8" w:rsidRPr="00FD64BE">
        <w:rPr>
          <w:rFonts w:ascii="Times New Roman" w:hAnsi="Times New Roman" w:cs="Times New Roman"/>
          <w:sz w:val="24"/>
          <w:szCs w:val="24"/>
          <w:lang w:val="en-US"/>
        </w:rPr>
        <w:t xml:space="preserve"> during pregnancy and </w:t>
      </w:r>
      <w:r w:rsidR="001B2860" w:rsidRPr="00FD64BE">
        <w:rPr>
          <w:rFonts w:ascii="Times New Roman" w:hAnsi="Times New Roman" w:cs="Times New Roman"/>
          <w:sz w:val="24"/>
          <w:szCs w:val="24"/>
          <w:lang w:val="en-US"/>
        </w:rPr>
        <w:t>offspring</w:t>
      </w:r>
      <w:r w:rsidR="008313BC" w:rsidRPr="00FD64BE">
        <w:rPr>
          <w:rFonts w:ascii="Times New Roman" w:hAnsi="Times New Roman" w:cs="Times New Roman"/>
          <w:sz w:val="24"/>
          <w:szCs w:val="24"/>
          <w:lang w:val="en-US"/>
        </w:rPr>
        <w:t xml:space="preserve"> </w:t>
      </w:r>
      <w:r w:rsidR="00A36003" w:rsidRPr="00FD64BE">
        <w:rPr>
          <w:rFonts w:ascii="Times New Roman" w:hAnsi="Times New Roman" w:cs="Times New Roman"/>
          <w:sz w:val="24"/>
          <w:szCs w:val="24"/>
          <w:lang w:val="en-US"/>
        </w:rPr>
        <w:t>obesity</w:t>
      </w:r>
      <w:r w:rsidR="008313BC" w:rsidRPr="00FD64BE">
        <w:rPr>
          <w:rFonts w:ascii="Times New Roman" w:hAnsi="Times New Roman" w:cs="Times New Roman"/>
          <w:sz w:val="24"/>
          <w:szCs w:val="24"/>
          <w:lang w:val="en-US"/>
        </w:rPr>
        <w:t>/</w:t>
      </w:r>
      <w:r w:rsidR="00E148C8" w:rsidRPr="00FD64BE">
        <w:rPr>
          <w:rFonts w:ascii="Times New Roman" w:hAnsi="Times New Roman" w:cs="Times New Roman"/>
          <w:sz w:val="24"/>
          <w:szCs w:val="24"/>
          <w:lang w:val="en-US"/>
        </w:rPr>
        <w:t xml:space="preserve">overweight. </w:t>
      </w:r>
      <w:r w:rsidR="006A68C4" w:rsidRPr="00FD64BE">
        <w:rPr>
          <w:rFonts w:ascii="Times New Roman" w:hAnsi="Times New Roman" w:cs="Times New Roman"/>
          <w:sz w:val="24"/>
          <w:szCs w:val="24"/>
          <w:lang w:val="en-US"/>
        </w:rPr>
        <w:t>Information on w</w:t>
      </w:r>
      <w:r w:rsidR="00E148C8" w:rsidRPr="00FD64BE">
        <w:rPr>
          <w:rFonts w:ascii="Times New Roman" w:hAnsi="Times New Roman" w:cs="Times New Roman"/>
          <w:sz w:val="24"/>
          <w:szCs w:val="24"/>
          <w:lang w:val="en-US"/>
        </w:rPr>
        <w:t>hether the risk of overweight</w:t>
      </w:r>
      <w:r w:rsidR="00A36003" w:rsidRPr="00FD64BE">
        <w:rPr>
          <w:rFonts w:ascii="Times New Roman" w:hAnsi="Times New Roman" w:cs="Times New Roman"/>
          <w:sz w:val="24"/>
          <w:szCs w:val="24"/>
          <w:lang w:val="en-US"/>
        </w:rPr>
        <w:t xml:space="preserve">/obesity </w:t>
      </w:r>
      <w:r w:rsidR="00E148C8" w:rsidRPr="00FD64BE">
        <w:rPr>
          <w:rFonts w:ascii="Times New Roman" w:hAnsi="Times New Roman" w:cs="Times New Roman"/>
          <w:sz w:val="24"/>
          <w:szCs w:val="24"/>
          <w:lang w:val="en-US"/>
        </w:rPr>
        <w:t xml:space="preserve">increases with the level of fetal nicotine exposure </w:t>
      </w:r>
      <w:r w:rsidR="00EE7173" w:rsidRPr="00FD64BE">
        <w:rPr>
          <w:rFonts w:ascii="Times New Roman" w:hAnsi="Times New Roman" w:cs="Times New Roman"/>
          <w:sz w:val="24"/>
          <w:szCs w:val="24"/>
          <w:lang w:val="en-US"/>
        </w:rPr>
        <w:t>or</w:t>
      </w:r>
      <w:r w:rsidR="00F12AC9" w:rsidRPr="00FD64BE">
        <w:rPr>
          <w:rFonts w:ascii="Times New Roman" w:hAnsi="Times New Roman" w:cs="Times New Roman"/>
          <w:sz w:val="24"/>
          <w:szCs w:val="24"/>
          <w:lang w:val="en-US"/>
        </w:rPr>
        <w:t xml:space="preserve"> </w:t>
      </w:r>
      <w:r w:rsidR="00E148C8" w:rsidRPr="00FD64BE">
        <w:rPr>
          <w:rFonts w:ascii="Times New Roman" w:hAnsi="Times New Roman" w:cs="Times New Roman"/>
          <w:sz w:val="24"/>
          <w:szCs w:val="24"/>
          <w:lang w:val="en-US"/>
        </w:rPr>
        <w:t xml:space="preserve">whether there is a threshold below which there is no association can provide needed insight into the etiology of </w:t>
      </w:r>
      <w:r w:rsidR="001B2860" w:rsidRPr="00FD64BE">
        <w:rPr>
          <w:rFonts w:ascii="Times New Roman" w:hAnsi="Times New Roman" w:cs="Times New Roman"/>
          <w:sz w:val="24"/>
          <w:szCs w:val="24"/>
          <w:lang w:val="en-US"/>
        </w:rPr>
        <w:t>offspring</w:t>
      </w:r>
      <w:r w:rsidR="00E148C8" w:rsidRPr="00FD64BE">
        <w:rPr>
          <w:rFonts w:ascii="Times New Roman" w:hAnsi="Times New Roman" w:cs="Times New Roman"/>
          <w:sz w:val="24"/>
          <w:szCs w:val="24"/>
          <w:lang w:val="en-US"/>
        </w:rPr>
        <w:t xml:space="preserve"> overweigh</w:t>
      </w:r>
      <w:r w:rsidR="00A36003" w:rsidRPr="00FD64BE">
        <w:rPr>
          <w:rFonts w:ascii="Times New Roman" w:hAnsi="Times New Roman" w:cs="Times New Roman"/>
          <w:sz w:val="24"/>
          <w:szCs w:val="24"/>
          <w:lang w:val="en-US"/>
        </w:rPr>
        <w:t>t/obesity</w:t>
      </w:r>
      <w:r w:rsidR="00E148C8" w:rsidRPr="00FD64BE">
        <w:rPr>
          <w:rFonts w:ascii="Times New Roman" w:hAnsi="Times New Roman" w:cs="Times New Roman"/>
          <w:sz w:val="24"/>
          <w:szCs w:val="24"/>
          <w:lang w:val="en-US"/>
        </w:rPr>
        <w:t xml:space="preserve"> </w:t>
      </w:r>
      <w:r w:rsidR="005F3F07" w:rsidRPr="00FD64BE">
        <w:rPr>
          <w:rFonts w:ascii="Times New Roman" w:hAnsi="Times New Roman" w:cs="Times New Roman"/>
          <w:sz w:val="24"/>
          <w:szCs w:val="24"/>
          <w:lang w:val="en-US"/>
        </w:rPr>
        <w:t>and</w:t>
      </w:r>
      <w:r w:rsidR="00E148C8" w:rsidRPr="00FD64BE">
        <w:rPr>
          <w:rFonts w:ascii="Times New Roman" w:hAnsi="Times New Roman" w:cs="Times New Roman"/>
          <w:sz w:val="24"/>
          <w:szCs w:val="24"/>
          <w:lang w:val="en-US"/>
        </w:rPr>
        <w:t xml:space="preserve"> information to further refine smoking cessation efforts during pregnancy</w:t>
      </w:r>
      <w:r w:rsidR="0047472C" w:rsidRPr="00FD64BE">
        <w:rPr>
          <w:rFonts w:ascii="Times New Roman" w:hAnsi="Times New Roman" w:cs="Times New Roman"/>
          <w:sz w:val="24"/>
          <w:szCs w:val="24"/>
          <w:lang w:val="en-US"/>
        </w:rPr>
        <w:t xml:space="preserve"> not only for the mother, but potentially all household members</w:t>
      </w:r>
      <w:r w:rsidR="00443F19" w:rsidRPr="00FD64BE">
        <w:rPr>
          <w:rFonts w:ascii="Times New Roman" w:hAnsi="Times New Roman" w:cs="Times New Roman"/>
          <w:sz w:val="24"/>
          <w:szCs w:val="24"/>
          <w:lang w:val="en-US"/>
        </w:rPr>
        <w:t>.</w:t>
      </w:r>
      <w:r w:rsidR="00D32945" w:rsidRPr="00FD64BE">
        <w:rPr>
          <w:rFonts w:ascii="Times New Roman" w:hAnsi="Times New Roman" w:cs="Times New Roman"/>
          <w:sz w:val="24"/>
          <w:szCs w:val="24"/>
          <w:lang w:val="en-US"/>
        </w:rPr>
        <w:t xml:space="preserve"> </w:t>
      </w:r>
      <w:r w:rsidR="0067530F" w:rsidRPr="00FD64BE">
        <w:rPr>
          <w:rFonts w:ascii="Times New Roman" w:hAnsi="Times New Roman" w:cs="Times New Roman"/>
          <w:sz w:val="24"/>
          <w:szCs w:val="24"/>
          <w:lang w:val="en-US"/>
        </w:rPr>
        <w:t xml:space="preserve">A valid </w:t>
      </w:r>
      <w:r w:rsidR="001C25E4" w:rsidRPr="00FD64BE">
        <w:rPr>
          <w:rFonts w:ascii="Times New Roman" w:hAnsi="Times New Roman" w:cs="Times New Roman"/>
          <w:sz w:val="24"/>
          <w:szCs w:val="24"/>
          <w:lang w:val="en-US"/>
        </w:rPr>
        <w:t xml:space="preserve">assessment of the dose response requires </w:t>
      </w:r>
      <w:r w:rsidR="0067530F" w:rsidRPr="00FD64BE">
        <w:rPr>
          <w:rFonts w:ascii="Times New Roman" w:hAnsi="Times New Roman" w:cs="Times New Roman"/>
          <w:sz w:val="24"/>
          <w:szCs w:val="24"/>
          <w:lang w:val="en-US"/>
        </w:rPr>
        <w:t xml:space="preserve">meta-analysis </w:t>
      </w:r>
      <w:r w:rsidR="001C25E4" w:rsidRPr="00FD64BE">
        <w:rPr>
          <w:rFonts w:ascii="Times New Roman" w:hAnsi="Times New Roman" w:cs="Times New Roman"/>
          <w:sz w:val="24"/>
          <w:szCs w:val="24"/>
          <w:lang w:val="en-US"/>
        </w:rPr>
        <w:t xml:space="preserve">with </w:t>
      </w:r>
      <w:r w:rsidR="0067530F" w:rsidRPr="00FD64BE">
        <w:rPr>
          <w:rFonts w:ascii="Times New Roman" w:hAnsi="Times New Roman" w:cs="Times New Roman"/>
          <w:sz w:val="24"/>
          <w:szCs w:val="24"/>
          <w:lang w:val="en-US"/>
        </w:rPr>
        <w:t xml:space="preserve">uniform assessment of the </w:t>
      </w:r>
      <w:r w:rsidR="006A68C4" w:rsidRPr="00FD64BE">
        <w:rPr>
          <w:rFonts w:ascii="Times New Roman" w:hAnsi="Times New Roman" w:cs="Times New Roman"/>
          <w:sz w:val="24"/>
          <w:szCs w:val="24"/>
          <w:lang w:val="en-US"/>
        </w:rPr>
        <w:t>dose-</w:t>
      </w:r>
      <w:r w:rsidR="0067530F" w:rsidRPr="00FD64BE">
        <w:rPr>
          <w:rFonts w:ascii="Times New Roman" w:hAnsi="Times New Roman" w:cs="Times New Roman"/>
          <w:sz w:val="24"/>
          <w:szCs w:val="24"/>
          <w:lang w:val="en-US"/>
        </w:rPr>
        <w:t>response in all included studies. Since the reported studies on dose-response assessed the effect in different smoking categories, this is only possible in IP</w:t>
      </w:r>
      <w:r w:rsidR="001C25E4" w:rsidRPr="00FD64BE">
        <w:rPr>
          <w:rFonts w:ascii="Times New Roman" w:hAnsi="Times New Roman" w:cs="Times New Roman"/>
          <w:sz w:val="24"/>
          <w:szCs w:val="24"/>
          <w:lang w:val="en-US"/>
        </w:rPr>
        <w:t>D</w:t>
      </w:r>
      <w:r w:rsidR="0067530F" w:rsidRPr="00FD64BE">
        <w:rPr>
          <w:rFonts w:ascii="Times New Roman" w:hAnsi="Times New Roman" w:cs="Times New Roman"/>
          <w:sz w:val="24"/>
          <w:szCs w:val="24"/>
          <w:lang w:val="en-US"/>
        </w:rPr>
        <w:t xml:space="preserve"> meta-analyses</w:t>
      </w:r>
      <w:r w:rsidR="00422A2E" w:rsidRPr="00FD64BE">
        <w:rPr>
          <w:rFonts w:ascii="Times New Roman" w:hAnsi="Times New Roman" w:cs="Times New Roman"/>
          <w:sz w:val="24"/>
          <w:szCs w:val="24"/>
          <w:lang w:val="en-US"/>
        </w:rPr>
        <w:t xml:space="preserve"> and could</w:t>
      </w:r>
      <w:r w:rsidR="003F5AAE" w:rsidRPr="00FD64BE">
        <w:rPr>
          <w:rFonts w:ascii="Times New Roman" w:hAnsi="Times New Roman" w:cs="Times New Roman"/>
          <w:sz w:val="24"/>
          <w:szCs w:val="24"/>
          <w:lang w:val="en-US"/>
        </w:rPr>
        <w:t xml:space="preserve"> be</w:t>
      </w:r>
      <w:r w:rsidR="00422A2E" w:rsidRPr="00FD64BE">
        <w:rPr>
          <w:rFonts w:ascii="Times New Roman" w:hAnsi="Times New Roman" w:cs="Times New Roman"/>
          <w:sz w:val="24"/>
          <w:szCs w:val="24"/>
          <w:lang w:val="en-US"/>
        </w:rPr>
        <w:t xml:space="preserve"> materialized a</w:t>
      </w:r>
      <w:r w:rsidR="0067530F" w:rsidRPr="00FD64BE">
        <w:rPr>
          <w:rFonts w:ascii="Times New Roman" w:hAnsi="Times New Roman" w:cs="Times New Roman"/>
          <w:sz w:val="24"/>
          <w:szCs w:val="24"/>
          <w:lang w:val="en-US"/>
        </w:rPr>
        <w:t xml:space="preserve">s many studies ascertained maternal smoking exposures in more detail than </w:t>
      </w:r>
      <w:r w:rsidR="003F5AAE" w:rsidRPr="00FD64BE">
        <w:rPr>
          <w:rFonts w:ascii="Times New Roman" w:hAnsi="Times New Roman" w:cs="Times New Roman"/>
          <w:sz w:val="24"/>
          <w:szCs w:val="24"/>
          <w:lang w:val="en-US"/>
        </w:rPr>
        <w:t xml:space="preserve">reported </w:t>
      </w:r>
      <w:r w:rsidR="0067530F" w:rsidRPr="00FD64BE">
        <w:rPr>
          <w:rFonts w:ascii="Times New Roman" w:hAnsi="Times New Roman" w:cs="Times New Roman"/>
          <w:sz w:val="24"/>
          <w:szCs w:val="24"/>
          <w:lang w:val="en-US"/>
        </w:rPr>
        <w:t xml:space="preserve">in the published </w:t>
      </w:r>
      <w:r w:rsidR="00422A2E" w:rsidRPr="00FD64BE">
        <w:rPr>
          <w:rFonts w:ascii="Times New Roman" w:hAnsi="Times New Roman" w:cs="Times New Roman"/>
          <w:sz w:val="24"/>
          <w:szCs w:val="24"/>
          <w:lang w:val="en-US"/>
        </w:rPr>
        <w:t>papers.</w:t>
      </w:r>
    </w:p>
    <w:p w14:paraId="39DC66D4" w14:textId="5766D6BA" w:rsidR="005C0C35" w:rsidRPr="00FD64BE" w:rsidRDefault="00443F19" w:rsidP="00A36003">
      <w:pPr>
        <w:spacing w:line="480" w:lineRule="auto"/>
        <w:rPr>
          <w:rFonts w:ascii="Times New Roman" w:hAnsi="Times New Roman" w:cs="Times New Roman"/>
          <w:color w:val="FF0000"/>
          <w:sz w:val="24"/>
          <w:szCs w:val="24"/>
          <w:lang w:val="en-US"/>
        </w:rPr>
      </w:pPr>
      <w:r w:rsidRPr="00FD64BE">
        <w:rPr>
          <w:rFonts w:ascii="Times New Roman" w:hAnsi="Times New Roman" w:cs="Times New Roman"/>
          <w:sz w:val="24"/>
          <w:szCs w:val="24"/>
          <w:lang w:val="en-US"/>
        </w:rPr>
        <w:t xml:space="preserve">Here we undertook an IPD </w:t>
      </w:r>
      <w:r w:rsidR="003B2606" w:rsidRPr="00FD64BE">
        <w:rPr>
          <w:rFonts w:ascii="Times New Roman" w:hAnsi="Times New Roman" w:cs="Times New Roman"/>
          <w:sz w:val="24"/>
          <w:szCs w:val="24"/>
          <w:lang w:val="en-US"/>
        </w:rPr>
        <w:t xml:space="preserve">meta-analysis </w:t>
      </w:r>
      <w:r w:rsidRPr="00FD64BE">
        <w:rPr>
          <w:rFonts w:ascii="Times New Roman" w:hAnsi="Times New Roman" w:cs="Times New Roman"/>
          <w:sz w:val="24"/>
          <w:szCs w:val="24"/>
          <w:lang w:val="en-US"/>
        </w:rPr>
        <w:t xml:space="preserve">designed to test the hypothesis that there was a </w:t>
      </w:r>
      <w:r w:rsidR="003B2606" w:rsidRPr="00FD64BE">
        <w:rPr>
          <w:rFonts w:ascii="Times New Roman" w:hAnsi="Times New Roman" w:cs="Times New Roman"/>
          <w:sz w:val="24"/>
          <w:szCs w:val="24"/>
          <w:lang w:val="en-US"/>
        </w:rPr>
        <w:t xml:space="preserve">linear </w:t>
      </w:r>
      <w:r w:rsidRPr="00FD64BE">
        <w:rPr>
          <w:rFonts w:ascii="Times New Roman" w:hAnsi="Times New Roman" w:cs="Times New Roman"/>
          <w:sz w:val="24"/>
          <w:szCs w:val="24"/>
          <w:lang w:val="en-US"/>
        </w:rPr>
        <w:t>relationship between the number of cigarettes smok</w:t>
      </w:r>
      <w:r w:rsidR="003F5AAE" w:rsidRPr="00FD64BE">
        <w:rPr>
          <w:rFonts w:ascii="Times New Roman" w:hAnsi="Times New Roman" w:cs="Times New Roman"/>
          <w:sz w:val="24"/>
          <w:szCs w:val="24"/>
          <w:lang w:val="en-US"/>
        </w:rPr>
        <w:t>ed</w:t>
      </w:r>
      <w:r w:rsidRPr="00FD64BE">
        <w:rPr>
          <w:rFonts w:ascii="Times New Roman" w:hAnsi="Times New Roman" w:cs="Times New Roman"/>
          <w:sz w:val="24"/>
          <w:szCs w:val="24"/>
          <w:lang w:val="en-US"/>
        </w:rPr>
        <w:t xml:space="preserve"> during pregnancy and risk for child overweight</w:t>
      </w:r>
      <w:r w:rsidR="001C25E4" w:rsidRPr="00FD64BE">
        <w:rPr>
          <w:rFonts w:ascii="Times New Roman" w:hAnsi="Times New Roman" w:cs="Times New Roman"/>
          <w:sz w:val="24"/>
          <w:szCs w:val="24"/>
          <w:lang w:val="en-US"/>
        </w:rPr>
        <w:t xml:space="preserve">. Since animal studies suggested that changes in the intrauterine milieu </w:t>
      </w:r>
      <w:r w:rsidR="001C25E4" w:rsidRPr="00FD64BE">
        <w:rPr>
          <w:rFonts w:ascii="Times New Roman" w:hAnsi="Times New Roman" w:cs="Times New Roman"/>
          <w:sz w:val="24"/>
          <w:szCs w:val="24"/>
          <w:lang w:val="en-US"/>
        </w:rPr>
        <w:lastRenderedPageBreak/>
        <w:t xml:space="preserve">affecting body composition in the offspring may be different by sex, we </w:t>
      </w:r>
      <w:r w:rsidR="0047472C" w:rsidRPr="00FD64BE">
        <w:rPr>
          <w:rFonts w:ascii="Times New Roman" w:hAnsi="Times New Roman" w:cs="Times New Roman"/>
          <w:sz w:val="24"/>
          <w:szCs w:val="24"/>
          <w:lang w:val="en-US"/>
        </w:rPr>
        <w:t xml:space="preserve"> </w:t>
      </w:r>
      <w:r w:rsidR="001C25E4" w:rsidRPr="00FD64BE">
        <w:rPr>
          <w:rFonts w:ascii="Times New Roman" w:hAnsi="Times New Roman" w:cs="Times New Roman"/>
          <w:sz w:val="24"/>
          <w:szCs w:val="24"/>
          <w:lang w:val="en-US"/>
        </w:rPr>
        <w:t xml:space="preserve">stratified </w:t>
      </w:r>
      <w:r w:rsidR="0047472C" w:rsidRPr="00FD64BE">
        <w:rPr>
          <w:rFonts w:ascii="Times New Roman" w:hAnsi="Times New Roman" w:cs="Times New Roman"/>
          <w:sz w:val="24"/>
          <w:szCs w:val="24"/>
          <w:lang w:val="en-US"/>
        </w:rPr>
        <w:t>b</w:t>
      </w:r>
      <w:r w:rsidR="001C25E4" w:rsidRPr="00FD64BE">
        <w:rPr>
          <w:rFonts w:ascii="Times New Roman" w:hAnsi="Times New Roman" w:cs="Times New Roman"/>
          <w:sz w:val="24"/>
          <w:szCs w:val="24"/>
          <w:lang w:val="en-US"/>
        </w:rPr>
        <w:t xml:space="preserve">y </w:t>
      </w:r>
      <w:r w:rsidR="0047472C" w:rsidRPr="00FD64BE">
        <w:rPr>
          <w:rFonts w:ascii="Times New Roman" w:hAnsi="Times New Roman" w:cs="Times New Roman"/>
          <w:sz w:val="24"/>
          <w:szCs w:val="24"/>
          <w:lang w:val="en-US"/>
        </w:rPr>
        <w:t>offspring sex</w:t>
      </w:r>
      <w:r w:rsidR="008F3237" w:rsidRPr="00FD64BE">
        <w:rPr>
          <w:rFonts w:ascii="Times New Roman" w:hAnsi="Times New Roman" w:cs="Times New Roman"/>
          <w:sz w:val="24"/>
          <w:szCs w:val="24"/>
          <w:lang w:val="en-US"/>
        </w:rPr>
        <w:t xml:space="preserve"> </w:t>
      </w:r>
      <w:r w:rsidR="008F3237" w:rsidRPr="00FD64BE">
        <w:rPr>
          <w:rFonts w:ascii="Times New Roman" w:hAnsi="Times New Roman" w:cs="Times New Roman"/>
          <w:sz w:val="24"/>
          <w:szCs w:val="24"/>
          <w:lang w:val="en-US"/>
        </w:rPr>
        <w:fldChar w:fldCharType="begin"/>
      </w:r>
      <w:r w:rsidR="008F3237" w:rsidRPr="00FD64BE">
        <w:rPr>
          <w:rFonts w:ascii="Times New Roman" w:hAnsi="Times New Roman" w:cs="Times New Roman"/>
          <w:sz w:val="24"/>
          <w:szCs w:val="24"/>
          <w:lang w:val="en-US"/>
        </w:rPr>
        <w:instrText xml:space="preserve"> ADDIN ZOTERO_ITEM CSL_CITATION {"citationID":"a1qub81jbfc","properties":{"formattedCitation":"{\\rtf \\super 37\\nosupersub{}}","plainCitation":"37"},"citationItems":[{"id":1361,"uris":["http://zotero.org/users/1092812/items/9EZ3EPCT"],"uri":["http://zotero.org/users/1092812/items/9EZ3EPCT"],"itemData":{"id":1361,"type":"article-journal","title":"Peri-conceptional obesogenic exposure induces sex-specific programming of disease susceptibilities in adult mouse offspring","container-title":"Biochimica Et Biophysica Acta","page":"304-317","volume":"1842","issue":"2","source":"NCBI PubMed","abstract":"Vulnerability of the fetus upon maternal obesity can potentially occur during all developmental phases. We aimed at elaborating longer-term health outcomes of fetal overnutrition during the earliest stages of development. We utilized Naval Medical Research Institute (NMRI) mice to induce pre-conceptional and gestational obesity and followed offspring outcomes in the absence of any postnatal obesogenic influences. Male adult offspring developed overweight, insulin resistance, hyperleptinemia, hyperuricemia and hepatic steatosis; all these features were not observed in females. Instead, they showed impaired fasting glucose and a reduced fat mass and adipocyte size. Influences of the interaction of maternal diet</w:instrText>
      </w:r>
      <w:r w:rsidR="008F3237" w:rsidRPr="00FD64BE">
        <w:rPr>
          <w:rFonts w:ascii="Cambria Math" w:hAnsi="Cambria Math" w:cs="Cambria Math"/>
          <w:sz w:val="24"/>
          <w:szCs w:val="24"/>
          <w:lang w:val="en-US"/>
        </w:rPr>
        <w:instrText>∗</w:instrText>
      </w:r>
      <w:r w:rsidR="008F3237" w:rsidRPr="00FD64BE">
        <w:rPr>
          <w:rFonts w:ascii="Times New Roman" w:hAnsi="Times New Roman" w:cs="Times New Roman"/>
          <w:sz w:val="24"/>
          <w:szCs w:val="24"/>
          <w:lang w:val="en-US"/>
        </w:rPr>
        <w:instrText xml:space="preserve">sex concerned offspring genes involved in fatty liver disease, lipid droplet size regulation and fat mass expansion. These data suggest that a peri-conceptional obesogenic exposure is sufficient to shape offspring gene expression patterns and health outcomes in a sex- and organ-specific manner, indicating varying developmental vulnerabilities between sexes towards metabolic disease in response to maternal overnutrition.","DOI":"10.1016/j.bbadis.2013.11.021","ISSN":"0006-3002","note":"PMID: 24275555","journalAbbreviation":"Biochim. Biophys. Acta","language":"eng","author":[{"family":"Dahlhoff","given":"M."},{"family":"Pfister","given":"S."},{"family":"Blutke","given":"A."},{"family":"Rozman","given":"J."},{"family":"Klingenspor","given":"M."},{"family":"Deutsch","given":"M. J."},{"family":"Rathkolb","given":"B."},{"family":"Fink","given":"B."},{"family":"Gimpfl","given":"M."},{"family":"Hrabě de Angelis","given":"M."},{"family":"Roscher","given":"A. A."},{"family":"Wolf","given":"E."},{"family":"Ensenauer","given":"R."}],"issued":{"date-parts":[["2014",2]]}}}],"schema":"https://github.com/citation-style-language/schema/raw/master/csl-citation.json"} </w:instrText>
      </w:r>
      <w:r w:rsidR="008F3237" w:rsidRPr="00FD64BE">
        <w:rPr>
          <w:rFonts w:ascii="Times New Roman" w:hAnsi="Times New Roman" w:cs="Times New Roman"/>
          <w:sz w:val="24"/>
          <w:szCs w:val="24"/>
          <w:lang w:val="en-US"/>
        </w:rPr>
        <w:fldChar w:fldCharType="separate"/>
      </w:r>
      <w:r w:rsidR="008F3237" w:rsidRPr="00FD64BE">
        <w:rPr>
          <w:rFonts w:ascii="Times New Roman" w:hAnsi="Times New Roman" w:cs="Times New Roman"/>
          <w:sz w:val="24"/>
          <w:szCs w:val="24"/>
          <w:vertAlign w:val="superscript"/>
          <w:lang w:val="en-US"/>
        </w:rPr>
        <w:t>37</w:t>
      </w:r>
      <w:r w:rsidR="008F3237" w:rsidRPr="00FD64BE">
        <w:rPr>
          <w:rFonts w:ascii="Times New Roman" w:hAnsi="Times New Roman" w:cs="Times New Roman"/>
          <w:sz w:val="24"/>
          <w:szCs w:val="24"/>
          <w:lang w:val="en-US"/>
        </w:rPr>
        <w:fldChar w:fldCharType="end"/>
      </w:r>
      <w:r w:rsidR="001C25E4" w:rsidRPr="00FD64BE">
        <w:rPr>
          <w:rFonts w:ascii="Times New Roman" w:hAnsi="Times New Roman" w:cs="Times New Roman"/>
          <w:sz w:val="24"/>
          <w:szCs w:val="24"/>
          <w:lang w:val="en-US"/>
        </w:rPr>
        <w:t>.</w:t>
      </w:r>
      <w:r w:rsidRPr="00FD64BE">
        <w:rPr>
          <w:rFonts w:ascii="Times New Roman" w:hAnsi="Times New Roman" w:cs="Times New Roman"/>
          <w:sz w:val="24"/>
          <w:szCs w:val="24"/>
          <w:lang w:val="en-US"/>
        </w:rPr>
        <w:t xml:space="preserve"> </w:t>
      </w:r>
    </w:p>
    <w:p w14:paraId="6DBC0A9B" w14:textId="77777777" w:rsidR="006666A8" w:rsidRPr="00FD64BE" w:rsidRDefault="006666A8">
      <w:pPr>
        <w:spacing w:line="480" w:lineRule="auto"/>
        <w:rPr>
          <w:rFonts w:ascii="Times New Roman" w:hAnsi="Times New Roman" w:cs="Times New Roman"/>
          <w:sz w:val="24"/>
          <w:szCs w:val="24"/>
          <w:lang w:val="en-US"/>
        </w:rPr>
      </w:pPr>
    </w:p>
    <w:p w14:paraId="78601513" w14:textId="77777777" w:rsidR="00B1030E" w:rsidRPr="00FD64BE" w:rsidRDefault="00B1030E">
      <w:pPr>
        <w:spacing w:line="480" w:lineRule="auto"/>
        <w:rPr>
          <w:rFonts w:ascii="Times New Roman" w:hAnsi="Times New Roman" w:cs="Times New Roman"/>
          <w:b/>
          <w:sz w:val="24"/>
          <w:szCs w:val="24"/>
          <w:lang w:val="en-US"/>
        </w:rPr>
      </w:pPr>
      <w:r w:rsidRPr="00FD64BE">
        <w:rPr>
          <w:rFonts w:ascii="Times New Roman" w:hAnsi="Times New Roman" w:cs="Times New Roman"/>
          <w:b/>
          <w:sz w:val="24"/>
          <w:szCs w:val="24"/>
          <w:lang w:val="en-US"/>
        </w:rPr>
        <w:t>METHODS</w:t>
      </w:r>
    </w:p>
    <w:p w14:paraId="19156115" w14:textId="53AE7026" w:rsidR="00B1030E" w:rsidRPr="00FD64BE" w:rsidRDefault="00B1030E">
      <w:pPr>
        <w:spacing w:line="480" w:lineRule="auto"/>
        <w:rPr>
          <w:rFonts w:ascii="Times New Roman" w:hAnsi="Times New Roman" w:cs="Times New Roman"/>
          <w:sz w:val="24"/>
          <w:szCs w:val="24"/>
          <w:lang w:val="en-US"/>
        </w:rPr>
      </w:pPr>
      <w:r w:rsidRPr="00FD64BE">
        <w:rPr>
          <w:rFonts w:ascii="Times New Roman" w:hAnsi="Times New Roman" w:cs="Times New Roman"/>
          <w:sz w:val="24"/>
          <w:szCs w:val="24"/>
          <w:lang w:val="en-US"/>
        </w:rPr>
        <w:t>Potentially eligible studies were identified in a systematic literature search</w:t>
      </w:r>
      <w:r w:rsidR="00943CBF" w:rsidRPr="00FD64BE">
        <w:rPr>
          <w:rFonts w:ascii="Times New Roman" w:hAnsi="Times New Roman" w:cs="Times New Roman"/>
          <w:sz w:val="24"/>
          <w:szCs w:val="24"/>
          <w:lang w:val="en-US"/>
        </w:rPr>
        <w:t xml:space="preserve"> </w:t>
      </w:r>
      <w:r w:rsidR="000253DA" w:rsidRPr="00FD64BE">
        <w:rPr>
          <w:rFonts w:ascii="Times New Roman" w:hAnsi="Times New Roman" w:cs="Times New Roman"/>
          <w:sz w:val="24"/>
          <w:szCs w:val="24"/>
          <w:lang w:val="en-US"/>
        </w:rPr>
        <w:fldChar w:fldCharType="begin"/>
      </w:r>
      <w:r w:rsidR="008F3237" w:rsidRPr="00FD64BE">
        <w:rPr>
          <w:rFonts w:ascii="Times New Roman" w:hAnsi="Times New Roman" w:cs="Times New Roman"/>
          <w:sz w:val="24"/>
          <w:szCs w:val="24"/>
          <w:lang w:val="en-US"/>
        </w:rPr>
        <w:instrText xml:space="preserve"> ADDIN ZOTERO_ITEM CSL_CITATION {"citationID":"pigikhiqj","properties":{"formattedCitation":"{\\rtf \\super 38\\nosupersub{}}","plainCitation":"38"},"citationItems":[{"id":1148,"uris":["http://zotero.org/users/1092812/items/U6BHKQW2"],"uri":["http://zotero.org/users/1092812/items/U6BHKQW2"],"itemData":{"id":1148,"type":"article-journal","title":"Meta-analysis of observational studies in epidemiology: a proposal for reporting. Meta-analysis Of Observational Studies in Epidemiology (MOOSE) group","container-title":"JAMA","page":"2008-2012","volume":"283","issue":"15","source":"PubMed","abstract":"OBJECTIVE: Because of the pressure for timely, informed decisions in public health and clinical practice and the explosion of information in the scientific literature, research results must be synthesized. Meta-analyses are increasingly used to address this problem, and they often evaluate observational studies. A workshop was held in Atlanta, Ga, in April 1997, to examine the reporting of meta-analyses of observational studies and to make recommendations to aid authors, reviewers, editors, and readers.\nPARTICIPANTS: Twenty-seven participants were selected by a steering committee, based on expertise in clinical practice, trials, statistics, epidemiology, social sciences, and biomedical editing. Deliberations of the workshop were open to other interested scientists. Funding for this activity was provided by the Centers for Disease Control and Prevention.\nEVIDENCE: We conducted a systematic review of the published literature on the conduct and reporting of meta-analyses in observational studies using MEDLINE, Educational Research Information Center (ERIC), PsycLIT, and the Current Index to Statistics. We also examined reference lists of the 32 studies retrieved and contacted experts in the field. Participants were assigned to small-group discussions on the subjects of bias, searching and abstracting, heterogeneity, study categorization, and statistical methods.\nCONSENSUS PROCESS: From the material presented at the workshop, the authors developed a checklist summarizing recommendations for reporting meta-analyses of observational studies. The checklist and supporting evidence were circulated to all conference attendees and additional experts. All suggestions for revisions were addressed.\nCONCLUSIONS: The proposed checklist contains specifications for reporting of meta-analyses of observational studies in epidemiology, including background, search strategy, methods, results, discussion, and conclusion. Use of the checklist should improve the usefulness of meta-analyses for authors, reviewers, editors, readers, and decision makers. An evaluation plan is suggested and research areas are explored.","ISSN":"0098-7484","note":"PMID: 10789670","shortTitle":"Meta-analysis of observational studies in epidemiology","journalAbbreviation":"JAMA","language":"eng","author":[{"family":"Stroup","given":"D. F."},{"family":"Berlin","given":"J. A."},{"family":"Morton","given":"S. C."},{"family":"Olkin","given":"I."},{"family":"Williamson","given":"G. D."},{"family":"Rennie","given":"D."},{"family":"Moher","given":"D."},{"family":"Becker","given":"B. J."},{"family":"Sipe","given":"T. A."},{"family":"Thacker","given":"S. B."}],"issued":{"date-parts":[["2000",4,19]]}}}],"schema":"https://github.com/citation-style-language/schema/raw/master/csl-citation.json"} </w:instrText>
      </w:r>
      <w:r w:rsidR="000253DA" w:rsidRPr="00FD64BE">
        <w:rPr>
          <w:rFonts w:ascii="Times New Roman" w:hAnsi="Times New Roman" w:cs="Times New Roman"/>
          <w:sz w:val="24"/>
          <w:szCs w:val="24"/>
          <w:lang w:val="en-US"/>
        </w:rPr>
        <w:fldChar w:fldCharType="separate"/>
      </w:r>
      <w:r w:rsidR="008F3237" w:rsidRPr="00FD64BE">
        <w:rPr>
          <w:rFonts w:ascii="Times New Roman" w:hAnsi="Times New Roman" w:cs="Times New Roman"/>
          <w:sz w:val="24"/>
          <w:szCs w:val="24"/>
          <w:vertAlign w:val="superscript"/>
          <w:lang w:val="en-US"/>
        </w:rPr>
        <w:t>38</w:t>
      </w:r>
      <w:r w:rsidR="000253DA" w:rsidRPr="00FD64BE">
        <w:rPr>
          <w:rFonts w:ascii="Times New Roman" w:hAnsi="Times New Roman" w:cs="Times New Roman"/>
          <w:sz w:val="24"/>
          <w:szCs w:val="24"/>
          <w:lang w:val="en-US"/>
        </w:rPr>
        <w:fldChar w:fldCharType="end"/>
      </w:r>
      <w:r w:rsidRPr="00FD64BE">
        <w:rPr>
          <w:rFonts w:ascii="Times New Roman" w:hAnsi="Times New Roman" w:cs="Times New Roman"/>
          <w:sz w:val="24"/>
          <w:szCs w:val="24"/>
          <w:lang w:val="en-US"/>
        </w:rPr>
        <w:t xml:space="preserve"> (Figure 1) using the following search term: (offspring OR children OR toddlers </w:t>
      </w:r>
      <w:r w:rsidR="002D74DA" w:rsidRPr="00FD64BE">
        <w:rPr>
          <w:rFonts w:ascii="Times New Roman" w:hAnsi="Times New Roman" w:cs="Times New Roman"/>
          <w:sz w:val="24"/>
          <w:szCs w:val="24"/>
          <w:lang w:val="en-US"/>
        </w:rPr>
        <w:t>OR child OR infant OR adolescen</w:t>
      </w:r>
      <w:r w:rsidRPr="00FD64BE">
        <w:rPr>
          <w:rFonts w:ascii="Times New Roman" w:hAnsi="Times New Roman" w:cs="Times New Roman"/>
          <w:sz w:val="24"/>
          <w:szCs w:val="24"/>
          <w:lang w:val="en-US"/>
        </w:rPr>
        <w:t>* OR adult*) AND (overweight OR obesity OR obese OR adipose OR adiposity) AND (maternal smoking during pregnancy OR maternal smoking in pregnancy OR mother smoked during pregnancy OR mother smoked in pregnancy OR in utero nicotine exposure OR in utero exposure OR nicotine exposure during pregnancy OR nicotine exposure in pregnancy OR cigarettes during pregnancy OR cigarettes in pregnancy) AND (dose-response OR dose-effect OR dose OR amount of cigarettes OR number of cigarettes OR volume of cigarettes OR volume of nicotine). All studies (</w:t>
      </w:r>
      <w:r w:rsidR="00034133" w:rsidRPr="00FD64BE">
        <w:rPr>
          <w:rFonts w:ascii="Times New Roman" w:hAnsi="Times New Roman" w:cs="Times New Roman"/>
          <w:sz w:val="24"/>
          <w:szCs w:val="24"/>
          <w:lang w:val="en-US"/>
        </w:rPr>
        <w:t>retrospective and prospective</w:t>
      </w:r>
      <w:r w:rsidRPr="00FD64BE">
        <w:rPr>
          <w:rFonts w:ascii="Times New Roman" w:hAnsi="Times New Roman" w:cs="Times New Roman"/>
          <w:sz w:val="24"/>
          <w:szCs w:val="24"/>
          <w:lang w:val="en-US"/>
        </w:rPr>
        <w:t xml:space="preserve">) </w:t>
      </w:r>
      <w:r w:rsidR="00CF7665" w:rsidRPr="00FD64BE">
        <w:rPr>
          <w:rFonts w:ascii="Times New Roman" w:hAnsi="Times New Roman" w:cs="Times New Roman"/>
          <w:sz w:val="24"/>
          <w:szCs w:val="24"/>
          <w:lang w:val="en-US"/>
        </w:rPr>
        <w:t>that</w:t>
      </w:r>
      <w:r w:rsidRPr="00FD64BE">
        <w:rPr>
          <w:rFonts w:ascii="Times New Roman" w:hAnsi="Times New Roman" w:cs="Times New Roman"/>
          <w:sz w:val="24"/>
          <w:szCs w:val="24"/>
          <w:lang w:val="en-US"/>
        </w:rPr>
        <w:t xml:space="preserve"> included data on the number of cigarettes mothers smoked during pregnancy and the weight and height of children </w:t>
      </w:r>
      <w:r w:rsidR="0047472C" w:rsidRPr="00FD64BE">
        <w:rPr>
          <w:rFonts w:ascii="Times New Roman" w:hAnsi="Times New Roman" w:cs="Times New Roman"/>
          <w:sz w:val="24"/>
          <w:szCs w:val="24"/>
          <w:lang w:val="en-US"/>
        </w:rPr>
        <w:t xml:space="preserve">≥ three years </w:t>
      </w:r>
      <w:r w:rsidR="002D74DA" w:rsidRPr="00FD64BE">
        <w:rPr>
          <w:rFonts w:ascii="Times New Roman" w:hAnsi="Times New Roman" w:cs="Times New Roman"/>
          <w:sz w:val="24"/>
          <w:szCs w:val="24"/>
          <w:lang w:val="en-US"/>
        </w:rPr>
        <w:t>were considered for inclusion in our IPD</w:t>
      </w:r>
      <w:r w:rsidR="00567757" w:rsidRPr="00FD64BE">
        <w:rPr>
          <w:rFonts w:ascii="Times New Roman" w:hAnsi="Times New Roman" w:cs="Times New Roman"/>
          <w:sz w:val="24"/>
          <w:szCs w:val="24"/>
          <w:lang w:val="en-US"/>
        </w:rPr>
        <w:t>.</w:t>
      </w:r>
      <w:r w:rsidRPr="00FD64BE">
        <w:rPr>
          <w:rFonts w:ascii="Times New Roman" w:hAnsi="Times New Roman" w:cs="Times New Roman"/>
          <w:sz w:val="24"/>
          <w:szCs w:val="24"/>
          <w:lang w:val="en-US"/>
        </w:rPr>
        <w:t xml:space="preserve"> Outcome </w:t>
      </w:r>
      <w:r w:rsidR="00034133" w:rsidRPr="00FD64BE">
        <w:rPr>
          <w:rFonts w:ascii="Times New Roman" w:hAnsi="Times New Roman" w:cs="Times New Roman"/>
          <w:sz w:val="24"/>
          <w:szCs w:val="24"/>
          <w:lang w:val="en-US"/>
        </w:rPr>
        <w:t xml:space="preserve">had to </w:t>
      </w:r>
      <w:r w:rsidRPr="00FD64BE">
        <w:rPr>
          <w:rFonts w:ascii="Times New Roman" w:hAnsi="Times New Roman" w:cs="Times New Roman"/>
          <w:sz w:val="24"/>
          <w:szCs w:val="24"/>
          <w:lang w:val="en-US"/>
        </w:rPr>
        <w:t xml:space="preserve">be reported as overweight </w:t>
      </w:r>
      <w:r w:rsidR="00522AF0" w:rsidRPr="00FD64BE">
        <w:rPr>
          <w:rFonts w:ascii="Times New Roman" w:hAnsi="Times New Roman" w:cs="Times New Roman"/>
          <w:sz w:val="24"/>
          <w:szCs w:val="24"/>
          <w:lang w:val="en-US"/>
        </w:rPr>
        <w:t>or</w:t>
      </w:r>
      <w:r w:rsidRPr="00FD64BE">
        <w:rPr>
          <w:rFonts w:ascii="Times New Roman" w:hAnsi="Times New Roman" w:cs="Times New Roman"/>
          <w:sz w:val="24"/>
          <w:szCs w:val="24"/>
          <w:lang w:val="en-US"/>
        </w:rPr>
        <w:t xml:space="preserve"> obesity or BMI differences in the offspring of mothers who smoked during pregnancy compared to offspring of mothers who did not smoke during pregnancy. Studies were excluded if the </w:t>
      </w:r>
      <w:r w:rsidR="00D35701" w:rsidRPr="00FD64BE">
        <w:rPr>
          <w:rFonts w:ascii="Times New Roman" w:hAnsi="Times New Roman" w:cs="Times New Roman"/>
          <w:sz w:val="24"/>
          <w:szCs w:val="24"/>
          <w:lang w:val="en-US"/>
        </w:rPr>
        <w:t xml:space="preserve">manuscript </w:t>
      </w:r>
      <w:r w:rsidRPr="00FD64BE">
        <w:rPr>
          <w:rFonts w:ascii="Times New Roman" w:hAnsi="Times New Roman" w:cs="Times New Roman"/>
          <w:sz w:val="24"/>
          <w:szCs w:val="24"/>
          <w:lang w:val="en-US"/>
        </w:rPr>
        <w:t xml:space="preserve">language </w:t>
      </w:r>
      <w:r w:rsidR="00567757" w:rsidRPr="00FD64BE">
        <w:rPr>
          <w:rFonts w:ascii="Times New Roman" w:hAnsi="Times New Roman" w:cs="Times New Roman"/>
          <w:sz w:val="24"/>
          <w:szCs w:val="24"/>
          <w:lang w:val="en-US"/>
        </w:rPr>
        <w:t>wa</w:t>
      </w:r>
      <w:r w:rsidRPr="00FD64BE">
        <w:rPr>
          <w:rFonts w:ascii="Times New Roman" w:hAnsi="Times New Roman" w:cs="Times New Roman"/>
          <w:sz w:val="24"/>
          <w:szCs w:val="24"/>
          <w:lang w:val="en-US"/>
        </w:rPr>
        <w:t>s neither English nor German</w:t>
      </w:r>
      <w:r w:rsidR="00567757" w:rsidRPr="00FD64BE">
        <w:rPr>
          <w:rFonts w:ascii="Times New Roman" w:hAnsi="Times New Roman" w:cs="Times New Roman"/>
          <w:sz w:val="24"/>
          <w:szCs w:val="24"/>
          <w:lang w:val="en-US"/>
        </w:rPr>
        <w:t>,</w:t>
      </w:r>
      <w:r w:rsidRPr="00FD64BE">
        <w:rPr>
          <w:rFonts w:ascii="Times New Roman" w:hAnsi="Times New Roman" w:cs="Times New Roman"/>
          <w:sz w:val="24"/>
          <w:szCs w:val="24"/>
          <w:lang w:val="en-US"/>
        </w:rPr>
        <w:t xml:space="preserve"> or if the study population was already reported in another</w:t>
      </w:r>
      <w:r w:rsidR="006D00EE" w:rsidRPr="00FD64BE">
        <w:rPr>
          <w:rFonts w:ascii="Times New Roman" w:hAnsi="Times New Roman" w:cs="Times New Roman"/>
          <w:sz w:val="24"/>
          <w:szCs w:val="24"/>
          <w:lang w:val="en-US"/>
        </w:rPr>
        <w:t xml:space="preserve"> </w:t>
      </w:r>
      <w:r w:rsidR="00CF7665" w:rsidRPr="00FD64BE">
        <w:rPr>
          <w:rFonts w:ascii="Times New Roman" w:hAnsi="Times New Roman" w:cs="Times New Roman"/>
          <w:sz w:val="24"/>
          <w:szCs w:val="24"/>
          <w:lang w:val="en-US"/>
        </w:rPr>
        <w:t>included</w:t>
      </w:r>
      <w:r w:rsidR="00FB643E" w:rsidRPr="00FD64BE">
        <w:rPr>
          <w:rFonts w:ascii="Times New Roman" w:hAnsi="Times New Roman" w:cs="Times New Roman"/>
          <w:sz w:val="24"/>
          <w:szCs w:val="24"/>
          <w:lang w:val="en-US"/>
        </w:rPr>
        <w:t xml:space="preserve"> </w:t>
      </w:r>
      <w:r w:rsidRPr="00FD64BE">
        <w:rPr>
          <w:rFonts w:ascii="Times New Roman" w:hAnsi="Times New Roman" w:cs="Times New Roman"/>
          <w:sz w:val="24"/>
          <w:szCs w:val="24"/>
          <w:lang w:val="en-US"/>
        </w:rPr>
        <w:t>study.</w:t>
      </w:r>
      <w:r w:rsidR="00634078" w:rsidRPr="00FD64BE">
        <w:rPr>
          <w:rFonts w:ascii="Times New Roman" w:hAnsi="Times New Roman" w:cs="Times New Roman"/>
          <w:sz w:val="24"/>
          <w:szCs w:val="24"/>
          <w:lang w:val="en-US"/>
        </w:rPr>
        <w:t xml:space="preserve"> </w:t>
      </w:r>
      <w:r w:rsidR="007B2CC4" w:rsidRPr="00FD64BE">
        <w:rPr>
          <w:rFonts w:ascii="Times New Roman" w:hAnsi="Times New Roman" w:cs="Times New Roman"/>
          <w:sz w:val="24"/>
          <w:szCs w:val="24"/>
          <w:lang w:val="en-US"/>
        </w:rPr>
        <w:t>All studies published before May 2015 were considered. The l</w:t>
      </w:r>
      <w:r w:rsidR="00634078" w:rsidRPr="00FD64BE">
        <w:rPr>
          <w:rFonts w:ascii="Times New Roman" w:hAnsi="Times New Roman" w:cs="Times New Roman"/>
          <w:sz w:val="24"/>
          <w:szCs w:val="24"/>
          <w:lang w:val="en-US"/>
        </w:rPr>
        <w:t xml:space="preserve">iterature search was performed </w:t>
      </w:r>
      <w:r w:rsidR="00191E0B" w:rsidRPr="00FD64BE">
        <w:rPr>
          <w:rFonts w:ascii="Times New Roman" w:hAnsi="Times New Roman" w:cs="Times New Roman"/>
          <w:sz w:val="24"/>
          <w:szCs w:val="24"/>
          <w:lang w:val="en-US"/>
        </w:rPr>
        <w:t xml:space="preserve">independently </w:t>
      </w:r>
      <w:r w:rsidR="00634078" w:rsidRPr="00FD64BE">
        <w:rPr>
          <w:rFonts w:ascii="Times New Roman" w:hAnsi="Times New Roman" w:cs="Times New Roman"/>
          <w:sz w:val="24"/>
          <w:szCs w:val="24"/>
          <w:lang w:val="en-US"/>
        </w:rPr>
        <w:t>by two investigators (</w:t>
      </w:r>
      <w:r w:rsidR="002D74DA" w:rsidRPr="00FD64BE">
        <w:rPr>
          <w:rFonts w:ascii="Times New Roman" w:hAnsi="Times New Roman" w:cs="Times New Roman"/>
          <w:sz w:val="24"/>
          <w:szCs w:val="24"/>
          <w:lang w:val="en-US"/>
        </w:rPr>
        <w:t>CS</w:t>
      </w:r>
      <w:r w:rsidR="007B2CC4" w:rsidRPr="00FD64BE">
        <w:rPr>
          <w:rFonts w:ascii="Times New Roman" w:hAnsi="Times New Roman" w:cs="Times New Roman"/>
          <w:sz w:val="24"/>
          <w:szCs w:val="24"/>
          <w:lang w:val="en-US"/>
        </w:rPr>
        <w:t xml:space="preserve"> and </w:t>
      </w:r>
      <w:r w:rsidR="006D00EE" w:rsidRPr="00FD64BE">
        <w:rPr>
          <w:rFonts w:ascii="Times New Roman" w:hAnsi="Times New Roman" w:cs="Times New Roman"/>
          <w:sz w:val="24"/>
          <w:szCs w:val="24"/>
          <w:lang w:val="en-US"/>
        </w:rPr>
        <w:t>RvK</w:t>
      </w:r>
      <w:r w:rsidR="00634078" w:rsidRPr="00FD64BE">
        <w:rPr>
          <w:rFonts w:ascii="Times New Roman" w:hAnsi="Times New Roman" w:cs="Times New Roman"/>
          <w:sz w:val="24"/>
          <w:szCs w:val="24"/>
          <w:lang w:val="en-US"/>
        </w:rPr>
        <w:t xml:space="preserve">). </w:t>
      </w:r>
    </w:p>
    <w:p w14:paraId="393F001E" w14:textId="22EEE5DD" w:rsidR="00A35E3C" w:rsidRPr="00FD64BE" w:rsidRDefault="00A35E3C">
      <w:pPr>
        <w:spacing w:line="480" w:lineRule="auto"/>
        <w:rPr>
          <w:rFonts w:ascii="Times New Roman" w:hAnsi="Times New Roman" w:cs="Times New Roman"/>
          <w:sz w:val="24"/>
          <w:szCs w:val="24"/>
          <w:lang w:val="en-US"/>
        </w:rPr>
      </w:pPr>
      <w:r w:rsidRPr="00FD64BE">
        <w:rPr>
          <w:rFonts w:ascii="Times New Roman" w:hAnsi="Times New Roman" w:cs="Times New Roman"/>
          <w:sz w:val="24"/>
          <w:szCs w:val="24"/>
          <w:lang w:val="en-US"/>
        </w:rPr>
        <w:t xml:space="preserve">Authors of the </w:t>
      </w:r>
      <w:r w:rsidR="00FB643E" w:rsidRPr="00FD64BE">
        <w:rPr>
          <w:rFonts w:ascii="Times New Roman" w:hAnsi="Times New Roman" w:cs="Times New Roman"/>
          <w:sz w:val="24"/>
          <w:szCs w:val="24"/>
          <w:lang w:val="en-US"/>
        </w:rPr>
        <w:t>selected</w:t>
      </w:r>
      <w:r w:rsidRPr="00FD64BE">
        <w:rPr>
          <w:rFonts w:ascii="Times New Roman" w:hAnsi="Times New Roman" w:cs="Times New Roman"/>
          <w:sz w:val="24"/>
          <w:szCs w:val="24"/>
          <w:lang w:val="en-US"/>
        </w:rPr>
        <w:t xml:space="preserve"> studies were sent an invitation letter via email. If no response was received after about two months</w:t>
      </w:r>
      <w:r w:rsidR="004E5A5C" w:rsidRPr="00FD64BE">
        <w:rPr>
          <w:rFonts w:ascii="Times New Roman" w:hAnsi="Times New Roman" w:cs="Times New Roman"/>
          <w:sz w:val="24"/>
          <w:szCs w:val="24"/>
          <w:lang w:val="en-US"/>
        </w:rPr>
        <w:t>,</w:t>
      </w:r>
      <w:r w:rsidRPr="00FD64BE">
        <w:rPr>
          <w:rFonts w:ascii="Times New Roman" w:hAnsi="Times New Roman" w:cs="Times New Roman"/>
          <w:sz w:val="24"/>
          <w:szCs w:val="24"/>
          <w:lang w:val="en-US"/>
        </w:rPr>
        <w:t xml:space="preserve"> a second remind</w:t>
      </w:r>
      <w:r w:rsidR="00567757" w:rsidRPr="00FD64BE">
        <w:rPr>
          <w:rFonts w:ascii="Times New Roman" w:hAnsi="Times New Roman" w:cs="Times New Roman"/>
          <w:sz w:val="24"/>
          <w:szCs w:val="24"/>
          <w:lang w:val="en-US"/>
        </w:rPr>
        <w:t>er</w:t>
      </w:r>
      <w:r w:rsidRPr="00FD64BE">
        <w:rPr>
          <w:rFonts w:ascii="Times New Roman" w:hAnsi="Times New Roman" w:cs="Times New Roman"/>
          <w:sz w:val="24"/>
          <w:szCs w:val="24"/>
          <w:lang w:val="en-US"/>
        </w:rPr>
        <w:t xml:space="preserve"> email was sen</w:t>
      </w:r>
      <w:r w:rsidR="00567757" w:rsidRPr="00FD64BE">
        <w:rPr>
          <w:rFonts w:ascii="Times New Roman" w:hAnsi="Times New Roman" w:cs="Times New Roman"/>
          <w:sz w:val="24"/>
          <w:szCs w:val="24"/>
          <w:lang w:val="en-US"/>
        </w:rPr>
        <w:t>t</w:t>
      </w:r>
      <w:r w:rsidRPr="00FD64BE">
        <w:rPr>
          <w:rFonts w:ascii="Times New Roman" w:hAnsi="Times New Roman" w:cs="Times New Roman"/>
          <w:sz w:val="24"/>
          <w:szCs w:val="24"/>
          <w:lang w:val="en-US"/>
        </w:rPr>
        <w:t xml:space="preserve">. </w:t>
      </w:r>
      <w:r w:rsidR="004E5A5C" w:rsidRPr="00FD64BE">
        <w:rPr>
          <w:rFonts w:ascii="Times New Roman" w:hAnsi="Times New Roman" w:cs="Times New Roman"/>
          <w:sz w:val="24"/>
          <w:szCs w:val="24"/>
          <w:lang w:val="en-US"/>
        </w:rPr>
        <w:t>C</w:t>
      </w:r>
      <w:r w:rsidR="00C96F53" w:rsidRPr="00FD64BE">
        <w:rPr>
          <w:rFonts w:ascii="Times New Roman" w:hAnsi="Times New Roman" w:cs="Times New Roman"/>
          <w:sz w:val="24"/>
          <w:szCs w:val="24"/>
          <w:lang w:val="en-US"/>
        </w:rPr>
        <w:t xml:space="preserve">ollaboration </w:t>
      </w:r>
      <w:r w:rsidR="004E5A5C" w:rsidRPr="00FD64BE">
        <w:rPr>
          <w:rFonts w:ascii="Times New Roman" w:hAnsi="Times New Roman" w:cs="Times New Roman"/>
          <w:sz w:val="24"/>
          <w:szCs w:val="24"/>
          <w:lang w:val="en-US"/>
        </w:rPr>
        <w:t xml:space="preserve">and </w:t>
      </w:r>
      <w:r w:rsidR="00C96F53" w:rsidRPr="00FD64BE">
        <w:rPr>
          <w:rFonts w:ascii="Times New Roman" w:hAnsi="Times New Roman" w:cs="Times New Roman"/>
          <w:sz w:val="24"/>
          <w:szCs w:val="24"/>
          <w:lang w:val="en-US"/>
        </w:rPr>
        <w:t>data transfer agreement</w:t>
      </w:r>
      <w:r w:rsidR="004E5A5C" w:rsidRPr="00FD64BE">
        <w:rPr>
          <w:rFonts w:ascii="Times New Roman" w:hAnsi="Times New Roman" w:cs="Times New Roman"/>
          <w:sz w:val="24"/>
          <w:szCs w:val="24"/>
          <w:lang w:val="en-US"/>
        </w:rPr>
        <w:t>s</w:t>
      </w:r>
      <w:r w:rsidR="00C96F53" w:rsidRPr="00FD64BE">
        <w:rPr>
          <w:rFonts w:ascii="Times New Roman" w:hAnsi="Times New Roman" w:cs="Times New Roman"/>
          <w:sz w:val="24"/>
          <w:szCs w:val="24"/>
          <w:lang w:val="en-US"/>
        </w:rPr>
        <w:t xml:space="preserve"> w</w:t>
      </w:r>
      <w:r w:rsidR="004E5A5C" w:rsidRPr="00FD64BE">
        <w:rPr>
          <w:rFonts w:ascii="Times New Roman" w:hAnsi="Times New Roman" w:cs="Times New Roman"/>
          <w:sz w:val="24"/>
          <w:szCs w:val="24"/>
          <w:lang w:val="en-US"/>
        </w:rPr>
        <w:t xml:space="preserve">ere </w:t>
      </w:r>
      <w:r w:rsidR="00C96F53" w:rsidRPr="00FD64BE">
        <w:rPr>
          <w:rFonts w:ascii="Times New Roman" w:hAnsi="Times New Roman" w:cs="Times New Roman"/>
          <w:sz w:val="24"/>
          <w:szCs w:val="24"/>
          <w:lang w:val="en-US"/>
        </w:rPr>
        <w:t xml:space="preserve">signed by </w:t>
      </w:r>
      <w:r w:rsidRPr="00FD64BE">
        <w:rPr>
          <w:rFonts w:ascii="Times New Roman" w:hAnsi="Times New Roman" w:cs="Times New Roman"/>
          <w:sz w:val="24"/>
          <w:szCs w:val="24"/>
          <w:lang w:val="en-US"/>
        </w:rPr>
        <w:t>authors cooperati</w:t>
      </w:r>
      <w:r w:rsidR="00567757" w:rsidRPr="00FD64BE">
        <w:rPr>
          <w:rFonts w:ascii="Times New Roman" w:hAnsi="Times New Roman" w:cs="Times New Roman"/>
          <w:sz w:val="24"/>
          <w:szCs w:val="24"/>
          <w:lang w:val="en-US"/>
        </w:rPr>
        <w:t>ng</w:t>
      </w:r>
      <w:r w:rsidRPr="00FD64BE">
        <w:rPr>
          <w:rFonts w:ascii="Times New Roman" w:hAnsi="Times New Roman" w:cs="Times New Roman"/>
          <w:sz w:val="24"/>
          <w:szCs w:val="24"/>
          <w:lang w:val="en-US"/>
        </w:rPr>
        <w:t xml:space="preserve"> in this project.</w:t>
      </w:r>
    </w:p>
    <w:p w14:paraId="3425E839" w14:textId="0F2F18DA" w:rsidR="00BE5A26" w:rsidRPr="00FD64BE" w:rsidRDefault="00BE5A26">
      <w:pPr>
        <w:spacing w:line="480" w:lineRule="auto"/>
        <w:rPr>
          <w:rFonts w:ascii="Times New Roman" w:hAnsi="Times New Roman" w:cs="Times New Roman"/>
          <w:sz w:val="24"/>
          <w:szCs w:val="24"/>
          <w:lang w:val="en-US"/>
        </w:rPr>
      </w:pPr>
      <w:r w:rsidRPr="00FD64BE">
        <w:rPr>
          <w:rFonts w:ascii="Times New Roman" w:hAnsi="Times New Roman" w:cs="Times New Roman"/>
          <w:sz w:val="24"/>
          <w:szCs w:val="24"/>
          <w:lang w:val="en-US"/>
        </w:rPr>
        <w:lastRenderedPageBreak/>
        <w:t>The study was approved by the Ethics Committee of the LMU Munich (UE Nr. 024-14). For all included studies individual ethical approval is documented in the respective original publications.</w:t>
      </w:r>
    </w:p>
    <w:p w14:paraId="643A1AC0" w14:textId="45BE7A43" w:rsidR="00B1030E" w:rsidRPr="00FD64BE" w:rsidRDefault="00B1030E">
      <w:pPr>
        <w:spacing w:line="480" w:lineRule="auto"/>
        <w:rPr>
          <w:rFonts w:ascii="Times New Roman" w:hAnsi="Times New Roman" w:cs="Times New Roman"/>
          <w:sz w:val="24"/>
          <w:szCs w:val="24"/>
          <w:lang w:val="en-US"/>
        </w:rPr>
      </w:pPr>
      <w:r w:rsidRPr="00FD64BE">
        <w:rPr>
          <w:rFonts w:ascii="Times New Roman" w:hAnsi="Times New Roman" w:cs="Times New Roman"/>
          <w:sz w:val="24"/>
          <w:szCs w:val="24"/>
          <w:lang w:val="en-US"/>
        </w:rPr>
        <w:t xml:space="preserve">The study </w:t>
      </w:r>
      <w:r w:rsidR="00567757" w:rsidRPr="00FD64BE">
        <w:rPr>
          <w:rFonts w:ascii="Times New Roman" w:hAnsi="Times New Roman" w:cs="Times New Roman"/>
          <w:sz w:val="24"/>
          <w:szCs w:val="24"/>
          <w:lang w:val="en-US"/>
        </w:rPr>
        <w:t>is</w:t>
      </w:r>
      <w:r w:rsidRPr="00FD64BE">
        <w:rPr>
          <w:rFonts w:ascii="Times New Roman" w:hAnsi="Times New Roman" w:cs="Times New Roman"/>
          <w:sz w:val="24"/>
          <w:szCs w:val="24"/>
          <w:lang w:val="en-US"/>
        </w:rPr>
        <w:t xml:space="preserve"> registered at PROSPERO international register of systematic reviews with registration number CRD4201502475.</w:t>
      </w:r>
      <w:r w:rsidR="00956F6E" w:rsidRPr="00FD64BE">
        <w:rPr>
          <w:rFonts w:ascii="Times New Roman" w:hAnsi="Times New Roman" w:cs="Times New Roman"/>
          <w:sz w:val="24"/>
          <w:szCs w:val="24"/>
          <w:lang w:val="en-US"/>
        </w:rPr>
        <w:t xml:space="preserve"> </w:t>
      </w:r>
    </w:p>
    <w:p w14:paraId="75512EB2" w14:textId="77777777" w:rsidR="00B1030E" w:rsidRPr="00FD64BE" w:rsidRDefault="00B1030E">
      <w:pPr>
        <w:spacing w:line="480" w:lineRule="auto"/>
        <w:rPr>
          <w:rFonts w:ascii="Times New Roman" w:hAnsi="Times New Roman" w:cs="Times New Roman"/>
          <w:sz w:val="24"/>
          <w:szCs w:val="24"/>
          <w:lang w:val="en-US"/>
        </w:rPr>
      </w:pPr>
    </w:p>
    <w:p w14:paraId="4679609E" w14:textId="1398E011" w:rsidR="00B1030E" w:rsidRPr="00FD64BE" w:rsidRDefault="00FB643E">
      <w:pPr>
        <w:spacing w:line="480" w:lineRule="auto"/>
        <w:rPr>
          <w:rFonts w:ascii="Times New Roman" w:hAnsi="Times New Roman" w:cs="Times New Roman"/>
          <w:sz w:val="24"/>
          <w:szCs w:val="24"/>
          <w:lang w:val="en-US"/>
        </w:rPr>
      </w:pPr>
      <w:r w:rsidRPr="00FD64BE">
        <w:rPr>
          <w:rFonts w:ascii="Times New Roman" w:hAnsi="Times New Roman" w:cs="Times New Roman"/>
          <w:sz w:val="24"/>
          <w:szCs w:val="24"/>
          <w:lang w:val="en-US"/>
        </w:rPr>
        <w:t>A</w:t>
      </w:r>
      <w:r w:rsidR="00B1030E" w:rsidRPr="00FD64BE">
        <w:rPr>
          <w:rFonts w:ascii="Times New Roman" w:hAnsi="Times New Roman" w:cs="Times New Roman"/>
          <w:sz w:val="24"/>
          <w:szCs w:val="24"/>
          <w:lang w:val="en-US"/>
        </w:rPr>
        <w:t>ssessment</w:t>
      </w:r>
      <w:r w:rsidRPr="00FD64BE">
        <w:rPr>
          <w:rFonts w:ascii="Times New Roman" w:hAnsi="Times New Roman" w:cs="Times New Roman"/>
          <w:sz w:val="24"/>
          <w:szCs w:val="24"/>
          <w:lang w:val="en-US"/>
        </w:rPr>
        <w:t xml:space="preserve"> of study qu</w:t>
      </w:r>
      <w:r w:rsidR="002D74DA" w:rsidRPr="00FD64BE">
        <w:rPr>
          <w:rFonts w:ascii="Times New Roman" w:hAnsi="Times New Roman" w:cs="Times New Roman"/>
          <w:sz w:val="24"/>
          <w:szCs w:val="24"/>
          <w:lang w:val="en-US"/>
        </w:rPr>
        <w:t>a</w:t>
      </w:r>
      <w:r w:rsidRPr="00FD64BE">
        <w:rPr>
          <w:rFonts w:ascii="Times New Roman" w:hAnsi="Times New Roman" w:cs="Times New Roman"/>
          <w:sz w:val="24"/>
          <w:szCs w:val="24"/>
          <w:lang w:val="en-US"/>
        </w:rPr>
        <w:t>lity</w:t>
      </w:r>
    </w:p>
    <w:p w14:paraId="397C7447" w14:textId="2CCC3019" w:rsidR="00B1030E" w:rsidRPr="00FD64BE" w:rsidRDefault="00FB643E">
      <w:pPr>
        <w:spacing w:line="480" w:lineRule="auto"/>
        <w:rPr>
          <w:rFonts w:ascii="Times New Roman" w:hAnsi="Times New Roman" w:cs="Times New Roman"/>
          <w:sz w:val="24"/>
          <w:szCs w:val="24"/>
          <w:lang w:val="en-US"/>
        </w:rPr>
      </w:pPr>
      <w:r w:rsidRPr="00FD64BE">
        <w:rPr>
          <w:rFonts w:ascii="Times New Roman" w:hAnsi="Times New Roman" w:cs="Times New Roman"/>
          <w:sz w:val="24"/>
          <w:szCs w:val="24"/>
          <w:lang w:val="en-US"/>
        </w:rPr>
        <w:t>Study q</w:t>
      </w:r>
      <w:r w:rsidR="00B1030E" w:rsidRPr="00FD64BE">
        <w:rPr>
          <w:rFonts w:ascii="Times New Roman" w:hAnsi="Times New Roman" w:cs="Times New Roman"/>
          <w:sz w:val="24"/>
          <w:szCs w:val="24"/>
          <w:lang w:val="en-US"/>
        </w:rPr>
        <w:t xml:space="preserve">uality </w:t>
      </w:r>
      <w:r w:rsidRPr="00FD64BE">
        <w:rPr>
          <w:rFonts w:ascii="Times New Roman" w:hAnsi="Times New Roman" w:cs="Times New Roman"/>
          <w:sz w:val="24"/>
          <w:szCs w:val="24"/>
          <w:lang w:val="en-US"/>
        </w:rPr>
        <w:t>was assessed</w:t>
      </w:r>
      <w:r w:rsidR="00B1030E" w:rsidRPr="00FD64BE">
        <w:rPr>
          <w:rFonts w:ascii="Times New Roman" w:hAnsi="Times New Roman" w:cs="Times New Roman"/>
          <w:sz w:val="24"/>
          <w:szCs w:val="24"/>
          <w:lang w:val="en-US"/>
        </w:rPr>
        <w:t xml:space="preserve"> based on </w:t>
      </w:r>
      <w:r w:rsidR="00964BC5" w:rsidRPr="00FD64BE">
        <w:rPr>
          <w:rFonts w:ascii="Times New Roman" w:hAnsi="Times New Roman" w:cs="Times New Roman"/>
          <w:sz w:val="24"/>
          <w:szCs w:val="24"/>
          <w:lang w:val="en-US"/>
        </w:rPr>
        <w:t>the</w:t>
      </w:r>
      <w:r w:rsidR="00B1030E" w:rsidRPr="00FD64BE">
        <w:rPr>
          <w:rFonts w:ascii="Times New Roman" w:hAnsi="Times New Roman" w:cs="Times New Roman"/>
          <w:sz w:val="24"/>
          <w:szCs w:val="24"/>
          <w:lang w:val="en-US"/>
        </w:rPr>
        <w:t xml:space="preserve"> quality assessment criteria for</w:t>
      </w:r>
      <w:r w:rsidR="00964BC5" w:rsidRPr="00FD64BE">
        <w:rPr>
          <w:rFonts w:ascii="Times New Roman" w:hAnsi="Times New Roman" w:cs="Times New Roman"/>
          <w:sz w:val="24"/>
          <w:szCs w:val="24"/>
          <w:lang w:val="en-US"/>
        </w:rPr>
        <w:t xml:space="preserve"> </w:t>
      </w:r>
      <w:r w:rsidR="00B1030E" w:rsidRPr="00FD64BE">
        <w:rPr>
          <w:rFonts w:ascii="Times New Roman" w:hAnsi="Times New Roman" w:cs="Times New Roman"/>
          <w:sz w:val="24"/>
          <w:szCs w:val="24"/>
          <w:lang w:val="en-US"/>
        </w:rPr>
        <w:t xml:space="preserve">observational </w:t>
      </w:r>
      <w:r w:rsidR="00964BC5" w:rsidRPr="00FD64BE">
        <w:rPr>
          <w:rFonts w:ascii="Times New Roman" w:hAnsi="Times New Roman" w:cs="Times New Roman"/>
          <w:sz w:val="24"/>
          <w:szCs w:val="24"/>
          <w:lang w:val="en-US"/>
        </w:rPr>
        <w:t xml:space="preserve">cohort and cross-sectional studies of the National Institute of Health (http://www.nhlbi.nih.gov/health-pro/guidelines/in-develop/cardiovascular-risk-reduction/tools/cohort). </w:t>
      </w:r>
      <w:r w:rsidR="00205EA4" w:rsidRPr="00FD64BE">
        <w:rPr>
          <w:rFonts w:ascii="Times New Roman" w:hAnsi="Times New Roman" w:cs="Times New Roman"/>
          <w:sz w:val="24"/>
          <w:szCs w:val="24"/>
          <w:lang w:val="en-US"/>
        </w:rPr>
        <w:t xml:space="preserve">Eight questions out of 14 were appropriate for </w:t>
      </w:r>
      <w:r w:rsidR="0086288C" w:rsidRPr="00FD64BE">
        <w:rPr>
          <w:rFonts w:ascii="Times New Roman" w:hAnsi="Times New Roman" w:cs="Times New Roman"/>
          <w:sz w:val="24"/>
          <w:szCs w:val="24"/>
          <w:lang w:val="en-US"/>
        </w:rPr>
        <w:t>this analysis</w:t>
      </w:r>
      <w:r w:rsidR="0019767C" w:rsidRPr="00FD64BE">
        <w:rPr>
          <w:rFonts w:ascii="Times New Roman" w:hAnsi="Times New Roman" w:cs="Times New Roman"/>
          <w:sz w:val="24"/>
          <w:szCs w:val="24"/>
          <w:lang w:val="en-US"/>
        </w:rPr>
        <w:t xml:space="preserve"> (Table S1)</w:t>
      </w:r>
      <w:r w:rsidR="00205EA4" w:rsidRPr="00FD64BE">
        <w:rPr>
          <w:rFonts w:ascii="Times New Roman" w:hAnsi="Times New Roman" w:cs="Times New Roman"/>
          <w:sz w:val="24"/>
          <w:szCs w:val="24"/>
          <w:lang w:val="en-US"/>
        </w:rPr>
        <w:t xml:space="preserve">. </w:t>
      </w:r>
      <w:r w:rsidR="009A091D" w:rsidRPr="00FD64BE">
        <w:rPr>
          <w:rFonts w:ascii="Times New Roman" w:hAnsi="Times New Roman" w:cs="Times New Roman"/>
          <w:sz w:val="24"/>
          <w:szCs w:val="24"/>
          <w:lang w:val="en-US"/>
        </w:rPr>
        <w:t>We excluded questions regarding sample size/power estimate, sufficient timeframe to observe effect, different levels for exposure, quality of exposure measure, several measures of exposure and adjustment</w:t>
      </w:r>
      <w:r w:rsidR="00A807FB" w:rsidRPr="00FD64BE">
        <w:rPr>
          <w:rFonts w:ascii="Times New Roman" w:hAnsi="Times New Roman" w:cs="Times New Roman"/>
          <w:sz w:val="24"/>
          <w:szCs w:val="24"/>
          <w:lang w:val="en-US"/>
        </w:rPr>
        <w:t xml:space="preserve"> for confounding variables, as the answers w</w:t>
      </w:r>
      <w:r w:rsidR="0086288C" w:rsidRPr="00FD64BE">
        <w:rPr>
          <w:rFonts w:ascii="Times New Roman" w:hAnsi="Times New Roman" w:cs="Times New Roman"/>
          <w:sz w:val="24"/>
          <w:szCs w:val="24"/>
          <w:lang w:val="en-US"/>
        </w:rPr>
        <w:t>ere</w:t>
      </w:r>
      <w:r w:rsidR="00A807FB" w:rsidRPr="00FD64BE">
        <w:rPr>
          <w:rFonts w:ascii="Times New Roman" w:hAnsi="Times New Roman" w:cs="Times New Roman"/>
          <w:sz w:val="24"/>
          <w:szCs w:val="24"/>
          <w:lang w:val="en-US"/>
        </w:rPr>
        <w:t xml:space="preserve"> obvious</w:t>
      </w:r>
      <w:r w:rsidR="0086288C" w:rsidRPr="00FD64BE">
        <w:rPr>
          <w:rFonts w:ascii="Times New Roman" w:hAnsi="Times New Roman" w:cs="Times New Roman"/>
          <w:sz w:val="24"/>
          <w:szCs w:val="24"/>
          <w:lang w:val="en-US"/>
        </w:rPr>
        <w:t>,</w:t>
      </w:r>
      <w:r w:rsidR="00A807FB" w:rsidRPr="00FD64BE">
        <w:rPr>
          <w:rFonts w:ascii="Times New Roman" w:hAnsi="Times New Roman" w:cs="Times New Roman"/>
          <w:sz w:val="24"/>
          <w:szCs w:val="24"/>
          <w:lang w:val="en-US"/>
        </w:rPr>
        <w:t xml:space="preserve"> or they </w:t>
      </w:r>
      <w:r w:rsidR="0086288C" w:rsidRPr="00FD64BE">
        <w:rPr>
          <w:rFonts w:ascii="Times New Roman" w:hAnsi="Times New Roman" w:cs="Times New Roman"/>
          <w:sz w:val="24"/>
          <w:szCs w:val="24"/>
          <w:lang w:val="en-US"/>
        </w:rPr>
        <w:t>were</w:t>
      </w:r>
      <w:r w:rsidR="00A807FB" w:rsidRPr="00FD64BE">
        <w:rPr>
          <w:rFonts w:ascii="Times New Roman" w:hAnsi="Times New Roman" w:cs="Times New Roman"/>
          <w:sz w:val="24"/>
          <w:szCs w:val="24"/>
          <w:lang w:val="en-US"/>
        </w:rPr>
        <w:t xml:space="preserve"> already considered </w:t>
      </w:r>
      <w:r w:rsidR="0086288C" w:rsidRPr="00FD64BE">
        <w:rPr>
          <w:rFonts w:ascii="Times New Roman" w:hAnsi="Times New Roman" w:cs="Times New Roman"/>
          <w:sz w:val="24"/>
          <w:szCs w:val="24"/>
          <w:lang w:val="en-US"/>
        </w:rPr>
        <w:t>in the</w:t>
      </w:r>
      <w:r w:rsidR="00A807FB" w:rsidRPr="00FD64BE">
        <w:rPr>
          <w:rFonts w:ascii="Times New Roman" w:hAnsi="Times New Roman" w:cs="Times New Roman"/>
          <w:sz w:val="24"/>
          <w:szCs w:val="24"/>
          <w:lang w:val="en-US"/>
        </w:rPr>
        <w:t xml:space="preserve"> inclusion criteria. Quality assessment was conducted independently by two </w:t>
      </w:r>
      <w:r w:rsidR="00191E0B" w:rsidRPr="00FD64BE">
        <w:rPr>
          <w:rFonts w:ascii="Times New Roman" w:hAnsi="Times New Roman" w:cs="Times New Roman"/>
          <w:sz w:val="24"/>
          <w:szCs w:val="24"/>
          <w:lang w:val="en-US"/>
        </w:rPr>
        <w:t>investigators</w:t>
      </w:r>
      <w:r w:rsidR="00A807FB" w:rsidRPr="00FD64BE">
        <w:rPr>
          <w:rFonts w:ascii="Times New Roman" w:hAnsi="Times New Roman" w:cs="Times New Roman"/>
          <w:sz w:val="24"/>
          <w:szCs w:val="24"/>
          <w:lang w:val="en-US"/>
        </w:rPr>
        <w:t xml:space="preserve"> (RvK and LA) </w:t>
      </w:r>
      <w:r w:rsidR="0086288C" w:rsidRPr="00FD64BE">
        <w:rPr>
          <w:rFonts w:ascii="Times New Roman" w:hAnsi="Times New Roman" w:cs="Times New Roman"/>
          <w:sz w:val="24"/>
          <w:szCs w:val="24"/>
          <w:lang w:val="en-US"/>
        </w:rPr>
        <w:t>with each</w:t>
      </w:r>
      <w:r w:rsidR="00A807FB" w:rsidRPr="00FD64BE">
        <w:rPr>
          <w:rFonts w:ascii="Times New Roman" w:hAnsi="Times New Roman" w:cs="Times New Roman"/>
          <w:sz w:val="24"/>
          <w:szCs w:val="24"/>
          <w:lang w:val="en-US"/>
        </w:rPr>
        <w:t xml:space="preserve"> study rated as poor, fair</w:t>
      </w:r>
      <w:r w:rsidR="0086288C" w:rsidRPr="00FD64BE">
        <w:rPr>
          <w:rFonts w:ascii="Times New Roman" w:hAnsi="Times New Roman" w:cs="Times New Roman"/>
          <w:sz w:val="24"/>
          <w:szCs w:val="24"/>
          <w:lang w:val="en-US"/>
        </w:rPr>
        <w:t>,</w:t>
      </w:r>
      <w:r w:rsidR="00A807FB" w:rsidRPr="00FD64BE">
        <w:rPr>
          <w:rFonts w:ascii="Times New Roman" w:hAnsi="Times New Roman" w:cs="Times New Roman"/>
          <w:sz w:val="24"/>
          <w:szCs w:val="24"/>
          <w:lang w:val="en-US"/>
        </w:rPr>
        <w:t xml:space="preserve"> or good by mutual agreement. </w:t>
      </w:r>
    </w:p>
    <w:p w14:paraId="76858A54" w14:textId="77777777" w:rsidR="00B1030E" w:rsidRPr="00FD64BE" w:rsidRDefault="00B1030E">
      <w:pPr>
        <w:spacing w:line="480" w:lineRule="auto"/>
        <w:rPr>
          <w:rFonts w:ascii="Times New Roman" w:hAnsi="Times New Roman" w:cs="Times New Roman"/>
          <w:sz w:val="24"/>
          <w:szCs w:val="24"/>
          <w:lang w:val="en-US"/>
        </w:rPr>
      </w:pPr>
    </w:p>
    <w:p w14:paraId="7C189DBE" w14:textId="12454ECC" w:rsidR="00B1030E" w:rsidRPr="00FD64BE" w:rsidRDefault="00B1030E">
      <w:pPr>
        <w:spacing w:line="480" w:lineRule="auto"/>
        <w:rPr>
          <w:rFonts w:ascii="Times New Roman" w:hAnsi="Times New Roman" w:cs="Times New Roman"/>
          <w:sz w:val="24"/>
          <w:szCs w:val="24"/>
          <w:lang w:val="en-US"/>
        </w:rPr>
      </w:pPr>
      <w:r w:rsidRPr="00FD64BE">
        <w:rPr>
          <w:rFonts w:ascii="Times New Roman" w:hAnsi="Times New Roman" w:cs="Times New Roman"/>
          <w:sz w:val="24"/>
          <w:szCs w:val="24"/>
          <w:lang w:val="en-US"/>
        </w:rPr>
        <w:t>Statistical methods</w:t>
      </w:r>
    </w:p>
    <w:p w14:paraId="010E4142" w14:textId="14DCEE2E" w:rsidR="0035063E" w:rsidRPr="00FD64BE" w:rsidRDefault="00AF1015">
      <w:pPr>
        <w:spacing w:line="480" w:lineRule="auto"/>
        <w:rPr>
          <w:rFonts w:ascii="Times New Roman" w:hAnsi="Times New Roman" w:cs="Times New Roman"/>
          <w:sz w:val="24"/>
          <w:szCs w:val="24"/>
          <w:lang w:val="en-US"/>
        </w:rPr>
      </w:pPr>
      <w:r w:rsidRPr="00FD64BE">
        <w:rPr>
          <w:rFonts w:ascii="Times New Roman" w:hAnsi="Times New Roman" w:cs="Times New Roman"/>
          <w:sz w:val="24"/>
          <w:szCs w:val="24"/>
          <w:lang w:val="en-US"/>
        </w:rPr>
        <w:t xml:space="preserve">The primary </w:t>
      </w:r>
      <w:r w:rsidR="00B1030E" w:rsidRPr="00FD64BE">
        <w:rPr>
          <w:rFonts w:ascii="Times New Roman" w:hAnsi="Times New Roman" w:cs="Times New Roman"/>
          <w:sz w:val="24"/>
          <w:szCs w:val="24"/>
          <w:lang w:val="en-US"/>
        </w:rPr>
        <w:t>outcome</w:t>
      </w:r>
      <w:r w:rsidR="0035063E" w:rsidRPr="00FD64BE">
        <w:rPr>
          <w:rFonts w:ascii="Times New Roman" w:hAnsi="Times New Roman" w:cs="Times New Roman"/>
          <w:sz w:val="24"/>
          <w:szCs w:val="24"/>
          <w:lang w:val="en-US"/>
        </w:rPr>
        <w:t xml:space="preserve"> variable</w:t>
      </w:r>
      <w:r w:rsidR="004D0DFB" w:rsidRPr="00FD64BE">
        <w:rPr>
          <w:rFonts w:ascii="Times New Roman" w:hAnsi="Times New Roman" w:cs="Times New Roman"/>
          <w:sz w:val="24"/>
          <w:szCs w:val="24"/>
          <w:lang w:val="en-US"/>
        </w:rPr>
        <w:t>s</w:t>
      </w:r>
      <w:r w:rsidR="0035063E" w:rsidRPr="00FD64BE">
        <w:rPr>
          <w:rFonts w:ascii="Times New Roman" w:hAnsi="Times New Roman" w:cs="Times New Roman"/>
          <w:sz w:val="24"/>
          <w:szCs w:val="24"/>
          <w:lang w:val="en-US"/>
        </w:rPr>
        <w:t xml:space="preserve"> </w:t>
      </w:r>
      <w:r w:rsidR="0086288C" w:rsidRPr="00FD64BE">
        <w:rPr>
          <w:rFonts w:ascii="Times New Roman" w:hAnsi="Times New Roman" w:cs="Times New Roman"/>
          <w:sz w:val="24"/>
          <w:szCs w:val="24"/>
          <w:lang w:val="en-US"/>
        </w:rPr>
        <w:t>were</w:t>
      </w:r>
      <w:r w:rsidR="00B1030E" w:rsidRPr="00FD64BE">
        <w:rPr>
          <w:rFonts w:ascii="Times New Roman" w:hAnsi="Times New Roman" w:cs="Times New Roman"/>
          <w:sz w:val="24"/>
          <w:szCs w:val="24"/>
          <w:lang w:val="en-US"/>
        </w:rPr>
        <w:t xml:space="preserve"> overweight (including obesity) </w:t>
      </w:r>
      <w:r w:rsidR="0086288C" w:rsidRPr="00FD64BE">
        <w:rPr>
          <w:rFonts w:ascii="Times New Roman" w:hAnsi="Times New Roman" w:cs="Times New Roman"/>
          <w:sz w:val="24"/>
          <w:szCs w:val="24"/>
          <w:lang w:val="en-US"/>
        </w:rPr>
        <w:t>or</w:t>
      </w:r>
      <w:r w:rsidR="00B1030E" w:rsidRPr="00FD64BE">
        <w:rPr>
          <w:rFonts w:ascii="Times New Roman" w:hAnsi="Times New Roman" w:cs="Times New Roman"/>
          <w:sz w:val="24"/>
          <w:szCs w:val="24"/>
          <w:lang w:val="en-US"/>
        </w:rPr>
        <w:t xml:space="preserve"> obesity </w:t>
      </w:r>
      <w:r w:rsidR="00A36003" w:rsidRPr="00FD64BE">
        <w:rPr>
          <w:rFonts w:ascii="Times New Roman" w:hAnsi="Times New Roman" w:cs="Times New Roman"/>
          <w:sz w:val="24"/>
          <w:szCs w:val="24"/>
          <w:lang w:val="en-US"/>
        </w:rPr>
        <w:t xml:space="preserve">only </w:t>
      </w:r>
      <w:r w:rsidR="002232EC" w:rsidRPr="00FD64BE">
        <w:rPr>
          <w:rFonts w:ascii="Times New Roman" w:hAnsi="Times New Roman" w:cs="Times New Roman"/>
          <w:sz w:val="24"/>
          <w:szCs w:val="24"/>
          <w:lang w:val="en-US"/>
        </w:rPr>
        <w:t>(</w:t>
      </w:r>
      <w:r w:rsidR="002307B2" w:rsidRPr="00FD64BE">
        <w:rPr>
          <w:rFonts w:ascii="Times New Roman" w:hAnsi="Times New Roman" w:cs="Times New Roman"/>
          <w:sz w:val="24"/>
          <w:szCs w:val="24"/>
          <w:lang w:val="en-US"/>
        </w:rPr>
        <w:t xml:space="preserve">defined </w:t>
      </w:r>
      <w:r w:rsidR="00E17FBD" w:rsidRPr="00FD64BE">
        <w:rPr>
          <w:rFonts w:ascii="Times New Roman" w:hAnsi="Times New Roman" w:cs="Times New Roman"/>
          <w:sz w:val="24"/>
          <w:szCs w:val="24"/>
          <w:lang w:val="en-US"/>
        </w:rPr>
        <w:t xml:space="preserve">according to </w:t>
      </w:r>
      <w:r w:rsidR="002307B2" w:rsidRPr="00FD64BE">
        <w:rPr>
          <w:rFonts w:ascii="Times New Roman" w:hAnsi="Times New Roman" w:cs="Times New Roman"/>
          <w:sz w:val="24"/>
          <w:szCs w:val="24"/>
          <w:lang w:val="en-US"/>
        </w:rPr>
        <w:t>the</w:t>
      </w:r>
      <w:r w:rsidR="00CA18E6" w:rsidRPr="00FD64BE">
        <w:rPr>
          <w:rFonts w:ascii="Times New Roman" w:hAnsi="Times New Roman" w:cs="Times New Roman"/>
          <w:sz w:val="24"/>
          <w:szCs w:val="24"/>
          <w:lang w:val="en-US"/>
        </w:rPr>
        <w:t xml:space="preserve"> </w:t>
      </w:r>
      <w:r w:rsidR="009601F0" w:rsidRPr="00FD64BE">
        <w:rPr>
          <w:rFonts w:ascii="Times New Roman" w:hAnsi="Times New Roman" w:cs="Times New Roman"/>
          <w:sz w:val="24"/>
          <w:szCs w:val="24"/>
          <w:lang w:val="en-US"/>
        </w:rPr>
        <w:t>International Obesity Task</w:t>
      </w:r>
      <w:r w:rsidR="00EA1034" w:rsidRPr="00FD64BE">
        <w:rPr>
          <w:rFonts w:ascii="Times New Roman" w:hAnsi="Times New Roman" w:cs="Times New Roman"/>
          <w:sz w:val="24"/>
          <w:szCs w:val="24"/>
          <w:lang w:val="en-US"/>
        </w:rPr>
        <w:t xml:space="preserve"> </w:t>
      </w:r>
      <w:r w:rsidR="009601F0" w:rsidRPr="00FD64BE">
        <w:rPr>
          <w:rFonts w:ascii="Times New Roman" w:hAnsi="Times New Roman" w:cs="Times New Roman"/>
          <w:sz w:val="24"/>
          <w:szCs w:val="24"/>
          <w:lang w:val="en-US"/>
        </w:rPr>
        <w:t>Force (</w:t>
      </w:r>
      <w:r w:rsidR="002307B2" w:rsidRPr="00FD64BE">
        <w:rPr>
          <w:rFonts w:ascii="Times New Roman" w:hAnsi="Times New Roman" w:cs="Times New Roman"/>
          <w:sz w:val="24"/>
          <w:szCs w:val="24"/>
          <w:lang w:val="en-US"/>
        </w:rPr>
        <w:t>IOTF</w:t>
      </w:r>
      <w:r w:rsidR="009601F0" w:rsidRPr="00FD64BE">
        <w:rPr>
          <w:rFonts w:ascii="Times New Roman" w:hAnsi="Times New Roman" w:cs="Times New Roman"/>
          <w:sz w:val="24"/>
          <w:szCs w:val="24"/>
          <w:lang w:val="en-US"/>
        </w:rPr>
        <w:t>)</w:t>
      </w:r>
      <w:r w:rsidR="002307B2" w:rsidRPr="00FD64BE">
        <w:rPr>
          <w:rFonts w:ascii="Times New Roman" w:hAnsi="Times New Roman" w:cs="Times New Roman"/>
          <w:sz w:val="24"/>
          <w:szCs w:val="24"/>
          <w:lang w:val="en-US"/>
        </w:rPr>
        <w:t xml:space="preserve"> reference</w:t>
      </w:r>
      <w:r w:rsidR="00943CBF" w:rsidRPr="00FD64BE">
        <w:rPr>
          <w:rFonts w:ascii="Times New Roman" w:hAnsi="Times New Roman" w:cs="Times New Roman"/>
          <w:sz w:val="24"/>
          <w:szCs w:val="24"/>
          <w:lang w:val="en-US"/>
        </w:rPr>
        <w:t xml:space="preserve"> </w:t>
      </w:r>
      <w:r w:rsidR="002232EC" w:rsidRPr="00FD64BE">
        <w:rPr>
          <w:rFonts w:ascii="Times New Roman" w:hAnsi="Times New Roman" w:cs="Times New Roman"/>
          <w:sz w:val="24"/>
          <w:szCs w:val="24"/>
          <w:lang w:val="en-US"/>
        </w:rPr>
        <w:fldChar w:fldCharType="begin"/>
      </w:r>
      <w:r w:rsidR="008F3237" w:rsidRPr="00FD64BE">
        <w:rPr>
          <w:rFonts w:ascii="Times New Roman" w:hAnsi="Times New Roman" w:cs="Times New Roman"/>
          <w:sz w:val="24"/>
          <w:szCs w:val="24"/>
          <w:lang w:val="en-US"/>
        </w:rPr>
        <w:instrText xml:space="preserve"> ADDIN ZOTERO_ITEM CSL_CITATION {"citationID":"1j11q13esk","properties":{"formattedCitation":"{\\rtf \\super 39\\nosupersub{}}","plainCitation":"39"},"citationItems":[{"id":833,"uris":["http://zotero.org/users/1092812/items/NKVXIWR6"],"uri":["http://zotero.org/users/1092812/items/NKVXIWR6"],"itemData":{"id":833,"type":"article-journal","title":"Establishing a standard definition for child overweight and obesity worldwide: international survey","container-title":"BMJ","page":"1240-1240","volume":"320","issue":"7244","source":"CrossRef","DOI":"10.1136/bmj.320.7244.1240","ISSN":"09598138","shortTitle":"Establishing a standard definition for child overweight and obesity worldwide","author":[{"family":"Cole","given":"T. J"}],"issued":{"date-parts":[["2000",5,6]]}}}],"schema":"https://github.com/citation-style-language/schema/raw/master/csl-citation.json"} </w:instrText>
      </w:r>
      <w:r w:rsidR="002232EC" w:rsidRPr="00FD64BE">
        <w:rPr>
          <w:rFonts w:ascii="Times New Roman" w:hAnsi="Times New Roman" w:cs="Times New Roman"/>
          <w:sz w:val="24"/>
          <w:szCs w:val="24"/>
          <w:lang w:val="en-US"/>
        </w:rPr>
        <w:fldChar w:fldCharType="separate"/>
      </w:r>
      <w:r w:rsidR="008F3237" w:rsidRPr="00FD64BE">
        <w:rPr>
          <w:rFonts w:ascii="Times New Roman" w:hAnsi="Times New Roman" w:cs="Times New Roman"/>
          <w:sz w:val="24"/>
          <w:szCs w:val="24"/>
          <w:vertAlign w:val="superscript"/>
          <w:lang w:val="en-US"/>
        </w:rPr>
        <w:t>39</w:t>
      </w:r>
      <w:r w:rsidR="002232EC" w:rsidRPr="00FD64BE">
        <w:rPr>
          <w:rFonts w:ascii="Times New Roman" w:hAnsi="Times New Roman" w:cs="Times New Roman"/>
          <w:sz w:val="24"/>
          <w:szCs w:val="24"/>
          <w:lang w:val="en-US"/>
        </w:rPr>
        <w:fldChar w:fldCharType="end"/>
      </w:r>
      <w:r w:rsidR="002232EC" w:rsidRPr="00FD64BE">
        <w:rPr>
          <w:rFonts w:ascii="Times New Roman" w:hAnsi="Times New Roman" w:cs="Times New Roman"/>
          <w:sz w:val="24"/>
          <w:szCs w:val="24"/>
          <w:lang w:val="en-US"/>
        </w:rPr>
        <w:t>)</w:t>
      </w:r>
      <w:r w:rsidR="00EE7173" w:rsidRPr="00FD64BE">
        <w:rPr>
          <w:rFonts w:ascii="Times New Roman" w:hAnsi="Times New Roman" w:cs="Times New Roman"/>
          <w:sz w:val="24"/>
          <w:szCs w:val="24"/>
          <w:lang w:val="en-US"/>
        </w:rPr>
        <w:t xml:space="preserve"> and</w:t>
      </w:r>
      <w:r w:rsidR="004D0DFB" w:rsidRPr="00FD64BE">
        <w:rPr>
          <w:rFonts w:ascii="Times New Roman" w:hAnsi="Times New Roman" w:cs="Times New Roman"/>
          <w:sz w:val="24"/>
          <w:szCs w:val="24"/>
          <w:lang w:val="en-US"/>
        </w:rPr>
        <w:t xml:space="preserve"> were </w:t>
      </w:r>
      <w:r w:rsidR="00EA1034" w:rsidRPr="00FD64BE">
        <w:rPr>
          <w:rFonts w:ascii="Times New Roman" w:hAnsi="Times New Roman" w:cs="Times New Roman"/>
          <w:sz w:val="24"/>
          <w:szCs w:val="24"/>
          <w:lang w:val="en-US"/>
        </w:rPr>
        <w:t>analyzed</w:t>
      </w:r>
      <w:r w:rsidR="00BF77E3" w:rsidRPr="00FD64BE">
        <w:rPr>
          <w:rFonts w:ascii="Times New Roman" w:hAnsi="Times New Roman" w:cs="Times New Roman"/>
          <w:sz w:val="24"/>
          <w:szCs w:val="24"/>
          <w:lang w:val="en-US"/>
        </w:rPr>
        <w:t xml:space="preserve"> in two separate models</w:t>
      </w:r>
      <w:r w:rsidR="0063503F" w:rsidRPr="00FD64BE">
        <w:rPr>
          <w:rFonts w:ascii="Times New Roman" w:hAnsi="Times New Roman" w:cs="Times New Roman"/>
          <w:sz w:val="24"/>
          <w:szCs w:val="24"/>
          <w:lang w:val="en-US"/>
        </w:rPr>
        <w:t>. If data o</w:t>
      </w:r>
      <w:r w:rsidR="00CE0D8C" w:rsidRPr="00FD64BE">
        <w:rPr>
          <w:rFonts w:ascii="Times New Roman" w:hAnsi="Times New Roman" w:cs="Times New Roman"/>
          <w:sz w:val="24"/>
          <w:szCs w:val="24"/>
          <w:lang w:val="en-US"/>
        </w:rPr>
        <w:t>n</w:t>
      </w:r>
      <w:r w:rsidR="0063503F" w:rsidRPr="00FD64BE">
        <w:rPr>
          <w:rFonts w:ascii="Times New Roman" w:hAnsi="Times New Roman" w:cs="Times New Roman"/>
          <w:sz w:val="24"/>
          <w:szCs w:val="24"/>
          <w:lang w:val="en-US"/>
        </w:rPr>
        <w:t xml:space="preserve"> BMI measure</w:t>
      </w:r>
      <w:r w:rsidR="002D74DA" w:rsidRPr="00FD64BE">
        <w:rPr>
          <w:rFonts w:ascii="Times New Roman" w:hAnsi="Times New Roman" w:cs="Times New Roman"/>
          <w:sz w:val="24"/>
          <w:szCs w:val="24"/>
          <w:lang w:val="en-US"/>
        </w:rPr>
        <w:t>ments</w:t>
      </w:r>
      <w:r w:rsidR="0063503F" w:rsidRPr="00FD64BE">
        <w:rPr>
          <w:rFonts w:ascii="Times New Roman" w:hAnsi="Times New Roman" w:cs="Times New Roman"/>
          <w:sz w:val="24"/>
          <w:szCs w:val="24"/>
          <w:lang w:val="en-US"/>
        </w:rPr>
        <w:t xml:space="preserve"> at different ages were available, the measurement at the oldest available age</w:t>
      </w:r>
      <w:r w:rsidR="0063503F" w:rsidRPr="00FD64BE" w:rsidDel="00845537">
        <w:rPr>
          <w:rFonts w:ascii="Times New Roman" w:hAnsi="Times New Roman" w:cs="Times New Roman"/>
          <w:sz w:val="24"/>
          <w:szCs w:val="24"/>
          <w:lang w:val="en-US"/>
        </w:rPr>
        <w:t xml:space="preserve"> </w:t>
      </w:r>
      <w:r w:rsidR="0063503F" w:rsidRPr="00FD64BE">
        <w:rPr>
          <w:rFonts w:ascii="Times New Roman" w:hAnsi="Times New Roman" w:cs="Times New Roman"/>
          <w:sz w:val="24"/>
          <w:szCs w:val="24"/>
          <w:lang w:val="en-US"/>
        </w:rPr>
        <w:t>was used in the analysis, since t</w:t>
      </w:r>
      <w:r w:rsidR="00943CBF" w:rsidRPr="00FD64BE">
        <w:rPr>
          <w:rFonts w:ascii="Times New Roman" w:hAnsi="Times New Roman" w:cs="Times New Roman"/>
          <w:sz w:val="24"/>
          <w:szCs w:val="24"/>
          <w:lang w:val="en-US"/>
        </w:rPr>
        <w:t xml:space="preserve">racking of BMI increases by age </w:t>
      </w:r>
      <w:r w:rsidR="0063503F" w:rsidRPr="00FD64BE">
        <w:rPr>
          <w:rFonts w:ascii="Times New Roman" w:hAnsi="Times New Roman" w:cs="Times New Roman"/>
          <w:sz w:val="24"/>
          <w:szCs w:val="24"/>
          <w:lang w:val="en-US"/>
        </w:rPr>
        <w:fldChar w:fldCharType="begin"/>
      </w:r>
      <w:r w:rsidR="008F3237" w:rsidRPr="00FD64BE">
        <w:rPr>
          <w:rFonts w:ascii="Times New Roman" w:hAnsi="Times New Roman" w:cs="Times New Roman"/>
          <w:sz w:val="24"/>
          <w:szCs w:val="24"/>
          <w:lang w:val="en-US"/>
        </w:rPr>
        <w:instrText xml:space="preserve"> ADDIN ZOTERO_ITEM CSL_CITATION {"citationID":"1yY3ltHN","properties":{"formattedCitation":"{\\rtf \\super 40\\uc0\\u8211{}42\\nosupersub{}}","plainCitation":"40–42"},"citationItems":[{"id":823,"uris":["http://zotero.org/users/1092812/items/VXEBMU92"],"uri":["http://zotero.org/users/1092812/items/VXEBMU92"],"itemData":{"id":823,"type":"article-journal","title":"Anthropometric indicators of body composition in young adults: relation to size at birth and serial measurements of body mass index in childhood in the New Delhi birth cohort","container-title":"The American Journal of Clinical Nutrition","page":"456-466","volume":"82","issue":"2","source":"PubMed","abstract":"BACKGROUND: South Asians have a muscle-thin but adipose body phenotype and high rates of obesity-related disease. Adult body composition may be predictable in early life.\nOBJECTIVE: Anthropometric indexes of adult body composition were examined in relation to birth size and body mass index (BMI) during childhood.\nDESIGN: A population-based cohort of 1526 men and women aged 26-32 y in Delhi, India, who were measured sequentially from birth until 21 y of age were followed up. Adult weight, height, skinfold thicknesses, and waist and hip circumferences were measured. BMI and indexes of adiposity (sum of skinfold thicknesses), central adiposity (waist-hip ratio), and lean mass (residual values after adjustment of BMI for skinfold thicknesses and height) were derived.\nRESULTS: Mean birth weight was 2851 g. As children, many subjects were underweight-for-age (&gt;2 SDs below the National Center for Health Statistics mean; 53% at 2 y), but as adults, 47% were overweight, 11% were obese, and 51% were centrally obese (according to World Health Organization criteria). Birth weight was positively related to adult lean mass (P &lt; 0.001) and, in women only, to adiposity (P = 0.006) but was unrelated to central adiposity. BMI from birth to age 21 y was increasingly strongly positively correlated with all outcomes. BMI and BMI gain in infancy and early childhood were correlated more strongly with adult lean mass than with adiposity or central adiposity. Higher BMI and greater BMI gain in late childhood and adolescence were associated with increased adult adiposity and central adiposity.\nCONCLUSIONS: Birth weight and BMI gain during infancy and early childhood predict adult lean mass more strongly than adult adiposity. Greater BMI gain in late childhood and adolescence predicts increased adult adiposity.","ISSN":"0002-9165","note":"PMID: 16087993","shortTitle":"Anthropometric indicators of body composition in young adults","journalAbbreviation":"Am. J. Clin. Nutr.","language":"eng","author":[{"family":"Sachdev","given":"Harshpal S."},{"family":"Fall","given":"Caroline H. D."},{"family":"Osmond","given":"Clive"},{"family":"Lakshmy","given":"Ramakrishnan"},{"family":"Dey Biswas","given":"Sushant K."},{"family":"Leary","given":"Samantha D."},{"family":"Reddy","given":"Kolli Srinath"},{"family":"Barker","given":"David J. P."},{"family":"Bhargava","given":"Santosh K."}],"issued":{"date-parts":[["2005",8]]}}},{"id":821,"uris":["http://zotero.org/users/1092812/items/HNZG5362"],"uri":["http://zotero.org/users/1092812/items/HNZG5362"],"itemData":{"id":821,"type":"article-journal","title":"Body mass index during childhood and adult body composition in men and women aged 56-70 y","container-title":"The American Journal of Clinical Nutrition","page":"1769-1775","volume":"87","issue":"6","source":"PubMed","abstract":"BACKGROUND: The relation between the change in body mass index (BMI) through childhood and body composition in adult life is important because body composition is known to affect adult health.\nOBJECTIVE: The objective was to examine how the change in BMI throughout childhood is related to adult lean and fat mass.\nDESIGN: We examined how the change in BMI in childhood was related to adult body composition in 885 men and 1032 women born during 1934-1944, whose weights and heights during childhood were recorded serially. Adult lean and fat mass were measured by bioelectrical impedance with an 8-polar tactile electrode system.\nRESULTS: In these 56-70-y-old men and women, adult lean body mass index (lean mass/height(2); in kg/m(2)) was positively associated with BMI at birth (0.24 and 0.20 higher for each 1-SD increase in BMI at birth, respectively) and with more rapid gain in BMI from birth to 1 y (0.17 and 0.22), 1-2 y (0.21 and 0.20), 2-7 y (0.44 and 0.46), and 7-11 y (0.32 and 0.26) of age. Fat mass index (fat mass/height(2)) was positively associated with more rapid increases in BMI between 2 and 11 y of age.\nCONCLUSIONS: Rapid gain in BMI before the age of 2 y increased adult lean body mass without excess fat accumulation, whereas rapid gain in BMI in later childhood, despite the concurrent rise in lean mass, resulted in relatively larger increases in fat mass.","ISSN":"1938-3207","note":"PMID: 18541567","journalAbbreviation":"Am. J. Clin. Nutr.","language":"eng","author":[{"family":"Ylihärsilä","given":"Hilkka"},{"family":"Kajantie","given":"Eero"},{"family":"Osmond","given":"Clive"},{"family":"Forsén","given":"Tom"},{"family":"Barker","given":"David Jp"},{"family":"Eriksson","given":"Johan G."}],"issued":{"date-parts":[["2008",6]]}}},{"id":825,"uris":["http://zotero.org/users/1092812/items/79XM9RCT"],"uri":["http://zotero.org/users/1092812/items/79XM9RCT"],"itemData":{"id":825,"type":"article-journal","title":"Factors associated with tracking of BMI: a meta-regression analysis on BMI tracking","container-title":"Obesity (Silver Spring, Md.)","page":"1069-1076","volume":"19","issue":"5","source":"PubMed","abstract":"Stable tracking of body composition is a prerequisite for the long-term effect of preventive measures against obesity and its harmful effects. As BMI tracking estimates reported by individual studies vary considerably, we performed a meta-regression analysis to provide a summary estimate and to assess determinants of BMI tracking. Using the Medline and EMBASE databases, a systematic review was conducted to identify publications reporting correlation coefficients as tracking estimates between BMI at baseline and follow-up measurements and the time interval between these measurements. Additional information recorded included age at baseline measurement, gender, and origin of the studied population. Based on the extracted data, a meta-regression analysis was performed using mixed effects models to account for multiple measurements of the same cohorts. Data on 55,072 individuals (797,094 person-years) extracted from 48 publications with follow-up times between 0.5 and 44 years entered the analysis. The overall estimates for the 1-year tracking correlation coefficient were strong (r = 0.78-0.86 depending on age at baseline measurement) and gradually decreasing over time (0.67-0.78 after 10 years, and 0.27-0.47 after 30 years). Study origin classified by continent was another significant predictor of BMI tracking whereas gender was not. In conclusion, this meta-regression analysis showed a high degree of BMI tracking across all age groups investigated and independent of BMI. Successful prevention in weight control is likely to have long term effects at any age, thereby being beneficial with respect to the associated risks of over- and underweight.","DOI":"10.1038/oby.2010.250","ISSN":"1930-739X","note":"PMID: 20948517","shortTitle":"Factors associated with tracking of BMI","journalAbbreviation":"Obesity (Silver Spring)","language":"eng","author":[{"family":"Bayer","given":"Otmar"},{"family":"Krüger","given":"Helia"},{"family":"Kries","given":"Rüdiger","non-dropping-particle":"von"},{"family":"Toschke","given":"André M."}],"issued":{"date-parts":[["2011",5]]}}}],"schema":"https://github.com/citation-style-language/schema/raw/master/csl-citation.json"} </w:instrText>
      </w:r>
      <w:r w:rsidR="0063503F" w:rsidRPr="00FD64BE">
        <w:rPr>
          <w:rFonts w:ascii="Times New Roman" w:hAnsi="Times New Roman" w:cs="Times New Roman"/>
          <w:sz w:val="24"/>
          <w:szCs w:val="24"/>
          <w:lang w:val="en-US"/>
        </w:rPr>
        <w:fldChar w:fldCharType="separate"/>
      </w:r>
      <w:r w:rsidR="008F3237" w:rsidRPr="00FD64BE">
        <w:rPr>
          <w:rFonts w:ascii="Times New Roman" w:hAnsi="Times New Roman" w:cs="Times New Roman"/>
          <w:sz w:val="24"/>
          <w:szCs w:val="24"/>
          <w:vertAlign w:val="superscript"/>
          <w:lang w:val="en-US"/>
        </w:rPr>
        <w:t>40–42</w:t>
      </w:r>
      <w:r w:rsidR="0063503F" w:rsidRPr="00FD64BE">
        <w:rPr>
          <w:rFonts w:ascii="Times New Roman" w:hAnsi="Times New Roman" w:cs="Times New Roman"/>
          <w:sz w:val="24"/>
          <w:szCs w:val="24"/>
          <w:lang w:val="en-US"/>
        </w:rPr>
        <w:fldChar w:fldCharType="end"/>
      </w:r>
      <w:r w:rsidR="00943CBF" w:rsidRPr="00FD64BE">
        <w:rPr>
          <w:rFonts w:ascii="Times New Roman" w:hAnsi="Times New Roman" w:cs="Times New Roman"/>
          <w:sz w:val="24"/>
          <w:szCs w:val="24"/>
          <w:lang w:val="en-US"/>
        </w:rPr>
        <w:t>.</w:t>
      </w:r>
    </w:p>
    <w:p w14:paraId="1304E263" w14:textId="0C6DAE7E" w:rsidR="00F702F3" w:rsidRPr="00FD64BE" w:rsidRDefault="00B1030E">
      <w:pPr>
        <w:spacing w:line="480" w:lineRule="auto"/>
        <w:rPr>
          <w:rFonts w:ascii="Times New Roman" w:hAnsi="Times New Roman" w:cs="Times New Roman"/>
          <w:sz w:val="24"/>
          <w:szCs w:val="24"/>
          <w:lang w:val="en-US"/>
        </w:rPr>
      </w:pPr>
      <w:r w:rsidRPr="00FD64BE">
        <w:rPr>
          <w:rFonts w:ascii="Times New Roman" w:hAnsi="Times New Roman" w:cs="Times New Roman"/>
          <w:sz w:val="24"/>
          <w:szCs w:val="24"/>
          <w:lang w:val="en-US"/>
        </w:rPr>
        <w:lastRenderedPageBreak/>
        <w:t xml:space="preserve">The main explanatory variable </w:t>
      </w:r>
      <w:r w:rsidR="00034133" w:rsidRPr="00FD64BE">
        <w:rPr>
          <w:rFonts w:ascii="Times New Roman" w:hAnsi="Times New Roman" w:cs="Times New Roman"/>
          <w:sz w:val="24"/>
          <w:szCs w:val="24"/>
          <w:lang w:val="en-US"/>
        </w:rPr>
        <w:t>wa</w:t>
      </w:r>
      <w:r w:rsidRPr="00FD64BE">
        <w:rPr>
          <w:rFonts w:ascii="Times New Roman" w:hAnsi="Times New Roman" w:cs="Times New Roman"/>
          <w:sz w:val="24"/>
          <w:szCs w:val="24"/>
          <w:lang w:val="en-US"/>
        </w:rPr>
        <w:t>s</w:t>
      </w:r>
      <w:r w:rsidR="00191E0B" w:rsidRPr="00FD64BE">
        <w:rPr>
          <w:rFonts w:ascii="Times New Roman" w:hAnsi="Times New Roman" w:cs="Times New Roman"/>
          <w:sz w:val="24"/>
          <w:szCs w:val="24"/>
          <w:lang w:val="en-US"/>
        </w:rPr>
        <w:t xml:space="preserve"> the</w:t>
      </w:r>
      <w:r w:rsidRPr="00FD64BE">
        <w:rPr>
          <w:rFonts w:ascii="Times New Roman" w:hAnsi="Times New Roman" w:cs="Times New Roman"/>
          <w:sz w:val="24"/>
          <w:szCs w:val="24"/>
          <w:lang w:val="en-US"/>
        </w:rPr>
        <w:t xml:space="preserve"> number of cigarettes smoked </w:t>
      </w:r>
      <w:r w:rsidR="00E45452" w:rsidRPr="00FD64BE">
        <w:rPr>
          <w:rFonts w:ascii="Times New Roman" w:hAnsi="Times New Roman" w:cs="Times New Roman"/>
          <w:sz w:val="24"/>
          <w:szCs w:val="24"/>
          <w:lang w:val="en-US"/>
        </w:rPr>
        <w:t xml:space="preserve">by the mother </w:t>
      </w:r>
      <w:r w:rsidRPr="00FD64BE">
        <w:rPr>
          <w:rFonts w:ascii="Times New Roman" w:hAnsi="Times New Roman" w:cs="Times New Roman"/>
          <w:sz w:val="24"/>
          <w:szCs w:val="24"/>
          <w:lang w:val="en-US"/>
        </w:rPr>
        <w:t>during pregnancy</w:t>
      </w:r>
      <w:r w:rsidR="008E21E8" w:rsidRPr="00FD64BE">
        <w:rPr>
          <w:rFonts w:ascii="Times New Roman" w:hAnsi="Times New Roman" w:cs="Times New Roman"/>
          <w:sz w:val="24"/>
          <w:szCs w:val="24"/>
          <w:lang w:val="en-US"/>
        </w:rPr>
        <w:t xml:space="preserve"> of the child, who was included in the analysis</w:t>
      </w:r>
      <w:r w:rsidR="00CF7665" w:rsidRPr="00FD64BE">
        <w:rPr>
          <w:rFonts w:ascii="Times New Roman" w:hAnsi="Times New Roman" w:cs="Times New Roman"/>
          <w:sz w:val="24"/>
          <w:szCs w:val="24"/>
          <w:lang w:val="en-US"/>
        </w:rPr>
        <w:t>. If the study provided</w:t>
      </w:r>
      <w:r w:rsidR="00E34C1F" w:rsidRPr="00FD64BE">
        <w:rPr>
          <w:rFonts w:ascii="Times New Roman" w:hAnsi="Times New Roman" w:cs="Times New Roman"/>
          <w:sz w:val="24"/>
          <w:szCs w:val="24"/>
          <w:lang w:val="en-US"/>
        </w:rPr>
        <w:t xml:space="preserve"> </w:t>
      </w:r>
      <w:r w:rsidR="007B7854" w:rsidRPr="00FD64BE">
        <w:rPr>
          <w:rFonts w:ascii="Times New Roman" w:hAnsi="Times New Roman" w:cs="Times New Roman"/>
          <w:sz w:val="24"/>
          <w:szCs w:val="24"/>
          <w:lang w:val="en-US"/>
        </w:rPr>
        <w:t>multiple measures</w:t>
      </w:r>
      <w:r w:rsidR="009601F0" w:rsidRPr="00FD64BE">
        <w:rPr>
          <w:rFonts w:ascii="Times New Roman" w:hAnsi="Times New Roman" w:cs="Times New Roman"/>
          <w:sz w:val="24"/>
          <w:szCs w:val="24"/>
          <w:lang w:val="en-US"/>
        </w:rPr>
        <w:t xml:space="preserve"> </w:t>
      </w:r>
      <w:r w:rsidR="007C3379" w:rsidRPr="00FD64BE">
        <w:rPr>
          <w:rFonts w:ascii="Times New Roman" w:hAnsi="Times New Roman" w:cs="Times New Roman"/>
          <w:sz w:val="24"/>
          <w:szCs w:val="24"/>
          <w:lang w:val="en-US"/>
        </w:rPr>
        <w:t>at different stages of</w:t>
      </w:r>
      <w:r w:rsidR="009601F0" w:rsidRPr="00FD64BE">
        <w:rPr>
          <w:rFonts w:ascii="Times New Roman" w:hAnsi="Times New Roman" w:cs="Times New Roman"/>
          <w:sz w:val="24"/>
          <w:szCs w:val="24"/>
          <w:lang w:val="en-US"/>
        </w:rPr>
        <w:t xml:space="preserve"> pregnancy</w:t>
      </w:r>
      <w:r w:rsidR="00E45452" w:rsidRPr="00FD64BE">
        <w:rPr>
          <w:rFonts w:ascii="Times New Roman" w:hAnsi="Times New Roman" w:cs="Times New Roman"/>
          <w:sz w:val="24"/>
          <w:szCs w:val="24"/>
          <w:lang w:val="en-US"/>
        </w:rPr>
        <w:t>,</w:t>
      </w:r>
      <w:r w:rsidR="007B7854" w:rsidRPr="00FD64BE">
        <w:rPr>
          <w:rFonts w:ascii="Times New Roman" w:hAnsi="Times New Roman" w:cs="Times New Roman"/>
          <w:sz w:val="24"/>
          <w:szCs w:val="24"/>
          <w:lang w:val="en-US"/>
        </w:rPr>
        <w:t xml:space="preserve"> </w:t>
      </w:r>
      <w:r w:rsidR="00CF7665" w:rsidRPr="00FD64BE">
        <w:rPr>
          <w:rFonts w:ascii="Times New Roman" w:hAnsi="Times New Roman" w:cs="Times New Roman"/>
          <w:sz w:val="24"/>
          <w:szCs w:val="24"/>
          <w:lang w:val="en-US"/>
        </w:rPr>
        <w:t xml:space="preserve">we used </w:t>
      </w:r>
      <w:r w:rsidR="007B7854" w:rsidRPr="00FD64BE">
        <w:rPr>
          <w:rFonts w:ascii="Times New Roman" w:hAnsi="Times New Roman" w:cs="Times New Roman"/>
          <w:sz w:val="24"/>
          <w:szCs w:val="24"/>
          <w:lang w:val="en-US"/>
        </w:rPr>
        <w:t>the maxim</w:t>
      </w:r>
      <w:r w:rsidR="00E34C1F" w:rsidRPr="00FD64BE">
        <w:rPr>
          <w:rFonts w:ascii="Times New Roman" w:hAnsi="Times New Roman" w:cs="Times New Roman"/>
          <w:sz w:val="24"/>
          <w:szCs w:val="24"/>
          <w:lang w:val="en-US"/>
        </w:rPr>
        <w:t>um</w:t>
      </w:r>
      <w:r w:rsidR="007B7854" w:rsidRPr="00FD64BE">
        <w:rPr>
          <w:rFonts w:ascii="Times New Roman" w:hAnsi="Times New Roman" w:cs="Times New Roman"/>
          <w:sz w:val="24"/>
          <w:szCs w:val="24"/>
          <w:lang w:val="en-US"/>
        </w:rPr>
        <w:t xml:space="preserve"> number </w:t>
      </w:r>
      <w:r w:rsidR="009601F0" w:rsidRPr="00FD64BE">
        <w:rPr>
          <w:rFonts w:ascii="Times New Roman" w:hAnsi="Times New Roman" w:cs="Times New Roman"/>
          <w:sz w:val="24"/>
          <w:szCs w:val="24"/>
          <w:lang w:val="en-US"/>
        </w:rPr>
        <w:t xml:space="preserve">of cigarettes </w:t>
      </w:r>
      <w:r w:rsidR="00CF7665" w:rsidRPr="00FD64BE">
        <w:rPr>
          <w:rFonts w:ascii="Times New Roman" w:hAnsi="Times New Roman" w:cs="Times New Roman"/>
          <w:sz w:val="24"/>
          <w:szCs w:val="24"/>
          <w:lang w:val="en-US"/>
        </w:rPr>
        <w:t>at any time point</w:t>
      </w:r>
      <w:r w:rsidR="007B7854" w:rsidRPr="00FD64BE">
        <w:rPr>
          <w:rFonts w:ascii="Times New Roman" w:hAnsi="Times New Roman" w:cs="Times New Roman"/>
          <w:sz w:val="24"/>
          <w:szCs w:val="24"/>
          <w:lang w:val="en-US"/>
        </w:rPr>
        <w:t>.</w:t>
      </w:r>
      <w:r w:rsidR="004F72B6" w:rsidRPr="00FD64BE">
        <w:rPr>
          <w:rFonts w:ascii="Times New Roman" w:hAnsi="Times New Roman" w:cs="Times New Roman"/>
          <w:sz w:val="24"/>
          <w:szCs w:val="24"/>
          <w:lang w:val="en-US"/>
        </w:rPr>
        <w:t xml:space="preserve"> I</w:t>
      </w:r>
      <w:r w:rsidR="00F702F3" w:rsidRPr="00FD64BE">
        <w:rPr>
          <w:rFonts w:ascii="Times New Roman" w:hAnsi="Times New Roman" w:cs="Times New Roman"/>
          <w:sz w:val="24"/>
          <w:szCs w:val="24"/>
          <w:lang w:val="en-US"/>
        </w:rPr>
        <w:t>n studies where the</w:t>
      </w:r>
      <w:r w:rsidR="004F72B6" w:rsidRPr="00FD64BE">
        <w:rPr>
          <w:rFonts w:ascii="Times New Roman" w:hAnsi="Times New Roman" w:cs="Times New Roman"/>
          <w:sz w:val="24"/>
          <w:szCs w:val="24"/>
          <w:lang w:val="en-US"/>
        </w:rPr>
        <w:t xml:space="preserve"> number of cigare</w:t>
      </w:r>
      <w:r w:rsidR="00C93422" w:rsidRPr="00FD64BE">
        <w:rPr>
          <w:rFonts w:ascii="Times New Roman" w:hAnsi="Times New Roman" w:cs="Times New Roman"/>
          <w:sz w:val="24"/>
          <w:szCs w:val="24"/>
          <w:lang w:val="en-US"/>
        </w:rPr>
        <w:t xml:space="preserve">ttes was </w:t>
      </w:r>
      <w:r w:rsidR="00F702F3" w:rsidRPr="00FD64BE">
        <w:rPr>
          <w:rFonts w:ascii="Times New Roman" w:hAnsi="Times New Roman" w:cs="Times New Roman"/>
          <w:sz w:val="24"/>
          <w:szCs w:val="24"/>
          <w:lang w:val="en-US"/>
        </w:rPr>
        <w:t>observed only</w:t>
      </w:r>
      <w:r w:rsidR="00C93422" w:rsidRPr="00FD64BE">
        <w:rPr>
          <w:rFonts w:ascii="Times New Roman" w:hAnsi="Times New Roman" w:cs="Times New Roman"/>
          <w:sz w:val="24"/>
          <w:szCs w:val="24"/>
          <w:lang w:val="en-US"/>
        </w:rPr>
        <w:t xml:space="preserve"> in categories</w:t>
      </w:r>
      <w:r w:rsidR="008C4763" w:rsidRPr="00FD64BE">
        <w:rPr>
          <w:rFonts w:ascii="Times New Roman" w:hAnsi="Times New Roman" w:cs="Times New Roman"/>
          <w:sz w:val="24"/>
          <w:szCs w:val="24"/>
          <w:lang w:val="en-US"/>
        </w:rPr>
        <w:t xml:space="preserve"> (e.g. none, 1-10, 11-20, &gt;20 cigarettes per day)</w:t>
      </w:r>
      <w:r w:rsidR="00C93422" w:rsidRPr="00FD64BE">
        <w:rPr>
          <w:rFonts w:ascii="Times New Roman" w:hAnsi="Times New Roman" w:cs="Times New Roman"/>
          <w:sz w:val="24"/>
          <w:szCs w:val="24"/>
          <w:lang w:val="en-US"/>
        </w:rPr>
        <w:t>, the</w:t>
      </w:r>
      <w:r w:rsidR="00F702F3" w:rsidRPr="00FD64BE">
        <w:rPr>
          <w:rFonts w:ascii="Times New Roman" w:hAnsi="Times New Roman" w:cs="Times New Roman"/>
          <w:sz w:val="24"/>
          <w:szCs w:val="24"/>
          <w:lang w:val="en-US"/>
        </w:rPr>
        <w:t xml:space="preserve"> actual numbers of cigarettes smoked during pregnancy were generated by randomly imputing a number from an assumed uniform distribution in the respective category</w:t>
      </w:r>
      <w:r w:rsidR="008E21E8" w:rsidRPr="00FD64BE">
        <w:rPr>
          <w:rFonts w:ascii="Times New Roman" w:hAnsi="Times New Roman" w:cs="Times New Roman"/>
          <w:sz w:val="24"/>
          <w:szCs w:val="24"/>
          <w:lang w:val="en-US"/>
        </w:rPr>
        <w:t xml:space="preserve"> for each mother</w:t>
      </w:r>
      <w:r w:rsidR="00F702F3" w:rsidRPr="00FD64BE">
        <w:rPr>
          <w:rFonts w:ascii="Times New Roman" w:hAnsi="Times New Roman" w:cs="Times New Roman"/>
          <w:sz w:val="24"/>
          <w:szCs w:val="24"/>
          <w:lang w:val="en-US"/>
        </w:rPr>
        <w:t>. For the last, open categories</w:t>
      </w:r>
      <w:r w:rsidR="00CE0D8C" w:rsidRPr="00FD64BE">
        <w:rPr>
          <w:rFonts w:ascii="Times New Roman" w:hAnsi="Times New Roman" w:cs="Times New Roman"/>
          <w:sz w:val="24"/>
          <w:szCs w:val="24"/>
          <w:lang w:val="en-US"/>
        </w:rPr>
        <w:t xml:space="preserve"> (i.e., &gt;20 cigarettes per day)</w:t>
      </w:r>
      <w:r w:rsidR="00F702F3" w:rsidRPr="00FD64BE">
        <w:rPr>
          <w:rFonts w:ascii="Times New Roman" w:hAnsi="Times New Roman" w:cs="Times New Roman"/>
          <w:sz w:val="24"/>
          <w:szCs w:val="24"/>
          <w:lang w:val="en-US"/>
        </w:rPr>
        <w:t>, numbers were imputed from an exponential distribution where the parameters of this distribution were estimated from the observations from all remaining studies using the actual observations above the lower category bound.</w:t>
      </w:r>
    </w:p>
    <w:p w14:paraId="54CFF7BE" w14:textId="11EA4A41" w:rsidR="00053083" w:rsidRPr="00FD64BE" w:rsidRDefault="00A2161F" w:rsidP="00053083">
      <w:pPr>
        <w:spacing w:line="480" w:lineRule="auto"/>
        <w:rPr>
          <w:rFonts w:ascii="Times New Roman" w:hAnsi="Times New Roman" w:cs="Times New Roman"/>
          <w:sz w:val="24"/>
          <w:szCs w:val="24"/>
          <w:lang w:val="en-US"/>
        </w:rPr>
      </w:pPr>
      <w:r w:rsidRPr="00FD64BE">
        <w:rPr>
          <w:rFonts w:ascii="Times New Roman" w:hAnsi="Times New Roman" w:cs="Times New Roman"/>
          <w:sz w:val="24"/>
          <w:szCs w:val="24"/>
          <w:lang w:val="en-US"/>
        </w:rPr>
        <w:t>Potential c</w:t>
      </w:r>
      <w:r w:rsidR="00B1030E" w:rsidRPr="00FD64BE">
        <w:rPr>
          <w:rFonts w:ascii="Times New Roman" w:hAnsi="Times New Roman" w:cs="Times New Roman"/>
          <w:sz w:val="24"/>
          <w:szCs w:val="24"/>
          <w:lang w:val="en-US"/>
        </w:rPr>
        <w:t>onfound</w:t>
      </w:r>
      <w:r w:rsidR="0035063E" w:rsidRPr="00FD64BE">
        <w:rPr>
          <w:rFonts w:ascii="Times New Roman" w:hAnsi="Times New Roman" w:cs="Times New Roman"/>
          <w:sz w:val="24"/>
          <w:szCs w:val="24"/>
          <w:lang w:val="en-US"/>
        </w:rPr>
        <w:t xml:space="preserve">ers considered in </w:t>
      </w:r>
      <w:r w:rsidR="00024196" w:rsidRPr="00FD64BE">
        <w:rPr>
          <w:rFonts w:ascii="Times New Roman" w:hAnsi="Times New Roman" w:cs="Times New Roman"/>
          <w:sz w:val="24"/>
          <w:szCs w:val="24"/>
          <w:lang w:val="en-US"/>
        </w:rPr>
        <w:t xml:space="preserve">the analysis were </w:t>
      </w:r>
      <w:r w:rsidR="00C83032" w:rsidRPr="00FD64BE">
        <w:rPr>
          <w:rFonts w:ascii="Times New Roman" w:hAnsi="Times New Roman" w:cs="Times New Roman"/>
          <w:sz w:val="24"/>
          <w:szCs w:val="24"/>
          <w:lang w:val="en-US"/>
        </w:rPr>
        <w:t xml:space="preserve">identified using </w:t>
      </w:r>
      <w:r w:rsidRPr="00FD64BE">
        <w:rPr>
          <w:rFonts w:ascii="Times New Roman" w:hAnsi="Times New Roman" w:cs="Times New Roman"/>
          <w:sz w:val="24"/>
          <w:szCs w:val="24"/>
          <w:lang w:val="en-US"/>
        </w:rPr>
        <w:t xml:space="preserve">a </w:t>
      </w:r>
      <w:r w:rsidR="00024196" w:rsidRPr="00FD64BE">
        <w:rPr>
          <w:rFonts w:ascii="Times New Roman" w:hAnsi="Times New Roman" w:cs="Times New Roman"/>
          <w:sz w:val="24"/>
          <w:szCs w:val="24"/>
          <w:lang w:val="en-US"/>
        </w:rPr>
        <w:t xml:space="preserve">directed acyclic graph (Figure </w:t>
      </w:r>
      <w:r w:rsidR="001159FD" w:rsidRPr="00FD64BE">
        <w:rPr>
          <w:rFonts w:ascii="Times New Roman" w:hAnsi="Times New Roman" w:cs="Times New Roman"/>
          <w:sz w:val="24"/>
          <w:szCs w:val="24"/>
          <w:lang w:val="en-US"/>
        </w:rPr>
        <w:t>2</w:t>
      </w:r>
      <w:r w:rsidR="00024196" w:rsidRPr="00FD64BE">
        <w:rPr>
          <w:rFonts w:ascii="Times New Roman" w:hAnsi="Times New Roman" w:cs="Times New Roman"/>
          <w:sz w:val="24"/>
          <w:szCs w:val="24"/>
          <w:lang w:val="en-US"/>
        </w:rPr>
        <w:t xml:space="preserve">). </w:t>
      </w:r>
      <w:r w:rsidR="00E7078F" w:rsidRPr="00FD64BE">
        <w:rPr>
          <w:rFonts w:ascii="Times New Roman" w:hAnsi="Times New Roman" w:cs="Times New Roman"/>
          <w:sz w:val="24"/>
          <w:szCs w:val="24"/>
          <w:lang w:val="en-US"/>
        </w:rPr>
        <w:t xml:space="preserve">The number of potential confounders included in the models was driven by their availability </w:t>
      </w:r>
      <w:r w:rsidR="00965234" w:rsidRPr="00FD64BE">
        <w:rPr>
          <w:rFonts w:ascii="Times New Roman" w:hAnsi="Times New Roman" w:cs="Times New Roman"/>
          <w:sz w:val="24"/>
          <w:szCs w:val="24"/>
          <w:lang w:val="en-US"/>
        </w:rPr>
        <w:t>in the studies included in the meta-analysis</w:t>
      </w:r>
      <w:r w:rsidR="00E7078F" w:rsidRPr="00FD64BE">
        <w:rPr>
          <w:rFonts w:ascii="Times New Roman" w:hAnsi="Times New Roman" w:cs="Times New Roman"/>
          <w:sz w:val="24"/>
          <w:szCs w:val="24"/>
          <w:lang w:val="en-US"/>
        </w:rPr>
        <w:t xml:space="preserve">. </w:t>
      </w:r>
      <w:r w:rsidR="00024196" w:rsidRPr="00FD64BE">
        <w:rPr>
          <w:rFonts w:ascii="Times New Roman" w:hAnsi="Times New Roman" w:cs="Times New Roman"/>
          <w:sz w:val="24"/>
          <w:szCs w:val="24"/>
          <w:lang w:val="en-US"/>
        </w:rPr>
        <w:t xml:space="preserve">In </w:t>
      </w:r>
      <w:r w:rsidR="0035063E" w:rsidRPr="00FD64BE">
        <w:rPr>
          <w:rFonts w:ascii="Times New Roman" w:hAnsi="Times New Roman" w:cs="Times New Roman"/>
          <w:sz w:val="24"/>
          <w:szCs w:val="24"/>
          <w:lang w:val="en-US"/>
        </w:rPr>
        <w:t>the main analysis</w:t>
      </w:r>
      <w:r w:rsidR="00CF7665" w:rsidRPr="00FD64BE">
        <w:rPr>
          <w:rFonts w:ascii="Times New Roman" w:hAnsi="Times New Roman" w:cs="Times New Roman"/>
          <w:sz w:val="24"/>
          <w:szCs w:val="24"/>
          <w:lang w:val="en-US"/>
        </w:rPr>
        <w:t xml:space="preserve"> we considered</w:t>
      </w:r>
      <w:r w:rsidR="0035063E" w:rsidRPr="00FD64BE">
        <w:rPr>
          <w:rFonts w:ascii="Times New Roman" w:hAnsi="Times New Roman" w:cs="Times New Roman"/>
          <w:sz w:val="24"/>
          <w:szCs w:val="24"/>
          <w:lang w:val="en-US"/>
        </w:rPr>
        <w:t xml:space="preserve"> </w:t>
      </w:r>
      <w:r w:rsidR="00F702F3" w:rsidRPr="00FD64BE">
        <w:rPr>
          <w:rFonts w:ascii="Times New Roman" w:hAnsi="Times New Roman" w:cs="Times New Roman"/>
          <w:sz w:val="24"/>
          <w:szCs w:val="24"/>
          <w:lang w:val="en-US"/>
        </w:rPr>
        <w:t>a)</w:t>
      </w:r>
      <w:r w:rsidR="003F5AAE" w:rsidRPr="00FD64BE">
        <w:rPr>
          <w:rFonts w:ascii="Times New Roman" w:hAnsi="Times New Roman" w:cs="Times New Roman"/>
          <w:sz w:val="24"/>
          <w:szCs w:val="24"/>
          <w:lang w:val="en-US"/>
        </w:rPr>
        <w:t xml:space="preserve"> </w:t>
      </w:r>
      <w:r w:rsidR="00B1030E" w:rsidRPr="00FD64BE">
        <w:rPr>
          <w:rFonts w:ascii="Times New Roman" w:hAnsi="Times New Roman" w:cs="Times New Roman"/>
          <w:sz w:val="24"/>
          <w:szCs w:val="24"/>
          <w:lang w:val="en-US"/>
        </w:rPr>
        <w:t xml:space="preserve">maternal weight status </w:t>
      </w:r>
      <w:r w:rsidR="00EE0A31" w:rsidRPr="00FD64BE">
        <w:rPr>
          <w:rFonts w:ascii="Times New Roman" w:hAnsi="Times New Roman" w:cs="Times New Roman"/>
          <w:sz w:val="24"/>
          <w:szCs w:val="24"/>
          <w:lang w:val="en-US"/>
        </w:rPr>
        <w:t>(</w:t>
      </w:r>
      <w:r w:rsidR="0081681F" w:rsidRPr="00FD64BE">
        <w:rPr>
          <w:rFonts w:ascii="Times New Roman" w:hAnsi="Times New Roman" w:cs="Times New Roman"/>
          <w:sz w:val="24"/>
          <w:szCs w:val="24"/>
          <w:lang w:val="en-US"/>
        </w:rPr>
        <w:t xml:space="preserve">underweight (BMI&lt;18 kg/m²), </w:t>
      </w:r>
      <w:r w:rsidR="00B1030E" w:rsidRPr="00FD64BE">
        <w:rPr>
          <w:rFonts w:ascii="Times New Roman" w:hAnsi="Times New Roman" w:cs="Times New Roman"/>
          <w:sz w:val="24"/>
          <w:szCs w:val="24"/>
          <w:lang w:val="en-US"/>
        </w:rPr>
        <w:t>overweig</w:t>
      </w:r>
      <w:r w:rsidR="00632828" w:rsidRPr="00FD64BE">
        <w:rPr>
          <w:rFonts w:ascii="Times New Roman" w:hAnsi="Times New Roman" w:cs="Times New Roman"/>
          <w:sz w:val="24"/>
          <w:szCs w:val="24"/>
          <w:lang w:val="en-US"/>
        </w:rPr>
        <w:t xml:space="preserve">ht (25 kg/m²≤ BMI&lt;30 kg/m²), </w:t>
      </w:r>
      <w:r w:rsidR="00B1030E" w:rsidRPr="00FD64BE">
        <w:rPr>
          <w:rFonts w:ascii="Times New Roman" w:hAnsi="Times New Roman" w:cs="Times New Roman"/>
          <w:sz w:val="24"/>
          <w:szCs w:val="24"/>
          <w:lang w:val="en-US"/>
        </w:rPr>
        <w:t>obese (BMI≥30 kg/m²)</w:t>
      </w:r>
      <w:r w:rsidR="00632828" w:rsidRPr="00FD64BE">
        <w:rPr>
          <w:rFonts w:ascii="Times New Roman" w:hAnsi="Times New Roman" w:cs="Times New Roman"/>
          <w:sz w:val="24"/>
          <w:szCs w:val="24"/>
          <w:lang w:val="en-US"/>
        </w:rPr>
        <w:t xml:space="preserve"> or</w:t>
      </w:r>
      <w:r w:rsidR="0081681F" w:rsidRPr="00FD64BE">
        <w:rPr>
          <w:rFonts w:ascii="Times New Roman" w:hAnsi="Times New Roman" w:cs="Times New Roman"/>
          <w:sz w:val="24"/>
          <w:szCs w:val="24"/>
          <w:lang w:val="en-US"/>
        </w:rPr>
        <w:t xml:space="preserve"> normal weight </w:t>
      </w:r>
      <w:r w:rsidR="00D27BB9" w:rsidRPr="00FD64BE">
        <w:rPr>
          <w:rFonts w:ascii="Times New Roman" w:hAnsi="Times New Roman" w:cs="Times New Roman"/>
          <w:sz w:val="24"/>
          <w:szCs w:val="24"/>
          <w:lang w:val="en-US"/>
        </w:rPr>
        <w:t>(18 kg/m²≤</w:t>
      </w:r>
      <w:r w:rsidR="00D27BB9" w:rsidRPr="00FD64BE" w:rsidDel="00D27BB9">
        <w:rPr>
          <w:rFonts w:ascii="Times New Roman" w:hAnsi="Times New Roman" w:cs="Times New Roman"/>
          <w:sz w:val="24"/>
          <w:szCs w:val="24"/>
          <w:lang w:val="en-US"/>
        </w:rPr>
        <w:t xml:space="preserve"> </w:t>
      </w:r>
      <w:r w:rsidR="0081681F" w:rsidRPr="00FD64BE">
        <w:rPr>
          <w:rFonts w:ascii="Times New Roman" w:hAnsi="Times New Roman" w:cs="Times New Roman"/>
          <w:sz w:val="24"/>
          <w:szCs w:val="24"/>
          <w:lang w:val="en-US"/>
        </w:rPr>
        <w:t>BMI&lt;25 kg/m²</w:t>
      </w:r>
      <w:r w:rsidR="00632828" w:rsidRPr="00FD64BE">
        <w:rPr>
          <w:rFonts w:ascii="Times New Roman" w:hAnsi="Times New Roman" w:cs="Times New Roman"/>
          <w:sz w:val="24"/>
          <w:szCs w:val="24"/>
          <w:lang w:val="en-US"/>
        </w:rPr>
        <w:t xml:space="preserve">; </w:t>
      </w:r>
      <w:r w:rsidR="00BC671A" w:rsidRPr="00FD64BE">
        <w:rPr>
          <w:rFonts w:ascii="Times New Roman" w:hAnsi="Times New Roman" w:cs="Times New Roman"/>
          <w:sz w:val="24"/>
          <w:szCs w:val="24"/>
          <w:lang w:val="en-US"/>
        </w:rPr>
        <w:t xml:space="preserve">which was used as </w:t>
      </w:r>
      <w:r w:rsidR="00632828" w:rsidRPr="00FD64BE">
        <w:rPr>
          <w:rFonts w:ascii="Times New Roman" w:hAnsi="Times New Roman" w:cs="Times New Roman"/>
          <w:sz w:val="24"/>
          <w:szCs w:val="24"/>
          <w:lang w:val="en-US"/>
        </w:rPr>
        <w:t>reference</w:t>
      </w:r>
      <w:r w:rsidR="0081681F" w:rsidRPr="00FD64BE">
        <w:rPr>
          <w:rFonts w:ascii="Times New Roman" w:hAnsi="Times New Roman" w:cs="Times New Roman"/>
          <w:sz w:val="24"/>
          <w:szCs w:val="24"/>
          <w:lang w:val="en-US"/>
        </w:rPr>
        <w:t>)</w:t>
      </w:r>
      <w:r w:rsidR="00EE0A31" w:rsidRPr="00FD64BE">
        <w:rPr>
          <w:rFonts w:ascii="Times New Roman" w:hAnsi="Times New Roman" w:cs="Times New Roman"/>
          <w:sz w:val="24"/>
          <w:szCs w:val="24"/>
          <w:lang w:val="en-US"/>
        </w:rPr>
        <w:t>)</w:t>
      </w:r>
      <w:r w:rsidR="00B1030E" w:rsidRPr="00FD64BE">
        <w:rPr>
          <w:rFonts w:ascii="Times New Roman" w:hAnsi="Times New Roman" w:cs="Times New Roman"/>
          <w:sz w:val="24"/>
          <w:szCs w:val="24"/>
          <w:lang w:val="en-US"/>
        </w:rPr>
        <w:t xml:space="preserve"> (if available pre</w:t>
      </w:r>
      <w:r w:rsidR="00BF77E3" w:rsidRPr="00FD64BE">
        <w:rPr>
          <w:rFonts w:ascii="Times New Roman" w:hAnsi="Times New Roman" w:cs="Times New Roman"/>
          <w:sz w:val="24"/>
          <w:szCs w:val="24"/>
          <w:lang w:val="en-US"/>
        </w:rPr>
        <w:t>-</w:t>
      </w:r>
      <w:r w:rsidR="00B1030E" w:rsidRPr="00FD64BE">
        <w:rPr>
          <w:rFonts w:ascii="Times New Roman" w:hAnsi="Times New Roman" w:cs="Times New Roman"/>
          <w:sz w:val="24"/>
          <w:szCs w:val="24"/>
          <w:lang w:val="en-US"/>
        </w:rPr>
        <w:t>pregnancy weight</w:t>
      </w:r>
      <w:r w:rsidR="002712D3" w:rsidRPr="00FD64BE">
        <w:rPr>
          <w:rFonts w:ascii="Times New Roman" w:hAnsi="Times New Roman" w:cs="Times New Roman"/>
          <w:sz w:val="24"/>
          <w:szCs w:val="24"/>
          <w:lang w:val="en-US"/>
        </w:rPr>
        <w:t xml:space="preserve"> was used</w:t>
      </w:r>
      <w:r w:rsidR="00B1030E" w:rsidRPr="00FD64BE">
        <w:rPr>
          <w:rFonts w:ascii="Times New Roman" w:hAnsi="Times New Roman" w:cs="Times New Roman"/>
          <w:sz w:val="24"/>
          <w:szCs w:val="24"/>
          <w:lang w:val="en-US"/>
        </w:rPr>
        <w:t>; if not available</w:t>
      </w:r>
      <w:r w:rsidR="00E45452" w:rsidRPr="00FD64BE">
        <w:rPr>
          <w:rFonts w:ascii="Times New Roman" w:hAnsi="Times New Roman" w:cs="Times New Roman"/>
          <w:sz w:val="24"/>
          <w:szCs w:val="24"/>
          <w:lang w:val="en-US"/>
        </w:rPr>
        <w:t>,</w:t>
      </w:r>
      <w:r w:rsidR="00B1030E" w:rsidRPr="00FD64BE">
        <w:rPr>
          <w:rFonts w:ascii="Times New Roman" w:hAnsi="Times New Roman" w:cs="Times New Roman"/>
          <w:sz w:val="24"/>
          <w:szCs w:val="24"/>
          <w:lang w:val="en-US"/>
        </w:rPr>
        <w:t xml:space="preserve"> the</w:t>
      </w:r>
      <w:r w:rsidR="00E34C1F" w:rsidRPr="00FD64BE">
        <w:rPr>
          <w:rFonts w:ascii="Times New Roman" w:hAnsi="Times New Roman" w:cs="Times New Roman"/>
          <w:sz w:val="24"/>
          <w:szCs w:val="24"/>
          <w:lang w:val="en-US"/>
        </w:rPr>
        <w:t>n</w:t>
      </w:r>
      <w:r w:rsidR="00B1030E" w:rsidRPr="00FD64BE">
        <w:rPr>
          <w:rFonts w:ascii="Times New Roman" w:hAnsi="Times New Roman" w:cs="Times New Roman"/>
          <w:sz w:val="24"/>
          <w:szCs w:val="24"/>
          <w:lang w:val="en-US"/>
        </w:rPr>
        <w:t xml:space="preserve"> </w:t>
      </w:r>
      <w:r w:rsidR="00CF7665" w:rsidRPr="00FD64BE">
        <w:rPr>
          <w:rFonts w:ascii="Times New Roman" w:hAnsi="Times New Roman" w:cs="Times New Roman"/>
          <w:sz w:val="24"/>
          <w:szCs w:val="24"/>
          <w:lang w:val="en-US"/>
        </w:rPr>
        <w:t xml:space="preserve">maternal </w:t>
      </w:r>
      <w:r w:rsidR="00B1030E" w:rsidRPr="00FD64BE">
        <w:rPr>
          <w:rFonts w:ascii="Times New Roman" w:hAnsi="Times New Roman" w:cs="Times New Roman"/>
          <w:sz w:val="24"/>
          <w:szCs w:val="24"/>
          <w:lang w:val="en-US"/>
        </w:rPr>
        <w:t xml:space="preserve">weight at assessment </w:t>
      </w:r>
      <w:r w:rsidR="002C1E65" w:rsidRPr="00FD64BE">
        <w:rPr>
          <w:rFonts w:ascii="Times New Roman" w:hAnsi="Times New Roman" w:cs="Times New Roman"/>
          <w:sz w:val="24"/>
          <w:szCs w:val="24"/>
          <w:lang w:val="en-US"/>
        </w:rPr>
        <w:t xml:space="preserve">of child’s BMI </w:t>
      </w:r>
      <w:r w:rsidR="00B1030E" w:rsidRPr="00FD64BE">
        <w:rPr>
          <w:rFonts w:ascii="Times New Roman" w:hAnsi="Times New Roman" w:cs="Times New Roman"/>
          <w:sz w:val="24"/>
          <w:szCs w:val="24"/>
          <w:lang w:val="en-US"/>
        </w:rPr>
        <w:t xml:space="preserve">was used); </w:t>
      </w:r>
      <w:r w:rsidR="00F702F3" w:rsidRPr="00FD64BE">
        <w:rPr>
          <w:rFonts w:ascii="Times New Roman" w:hAnsi="Times New Roman" w:cs="Times New Roman"/>
          <w:sz w:val="24"/>
          <w:szCs w:val="24"/>
          <w:lang w:val="en-US"/>
        </w:rPr>
        <w:t xml:space="preserve">b) </w:t>
      </w:r>
      <w:r w:rsidR="00B1030E" w:rsidRPr="00FD64BE">
        <w:rPr>
          <w:rFonts w:ascii="Times New Roman" w:hAnsi="Times New Roman" w:cs="Times New Roman"/>
          <w:sz w:val="24"/>
          <w:szCs w:val="24"/>
          <w:lang w:val="en-US"/>
        </w:rPr>
        <w:t xml:space="preserve">breastfeeding </w:t>
      </w:r>
      <w:r w:rsidR="00BC671A" w:rsidRPr="00FD64BE">
        <w:rPr>
          <w:rFonts w:ascii="Times New Roman" w:hAnsi="Times New Roman" w:cs="Times New Roman"/>
          <w:sz w:val="24"/>
          <w:szCs w:val="24"/>
          <w:lang w:val="en-US"/>
        </w:rPr>
        <w:t>(</w:t>
      </w:r>
      <w:r w:rsidR="000511B6" w:rsidRPr="00FD64BE">
        <w:rPr>
          <w:rFonts w:ascii="Times New Roman" w:hAnsi="Times New Roman" w:cs="Times New Roman"/>
          <w:sz w:val="24"/>
          <w:szCs w:val="24"/>
          <w:lang w:val="en-US"/>
        </w:rPr>
        <w:t xml:space="preserve">for </w:t>
      </w:r>
      <w:r w:rsidR="00B1030E" w:rsidRPr="00FD64BE">
        <w:rPr>
          <w:rFonts w:ascii="Times New Roman" w:hAnsi="Times New Roman" w:cs="Times New Roman"/>
          <w:sz w:val="24"/>
          <w:szCs w:val="24"/>
          <w:lang w:val="en-US"/>
        </w:rPr>
        <w:t>at least on</w:t>
      </w:r>
      <w:r w:rsidR="00621FD8" w:rsidRPr="00FD64BE">
        <w:rPr>
          <w:rFonts w:ascii="Times New Roman" w:hAnsi="Times New Roman" w:cs="Times New Roman"/>
          <w:sz w:val="24"/>
          <w:szCs w:val="24"/>
          <w:lang w:val="en-US"/>
        </w:rPr>
        <w:t>e</w:t>
      </w:r>
      <w:r w:rsidR="00B1030E" w:rsidRPr="00FD64BE">
        <w:rPr>
          <w:rFonts w:ascii="Times New Roman" w:hAnsi="Times New Roman" w:cs="Times New Roman"/>
          <w:sz w:val="24"/>
          <w:szCs w:val="24"/>
          <w:lang w:val="en-US"/>
        </w:rPr>
        <w:t xml:space="preserve"> month </w:t>
      </w:r>
      <w:r w:rsidR="00BC671A" w:rsidRPr="00FD64BE">
        <w:rPr>
          <w:rFonts w:ascii="Times New Roman" w:hAnsi="Times New Roman" w:cs="Times New Roman"/>
          <w:sz w:val="24"/>
          <w:szCs w:val="24"/>
          <w:lang w:val="en-US"/>
        </w:rPr>
        <w:t xml:space="preserve">if available, else ever breastfeeding) </w:t>
      </w:r>
      <w:r w:rsidR="00B1030E" w:rsidRPr="00FD64BE">
        <w:rPr>
          <w:rFonts w:ascii="Times New Roman" w:hAnsi="Times New Roman" w:cs="Times New Roman"/>
          <w:sz w:val="24"/>
          <w:szCs w:val="24"/>
          <w:lang w:val="en-US"/>
        </w:rPr>
        <w:t xml:space="preserve">(yes vs. no); </w:t>
      </w:r>
      <w:r w:rsidR="00F702F3" w:rsidRPr="00FD64BE">
        <w:rPr>
          <w:rFonts w:ascii="Times New Roman" w:hAnsi="Times New Roman" w:cs="Times New Roman"/>
          <w:sz w:val="24"/>
          <w:szCs w:val="24"/>
          <w:lang w:val="en-US"/>
        </w:rPr>
        <w:t xml:space="preserve">c) </w:t>
      </w:r>
      <w:r w:rsidR="00B1030E" w:rsidRPr="00FD64BE">
        <w:rPr>
          <w:rFonts w:ascii="Times New Roman" w:hAnsi="Times New Roman" w:cs="Times New Roman"/>
          <w:sz w:val="24"/>
          <w:szCs w:val="24"/>
          <w:lang w:val="en-US"/>
        </w:rPr>
        <w:t xml:space="preserve">maternal education (at least high school completed or 10 years </w:t>
      </w:r>
      <w:r w:rsidR="00E45452" w:rsidRPr="00FD64BE">
        <w:rPr>
          <w:rFonts w:ascii="Times New Roman" w:hAnsi="Times New Roman" w:cs="Times New Roman"/>
          <w:sz w:val="24"/>
          <w:szCs w:val="24"/>
          <w:lang w:val="en-US"/>
        </w:rPr>
        <w:t xml:space="preserve">of </w:t>
      </w:r>
      <w:r w:rsidR="00B1030E" w:rsidRPr="00FD64BE">
        <w:rPr>
          <w:rFonts w:ascii="Times New Roman" w:hAnsi="Times New Roman" w:cs="Times New Roman"/>
          <w:sz w:val="24"/>
          <w:szCs w:val="24"/>
          <w:lang w:val="en-US"/>
        </w:rPr>
        <w:t>school education</w:t>
      </w:r>
      <w:r w:rsidR="00366E28" w:rsidRPr="00FD64BE">
        <w:rPr>
          <w:rFonts w:ascii="Times New Roman" w:hAnsi="Times New Roman" w:cs="Times New Roman"/>
          <w:sz w:val="24"/>
          <w:szCs w:val="24"/>
          <w:lang w:val="en-US"/>
        </w:rPr>
        <w:t xml:space="preserve"> vs. no high school completed or less than 10 years of school education</w:t>
      </w:r>
      <w:r w:rsidR="00B1030E" w:rsidRPr="00FD64BE">
        <w:rPr>
          <w:rFonts w:ascii="Times New Roman" w:hAnsi="Times New Roman" w:cs="Times New Roman"/>
          <w:sz w:val="24"/>
          <w:szCs w:val="24"/>
          <w:lang w:val="en-US"/>
        </w:rPr>
        <w:t>)</w:t>
      </w:r>
      <w:r w:rsidR="00CF7665" w:rsidRPr="00FD64BE">
        <w:rPr>
          <w:rFonts w:ascii="Times New Roman" w:hAnsi="Times New Roman" w:cs="Times New Roman"/>
          <w:sz w:val="24"/>
          <w:szCs w:val="24"/>
          <w:lang w:val="en-US"/>
        </w:rPr>
        <w:t>.</w:t>
      </w:r>
    </w:p>
    <w:p w14:paraId="7BDF70D1" w14:textId="0AB41754" w:rsidR="007C5601" w:rsidRPr="00FD64BE" w:rsidRDefault="00965234" w:rsidP="002928D1">
      <w:pPr>
        <w:spacing w:line="480" w:lineRule="auto"/>
        <w:rPr>
          <w:rFonts w:ascii="Times New Roman" w:hAnsi="Times New Roman" w:cs="Times New Roman"/>
          <w:sz w:val="24"/>
          <w:szCs w:val="24"/>
          <w:lang w:val="en-US"/>
        </w:rPr>
      </w:pPr>
      <w:r w:rsidRPr="00FD64BE">
        <w:rPr>
          <w:rFonts w:ascii="Times New Roman" w:hAnsi="Times New Roman" w:cs="Times New Roman"/>
          <w:sz w:val="24"/>
          <w:szCs w:val="24"/>
          <w:lang w:val="en-US"/>
        </w:rPr>
        <w:t>We</w:t>
      </w:r>
      <w:r w:rsidR="00FD2EB4" w:rsidRPr="00FD64BE">
        <w:rPr>
          <w:rFonts w:ascii="Times New Roman" w:hAnsi="Times New Roman" w:cs="Times New Roman"/>
          <w:sz w:val="24"/>
          <w:szCs w:val="24"/>
          <w:lang w:val="en-US"/>
        </w:rPr>
        <w:t xml:space="preserve"> also considered s</w:t>
      </w:r>
      <w:r w:rsidR="008D6F4E" w:rsidRPr="00FD64BE">
        <w:rPr>
          <w:rFonts w:ascii="Times New Roman" w:hAnsi="Times New Roman" w:cs="Times New Roman"/>
          <w:sz w:val="24"/>
          <w:szCs w:val="24"/>
          <w:lang w:val="en-US"/>
        </w:rPr>
        <w:t xml:space="preserve">ize at birth </w:t>
      </w:r>
      <w:r w:rsidRPr="00FD64BE">
        <w:rPr>
          <w:rFonts w:ascii="Times New Roman" w:hAnsi="Times New Roman" w:cs="Times New Roman"/>
          <w:sz w:val="24"/>
          <w:szCs w:val="24"/>
          <w:lang w:val="en-US"/>
        </w:rPr>
        <w:t xml:space="preserve">including </w:t>
      </w:r>
      <w:r w:rsidR="008D6F4E" w:rsidRPr="00FD64BE">
        <w:rPr>
          <w:rFonts w:ascii="Times New Roman" w:hAnsi="Times New Roman" w:cs="Times New Roman"/>
          <w:sz w:val="24"/>
          <w:szCs w:val="24"/>
          <w:lang w:val="en-US"/>
        </w:rPr>
        <w:t>small for gestational age (</w:t>
      </w:r>
      <w:r w:rsidR="00024196" w:rsidRPr="00FD64BE">
        <w:rPr>
          <w:rFonts w:ascii="Times New Roman" w:hAnsi="Times New Roman" w:cs="Times New Roman"/>
          <w:sz w:val="24"/>
          <w:szCs w:val="24"/>
          <w:lang w:val="en-US"/>
        </w:rPr>
        <w:t>SGA</w:t>
      </w:r>
      <w:r w:rsidR="001F7757" w:rsidRPr="00FD64BE">
        <w:rPr>
          <w:rFonts w:ascii="Times New Roman" w:hAnsi="Times New Roman" w:cs="Times New Roman"/>
          <w:sz w:val="24"/>
          <w:szCs w:val="24"/>
          <w:lang w:val="en-US"/>
        </w:rPr>
        <w:t xml:space="preserve">; </w:t>
      </w:r>
      <w:r w:rsidR="008D6F4E" w:rsidRPr="00FD64BE">
        <w:rPr>
          <w:rFonts w:ascii="Times New Roman" w:hAnsi="Times New Roman" w:cs="Times New Roman"/>
          <w:sz w:val="24"/>
          <w:szCs w:val="24"/>
          <w:lang w:val="en-US"/>
        </w:rPr>
        <w:t>weight &lt;10th percentile) or large for gestational age (</w:t>
      </w:r>
      <w:r w:rsidR="00024196" w:rsidRPr="00FD64BE">
        <w:rPr>
          <w:rFonts w:ascii="Times New Roman" w:hAnsi="Times New Roman" w:cs="Times New Roman"/>
          <w:sz w:val="24"/>
          <w:szCs w:val="24"/>
          <w:lang w:val="en-US"/>
        </w:rPr>
        <w:t>LGA</w:t>
      </w:r>
      <w:r w:rsidR="001F7757" w:rsidRPr="00FD64BE">
        <w:rPr>
          <w:rFonts w:ascii="Times New Roman" w:hAnsi="Times New Roman" w:cs="Times New Roman"/>
          <w:sz w:val="24"/>
          <w:szCs w:val="24"/>
          <w:lang w:val="en-US"/>
        </w:rPr>
        <w:t xml:space="preserve">; </w:t>
      </w:r>
      <w:r w:rsidR="008D6F4E" w:rsidRPr="00FD64BE">
        <w:rPr>
          <w:rFonts w:ascii="Times New Roman" w:hAnsi="Times New Roman" w:cs="Times New Roman"/>
          <w:sz w:val="24"/>
          <w:szCs w:val="24"/>
          <w:lang w:val="en-US"/>
        </w:rPr>
        <w:t>weight &gt;90th percentile) with reference to appropriate for gestational age (</w:t>
      </w:r>
      <w:r w:rsidR="00FD2EB4" w:rsidRPr="00FD64BE">
        <w:rPr>
          <w:rFonts w:ascii="Times New Roman" w:hAnsi="Times New Roman" w:cs="Times New Roman"/>
          <w:sz w:val="24"/>
          <w:szCs w:val="24"/>
          <w:lang w:val="en-US"/>
        </w:rPr>
        <w:t xml:space="preserve">AGA; </w:t>
      </w:r>
      <w:r w:rsidR="008D6F4E" w:rsidRPr="00FD64BE">
        <w:rPr>
          <w:rFonts w:ascii="Times New Roman" w:hAnsi="Times New Roman" w:cs="Times New Roman"/>
          <w:sz w:val="24"/>
          <w:szCs w:val="24"/>
          <w:lang w:val="en-US"/>
        </w:rPr>
        <w:t xml:space="preserve">weight </w:t>
      </w:r>
      <w:r w:rsidR="00EA1034" w:rsidRPr="00FD64BE">
        <w:rPr>
          <w:rFonts w:ascii="Times New Roman" w:hAnsi="Times New Roman" w:cs="Times New Roman"/>
          <w:sz w:val="24"/>
          <w:szCs w:val="24"/>
          <w:lang w:val="en-GB"/>
        </w:rPr>
        <w:t xml:space="preserve">for gestational age </w:t>
      </w:r>
      <w:r w:rsidR="008D6F4E" w:rsidRPr="00FD64BE">
        <w:rPr>
          <w:rFonts w:ascii="Times New Roman" w:hAnsi="Times New Roman" w:cs="Times New Roman"/>
          <w:sz w:val="24"/>
          <w:szCs w:val="24"/>
          <w:lang w:val="en-US"/>
        </w:rPr>
        <w:t xml:space="preserve">between 10th and 90th percentile) </w:t>
      </w:r>
      <w:r w:rsidR="00A04BDB" w:rsidRPr="00FD64BE">
        <w:rPr>
          <w:rFonts w:ascii="Times New Roman" w:hAnsi="Times New Roman" w:cs="Times New Roman"/>
          <w:sz w:val="24"/>
          <w:szCs w:val="24"/>
          <w:lang w:val="en-US"/>
        </w:rPr>
        <w:t xml:space="preserve">as defined in the original studies or </w:t>
      </w:r>
      <w:r w:rsidR="008D6F4E" w:rsidRPr="00FD64BE">
        <w:rPr>
          <w:rFonts w:ascii="Times New Roman" w:hAnsi="Times New Roman" w:cs="Times New Roman"/>
          <w:sz w:val="24"/>
          <w:szCs w:val="24"/>
          <w:lang w:val="en-US"/>
        </w:rPr>
        <w:t>applying country specific percentiles</w:t>
      </w:r>
      <w:r w:rsidR="00A04BDB" w:rsidRPr="00FD64BE">
        <w:rPr>
          <w:rFonts w:ascii="Times New Roman" w:hAnsi="Times New Roman" w:cs="Times New Roman"/>
          <w:sz w:val="24"/>
          <w:szCs w:val="24"/>
          <w:lang w:val="en-US"/>
        </w:rPr>
        <w:t xml:space="preserve"> if not reported</w:t>
      </w:r>
      <w:r w:rsidR="008D6F4E" w:rsidRPr="00FD64BE">
        <w:rPr>
          <w:rFonts w:ascii="Times New Roman" w:hAnsi="Times New Roman" w:cs="Times New Roman"/>
          <w:sz w:val="24"/>
          <w:szCs w:val="24"/>
          <w:lang w:val="en-US"/>
        </w:rPr>
        <w:t>, and preterm delivery (&lt;37 weeks of gestation)</w:t>
      </w:r>
      <w:r w:rsidR="00FD2EB4" w:rsidRPr="00FD64BE">
        <w:rPr>
          <w:rFonts w:ascii="Times New Roman" w:hAnsi="Times New Roman" w:cs="Times New Roman"/>
          <w:sz w:val="24"/>
          <w:szCs w:val="24"/>
          <w:lang w:val="en-US"/>
        </w:rPr>
        <w:t xml:space="preserve"> to be of </w:t>
      </w:r>
      <w:r w:rsidR="00D35701" w:rsidRPr="00FD64BE">
        <w:rPr>
          <w:rFonts w:ascii="Times New Roman" w:hAnsi="Times New Roman" w:cs="Times New Roman"/>
          <w:sz w:val="24"/>
          <w:szCs w:val="24"/>
          <w:lang w:val="en-US"/>
        </w:rPr>
        <w:t>substantial interest.</w:t>
      </w:r>
      <w:r w:rsidRPr="00FD64BE">
        <w:rPr>
          <w:rFonts w:ascii="Times New Roman" w:hAnsi="Times New Roman" w:cs="Times New Roman"/>
          <w:sz w:val="24"/>
          <w:szCs w:val="24"/>
          <w:lang w:val="en-US"/>
        </w:rPr>
        <w:t xml:space="preserve"> </w:t>
      </w:r>
      <w:r w:rsidR="00FD2EB4" w:rsidRPr="00FD64BE">
        <w:rPr>
          <w:rFonts w:ascii="Times New Roman" w:hAnsi="Times New Roman" w:cs="Times New Roman"/>
          <w:sz w:val="24"/>
          <w:szCs w:val="24"/>
          <w:lang w:val="en-US"/>
        </w:rPr>
        <w:t>First</w:t>
      </w:r>
      <w:r w:rsidR="00D35701" w:rsidRPr="00FD64BE">
        <w:rPr>
          <w:rFonts w:ascii="Times New Roman" w:hAnsi="Times New Roman" w:cs="Times New Roman"/>
          <w:sz w:val="24"/>
          <w:szCs w:val="24"/>
          <w:lang w:val="en-US"/>
        </w:rPr>
        <w:t>,</w:t>
      </w:r>
      <w:r w:rsidR="00FD2EB4" w:rsidRPr="00FD64BE">
        <w:rPr>
          <w:rFonts w:ascii="Times New Roman" w:hAnsi="Times New Roman" w:cs="Times New Roman"/>
          <w:sz w:val="24"/>
          <w:szCs w:val="24"/>
          <w:lang w:val="en-US"/>
        </w:rPr>
        <w:t xml:space="preserve"> </w:t>
      </w:r>
      <w:r w:rsidR="00FD2EB4" w:rsidRPr="00FD64BE">
        <w:rPr>
          <w:rFonts w:ascii="Times New Roman" w:hAnsi="Times New Roman" w:cs="Times New Roman"/>
          <w:sz w:val="24"/>
          <w:szCs w:val="24"/>
          <w:lang w:val="en-US"/>
        </w:rPr>
        <w:lastRenderedPageBreak/>
        <w:t>effect modification was examined by stratifying for SGA, AGA and LGA. Then, m</w:t>
      </w:r>
      <w:r w:rsidR="008D6F4E" w:rsidRPr="00FD64BE">
        <w:rPr>
          <w:rFonts w:ascii="Times New Roman" w:hAnsi="Times New Roman" w:cs="Times New Roman"/>
          <w:sz w:val="24"/>
          <w:szCs w:val="24"/>
          <w:lang w:val="en-US"/>
        </w:rPr>
        <w:t>odels</w:t>
      </w:r>
      <w:r w:rsidR="00416C0B" w:rsidRPr="00FD64BE">
        <w:rPr>
          <w:rFonts w:ascii="Times New Roman" w:hAnsi="Times New Roman" w:cs="Times New Roman"/>
          <w:sz w:val="24"/>
          <w:szCs w:val="24"/>
          <w:lang w:val="en-US"/>
        </w:rPr>
        <w:t xml:space="preserve"> </w:t>
      </w:r>
      <w:r w:rsidR="00DC74F1" w:rsidRPr="00FD64BE">
        <w:rPr>
          <w:rFonts w:ascii="Times New Roman" w:hAnsi="Times New Roman" w:cs="Times New Roman"/>
          <w:sz w:val="24"/>
          <w:szCs w:val="24"/>
          <w:lang w:val="en-US"/>
        </w:rPr>
        <w:t xml:space="preserve">with adjustment </w:t>
      </w:r>
      <w:r w:rsidR="008D6F4E" w:rsidRPr="00FD64BE">
        <w:rPr>
          <w:rFonts w:ascii="Times New Roman" w:hAnsi="Times New Roman" w:cs="Times New Roman"/>
          <w:sz w:val="24"/>
          <w:szCs w:val="24"/>
          <w:lang w:val="en-US"/>
        </w:rPr>
        <w:t>for</w:t>
      </w:r>
      <w:r w:rsidR="00416C0B" w:rsidRPr="00FD64BE">
        <w:rPr>
          <w:rFonts w:ascii="Times New Roman" w:hAnsi="Times New Roman" w:cs="Times New Roman"/>
          <w:sz w:val="24"/>
          <w:szCs w:val="24"/>
          <w:lang w:val="en-US"/>
        </w:rPr>
        <w:t xml:space="preserve"> </w:t>
      </w:r>
      <w:r w:rsidR="00EA1034" w:rsidRPr="00FD64BE">
        <w:rPr>
          <w:rFonts w:ascii="Times New Roman" w:hAnsi="Times New Roman" w:cs="Times New Roman"/>
          <w:sz w:val="24"/>
          <w:szCs w:val="24"/>
          <w:lang w:val="en-US"/>
        </w:rPr>
        <w:t>SGA, LGA and preterm delivery</w:t>
      </w:r>
      <w:r w:rsidR="008D6F4E" w:rsidRPr="00FD64BE">
        <w:rPr>
          <w:rFonts w:ascii="Times New Roman" w:hAnsi="Times New Roman" w:cs="Times New Roman"/>
          <w:sz w:val="24"/>
          <w:szCs w:val="24"/>
          <w:lang w:val="en-US"/>
        </w:rPr>
        <w:t xml:space="preserve"> </w:t>
      </w:r>
      <w:r w:rsidR="00493551" w:rsidRPr="00FD64BE">
        <w:rPr>
          <w:rFonts w:ascii="Times New Roman" w:hAnsi="Times New Roman" w:cs="Times New Roman"/>
          <w:sz w:val="24"/>
          <w:szCs w:val="24"/>
          <w:lang w:val="en-US"/>
        </w:rPr>
        <w:t xml:space="preserve">were provided in a supplementary analysis. These models </w:t>
      </w:r>
      <w:r w:rsidR="00DC74F1" w:rsidRPr="00FD64BE">
        <w:rPr>
          <w:rFonts w:ascii="Times New Roman" w:hAnsi="Times New Roman" w:cs="Times New Roman"/>
          <w:sz w:val="24"/>
          <w:szCs w:val="24"/>
          <w:lang w:val="en-US"/>
        </w:rPr>
        <w:t>would give the direct effect of smoking on overweight</w:t>
      </w:r>
      <w:r w:rsidR="00A36003" w:rsidRPr="00FD64BE">
        <w:rPr>
          <w:rFonts w:ascii="Times New Roman" w:hAnsi="Times New Roman" w:cs="Times New Roman"/>
          <w:sz w:val="24"/>
          <w:szCs w:val="24"/>
          <w:lang w:val="en-US"/>
        </w:rPr>
        <w:t>/</w:t>
      </w:r>
      <w:r w:rsidR="008D6F4E" w:rsidRPr="00FD64BE">
        <w:rPr>
          <w:rFonts w:ascii="Times New Roman" w:hAnsi="Times New Roman" w:cs="Times New Roman"/>
          <w:sz w:val="24"/>
          <w:szCs w:val="24"/>
          <w:lang w:val="en-US"/>
        </w:rPr>
        <w:t>obesity</w:t>
      </w:r>
      <w:r w:rsidR="00DC74F1" w:rsidRPr="00FD64BE">
        <w:rPr>
          <w:rFonts w:ascii="Times New Roman" w:hAnsi="Times New Roman" w:cs="Times New Roman"/>
          <w:sz w:val="24"/>
          <w:szCs w:val="24"/>
          <w:lang w:val="en-US"/>
        </w:rPr>
        <w:t xml:space="preserve"> (</w:t>
      </w:r>
      <w:r w:rsidR="00EA1034" w:rsidRPr="00FD64BE">
        <w:rPr>
          <w:rFonts w:ascii="Times New Roman" w:hAnsi="Times New Roman" w:cs="Times New Roman"/>
          <w:sz w:val="24"/>
          <w:szCs w:val="24"/>
          <w:lang w:val="en-US"/>
        </w:rPr>
        <w:t xml:space="preserve">beyond the effects working through </w:t>
      </w:r>
      <w:r w:rsidR="00024196" w:rsidRPr="00FD64BE">
        <w:rPr>
          <w:rFonts w:ascii="Times New Roman" w:hAnsi="Times New Roman" w:cs="Times New Roman"/>
          <w:sz w:val="24"/>
          <w:szCs w:val="24"/>
          <w:lang w:val="en-US"/>
        </w:rPr>
        <w:t>SGA</w:t>
      </w:r>
      <w:r w:rsidR="00493551" w:rsidRPr="00FD64BE">
        <w:rPr>
          <w:rFonts w:ascii="Times New Roman" w:hAnsi="Times New Roman" w:cs="Times New Roman"/>
          <w:sz w:val="24"/>
          <w:szCs w:val="24"/>
          <w:lang w:val="en-US"/>
        </w:rPr>
        <w:t xml:space="preserve">, </w:t>
      </w:r>
      <w:r w:rsidR="00024196" w:rsidRPr="00FD64BE">
        <w:rPr>
          <w:rFonts w:ascii="Times New Roman" w:hAnsi="Times New Roman" w:cs="Times New Roman"/>
          <w:sz w:val="24"/>
          <w:szCs w:val="24"/>
          <w:lang w:val="en-US"/>
        </w:rPr>
        <w:t>LGA</w:t>
      </w:r>
      <w:r w:rsidR="00493551" w:rsidRPr="00FD64BE">
        <w:rPr>
          <w:rFonts w:ascii="Times New Roman" w:hAnsi="Times New Roman" w:cs="Times New Roman"/>
          <w:sz w:val="24"/>
          <w:szCs w:val="24"/>
          <w:lang w:val="en-US"/>
        </w:rPr>
        <w:t xml:space="preserve"> or preterm delivery), whereas the main analysis gives the best estimate </w:t>
      </w:r>
      <w:r w:rsidR="00346207" w:rsidRPr="00FD64BE">
        <w:rPr>
          <w:rFonts w:ascii="Times New Roman" w:hAnsi="Times New Roman" w:cs="Times New Roman"/>
          <w:sz w:val="24"/>
          <w:szCs w:val="24"/>
          <w:lang w:val="en-US"/>
        </w:rPr>
        <w:t xml:space="preserve">from the data </w:t>
      </w:r>
      <w:r w:rsidR="00493551" w:rsidRPr="00FD64BE">
        <w:rPr>
          <w:rFonts w:ascii="Times New Roman" w:hAnsi="Times New Roman" w:cs="Times New Roman"/>
          <w:sz w:val="24"/>
          <w:szCs w:val="24"/>
          <w:lang w:val="en-US"/>
        </w:rPr>
        <w:t xml:space="preserve">of the </w:t>
      </w:r>
      <w:r w:rsidR="00D25AD0" w:rsidRPr="00FD64BE">
        <w:rPr>
          <w:rFonts w:ascii="Times New Roman" w:hAnsi="Times New Roman" w:cs="Times New Roman"/>
          <w:sz w:val="24"/>
          <w:szCs w:val="24"/>
          <w:lang w:val="en-US"/>
        </w:rPr>
        <w:t xml:space="preserve">overall </w:t>
      </w:r>
      <w:r w:rsidR="00493551" w:rsidRPr="00FD64BE">
        <w:rPr>
          <w:rFonts w:ascii="Times New Roman" w:hAnsi="Times New Roman" w:cs="Times New Roman"/>
          <w:sz w:val="24"/>
          <w:szCs w:val="24"/>
          <w:lang w:val="en-US"/>
        </w:rPr>
        <w:t xml:space="preserve">causal effect of maternal smoking, namely the effect of a hypothetical intervention reducing maternal smoking on </w:t>
      </w:r>
      <w:r w:rsidR="001B2860" w:rsidRPr="00FD64BE">
        <w:rPr>
          <w:rFonts w:ascii="Times New Roman" w:hAnsi="Times New Roman" w:cs="Times New Roman"/>
          <w:sz w:val="24"/>
          <w:szCs w:val="24"/>
          <w:lang w:val="en-US"/>
        </w:rPr>
        <w:t>offspring</w:t>
      </w:r>
      <w:r w:rsidR="00493551" w:rsidRPr="00FD64BE">
        <w:rPr>
          <w:rFonts w:ascii="Times New Roman" w:hAnsi="Times New Roman" w:cs="Times New Roman"/>
          <w:sz w:val="24"/>
          <w:szCs w:val="24"/>
          <w:lang w:val="en-US"/>
        </w:rPr>
        <w:t xml:space="preserve"> overweight</w:t>
      </w:r>
      <w:r w:rsidR="00A36003" w:rsidRPr="00FD64BE">
        <w:rPr>
          <w:rFonts w:ascii="Times New Roman" w:hAnsi="Times New Roman" w:cs="Times New Roman"/>
          <w:sz w:val="24"/>
          <w:szCs w:val="24"/>
          <w:lang w:val="en-US"/>
        </w:rPr>
        <w:t>/obesity</w:t>
      </w:r>
      <w:r w:rsidR="00943CBF" w:rsidRPr="00FD64BE">
        <w:rPr>
          <w:rFonts w:ascii="Times New Roman" w:hAnsi="Times New Roman" w:cs="Times New Roman"/>
          <w:sz w:val="24"/>
          <w:szCs w:val="24"/>
          <w:lang w:val="en-US"/>
        </w:rPr>
        <w:t xml:space="preserve"> </w:t>
      </w:r>
      <w:r w:rsidR="00024196" w:rsidRPr="00FD64BE">
        <w:rPr>
          <w:rFonts w:ascii="Times New Roman" w:hAnsi="Times New Roman" w:cs="Times New Roman"/>
          <w:sz w:val="24"/>
          <w:szCs w:val="24"/>
          <w:lang w:val="en-US"/>
        </w:rPr>
        <w:fldChar w:fldCharType="begin"/>
      </w:r>
      <w:r w:rsidR="008F3237" w:rsidRPr="00FD64BE">
        <w:rPr>
          <w:rFonts w:ascii="Times New Roman" w:hAnsi="Times New Roman" w:cs="Times New Roman"/>
          <w:sz w:val="24"/>
          <w:szCs w:val="24"/>
          <w:lang w:val="en-US"/>
        </w:rPr>
        <w:instrText xml:space="preserve"> ADDIN ZOTERO_ITEM CSL_CITATION {"citationID":"jmssv6niq","properties":{"formattedCitation":"{\\rtf \\super 43\\nosupersub{}}","plainCitation":"43"},"citationItems":[{"id":1165,"uris":["http://zotero.org/users/1092812/items/PGZ6VSDB"],"uri":["http://zotero.org/users/1092812/items/PGZ6VSDB"],"itemData":{"id":1165,"type":"article-journal","title":"Conditioning on intermediates in perinatal epidemiology","container-title":"Epidemiology (Cambridge, Mass.)","page":"1-9","volume":"23","issue":"1","source":"NCBI PubMed","abstract":"It is common practice in perinatal epidemiology to calculate gestational-age-specific or birth-weight-specific associations between an exposure and a perinatal outcome. Gestational age or birth weight, for example, might lie on a pathway from the exposure to the outcome. This practice of conditioning on a potential intermediate has come under critique for various reasons. First, if one is interested in assessing the overall effect of an exposure on an outcome, it is not necessary to stratify, and indeed, it is important not to stratify, on an intermediate. Second, if one does condition on an intermediate, to try to obtain what might conceived of as a \"direct effect\" of the exposure on the outcome, then various biases and paradoxical results can arise. It is now well documented theoretically and empirically that, when there is an unmeasured common cause of the intermediate and the outcome, associations adjusted for the intermediate are subject to bias. In this paper, we propose 3 approaches to facilitate valid inference when effects conditional on an intermediate are in view. These 3 approaches correspond to (i) conditioning on the predicted risk of the intermediate, (ii) conditioning on the intermediate itself in conjunction with sensitivity analysis, and (iii) conditioning on the subgroup of individuals for whom the intermediate would occur irrespective of the exposure received. The second and third approaches both require sensitivity analysis, and they result in a range of estimates. Each of the 3 approaches can be used to resolve the \"birth-weight paradox\" that exposures such as maternal smoking seem to have a protective effect among low-birth-weight infants. The various methodologic approaches described in this paper are applicable to a number of similar settings in perinatal epidemiology.","DOI":"10.1097/EDE.0b013e31823aca5d","ISSN":"1531-5487","note":"PMID: 22157298 \nPMCID: PMC3240847","journalAbbreviation":"Epidemiology","language":"eng","author":[{"family":"VanderWeele","given":"Tyler J."},{"family":"Mumford","given":"Sunni L."},{"family":"Schisterman","given":"Enrique F."}],"issued":{"date-parts":[["2012",1]]}}}],"schema":"https://github.com/citation-style-language/schema/raw/master/csl-citation.json"} </w:instrText>
      </w:r>
      <w:r w:rsidR="00024196" w:rsidRPr="00FD64BE">
        <w:rPr>
          <w:rFonts w:ascii="Times New Roman" w:hAnsi="Times New Roman" w:cs="Times New Roman"/>
          <w:sz w:val="24"/>
          <w:szCs w:val="24"/>
          <w:lang w:val="en-US"/>
        </w:rPr>
        <w:fldChar w:fldCharType="separate"/>
      </w:r>
      <w:r w:rsidR="008F3237" w:rsidRPr="00FD64BE">
        <w:rPr>
          <w:rFonts w:ascii="Times New Roman" w:hAnsi="Times New Roman" w:cs="Times New Roman"/>
          <w:sz w:val="24"/>
          <w:szCs w:val="24"/>
          <w:vertAlign w:val="superscript"/>
          <w:lang w:val="en-US"/>
        </w:rPr>
        <w:t>43</w:t>
      </w:r>
      <w:r w:rsidR="00024196" w:rsidRPr="00FD64BE">
        <w:rPr>
          <w:rFonts w:ascii="Times New Roman" w:hAnsi="Times New Roman" w:cs="Times New Roman"/>
          <w:sz w:val="24"/>
          <w:szCs w:val="24"/>
          <w:lang w:val="en-US"/>
        </w:rPr>
        <w:fldChar w:fldCharType="end"/>
      </w:r>
      <w:r w:rsidR="00943CBF" w:rsidRPr="00FD64BE">
        <w:rPr>
          <w:rFonts w:ascii="Times New Roman" w:hAnsi="Times New Roman" w:cs="Times New Roman"/>
          <w:sz w:val="24"/>
          <w:szCs w:val="24"/>
          <w:lang w:val="en-US"/>
        </w:rPr>
        <w:t>.</w:t>
      </w:r>
    </w:p>
    <w:p w14:paraId="380911B3" w14:textId="449B64AD" w:rsidR="00D35701" w:rsidRPr="00FD64BE" w:rsidRDefault="00F702F3">
      <w:pPr>
        <w:spacing w:line="480" w:lineRule="auto"/>
        <w:rPr>
          <w:rFonts w:ascii="Times New Roman" w:hAnsi="Times New Roman" w:cs="Times New Roman"/>
          <w:sz w:val="24"/>
          <w:szCs w:val="24"/>
          <w:lang w:val="en-US"/>
        </w:rPr>
      </w:pPr>
      <w:r w:rsidRPr="00FD64BE">
        <w:rPr>
          <w:rFonts w:ascii="Times New Roman" w:hAnsi="Times New Roman" w:cs="Times New Roman"/>
          <w:sz w:val="24"/>
          <w:szCs w:val="24"/>
          <w:lang w:val="en-US"/>
        </w:rPr>
        <w:t xml:space="preserve">Missing values for the </w:t>
      </w:r>
      <w:r w:rsidR="0039106C" w:rsidRPr="00FD64BE">
        <w:rPr>
          <w:rFonts w:ascii="Times New Roman" w:hAnsi="Times New Roman" w:cs="Times New Roman"/>
          <w:sz w:val="24"/>
          <w:szCs w:val="24"/>
          <w:lang w:val="en-US"/>
        </w:rPr>
        <w:t xml:space="preserve">potential </w:t>
      </w:r>
      <w:r w:rsidRPr="00FD64BE">
        <w:rPr>
          <w:rFonts w:ascii="Times New Roman" w:hAnsi="Times New Roman" w:cs="Times New Roman"/>
          <w:sz w:val="24"/>
          <w:szCs w:val="24"/>
          <w:lang w:val="en-US"/>
        </w:rPr>
        <w:t>confounders</w:t>
      </w:r>
      <w:r w:rsidR="0039106C" w:rsidRPr="00FD64BE">
        <w:rPr>
          <w:rFonts w:ascii="Times New Roman" w:hAnsi="Times New Roman" w:cs="Times New Roman"/>
          <w:sz w:val="24"/>
          <w:szCs w:val="24"/>
          <w:lang w:val="en-US"/>
        </w:rPr>
        <w:t>/mediating variables</w:t>
      </w:r>
      <w:r w:rsidRPr="00FD64BE">
        <w:rPr>
          <w:rFonts w:ascii="Times New Roman" w:hAnsi="Times New Roman" w:cs="Times New Roman"/>
          <w:sz w:val="24"/>
          <w:szCs w:val="24"/>
          <w:lang w:val="en-US"/>
        </w:rPr>
        <w:t xml:space="preserve"> were imputed by a </w:t>
      </w:r>
      <w:r w:rsidR="00D35701" w:rsidRPr="00FD64BE">
        <w:rPr>
          <w:rFonts w:ascii="Times New Roman" w:hAnsi="Times New Roman" w:cs="Times New Roman"/>
          <w:sz w:val="24"/>
          <w:szCs w:val="24"/>
          <w:lang w:val="en-US"/>
        </w:rPr>
        <w:t xml:space="preserve">model-based </w:t>
      </w:r>
      <w:r w:rsidRPr="00FD64BE">
        <w:rPr>
          <w:rFonts w:ascii="Times New Roman" w:hAnsi="Times New Roman" w:cs="Times New Roman"/>
          <w:sz w:val="24"/>
          <w:szCs w:val="24"/>
          <w:lang w:val="en-US"/>
        </w:rPr>
        <w:t xml:space="preserve">single imputation step (PROC MI, SAS, V.9.4), the imputation model included the </w:t>
      </w:r>
      <w:r w:rsidR="00170BC2" w:rsidRPr="00FD64BE">
        <w:rPr>
          <w:rFonts w:ascii="Times New Roman" w:hAnsi="Times New Roman" w:cs="Times New Roman"/>
          <w:sz w:val="24"/>
          <w:szCs w:val="24"/>
          <w:lang w:val="en-US"/>
        </w:rPr>
        <w:t>exposure</w:t>
      </w:r>
      <w:r w:rsidRPr="00FD64BE">
        <w:rPr>
          <w:rFonts w:ascii="Times New Roman" w:hAnsi="Times New Roman" w:cs="Times New Roman"/>
          <w:sz w:val="24"/>
          <w:szCs w:val="24"/>
          <w:lang w:val="en-US"/>
        </w:rPr>
        <w:t xml:space="preserve">, the confounders, and a categorical study effect. As the percentage of missing values was small (&lt;2.2% of the observations for maternal weight status, child’s birth weight for gestational age, preterm delivery, breastfeeding, maternal education) </w:t>
      </w:r>
      <w:r w:rsidR="00EA1034" w:rsidRPr="00FD64BE">
        <w:rPr>
          <w:rFonts w:ascii="Times New Roman" w:hAnsi="Times New Roman" w:cs="Times New Roman"/>
          <w:sz w:val="24"/>
          <w:szCs w:val="24"/>
          <w:lang w:val="en-US"/>
        </w:rPr>
        <w:t xml:space="preserve">and the sample size large </w:t>
      </w:r>
      <w:r w:rsidRPr="00FD64BE">
        <w:rPr>
          <w:rFonts w:ascii="Times New Roman" w:hAnsi="Times New Roman" w:cs="Times New Roman"/>
          <w:sz w:val="24"/>
          <w:szCs w:val="24"/>
          <w:lang w:val="en-US"/>
        </w:rPr>
        <w:t>we did not correct the analysis results by applying Rubin’s rules</w:t>
      </w:r>
      <w:r w:rsidR="00943CBF" w:rsidRPr="00FD64BE">
        <w:rPr>
          <w:rFonts w:ascii="Times New Roman" w:hAnsi="Times New Roman" w:cs="Times New Roman"/>
          <w:sz w:val="24"/>
          <w:szCs w:val="24"/>
          <w:lang w:val="en-US"/>
        </w:rPr>
        <w:t xml:space="preserve"> </w:t>
      </w:r>
      <w:r w:rsidR="00B8348D" w:rsidRPr="00FD64BE">
        <w:rPr>
          <w:rFonts w:ascii="Times New Roman" w:hAnsi="Times New Roman" w:cs="Times New Roman"/>
          <w:sz w:val="24"/>
          <w:szCs w:val="24"/>
          <w:lang w:val="en-US"/>
        </w:rPr>
        <w:fldChar w:fldCharType="begin"/>
      </w:r>
      <w:r w:rsidR="008F3237" w:rsidRPr="00FD64BE">
        <w:rPr>
          <w:rFonts w:ascii="Times New Roman" w:hAnsi="Times New Roman" w:cs="Times New Roman"/>
          <w:sz w:val="24"/>
          <w:szCs w:val="24"/>
          <w:lang w:val="en-US"/>
        </w:rPr>
        <w:instrText xml:space="preserve"> ADDIN ZOTERO_ITEM CSL_CITATION {"citationID":"2ac7uae5g6","properties":{"formattedCitation":"{\\rtf \\super 44\\nosupersub{}}","plainCitation":"44"},"citationItems":[{"id":1151,"uris":["http://zotero.org/users/1092812/items/66KJAKP6"],"uri":["http://zotero.org/users/1092812/items/66KJAKP6"],"itemData":{"id":1151,"type":"book","title":"Multiple imputation for nonresponse in surveys","collection-title":"Wiley classics library","publisher":"Wiley-Interscience","publisher-place":"Hoboken, N.J","number-of-pages":"287","source":"Library of Congress ISBN","event-place":"Hoboken, N.J","ISBN":"978-0-471-65574-9","call-number":"HA31.2 .R83 2004","author":[{"family":"Rubin","given":"Donald B."}],"issued":{"date-parts":[["2004"]]}}}],"schema":"https://github.com/citation-style-language/schema/raw/master/csl-citation.json"} </w:instrText>
      </w:r>
      <w:r w:rsidR="00B8348D" w:rsidRPr="00FD64BE">
        <w:rPr>
          <w:rFonts w:ascii="Times New Roman" w:hAnsi="Times New Roman" w:cs="Times New Roman"/>
          <w:sz w:val="24"/>
          <w:szCs w:val="24"/>
          <w:lang w:val="en-US"/>
        </w:rPr>
        <w:fldChar w:fldCharType="separate"/>
      </w:r>
      <w:r w:rsidR="008F3237" w:rsidRPr="00FD64BE">
        <w:rPr>
          <w:rFonts w:ascii="Times New Roman" w:hAnsi="Times New Roman" w:cs="Times New Roman"/>
          <w:sz w:val="24"/>
          <w:szCs w:val="24"/>
          <w:vertAlign w:val="superscript"/>
          <w:lang w:val="en-US"/>
        </w:rPr>
        <w:t>44</w:t>
      </w:r>
      <w:r w:rsidR="00B8348D" w:rsidRPr="00FD64BE">
        <w:rPr>
          <w:rFonts w:ascii="Times New Roman" w:hAnsi="Times New Roman" w:cs="Times New Roman"/>
          <w:sz w:val="24"/>
          <w:szCs w:val="24"/>
          <w:lang w:val="en-US"/>
        </w:rPr>
        <w:fldChar w:fldCharType="end"/>
      </w:r>
      <w:r w:rsidR="00943CBF" w:rsidRPr="00FD64BE">
        <w:rPr>
          <w:rFonts w:ascii="Times New Roman" w:hAnsi="Times New Roman" w:cs="Times New Roman"/>
          <w:sz w:val="24"/>
          <w:szCs w:val="24"/>
          <w:lang w:val="en-US"/>
        </w:rPr>
        <w:t>.</w:t>
      </w:r>
    </w:p>
    <w:p w14:paraId="3539022C" w14:textId="07EADF39" w:rsidR="00B1030E" w:rsidRPr="00FD64BE" w:rsidRDefault="00D35701">
      <w:pPr>
        <w:spacing w:line="480" w:lineRule="auto"/>
        <w:rPr>
          <w:rFonts w:ascii="Times New Roman" w:hAnsi="Times New Roman" w:cs="Times New Roman"/>
          <w:sz w:val="24"/>
          <w:szCs w:val="24"/>
          <w:lang w:val="en-US"/>
        </w:rPr>
      </w:pPr>
      <w:r w:rsidRPr="00FD64BE">
        <w:rPr>
          <w:rFonts w:ascii="Times New Roman" w:hAnsi="Times New Roman" w:cs="Times New Roman"/>
          <w:sz w:val="24"/>
          <w:szCs w:val="24"/>
          <w:lang w:val="en-US"/>
        </w:rPr>
        <w:t>In a first step, the dichotomized effect of maternal smoking (yes vs. no) during pregnancy on either offspring overweight including obese children, overweight excluding obese children, or obesity excluding overweight children was analyzed in logistic regression models with adjustment for potential confounders (maternal weight status, breastfeeding, maternal education)</w:t>
      </w:r>
      <w:r w:rsidR="009E5407" w:rsidRPr="00FD64BE">
        <w:rPr>
          <w:rFonts w:ascii="Times New Roman" w:hAnsi="Times New Roman" w:cs="Times New Roman"/>
          <w:sz w:val="24"/>
          <w:szCs w:val="24"/>
          <w:lang w:val="en-US"/>
        </w:rPr>
        <w:t xml:space="preserve"> </w:t>
      </w:r>
      <w:r w:rsidR="007B7854" w:rsidRPr="00FD64BE">
        <w:rPr>
          <w:rFonts w:ascii="Times New Roman" w:hAnsi="Times New Roman" w:cs="Times New Roman"/>
          <w:sz w:val="24"/>
          <w:szCs w:val="24"/>
          <w:lang w:val="en-US"/>
        </w:rPr>
        <w:t xml:space="preserve">and stratification for </w:t>
      </w:r>
      <w:r w:rsidR="00D25AD0" w:rsidRPr="00FD64BE">
        <w:rPr>
          <w:rFonts w:ascii="Times New Roman" w:hAnsi="Times New Roman" w:cs="Times New Roman"/>
          <w:sz w:val="24"/>
          <w:szCs w:val="24"/>
          <w:lang w:val="en-US"/>
        </w:rPr>
        <w:t>infant sex</w:t>
      </w:r>
      <w:r w:rsidR="00B1030E" w:rsidRPr="00FD64BE">
        <w:rPr>
          <w:rFonts w:ascii="Times New Roman" w:hAnsi="Times New Roman" w:cs="Times New Roman"/>
          <w:sz w:val="24"/>
          <w:szCs w:val="24"/>
          <w:lang w:val="en-US"/>
        </w:rPr>
        <w:t>.</w:t>
      </w:r>
      <w:r w:rsidR="0024557A" w:rsidRPr="00FD64BE">
        <w:rPr>
          <w:rFonts w:ascii="Times New Roman" w:hAnsi="Times New Roman" w:cs="Times New Roman"/>
          <w:sz w:val="24"/>
          <w:szCs w:val="24"/>
          <w:lang w:val="en-US"/>
        </w:rPr>
        <w:t xml:space="preserve"> </w:t>
      </w:r>
      <w:r w:rsidR="006945DC" w:rsidRPr="00FD64BE">
        <w:rPr>
          <w:rFonts w:ascii="Times New Roman" w:hAnsi="Times New Roman" w:cs="Times New Roman"/>
          <w:sz w:val="24"/>
          <w:szCs w:val="24"/>
          <w:lang w:val="en-US"/>
        </w:rPr>
        <w:t xml:space="preserve">A random intercept term for the respective study was </w:t>
      </w:r>
      <w:r w:rsidR="000F42A8" w:rsidRPr="00FD64BE">
        <w:rPr>
          <w:rFonts w:ascii="Times New Roman" w:hAnsi="Times New Roman" w:cs="Times New Roman"/>
          <w:sz w:val="24"/>
          <w:szCs w:val="24"/>
          <w:lang w:val="en-US"/>
        </w:rPr>
        <w:t>included</w:t>
      </w:r>
      <w:r w:rsidR="006945DC" w:rsidRPr="00FD64BE">
        <w:rPr>
          <w:rFonts w:ascii="Times New Roman" w:hAnsi="Times New Roman" w:cs="Times New Roman"/>
          <w:sz w:val="24"/>
          <w:szCs w:val="24"/>
          <w:lang w:val="en-US"/>
        </w:rPr>
        <w:t xml:space="preserve"> to account for variation between and correlation within studies. </w:t>
      </w:r>
      <w:r w:rsidR="00BE2D98" w:rsidRPr="00FD64BE">
        <w:rPr>
          <w:rFonts w:ascii="Times New Roman" w:hAnsi="Times New Roman" w:cs="Times New Roman"/>
          <w:sz w:val="24"/>
          <w:szCs w:val="24"/>
          <w:lang w:val="en-US"/>
        </w:rPr>
        <w:t xml:space="preserve">Family variations could not be taken into account in these models, thus sibling/twin data </w:t>
      </w:r>
      <w:r w:rsidR="00F33E5D" w:rsidRPr="00FD64BE">
        <w:rPr>
          <w:rFonts w:ascii="Times New Roman" w:hAnsi="Times New Roman" w:cs="Times New Roman"/>
          <w:sz w:val="24"/>
          <w:szCs w:val="24"/>
          <w:lang w:val="en-US"/>
        </w:rPr>
        <w:t>were</w:t>
      </w:r>
      <w:r w:rsidR="00BE2D98" w:rsidRPr="00FD64BE">
        <w:rPr>
          <w:rFonts w:ascii="Times New Roman" w:hAnsi="Times New Roman" w:cs="Times New Roman"/>
          <w:sz w:val="24"/>
          <w:szCs w:val="24"/>
          <w:lang w:val="en-US"/>
        </w:rPr>
        <w:t xml:space="preserve"> excluded.</w:t>
      </w:r>
    </w:p>
    <w:p w14:paraId="75137D6A" w14:textId="78F28509" w:rsidR="007F6789" w:rsidRPr="00FD64BE" w:rsidRDefault="00B1030E">
      <w:pPr>
        <w:spacing w:line="480" w:lineRule="auto"/>
        <w:rPr>
          <w:rFonts w:ascii="Times New Roman" w:hAnsi="Times New Roman" w:cs="Times New Roman"/>
          <w:sz w:val="24"/>
          <w:szCs w:val="24"/>
          <w:lang w:val="en-US"/>
        </w:rPr>
      </w:pPr>
      <w:r w:rsidRPr="00FD64BE">
        <w:rPr>
          <w:rFonts w:ascii="Times New Roman" w:hAnsi="Times New Roman" w:cs="Times New Roman"/>
          <w:sz w:val="24"/>
          <w:szCs w:val="24"/>
          <w:lang w:val="en-US"/>
        </w:rPr>
        <w:t xml:space="preserve">To </w:t>
      </w:r>
      <w:r w:rsidR="00F51B11" w:rsidRPr="00FD64BE">
        <w:rPr>
          <w:rFonts w:ascii="Times New Roman" w:hAnsi="Times New Roman" w:cs="Times New Roman"/>
          <w:sz w:val="24"/>
          <w:szCs w:val="24"/>
          <w:lang w:val="en-US"/>
        </w:rPr>
        <w:t>analyze</w:t>
      </w:r>
      <w:r w:rsidRPr="00FD64BE">
        <w:rPr>
          <w:rFonts w:ascii="Times New Roman" w:hAnsi="Times New Roman" w:cs="Times New Roman"/>
          <w:sz w:val="24"/>
          <w:szCs w:val="24"/>
          <w:lang w:val="en-US"/>
        </w:rPr>
        <w:t xml:space="preserve"> the </w:t>
      </w:r>
      <w:r w:rsidR="0018181B" w:rsidRPr="00FD64BE">
        <w:rPr>
          <w:rFonts w:ascii="Times New Roman" w:hAnsi="Times New Roman" w:cs="Times New Roman"/>
          <w:sz w:val="24"/>
          <w:szCs w:val="24"/>
          <w:lang w:val="en-US"/>
        </w:rPr>
        <w:t>dose response relationship</w:t>
      </w:r>
      <w:r w:rsidRPr="00FD64BE">
        <w:rPr>
          <w:rFonts w:ascii="Times New Roman" w:hAnsi="Times New Roman" w:cs="Times New Roman"/>
          <w:sz w:val="24"/>
          <w:szCs w:val="24"/>
          <w:lang w:val="en-US"/>
        </w:rPr>
        <w:t xml:space="preserve"> of number of cigarettes smoked during pregnancy</w:t>
      </w:r>
      <w:r w:rsidR="00E45452" w:rsidRPr="00FD64BE">
        <w:rPr>
          <w:rFonts w:ascii="Times New Roman" w:hAnsi="Times New Roman" w:cs="Times New Roman"/>
          <w:sz w:val="24"/>
          <w:szCs w:val="24"/>
          <w:lang w:val="en-US"/>
        </w:rPr>
        <w:t>,</w:t>
      </w:r>
      <w:r w:rsidRPr="00FD64BE">
        <w:rPr>
          <w:rFonts w:ascii="Times New Roman" w:hAnsi="Times New Roman" w:cs="Times New Roman"/>
          <w:sz w:val="24"/>
          <w:szCs w:val="24"/>
          <w:lang w:val="en-US"/>
        </w:rPr>
        <w:t xml:space="preserve"> a generalized additive mixed model </w:t>
      </w:r>
      <w:r w:rsidR="00E34C1F" w:rsidRPr="00FD64BE">
        <w:rPr>
          <w:rFonts w:ascii="Times New Roman" w:hAnsi="Times New Roman" w:cs="Times New Roman"/>
          <w:sz w:val="24"/>
          <w:szCs w:val="24"/>
          <w:lang w:val="en-US"/>
        </w:rPr>
        <w:t xml:space="preserve">was used </w:t>
      </w:r>
      <w:r w:rsidR="006945DC" w:rsidRPr="00FD64BE">
        <w:rPr>
          <w:rFonts w:ascii="Times New Roman" w:hAnsi="Times New Roman" w:cs="Times New Roman"/>
          <w:sz w:val="24"/>
          <w:szCs w:val="24"/>
          <w:lang w:val="en-US"/>
        </w:rPr>
        <w:t xml:space="preserve">as </w:t>
      </w:r>
      <w:r w:rsidRPr="00FD64BE">
        <w:rPr>
          <w:rFonts w:ascii="Times New Roman" w:hAnsi="Times New Roman" w:cs="Times New Roman"/>
          <w:sz w:val="24"/>
          <w:szCs w:val="24"/>
          <w:lang w:val="en-US"/>
        </w:rPr>
        <w:t>described by Lin and Zhang for binary outcomes</w:t>
      </w:r>
      <w:r w:rsidR="00943CBF" w:rsidRPr="00FD64BE">
        <w:rPr>
          <w:rFonts w:ascii="Times New Roman" w:hAnsi="Times New Roman" w:cs="Times New Roman"/>
          <w:sz w:val="24"/>
          <w:szCs w:val="24"/>
          <w:lang w:val="en-US"/>
        </w:rPr>
        <w:t xml:space="preserve"> </w:t>
      </w:r>
      <w:r w:rsidR="00641736" w:rsidRPr="00FD64BE">
        <w:rPr>
          <w:rFonts w:ascii="Times New Roman" w:hAnsi="Times New Roman" w:cs="Times New Roman"/>
          <w:sz w:val="24"/>
          <w:szCs w:val="24"/>
          <w:lang w:val="en-US"/>
        </w:rPr>
        <w:fldChar w:fldCharType="begin"/>
      </w:r>
      <w:r w:rsidR="008F3237" w:rsidRPr="00FD64BE">
        <w:rPr>
          <w:rFonts w:ascii="Times New Roman" w:hAnsi="Times New Roman" w:cs="Times New Roman"/>
          <w:sz w:val="24"/>
          <w:szCs w:val="24"/>
          <w:lang w:val="en-US"/>
        </w:rPr>
        <w:instrText xml:space="preserve"> ADDIN ZOTERO_ITEM CSL_CITATION {"citationID":"imaKlR69","properties":{"formattedCitation":"{\\rtf \\super 45\\nosupersub{}}","plainCitation":"45"},"citationItems":[{"id":1082,"uris":["http://zotero.org/users/1092812/items/T6M6G3F3"],"uri":["http://zotero.org/users/1092812/items/T6M6G3F3"],"itemData":{"id":1082,"type":"article-journal","title":"Inference in generalized additive mixed modelsby using smoothing splines","container-title":"Journal of the Royal Statistical Society: Series B (Statistical Methodology)","page":"381-400","volume":"61","issue":"2","source":"CrossRef","DOI":"10.1111/1467-9868.00183","ISSN":"1369-7412, 1467-9868","language":"en","author":[{"family":"Lin","given":"X."},{"family":"Zhang","given":"D."}],"issued":{"date-parts":[["1999",4]]}}}],"schema":"https://github.com/citation-style-language/schema/raw/master/csl-citation.json"} </w:instrText>
      </w:r>
      <w:r w:rsidR="00641736" w:rsidRPr="00FD64BE">
        <w:rPr>
          <w:rFonts w:ascii="Times New Roman" w:hAnsi="Times New Roman" w:cs="Times New Roman"/>
          <w:sz w:val="24"/>
          <w:szCs w:val="24"/>
          <w:lang w:val="en-US"/>
        </w:rPr>
        <w:fldChar w:fldCharType="separate"/>
      </w:r>
      <w:r w:rsidR="008F3237" w:rsidRPr="00FD64BE">
        <w:rPr>
          <w:rFonts w:ascii="Times New Roman" w:hAnsi="Times New Roman" w:cs="Times New Roman"/>
          <w:sz w:val="24"/>
          <w:szCs w:val="24"/>
          <w:vertAlign w:val="superscript"/>
          <w:lang w:val="en-US"/>
        </w:rPr>
        <w:t>45</w:t>
      </w:r>
      <w:r w:rsidR="00641736" w:rsidRPr="00FD64BE">
        <w:rPr>
          <w:rFonts w:ascii="Times New Roman" w:hAnsi="Times New Roman" w:cs="Times New Roman"/>
          <w:sz w:val="24"/>
          <w:szCs w:val="24"/>
          <w:lang w:val="en-US"/>
        </w:rPr>
        <w:fldChar w:fldCharType="end"/>
      </w:r>
      <w:r w:rsidR="00943CBF" w:rsidRPr="00FD64BE">
        <w:rPr>
          <w:rFonts w:ascii="Times New Roman" w:hAnsi="Times New Roman" w:cs="Times New Roman"/>
          <w:sz w:val="24"/>
          <w:szCs w:val="24"/>
          <w:lang w:val="en-US"/>
        </w:rPr>
        <w:t>.</w:t>
      </w:r>
      <w:r w:rsidR="00641736" w:rsidRPr="00FD64BE">
        <w:rPr>
          <w:rFonts w:ascii="Times New Roman" w:hAnsi="Times New Roman" w:cs="Times New Roman"/>
          <w:sz w:val="24"/>
          <w:szCs w:val="24"/>
          <w:lang w:val="en-US"/>
        </w:rPr>
        <w:t xml:space="preserve"> </w:t>
      </w:r>
      <w:r w:rsidRPr="00FD64BE">
        <w:rPr>
          <w:rFonts w:ascii="Times New Roman" w:hAnsi="Times New Roman" w:cs="Times New Roman"/>
          <w:sz w:val="24"/>
          <w:szCs w:val="24"/>
          <w:lang w:val="en-US"/>
        </w:rPr>
        <w:t>Such models use additive non-parametric functions to model the effect of covariates, while they additionally account for correlation of children-mother pairs within studies by adding a random study effect to the predictor. We use</w:t>
      </w:r>
      <w:r w:rsidR="00DC7B17" w:rsidRPr="00FD64BE">
        <w:rPr>
          <w:rFonts w:ascii="Times New Roman" w:hAnsi="Times New Roman" w:cs="Times New Roman"/>
          <w:sz w:val="24"/>
          <w:szCs w:val="24"/>
          <w:lang w:val="en-US"/>
        </w:rPr>
        <w:t>d</w:t>
      </w:r>
      <w:r w:rsidR="00827009" w:rsidRPr="00FD64BE">
        <w:rPr>
          <w:rFonts w:ascii="Times New Roman" w:hAnsi="Times New Roman" w:cs="Times New Roman"/>
          <w:sz w:val="24"/>
          <w:szCs w:val="24"/>
          <w:lang w:val="en-US"/>
        </w:rPr>
        <w:t xml:space="preserve"> </w:t>
      </w:r>
      <w:r w:rsidRPr="00FD64BE">
        <w:rPr>
          <w:rFonts w:ascii="Times New Roman" w:hAnsi="Times New Roman" w:cs="Times New Roman"/>
          <w:sz w:val="24"/>
          <w:szCs w:val="24"/>
          <w:lang w:val="en-US"/>
        </w:rPr>
        <w:t>P-splines</w:t>
      </w:r>
      <w:r w:rsidR="00DF00D0" w:rsidRPr="00FD64BE">
        <w:rPr>
          <w:rFonts w:ascii="Times New Roman" w:hAnsi="Times New Roman" w:cs="Times New Roman"/>
          <w:sz w:val="24"/>
          <w:szCs w:val="24"/>
          <w:lang w:val="en-US"/>
        </w:rPr>
        <w:t xml:space="preserve"> (smoothed linear </w:t>
      </w:r>
      <w:r w:rsidR="00795C7F" w:rsidRPr="00FD64BE">
        <w:rPr>
          <w:rFonts w:ascii="Times New Roman" w:hAnsi="Times New Roman" w:cs="Times New Roman"/>
          <w:sz w:val="24"/>
          <w:szCs w:val="24"/>
          <w:lang w:val="en-US"/>
        </w:rPr>
        <w:lastRenderedPageBreak/>
        <w:t>functionals</w:t>
      </w:r>
      <w:r w:rsidR="00DF00D0" w:rsidRPr="00FD64BE">
        <w:rPr>
          <w:rFonts w:ascii="Times New Roman" w:hAnsi="Times New Roman" w:cs="Times New Roman"/>
          <w:sz w:val="24"/>
          <w:szCs w:val="24"/>
          <w:lang w:val="en-US"/>
        </w:rPr>
        <w:t>)</w:t>
      </w:r>
      <w:r w:rsidRPr="00FD64BE">
        <w:rPr>
          <w:rFonts w:ascii="Times New Roman" w:hAnsi="Times New Roman" w:cs="Times New Roman"/>
          <w:sz w:val="24"/>
          <w:szCs w:val="24"/>
          <w:lang w:val="en-US"/>
        </w:rPr>
        <w:t xml:space="preserve"> for the estimation of the nonlinear effect, with data-driven estimation of the smoothness of the effect by restricted maximum likelihood (REML). The analysis </w:t>
      </w:r>
      <w:r w:rsidR="00DC7B17" w:rsidRPr="00FD64BE">
        <w:rPr>
          <w:rFonts w:ascii="Times New Roman" w:hAnsi="Times New Roman" w:cs="Times New Roman"/>
          <w:sz w:val="24"/>
          <w:szCs w:val="24"/>
          <w:lang w:val="en-US"/>
        </w:rPr>
        <w:t>was</w:t>
      </w:r>
      <w:r w:rsidRPr="00FD64BE">
        <w:rPr>
          <w:rFonts w:ascii="Times New Roman" w:hAnsi="Times New Roman" w:cs="Times New Roman"/>
          <w:sz w:val="24"/>
          <w:szCs w:val="24"/>
          <w:lang w:val="en-US"/>
        </w:rPr>
        <w:t xml:space="preserve"> performed separately for boys and girls since some previous studies reported gender-specific differences of the association between maternal smoking in pregnancy and overweight in the offspring</w:t>
      </w:r>
      <w:r w:rsidR="00943CBF" w:rsidRPr="00FD64BE">
        <w:rPr>
          <w:rFonts w:ascii="Times New Roman" w:hAnsi="Times New Roman" w:cs="Times New Roman"/>
          <w:sz w:val="24"/>
          <w:szCs w:val="24"/>
          <w:lang w:val="en-US"/>
        </w:rPr>
        <w:t xml:space="preserve"> </w:t>
      </w:r>
      <w:r w:rsidR="00641736" w:rsidRPr="00FD64BE">
        <w:rPr>
          <w:rFonts w:ascii="Times New Roman" w:hAnsi="Times New Roman" w:cs="Times New Roman"/>
          <w:sz w:val="24"/>
          <w:szCs w:val="24"/>
          <w:lang w:val="en-US"/>
        </w:rPr>
        <w:fldChar w:fldCharType="begin"/>
      </w:r>
      <w:r w:rsidR="008F3237" w:rsidRPr="00FD64BE">
        <w:rPr>
          <w:rFonts w:ascii="Times New Roman" w:hAnsi="Times New Roman" w:cs="Times New Roman"/>
          <w:sz w:val="24"/>
          <w:szCs w:val="24"/>
          <w:lang w:val="en-US"/>
        </w:rPr>
        <w:instrText xml:space="preserve"> ADDIN ZOTERO_ITEM CSL_CITATION {"citationID":"gNCpI4Rj","properties":{"formattedCitation":"{\\rtf \\super 24,46\\uc0\\u8211{}49\\nosupersub{}}","plainCitation":"24,46–49"},"citationItems":[{"id":946,"uris":["http://zotero.org/users/1092812/items/3TWB4XRG"],"uri":["http://zotero.org/users/1092812/items/3TWB4XRG"],"itemData":{"id":946,"type":"article-journal","title":"Maternal smoking during pregnancy and offspring trajectories of height and adiposity: comparing maternal and paternal associations","container-title":"Int J Epidemiol","page":"722-32","volume":"41","issue":"3","archive_location":"22407859","DOI":"10.1093/ije/dys025","ISSN":"1464-3685 (Electronic) 0300-5771 (Linking)","shortTitle":"Maternal smoking during pregnancy and offspring trajectories of height and adiposity: comparing maternal and paternal associations","language":"eng","author":[{"family":"Howe","given":"L. D."},{"family":"Matijasevich","given":"A."},{"family":"Tilling","given":"K."},{"family":"Brion","given":"M. J."},{"family":"Leary","given":"S. D."},{"family":"Smith","given":"G. D."},{"family":"Lawlor","given":"D. A."}],"issued":{"date-parts":[["2012",6]]}}},{"id":847,"uris":["http://zotero.org/users/1092812/items/UXQQ4MAQ"],"uri":["http://zotero.org/users/1092812/items/UXQQ4MAQ"],"itemData":{"id":847,"type":"article-journal","title":"Maternal smoking during pregnancy, growth, and bone mass in prepubertal children","container-title":"Journal of Bone and Mineral Research: The Official Journal of the American Society for Bone and Mineral Research","page":"146-151","volume":"14","issue":"1","source":"PubMed","abstract":"There have been no studies of smoking during pregnancy and bone mineralization in children. The objective of this population-based longitudinal study was to determine whether maternal smoking during pregnancy is associated with bone mass and other growth variables in prepubertal children. We studied 330 8-year-old male and female children representing 47% of those who originally took part in a study of risk factors for Sudden Infant Death Syndrome in 1988. The main outcome measures were bone mineral density measured by a Hologic QDR2000 densitometer: birth weight, placental weight, height, and weight. Maternal smoking during pregnancy was associated with deficits in growth with these children having lower height (-1.53 cm, 95% confidence interval [CI] -3.03 to -0.03) and a trend to lower weight (-1.35 kg, 95% CI -2.75 to 0.11) at age 8. Furthermore, there was a disproportionate deficit in bone mass such that those children whose mothers smoked during pregnancy had lower size adjusted bone mass at the lumbar spine (-0.019 g/cm2, 95% CI -0.033 to -0.005) and femoral neck (-0.018 g/cm2, 95%CI -0.034 to -0.002) but not total body (-0.005 g/cm2, 95% CI -0.015 to 0.005). This association was only present for children born at term. Mothers who smoked during pregnancy also had lower placental weight (- 56 g, 95% CI -95 to -17), and further adjustment for placental weight led to nonsignificant results for smoking with both growth and bone parameters, suggesting that these associations may be mediated through placental size and function. Maternal smoking habit in 1996 was not significantly associated with bone mass at any site. In conclusion, this study has demonstrated a long-term negative association between maternal smoking during pregnancy and both growth and bone mass in children born at term, and suggests that the timing of exposure rather than the dose or duration is critical. If these associations are present in other populations and they persist until the attainment of peak bone mass, then our findings suggest that osteoporosis prevention programs should start very early in the life cycle.","DOI":"10.1359/jbmr.1999.14.1.146","ISSN":"0884-0431","note":"PMID: 9893077","journalAbbreviation":"J. Bone Miner. Res.","language":"eng","author":[{"family":"Jones","given":"G."},{"family":"Riley","given":"M."},{"family":"Dwyer","given":"T."}],"issued":{"date-parts":[["1999",1]]}}},{"id":1039,"uris":["http://zotero.org/users/1092812/items/AUX8JFW4"],"uri":["http://zotero.org/users/1092812/items/AUX8JFW4"],"itemData":{"id":1039,"type":"article-journal","title":"Gender differences in the association between maternal smoking during pregnancy and childhood growth trajectories: multilevel analysis","container-title":"Int J Obes (Lond)","page":"53-9","volume":"35","issue":"1","archive_location":"20921965","DOI":"10.1038/ijo.2010.198","ISSN":"1476-5497 (Electronic) 0307-0565 (Linking)","shortTitle":"Gender differences in the association between maternal smoking during pregnancy and childhood growth trajectories: multilevel analysis","language":"eng","author":[{"family":"Suzuki","given":"K."},{"family":"Kondo","given":"N."},{"family":"Sato","given":"M."},{"family":"Tanaka","given":"T."},{"family":"Ando","given":"D."},{"family":"Yamagata","given":"Z."}],"issued":{"date-parts":[["2011",1]]}}},{"id":1040,"uris":["http://zotero.org/users/1092812/items/ATPQWZ8R"],"uri":["http://zotero.org/users/1092812/items/ATPQWZ8R"],"itemData":{"id":1040,"type":"article-journal","title":"Maternal smoking during pregnancy and childhood growth trajectory: a random effects regression analysis","container-title":"J Epidemiol","page":"175-8","volume":"22","issue":"2","archive_location":"22277789","DOI":"JST.JSTAGE/jea/JE20110033 [pii]","ISSN":"1349-9092 (Electronic) 0917-5040 (Linking)","shortTitle":"Maternal smoking during pregnancy and childhood growth trajectory: a random effects regression analysis","language":"eng","author":[{"family":"Suzuki","given":"K."},{"family":"Kondo","given":"N."},{"family":"Sato","given":"M."},{"family":"Tanaka","given":"T."},{"family":"Ando","given":"D."},{"family":"Yamagata","given":"Z."}],"issued":{"date-parts":[["2012",3,5]]}}},{"id":1023,"uris":["http://zotero.org/users/1092812/items/IS86ZBJ6"],"uri":["http://zotero.org/users/1092812/items/IS86ZBJ6"],"itemData":{"id":1023,"type":"article-journal","title":"Differences in BMI z-Scores between Offspring of Smoking and Nonsmoking Mothers: A Longitudinal Study of German Children from Birth through 14 Years of Age","container-title":"Environ Health Perspect","page":"761-7","volume":"122","issue":"7","archive_location":"24695368","abstract":"Background: Children of mothers who smoked during pregnancy have a lower birth weight but have a higher chance to become overweight during childhood.Objectives: We followed children longitudinally to assess the age when higher body mass index (BMI) z-scores became evident in the children of mothers who smoked during pregnancy, and to evaluate the trajectory of changes until adolescence.Methods: We pooled data from two German cohort studies that included repeated anthropometric measurements until 14 years of age and information on smoking during pregnancy and other risk factors for overweight. We used longitudinal quantile regression to estimate age- and sex-specific associations between maternal smoking and the 10th, 25th, 50th, 75th, and 90th quantiles of the BMI z-score distribution in study participants from birth through 14 years of age, adjusted for potential confounders. We used additive mixed models to estimate associations with mean BMI z-scores.Results: Mean and median (50th quantile) BMI z-scores at birth were smaller in the children of mothers who smoked during pregnancy compared with children of nonsmoking mothers, but BMI z-scores were significantly associated with maternal smoking beginning at the age of 4-5 years, and differences increased over time. For example, the difference in the median BMI z-score between the daughters of smokers versus nonsmokers was 0.12 (95% CI: 0.01, 0.21) at 5 years, and 0.30 (95% CI: 0.08, 0.39) at 14 years of age. For lower BMI z-score quantiles, the association with smoking was more pronounced in girls, whereas in boys the association was more pronounced for higher BMI z-score quantiles.Conclusions: A clear difference in BMI z-score (mean and median) between children of smoking and nonsmoking mothers emerged at 4-5 years of age. The shape and size of age-specific effect estimates for maternal smoking during pregnancy varied by age and sex across the BMI z-score distribution.Citation: Riedel C, Fenske N, Muller MJ, Plachta-Danielzik S, Keil T, Grabenhenrich L, von Kries R. 2014. Differences in BMI z-scores between offspring of smoking and nonsmoking mothers: a longitudinal study of German children from birth through 14 years of age. Environ Health Perspect 122:761-767; http://dx.doi.org/10.1289/ehp.1307139.","DOI":"10.1289/ehp.1307139","ISSN":"1552-9924 (Electronic) 0091-6765 (Linking)","shortTitle":"Differences in BMI z-Scores between Offspring of Smoking and Nonsmoking Mothers: A Longitudinal Study of German Children from Birth through 14 Years of Age","journalAbbreviation":"Environmental health perspectives","author":[{"family":"Riedel","given":"C."},{"family":"Fenske","given":"N."},{"family":"Muller","given":"M. J."},{"family":"Plachta-Danielzik","given":"S."},{"family":"Keil","given":"T."},{"family":"Grabenhenrich","given":"L."},{"family":"Kries","given":"R.","non-dropping-particle":"von"}],"issued":{"date-parts":[["2014",7]]}}}],"schema":"https://github.com/citation-style-language/schema/raw/master/csl-citation.json"} </w:instrText>
      </w:r>
      <w:r w:rsidR="00641736" w:rsidRPr="00FD64BE">
        <w:rPr>
          <w:rFonts w:ascii="Times New Roman" w:hAnsi="Times New Roman" w:cs="Times New Roman"/>
          <w:sz w:val="24"/>
          <w:szCs w:val="24"/>
          <w:lang w:val="en-US"/>
        </w:rPr>
        <w:fldChar w:fldCharType="separate"/>
      </w:r>
      <w:r w:rsidR="008F3237" w:rsidRPr="00FD64BE">
        <w:rPr>
          <w:rFonts w:ascii="Times New Roman" w:hAnsi="Times New Roman" w:cs="Times New Roman"/>
          <w:sz w:val="24"/>
          <w:szCs w:val="24"/>
          <w:vertAlign w:val="superscript"/>
          <w:lang w:val="en-US"/>
        </w:rPr>
        <w:t>24,46–49</w:t>
      </w:r>
      <w:r w:rsidR="00641736" w:rsidRPr="00FD64BE">
        <w:rPr>
          <w:rFonts w:ascii="Times New Roman" w:hAnsi="Times New Roman" w:cs="Times New Roman"/>
          <w:sz w:val="24"/>
          <w:szCs w:val="24"/>
          <w:lang w:val="en-US"/>
        </w:rPr>
        <w:fldChar w:fldCharType="end"/>
      </w:r>
      <w:r w:rsidR="00943CBF" w:rsidRPr="00FD64BE">
        <w:rPr>
          <w:rFonts w:ascii="Times New Roman" w:hAnsi="Times New Roman" w:cs="Times New Roman"/>
          <w:sz w:val="24"/>
          <w:szCs w:val="24"/>
          <w:lang w:val="en-US"/>
        </w:rPr>
        <w:t>.</w:t>
      </w:r>
      <w:r w:rsidR="00B21A5C" w:rsidRPr="00FD64BE">
        <w:rPr>
          <w:rFonts w:ascii="Times New Roman" w:hAnsi="Times New Roman" w:cs="Times New Roman"/>
          <w:sz w:val="24"/>
          <w:szCs w:val="24"/>
          <w:lang w:val="en-US"/>
        </w:rPr>
        <w:t xml:space="preserve"> </w:t>
      </w:r>
      <w:r w:rsidR="006945DC" w:rsidRPr="00FD64BE">
        <w:rPr>
          <w:rFonts w:ascii="Times New Roman" w:hAnsi="Times New Roman" w:cs="Times New Roman"/>
          <w:sz w:val="24"/>
          <w:szCs w:val="24"/>
          <w:lang w:val="en-US"/>
        </w:rPr>
        <w:t>Furthermore age-stratified model</w:t>
      </w:r>
      <w:r w:rsidR="00317958" w:rsidRPr="00FD64BE">
        <w:rPr>
          <w:rFonts w:ascii="Times New Roman" w:hAnsi="Times New Roman" w:cs="Times New Roman"/>
          <w:sz w:val="24"/>
          <w:szCs w:val="24"/>
          <w:lang w:val="en-US"/>
        </w:rPr>
        <w:t>s</w:t>
      </w:r>
      <w:r w:rsidR="006945DC" w:rsidRPr="00FD64BE">
        <w:rPr>
          <w:rFonts w:ascii="Times New Roman" w:hAnsi="Times New Roman" w:cs="Times New Roman"/>
          <w:sz w:val="24"/>
          <w:szCs w:val="24"/>
          <w:lang w:val="en-US"/>
        </w:rPr>
        <w:t xml:space="preserve"> for the age groups &lt;3, ≥3 to &lt;5 years, ≥5 to &lt;8, and ≥8 years (chosen to achieve as similar as possible numbers per stratum) were estimated. </w:t>
      </w:r>
    </w:p>
    <w:p w14:paraId="51975917" w14:textId="112A91CF" w:rsidR="007F6789" w:rsidRPr="00FD64BE" w:rsidRDefault="007F6789">
      <w:pPr>
        <w:spacing w:line="480" w:lineRule="auto"/>
        <w:rPr>
          <w:rFonts w:ascii="Times New Roman" w:hAnsi="Times New Roman" w:cs="Times New Roman"/>
          <w:sz w:val="24"/>
          <w:szCs w:val="24"/>
          <w:lang w:val="en-US"/>
        </w:rPr>
      </w:pPr>
      <w:r w:rsidRPr="00FD64BE">
        <w:rPr>
          <w:rFonts w:ascii="Times New Roman" w:hAnsi="Times New Roman" w:cs="Times New Roman"/>
          <w:sz w:val="24"/>
          <w:szCs w:val="24"/>
          <w:lang w:val="en-US"/>
        </w:rPr>
        <w:t xml:space="preserve">In sensitivity analyses further potential confounders (with data not available in all studies) were considered: A) paternal smoking (yes vs. no), B) child TV watching/video games (high = ‘≥ 1 hr per day’; moderate/low = ‘&lt;1 hr per day’) at obesity assessment, C) child physical activity (sufficient = ‘≥ 1 h per day’, low = ‘&lt;1 h per day’) at obesity assessment. </w:t>
      </w:r>
    </w:p>
    <w:p w14:paraId="32789B09" w14:textId="437B1428" w:rsidR="00B21A5C" w:rsidRPr="00FD64BE" w:rsidRDefault="00522AF0">
      <w:pPr>
        <w:spacing w:line="480" w:lineRule="auto"/>
        <w:rPr>
          <w:rFonts w:ascii="Times New Roman" w:hAnsi="Times New Roman" w:cs="Times New Roman"/>
          <w:sz w:val="24"/>
          <w:szCs w:val="24"/>
          <w:lang w:val="en-US"/>
        </w:rPr>
      </w:pPr>
      <w:r w:rsidRPr="00FD64BE">
        <w:rPr>
          <w:rFonts w:ascii="Times New Roman" w:hAnsi="Times New Roman" w:cs="Times New Roman"/>
          <w:sz w:val="24"/>
          <w:szCs w:val="24"/>
          <w:lang w:val="en-US"/>
        </w:rPr>
        <w:t xml:space="preserve">Two additional </w:t>
      </w:r>
      <w:r w:rsidR="006945DC" w:rsidRPr="00FD64BE">
        <w:rPr>
          <w:rFonts w:ascii="Times New Roman" w:hAnsi="Times New Roman" w:cs="Times New Roman"/>
          <w:sz w:val="24"/>
          <w:szCs w:val="24"/>
          <w:lang w:val="en-US"/>
        </w:rPr>
        <w:t>sensitivity analyses were performed</w:t>
      </w:r>
      <w:r w:rsidRPr="00FD64BE">
        <w:rPr>
          <w:rFonts w:ascii="Times New Roman" w:hAnsi="Times New Roman" w:cs="Times New Roman"/>
          <w:sz w:val="24"/>
          <w:szCs w:val="24"/>
          <w:lang w:val="en-US"/>
        </w:rPr>
        <w:t>; one in which</w:t>
      </w:r>
      <w:r w:rsidR="006945DC" w:rsidRPr="00FD64BE">
        <w:rPr>
          <w:rFonts w:ascii="Times New Roman" w:hAnsi="Times New Roman" w:cs="Times New Roman"/>
          <w:sz w:val="24"/>
          <w:szCs w:val="24"/>
          <w:lang w:val="en-US"/>
        </w:rPr>
        <w:t xml:space="preserve"> observations with imputed data </w:t>
      </w:r>
      <w:r w:rsidR="008E21E8" w:rsidRPr="00FD64BE">
        <w:rPr>
          <w:rFonts w:ascii="Times New Roman" w:hAnsi="Times New Roman" w:cs="Times New Roman"/>
          <w:sz w:val="24"/>
          <w:szCs w:val="24"/>
          <w:lang w:val="en-US"/>
        </w:rPr>
        <w:t xml:space="preserve">(number of cigarettes and potential confounders) </w:t>
      </w:r>
      <w:r w:rsidRPr="00FD64BE">
        <w:rPr>
          <w:rFonts w:ascii="Times New Roman" w:hAnsi="Times New Roman" w:cs="Times New Roman"/>
          <w:sz w:val="24"/>
          <w:szCs w:val="24"/>
          <w:lang w:val="en-US"/>
        </w:rPr>
        <w:t>were excluded and another which</w:t>
      </w:r>
      <w:r w:rsidR="006945DC" w:rsidRPr="00FD64BE">
        <w:rPr>
          <w:rFonts w:ascii="Times New Roman" w:hAnsi="Times New Roman" w:cs="Times New Roman"/>
          <w:sz w:val="24"/>
          <w:szCs w:val="24"/>
          <w:lang w:val="en-US"/>
        </w:rPr>
        <w:t xml:space="preserve"> only </w:t>
      </w:r>
      <w:r w:rsidRPr="00FD64BE">
        <w:rPr>
          <w:rFonts w:ascii="Times New Roman" w:hAnsi="Times New Roman" w:cs="Times New Roman"/>
          <w:sz w:val="24"/>
          <w:szCs w:val="24"/>
          <w:lang w:val="en-US"/>
        </w:rPr>
        <w:t xml:space="preserve">included </w:t>
      </w:r>
      <w:r w:rsidR="006945DC" w:rsidRPr="00FD64BE">
        <w:rPr>
          <w:rFonts w:ascii="Times New Roman" w:hAnsi="Times New Roman" w:cs="Times New Roman"/>
          <w:sz w:val="24"/>
          <w:szCs w:val="24"/>
          <w:lang w:val="en-US"/>
        </w:rPr>
        <w:t xml:space="preserve">studies </w:t>
      </w:r>
      <w:r w:rsidRPr="00FD64BE">
        <w:rPr>
          <w:rFonts w:ascii="Times New Roman" w:hAnsi="Times New Roman" w:cs="Times New Roman"/>
          <w:sz w:val="24"/>
          <w:szCs w:val="24"/>
          <w:lang w:val="en-US"/>
        </w:rPr>
        <w:t xml:space="preserve">where the study quality was </w:t>
      </w:r>
      <w:r w:rsidR="006945DC" w:rsidRPr="00FD64BE">
        <w:rPr>
          <w:rFonts w:ascii="Times New Roman" w:hAnsi="Times New Roman" w:cs="Times New Roman"/>
          <w:sz w:val="24"/>
          <w:szCs w:val="24"/>
          <w:lang w:val="en-US"/>
        </w:rPr>
        <w:t>rated</w:t>
      </w:r>
      <w:r w:rsidRPr="00FD64BE">
        <w:rPr>
          <w:rFonts w:ascii="Times New Roman" w:hAnsi="Times New Roman" w:cs="Times New Roman"/>
          <w:sz w:val="24"/>
          <w:szCs w:val="24"/>
          <w:lang w:val="en-US"/>
        </w:rPr>
        <w:t xml:space="preserve"> good</w:t>
      </w:r>
      <w:r w:rsidR="006945DC" w:rsidRPr="00FD64BE">
        <w:rPr>
          <w:rFonts w:ascii="Times New Roman" w:hAnsi="Times New Roman" w:cs="Times New Roman"/>
          <w:sz w:val="24"/>
          <w:szCs w:val="24"/>
          <w:lang w:val="en-US"/>
        </w:rPr>
        <w:t>.</w:t>
      </w:r>
    </w:p>
    <w:p w14:paraId="7010D705" w14:textId="77777777" w:rsidR="00B1030E" w:rsidRPr="00FD64BE" w:rsidRDefault="00B1030E" w:rsidP="00971AB2">
      <w:pPr>
        <w:spacing w:line="480" w:lineRule="auto"/>
        <w:rPr>
          <w:rFonts w:ascii="Times New Roman" w:hAnsi="Times New Roman" w:cs="Times New Roman"/>
          <w:b/>
          <w:sz w:val="24"/>
          <w:szCs w:val="24"/>
          <w:lang w:val="en-US"/>
        </w:rPr>
      </w:pPr>
    </w:p>
    <w:p w14:paraId="227FA825" w14:textId="77777777" w:rsidR="0011351A" w:rsidRPr="00FD64BE" w:rsidRDefault="0011351A" w:rsidP="00971AB2">
      <w:pPr>
        <w:spacing w:line="480" w:lineRule="auto"/>
        <w:rPr>
          <w:rFonts w:ascii="Times New Roman" w:hAnsi="Times New Roman" w:cs="Times New Roman"/>
          <w:b/>
          <w:sz w:val="24"/>
          <w:szCs w:val="24"/>
          <w:lang w:val="en-US"/>
        </w:rPr>
      </w:pPr>
    </w:p>
    <w:p w14:paraId="5115C2D1" w14:textId="77777777" w:rsidR="0085193F" w:rsidRPr="00FD64BE" w:rsidRDefault="0085193F" w:rsidP="00971AB2">
      <w:pPr>
        <w:spacing w:line="480" w:lineRule="auto"/>
        <w:rPr>
          <w:rFonts w:ascii="Times New Roman" w:hAnsi="Times New Roman" w:cs="Times New Roman"/>
          <w:b/>
          <w:sz w:val="24"/>
          <w:szCs w:val="24"/>
          <w:lang w:val="en-US"/>
        </w:rPr>
      </w:pPr>
      <w:r w:rsidRPr="00FD64BE">
        <w:rPr>
          <w:rFonts w:ascii="Times New Roman" w:hAnsi="Times New Roman" w:cs="Times New Roman"/>
          <w:b/>
          <w:sz w:val="24"/>
          <w:szCs w:val="24"/>
          <w:lang w:val="en-US"/>
        </w:rPr>
        <w:t>RESULTS</w:t>
      </w:r>
    </w:p>
    <w:p w14:paraId="4ADFAA43" w14:textId="3ACF5C34" w:rsidR="00B1030E" w:rsidRPr="00FD64BE" w:rsidRDefault="00B21A5C" w:rsidP="00E52E5B">
      <w:pPr>
        <w:spacing w:line="480" w:lineRule="auto"/>
        <w:rPr>
          <w:rFonts w:ascii="Times New Roman" w:hAnsi="Times New Roman" w:cs="Times New Roman"/>
          <w:sz w:val="24"/>
          <w:szCs w:val="24"/>
          <w:lang w:val="en-US"/>
        </w:rPr>
      </w:pPr>
      <w:r w:rsidRPr="00FD64BE">
        <w:rPr>
          <w:rFonts w:ascii="Times New Roman" w:hAnsi="Times New Roman" w:cs="Times New Roman"/>
          <w:sz w:val="24"/>
          <w:szCs w:val="24"/>
          <w:lang w:val="en-US"/>
        </w:rPr>
        <w:t xml:space="preserve">The results of the literature search are </w:t>
      </w:r>
      <w:r w:rsidR="00EE75F1" w:rsidRPr="00FD64BE">
        <w:rPr>
          <w:rFonts w:ascii="Times New Roman" w:hAnsi="Times New Roman" w:cs="Times New Roman"/>
          <w:sz w:val="24"/>
          <w:szCs w:val="24"/>
          <w:lang w:val="en-US"/>
        </w:rPr>
        <w:t>shown</w:t>
      </w:r>
      <w:r w:rsidRPr="00FD64BE">
        <w:rPr>
          <w:rFonts w:ascii="Times New Roman" w:hAnsi="Times New Roman" w:cs="Times New Roman"/>
          <w:sz w:val="24"/>
          <w:szCs w:val="24"/>
          <w:lang w:val="en-US"/>
        </w:rPr>
        <w:t xml:space="preserve"> in Figure 1</w:t>
      </w:r>
      <w:r w:rsidR="00EE75F1" w:rsidRPr="00FD64BE">
        <w:rPr>
          <w:rFonts w:ascii="Times New Roman" w:hAnsi="Times New Roman" w:cs="Times New Roman"/>
          <w:sz w:val="24"/>
          <w:szCs w:val="24"/>
          <w:lang w:val="en-US"/>
        </w:rPr>
        <w:t xml:space="preserve"> with</w:t>
      </w:r>
      <w:r w:rsidRPr="00FD64BE">
        <w:rPr>
          <w:rFonts w:ascii="Times New Roman" w:hAnsi="Times New Roman" w:cs="Times New Roman"/>
          <w:sz w:val="24"/>
          <w:szCs w:val="24"/>
          <w:lang w:val="en-US"/>
        </w:rPr>
        <w:t xml:space="preserve"> </w:t>
      </w:r>
      <w:r w:rsidR="00B1030E" w:rsidRPr="00FD64BE">
        <w:rPr>
          <w:rFonts w:ascii="Times New Roman" w:hAnsi="Times New Roman" w:cs="Times New Roman"/>
          <w:sz w:val="24"/>
          <w:szCs w:val="24"/>
          <w:lang w:val="en-US"/>
        </w:rPr>
        <w:t>2</w:t>
      </w:r>
      <w:r w:rsidR="001D4B6D" w:rsidRPr="00FD64BE">
        <w:rPr>
          <w:rFonts w:ascii="Times New Roman" w:hAnsi="Times New Roman" w:cs="Times New Roman"/>
          <w:sz w:val="24"/>
          <w:szCs w:val="24"/>
          <w:lang w:val="en-US"/>
        </w:rPr>
        <w:t>6</w:t>
      </w:r>
      <w:r w:rsidR="00B1030E" w:rsidRPr="00FD64BE">
        <w:rPr>
          <w:rFonts w:ascii="Times New Roman" w:hAnsi="Times New Roman" w:cs="Times New Roman"/>
          <w:sz w:val="24"/>
          <w:szCs w:val="24"/>
          <w:lang w:val="en-US"/>
        </w:rPr>
        <w:t xml:space="preserve"> studies me</w:t>
      </w:r>
      <w:r w:rsidR="00EE75F1" w:rsidRPr="00FD64BE">
        <w:rPr>
          <w:rFonts w:ascii="Times New Roman" w:hAnsi="Times New Roman" w:cs="Times New Roman"/>
          <w:sz w:val="24"/>
          <w:szCs w:val="24"/>
          <w:lang w:val="en-US"/>
        </w:rPr>
        <w:t>e</w:t>
      </w:r>
      <w:r w:rsidR="00B1030E" w:rsidRPr="00FD64BE">
        <w:rPr>
          <w:rFonts w:ascii="Times New Roman" w:hAnsi="Times New Roman" w:cs="Times New Roman"/>
          <w:sz w:val="24"/>
          <w:szCs w:val="24"/>
          <w:lang w:val="en-US"/>
        </w:rPr>
        <w:t>t</w:t>
      </w:r>
      <w:r w:rsidR="00EE75F1" w:rsidRPr="00FD64BE">
        <w:rPr>
          <w:rFonts w:ascii="Times New Roman" w:hAnsi="Times New Roman" w:cs="Times New Roman"/>
          <w:sz w:val="24"/>
          <w:szCs w:val="24"/>
          <w:lang w:val="en-US"/>
        </w:rPr>
        <w:t>ing</w:t>
      </w:r>
      <w:r w:rsidR="00B1030E" w:rsidRPr="00FD64BE">
        <w:rPr>
          <w:rFonts w:ascii="Times New Roman" w:hAnsi="Times New Roman" w:cs="Times New Roman"/>
          <w:sz w:val="24"/>
          <w:szCs w:val="24"/>
          <w:lang w:val="en-US"/>
        </w:rPr>
        <w:t xml:space="preserve"> the inclusion criteria</w:t>
      </w:r>
      <w:r w:rsidR="00EE75F1" w:rsidRPr="00FD64BE">
        <w:rPr>
          <w:rFonts w:ascii="Times New Roman" w:hAnsi="Times New Roman" w:cs="Times New Roman"/>
          <w:sz w:val="24"/>
          <w:szCs w:val="24"/>
          <w:lang w:val="en-US"/>
        </w:rPr>
        <w:t xml:space="preserve">. Their investigators </w:t>
      </w:r>
      <w:r w:rsidR="00B1030E" w:rsidRPr="00FD64BE">
        <w:rPr>
          <w:rFonts w:ascii="Times New Roman" w:hAnsi="Times New Roman" w:cs="Times New Roman"/>
          <w:sz w:val="24"/>
          <w:szCs w:val="24"/>
          <w:lang w:val="en-US"/>
        </w:rPr>
        <w:t xml:space="preserve">were invited to participate in </w:t>
      </w:r>
      <w:r w:rsidR="00EE75F1" w:rsidRPr="00FD64BE">
        <w:rPr>
          <w:rFonts w:ascii="Times New Roman" w:hAnsi="Times New Roman" w:cs="Times New Roman"/>
          <w:sz w:val="24"/>
          <w:szCs w:val="24"/>
          <w:lang w:val="en-US"/>
        </w:rPr>
        <w:t>the</w:t>
      </w:r>
      <w:r w:rsidR="00B1030E" w:rsidRPr="00FD64BE">
        <w:rPr>
          <w:rFonts w:ascii="Times New Roman" w:hAnsi="Times New Roman" w:cs="Times New Roman"/>
          <w:sz w:val="24"/>
          <w:szCs w:val="24"/>
          <w:lang w:val="en-US"/>
        </w:rPr>
        <w:t xml:space="preserve"> </w:t>
      </w:r>
      <w:r w:rsidR="00E45452" w:rsidRPr="00FD64BE">
        <w:rPr>
          <w:rFonts w:ascii="Times New Roman" w:hAnsi="Times New Roman" w:cs="Times New Roman"/>
          <w:sz w:val="24"/>
          <w:szCs w:val="24"/>
          <w:lang w:val="en-US"/>
        </w:rPr>
        <w:t xml:space="preserve">present </w:t>
      </w:r>
      <w:r w:rsidR="00B1030E" w:rsidRPr="00FD64BE">
        <w:rPr>
          <w:rFonts w:ascii="Times New Roman" w:hAnsi="Times New Roman" w:cs="Times New Roman"/>
          <w:sz w:val="24"/>
          <w:szCs w:val="24"/>
          <w:lang w:val="en-US"/>
        </w:rPr>
        <w:t>IPD meta-analysis</w:t>
      </w:r>
      <w:r w:rsidR="00EE75F1" w:rsidRPr="00FD64BE">
        <w:rPr>
          <w:rFonts w:ascii="Times New Roman" w:hAnsi="Times New Roman" w:cs="Times New Roman"/>
          <w:sz w:val="24"/>
          <w:szCs w:val="24"/>
          <w:lang w:val="en-US"/>
        </w:rPr>
        <w:t xml:space="preserve"> and</w:t>
      </w:r>
      <w:r w:rsidR="00B1030E" w:rsidRPr="00FD64BE">
        <w:rPr>
          <w:rFonts w:ascii="Times New Roman" w:hAnsi="Times New Roman" w:cs="Times New Roman"/>
          <w:sz w:val="24"/>
          <w:szCs w:val="24"/>
          <w:lang w:val="en-US"/>
        </w:rPr>
        <w:t xml:space="preserve"> 16 provided </w:t>
      </w:r>
      <w:r w:rsidRPr="00FD64BE">
        <w:rPr>
          <w:rFonts w:ascii="Times New Roman" w:hAnsi="Times New Roman" w:cs="Times New Roman"/>
          <w:sz w:val="24"/>
          <w:szCs w:val="24"/>
          <w:lang w:val="en-US"/>
        </w:rPr>
        <w:t>data</w:t>
      </w:r>
      <w:r w:rsidR="00943CBF" w:rsidRPr="00FD64BE">
        <w:rPr>
          <w:rFonts w:ascii="Times New Roman" w:hAnsi="Times New Roman" w:cs="Times New Roman"/>
          <w:sz w:val="24"/>
          <w:szCs w:val="24"/>
          <w:lang w:val="en-US"/>
        </w:rPr>
        <w:t xml:space="preserve"> </w:t>
      </w:r>
      <w:r w:rsidR="00CB2B4B" w:rsidRPr="00FD64BE">
        <w:rPr>
          <w:rFonts w:ascii="Times New Roman" w:hAnsi="Times New Roman" w:cs="Times New Roman"/>
          <w:sz w:val="24"/>
          <w:szCs w:val="24"/>
          <w:lang w:val="en-US"/>
        </w:rPr>
        <w:fldChar w:fldCharType="begin"/>
      </w:r>
      <w:r w:rsidR="008F3237" w:rsidRPr="00FD64BE">
        <w:rPr>
          <w:rFonts w:ascii="Times New Roman" w:hAnsi="Times New Roman" w:cs="Times New Roman"/>
          <w:sz w:val="24"/>
          <w:szCs w:val="24"/>
          <w:lang w:val="en-US"/>
        </w:rPr>
        <w:instrText xml:space="preserve"> ADDIN ZOTERO_ITEM CSL_CITATION {"citationID":"mV2GamyU","properties":{"formattedCitation":"{\\rtf \\super 19,22\\uc0\\u8211{}28,46,50\\uc0\\u8211{}56\\nosupersub{}}","plainCitation":"19,22–28,46,50–56"},"citationItems":[{"id":946,"uris":["http://zotero.org/users/1092812/items/3TWB4XRG"],"uri":["http://zotero.org/users/1092812/items/3TWB4XRG"],"itemData":{"id":946,"type":"article-journal","title":"Maternal smoking during pregnancy and offspring trajectories of height and adiposity: comparing maternal and paternal associations","container-title":"Int J Epidemiol","page":"722-32","volume":"41","issue":"3","archive_location":"22407859","DOI":"10.1093/ije/dys025","ISSN":"1464-3685 (Electronic) 0300-5771 (Linking)","shortTitle":"Maternal smoking during pregnancy and offspring trajectories of height and adiposity: comparing maternal and paternal associations","language":"eng","author":[{"family":"Howe","given":"L. D."},{"family":"Matijasevich","given":"A."},{"family":"Tilling","given":"K."},{"family":"Brion","given":"M. J."},{"family":"Leary","given":"S. D."},{"family":"Smith","given":"G. D."},{"family":"Lawlor","given":"D. A."}],"issued":{"date-parts":[["2012",6]]}}},{"id":869,"uris":["http://zotero.org/users/1092812/items/9T6Z2Q3S"],"uri":["http://zotero.org/users/1092812/items/9T6Z2Q3S"],"itemData":{"id":869,"type":"article-journal","title":"Risk of childhood overweight after exposure to tobacco smoking in prenatal and early postnatal life","container-title":"PloS One","page":"e109184","volume":"9","issue":"10","source":"PubMed","abstract":"OBJECTIVE: To investigate the association between exposure to mothers smoking during prenatal and early postnatal life and risk of overweight at age 7 years, while taking birth weight into account.\nMETHODS: From the Danish National Birth Cohort a total of 32,747 families were identified with available information on maternal smoking status in child's pre- and postnatal life and child's birth weight, and weight and height at age 7 years. Outcome was overweight according to the International Obesity Task Force gender and age specific body mass index. Smoking exposure was categorized into four groups: no exposure (n = 25,076); exposure only during pregnancy (n = 3,343); exposure only postnatally (n = 140); and exposure during pregnancy and postnatally (n = 4,188). Risk of overweight according to smoking status as well as dose-response relationships were estimated by crude and adjusted odds ratios using logistic regression models.\nRESULTS: Exposure to smoking only during pregnancy, or both during pregnancy and postnatally were both significantly associated with overweight at 7 years of age (OR: 1.31, 95% CI: 1.15-1.48, and OR: 1.76, 95% CI: 1.58-1.97, respectively). Analyses excluding children with low birth weight (&lt;2,500 gram) revealed similar results. A significant prenatal dose-response relationship was found. Per one additional cigarette smoked per day an increase in risk of overweight was observed (OR: 1.02, 95% CI: 1.01-1.03). When adjusting for quantity of smoking during pregnancy, prolonged exposure after birth further increased the risk of later overweight in the children (OR 1.28, 95% CI:1.09-1.50) compared with exposure only in the prenatal period.\nCONCLUSIONS: Mother's perinatal smoking increased child's OR of overweight at age 7 years irrespective of birth weight, and with higher OR if exposed both during pregnancy and in early postnatal life. Clear dose-response relationships were observed, which emphasizes the need for prevention of any tobacco exposure of infants.","DOI":"10.1371/journal.pone.0109184","ISSN":"1932-6203","note":"PMID: 25310824\nPMCID: PMC4195647","journalAbbreviation":"PLoS ONE","language":"eng","author":[{"family":"Møller","given":"Susanne Eifer"},{"family":"Ajslev","given":"Teresa Adeltoft"},{"family":"Andersen","given":"Camilla Schou"},{"family":"Dalgård","given":"Christine"},{"family":"Sørensen","given":"Thorkild I. A."}],"issued":{"date-parts":[["2014"]]}}},{"id":1084,"uris":["http://zotero.org/users/1092812/items/DNZ6RZB8"],"uri":["http://zotero.org/users/1092812/items/DNZ6RZB8"],"itemData":{"id":1084,"type":"article-journal","title":"Prevalence of non-communicable diseases in Brazilian children: follow-up at school age of two Brazilian birth cohorts of the 1990's","container-title":"BMC public health","page":"486","volume":"11","source":"PubMed","abstract":"BACKGROUND: Few cohort studies have been conducted in low and middle-income countries to investigate non-communicable diseases among school-aged children. This article aims to describe the methodology of two birth cohorts, started in 1994 in Ribeirão Preto (RP), a more developed city, and in 1997/98 in São Luís (SL), a less developed town.\nMETHODS: Prevalences of some non-communicable diseases during the first follow-up of these cohorts were estimated and compared. Data on singleton live births were obtained at birth (2858 in RP and 2443 in SL). The follow-up at school age was conducted in RP in 2004/05, when the children were 9-11 years old and in SL in 2005/06, when the children were 7-9 years old. Follow-up rates were 68.7% in RP (790 included) and 72.7% in SL (673 participants). The groups of low (&lt;2500 g) and high (≥ 4250 g) birthweight were oversampled and estimates were corrected by weighting.\nRESULTS: In the more developed city there was a higher percentage of non-nutritive sucking habits (69.1% vs 47.9%), lifetime bottle use (89.6% vs 68.3%), higher prevalence of primary headache in the last 15 days (27.9% vs 13.0%), higher positive skin tests for allergens (44.3% vs 25.3%) and higher prevalence of overweight (18.2% vs 3.6%), obesity (9.5% vs 1.8%) and hypertension (10.9% vs 4.6%). In the less developed city there was a larger percentage of children with below average cognitive function (28.9% vs 12.2%), mental health problems (47.4% vs 38.4%), depression (21.6% vs 6.0%) and underweight (5.8% vs 3.6%). There was no difference in the prevalence of bruxism, recurrent abdominal pain, asthma and bronchial hyperresponsiveness between cities.\nCONCLUSIONS: Some non-communicable diseases were highly prevalent, especially in the more developed city. Some high rates suggest that the burden of non-communicable diseases will be high in the future, especially mental health problems.","DOI":"10.1186/1471-2458-11-486","ISSN":"1471-2458","note":"PMID: 21693042\nPMCID: PMC3141455","shortTitle":"Prevalence of non-communicable diseases in Brazilian children","journalAbbreviation":"BMC Public Health","language":"eng","author":[{"family":"Silva","given":"Antônio A."},{"family":"Barbieri","given":"Marco A."},{"family":"Cardoso","given":"Viviane C."},{"family":"Batista","given":"Rosângela F."},{"family":"Simões","given":"Vanda M."},{"family":"Vianna","given":"Elcio O."},{"family":"Gutierrez","given":"Manoel R."},{"family":"Figueiredo","given":"Maria L."},{"family":"Silva","given":"Nathalia A."},{"family":"Pereira","given":"Thaís S."},{"family":"Rodriguez","given":"Juliana D."},{"family":"Loureiro","given":"Sônia R."},{"family":"Ribeiro","given":"Valdinar S."},{"family":"Bettiol","given":"Heloisa"}],"issued":{"date-parts":[["2011"]]}}},{"id":859,"uris":["http://zotero.org/users/1092812/items/GWBI9BFV"],"uri":["http://zotero.org/users/1092812/items/GWBI9BFV"],"itemData":{"id":859,"type":"article-journal","title":"Maternal smoking during pregnancy and children's cognitive and physical development: a causal risk factor?","container-title":"American Journal of Epidemiology","page":"522-531","volume":"168","issue":"5","source":"PubMed","abstract":"There remains considerable debate regarding the effects of maternal smoking during pregnancy on children's growth and development. Evidence that exposure to maternal smoking during pregnancy is associated with numerous adverse outcomes is contradicted by research suggesting that these associations are spurious. The authors investigated the relation between maternal smoking during pregnancy and 14 developmental outcomes of children from birth through age 7 years, using data from the Collaborative Perinatal Project (1959-1974; n = 52,919). In addition to adjusting for potential confounders measured contemporaneously with maternal smoking, the authors fitted conditional fixed-effects models among siblings that controlled for unmeasured confounders. Results from the conditional analyses indicated a birth weight difference of -85.63 g associated with smoking of &gt;or=20 cigarettes daily during pregnancy (95% confidence interval: -131.91, -39.34) and 2.73 times' higher odds of being overweight at age 7 years (95% confidence interval: 1.30, 5.71). However, the associations between maternal smoking and 12 other outcomes studied (including Apgar score, intelligence, academic achievement, conduct problems, and asthma) were entirely eliminated after adjustment for measured and unmeasured confounders. The authors conclude that the hypothesized effects of maternal smoking during pregnancy on these outcomes either are not present or are not distinguishable from a broader range of familial factors associated with maternal smoking.","DOI":"10.1093/aje/kwn175","ISSN":"1476-6256","note":"PMID: 18653646\nPMCID: PMC2597003","shortTitle":"Maternal smoking during pregnancy and children's cognitive and physical development","journalAbbreviation":"Am. J. Epidemiol.","language":"eng","author":[{"family":"Gilman","given":"Stephen E."},{"family":"Gardener","given":"Hannah"},{"family":"Buka","given":"Stephen L."}],"issued":{"date-parts":[["2008",9,1]]}}},{"id":840,"uris":["http://zotero.org/users/1092812/items/459VGU7W"],"uri":["http://zotero.org/users/1092812/items/459VGU7W"],"itemData":{"id":840,"type":"article-journal","title":"Association of early and late maternal smoking during pregnancy with offspring body mass index at 4 to 5 years of age","container-title":"Journal of Developmental Origins of Health and Disease","page":"485-492","volume":"6","issue":"06","source":"CrossRef","DOI":"10.1017/S2040174415007151","ISSN":"2040-1744, 2040-1752","language":"en","author":[{"family":"Grzeskowiak","given":"L. E."},{"family":"Hodyl","given":"N. A."},{"family":"Stark","given":"M. J."},{"family":"Morrison","given":"J. L."},{"family":"Clifton","given":"V. L."}],"issued":{"date-parts":[["2015",12]]}}},{"id":863,"uris":["http://zotero.org/users/1092812/items/PZ52NNJE"],"uri":["http://zotero.org/users/1092812/items/PZ52NNJE"],"itemData":{"id":863,"type":"article-journal","title":"Prevalence and predictors of overweight and insulin resistance in offspring of mothers with gestational diabetes mellitus","container-title":"Diabetes Care","page":"1845-1849","volume":"33","issue":"8","source":"PubMed","abstract":"OBJECTIVE: Gestational diabetes mellitus (GDM) is associated with high birth weight in the offspring. This may lead to overweight and insulin resistance during childhood. The aim of the study was to assess the impact of GDM on overweight risk and insulin resistance in offspring.\nRESEARCH DESIGN AND METHODS: BMI measurements were collected at age 2, 8, and 11 years from 232 offspring of mothers with GDM (OGDM) and compared with those from 757 offspring of mothers with type 1 diabetes (OT1D) and 431 offspring of nondiabetic mothers (ONDM) born between 1989 and 2000. Insulin resistance (homeostasis model assessment of insulin resistance [HOMA-IR]) was determined at age 8 and 11 years in 751 children (74 OGDM). Overweight was defined as BMI percentile &gt;or=90; insulin resistance was defined by HOMA-IR.\nRESULTS: Overweight prevalence was increased in OGDM compared with OT1D and to ONDM throughout childhood (age 11 years 31.1, 15.8, and 15.5%; P = 0.005). Maternal obesity was an important predictor of overweight risk in children (age 11 years odds ratio 7.0 [95% CI 1.8-27.7]; P = 0.006); birth size and maternal smoking during pregnancy were inconsistently associated with and treatment of GDM during pregnancy did not affect overweight risk. HOMA-IR was increased in OGDM compared with offspring of ONDM mothers (P = 0.01, adjusted for sex and age) and was associated with the child's BMI (P = 0.004).\nCONCLUSIONS: Overweight and insulin resistance in children is increased in OGDM compared with OT1D or ONDM. The finding that overweight risk is associated mainly with maternal obesity suggests that familial predisposition contributes to childhood growth in these offspring.","DOI":"10.2337/dc10-0139","ISSN":"1935-5548","note":"PMID: 20435793\nPMCID: PMC2909075","journalAbbreviation":"Diabetes Care","language":"eng","author":[{"family":"Boerschmann","given":"Heike"},{"family":"Pflüger","given":"Maren"},{"family":"Henneberger","given":"Lydia"},{"family":"Ziegler","given":"Anette-G."},{"family":"Hummel","given":"Sandra"}],"issued":{"date-parts":[["2010",8]]}}},{"id":847,"uris":["http://zotero.org/users/1092812/items/UXQQ4MAQ"],"uri":["http://zotero.org/users/1092812/items/UXQQ4MAQ"],"itemData":{"id":847,"type":"article-journal","title":"Maternal smoking during pregnancy, growth, and bone mass in prepubertal children","container-title":"Journal of Bone and Mineral Research: The Official Journal of the American Society for Bone and Mineral Research","page":"146-151","volume":"14","issue":"1","source":"PubMed","abstract":"There have been no studies of smoking during pregnancy and bone mineralization in children. The objective of this population-based longitudinal study was to determine whether maternal smoking during pregnancy is associated with bone mass and other growth variables in prepubertal children. We studied 330 8-year-old male and female children representing 47% of those who originally took part in a study of risk factors for Sudden Infant Death Syndrome in 1988. The main outcome measures were bone mineral density measured by a Hologic QDR2000 densitometer: birth weight, placental weight, height, and weight. Maternal smoking during pregnancy was associated with deficits in growth with these children having lower height (-1.53 cm, 95% confidence interval [CI] -3.03 to -0.03) and a trend to lower weight (-1.35 kg, 95% CI -2.75 to 0.11) at age 8. Furthermore, there was a disproportionate deficit in bone mass such that those children whose mothers smoked during pregnancy had lower size adjusted bone mass at the lumbar spine (-0.019 g/cm2, 95% CI -0.033 to -0.005) and femoral neck (-0.018 g/cm2, 95%CI -0.034 to -0.002) but not total body (-0.005 g/cm2, 95% CI -0.015 to 0.005). This association was only present for children born at term. Mothers who smoked during pregnancy also had lower placental weight (- 56 g, 95% CI -95 to -17), and further adjustment for placental weight led to nonsignificant results for smoking with both growth and bone parameters, suggesting that these associations may be mediated through placental size and function. Maternal smoking habit in 1996 was not significantly associated with bone mass at any site. In conclusion, this study has demonstrated a long-term negative association between maternal smoking during pregnancy and both growth and bone mass in children born at term, and suggests that the timing of exposure rather than the dose or duration is critical. If these associations are present in other populations and they persist until the attainment of peak bone mass, then our findings suggest that osteoporosis prevention programs should start very early in the life cycle.","DOI":"10.1359/jbmr.1999.14.1.146","ISSN":"0884-0431","note":"PMID: 9893077","journalAbbreviation":"J. Bone Miner. Res.","language":"eng","author":[{"family":"Jones","given":"G."},{"family":"Riley","given":"M."},{"family":"Dwyer","given":"T."}],"issued":{"date-parts":[["1999",1]]}}},{"id":849,"uris":["http://zotero.org/users/1092812/items/GK4FIEKR"],"uri":["http://zotero.org/users/1092812/items/GK4FIEKR"],"itemData":{"id":849,"type":"article-journal","title":"Dose response association of pregnancy cigarette smoke exposure, childhood stature, overweight and obesity","container-title":"European Journal of Public Health","page":"286-291","volume":"21","issue":"3","source":"PubMed","abstract":"BACKGROUND: The combined dose response effects of pregnancy cigarette smoke exposure on childhood overweight, obesity and short stature have not been reported.\nMETHOD: A community based cross-sectional survey of 3038 children aged 5-11 years from 15 primary schools in Merseyside, UK. Self-completed parental questionnaires were used for family characteristics, socio-economic status and parental smoking practices. Children were measured for height and weight and z-scores calculated for parental smoking categories.\nRESULTS: Of 689 (34.0%) mothers who smoked during pregnancy 50.5% smoked ten or more cigarettes daily (heavy smokers). Children of maternal non-smokers had prevalence estimates for overweight, obesity and short stature of 25, 9.6 and 3.2%, respectively. Prevalence estimates were higher in children of mothers who were heavy smokers during pregnancy, 31.5% (P = 0.001), 15.6% (P &lt; 0.001) and 5.5% (P = 0.001), respectively. Mean height for age z-scores was lower among heavy maternal (P &lt; 0.001) and paternal smokers (P &lt; 0.01) compared to non-smokers. Childhood overweight, obesity or short stature were all associated with heavy maternal smoking during pregnancy (all P &lt; 0.001). Mean body mass index (BMI) z-scores were higher in boys of mothers who smoked (P = 0.043). The adjusted odds ratio for short stature in children of heavy maternal smokers was 2.76 (95% CI 1.21-6.33) and 4.28 (1.37-13.37) if both parents were heavy smokers. The adjusted OR for obesity in children of maternal smokers was 1.61(1.19-2.18). The population attributable risk for short stature was 8.8% (1.1-22.7) for heavy maternal smokers.\nCONCLUSION: A dose-response association was observed between pregnancy smoking exposure, short stature and obesity.","DOI":"10.1093/eurpub/ckq173","ISSN":"1464-360X","note":"PMID: 21126981","journalAbbreviation":"Eur J Public Health","language":"eng","author":[{"family":"Koshy","given":"Gibby"},{"family":"Delpisheh","given":"Ali"},{"family":"Brabin","given":"Bernard J."}],"issued":{"date-parts":[["2011",6]]}}},{"id":865,"uris":["http://zotero.org/users/1092812/items/6QMJ22VI"],"uri":["http://zotero.org/users/1092812/items/6QMJ22VI"],"itemData":{"id":865,"type":"article-journal","title":"Associations of maternal prenatal smoking with child adiposity and blood pressure","container-title":"Obesity Research","page":"2021-2028","volume":"13","issue":"11","source":"PubMed","abstract":"OBJECTIVE: To examine the extent to which maternal prenatal smoking is associated with adiposity, central adiposity, and blood pressure in 3-year-old children.\nRESEARCH METHODS AND PROCEDURES: We studied 746 mother-child pairs in Project Viva, a prospective cohort study, and categorized mothers as never, early pregnancy, or former smokers. Main outcome measures were overweight (BMI for age and sex &gt; 85th percentile), BMI z-score, sum of subscapular (SS) and triceps (TR) skinfolds, SS:TR skinfold ratio, and systolic blood pressure (SBP).\nRESULTS: One hundred sixty-one (22%) mothers quit smoking before pregnancy, 71 (10%) smoked in early pregnancy, and 514 (69%) never smoked. At age 3 years, 204 (27%) children were overweight. On multivariable analysis, compared with children of never smokers, children of early pregnancy smokers had an elevated risk for overweight [odds ratio (OR), 2.2; 95% confidence interval (CI), 1.2, 3.9] and higher BMI z-score (0.30 units; 95% CI, 0.05, 0.55), SS + TR (2.0 mm; 95% CI, 0.9, 3.0), and SBP (2.4 mm Hg; 95% CI, -0.1, 4.9). Children of former smokers were not more overweight (BMI z-score, 0.02 units; 95% CI, -0.15, 0.19) but had higher SBP (1.5 mm Hg; 95% CI, -0.1, 3.2). We saw no relationship of smoking with central adiposity (SS:TR).\nDISCUSSION: Former and early pregnancy smokers had children with somewhat higher SBP, but only early pregnancy smokers had children who were more overweight. Mechanisms linking smoking with child adiposity and blood pressure may differ. A long-term impact of maternal smoking on offspring cardiovascular risk provides further reason to reduce smoking in women.","DOI":"10.1038/oby.2005.248","ISSN":"1071-7323","note":"PMID: 16339135\nPMCID: PMC1483219","journalAbbreviation":"Obes. Res.","language":"eng","author":[{"family":"Oken","given":"Emily"},{"family":"Huh","given":"Susanna Y."},{"family":"Taveras","given":"Elsie M."},{"family":"Rich-Edwards","given":"Janet W."},{"family":"Gillman","given":"Matthew W."}],"issued":{"date-parts":[["2005",11]]}}},{"id":1145,"uris":["http://zotero.org/users/1092812/items/US4RDQ5X"],"uri":["http://zotero.org/users/1092812/items/US4RDQ5X"],"itemData":{"id":1145,"type":"article-journal","title":"Prenatal exposure to maternal cigarette smoking and accumulation of intra-abdominal fat during adolescence","container-title":"Obesity (Silver Spring, Md.)","page":"1021-1025","volume":"18","issue":"5","source":"PubMed","abstract":"In industrialized countries, prenatal exposure to maternal cigarette smoking (PEMCS) is the most common environmental insult to the fetus. Here, we tested the hypothesis that PEMCS amplifies accumulation of abdominal fat during the accelerated weight gain occurring in late puberty. This hypothesis was tested in 508 adolescents (12-18 years, 237 exposed prenatally to maternal cigarette smoking) in whom subcutaneous and intra-abdominal fat were quantified with magnetic resonance imaging (MRI). We found that, in early puberty, exposed and nonexposed adolescents did not differ in MRI-based measures of adiposity. In late puberty, on the other hand, exposed compared with nonexposed adolescents demonstrated markedly higher quantities of both subcutaneous fat (by 26%, P = 0.004) and intra-abdominal fat (by 33%, P = 0.001). These group differences remained virtually unchanged after adjusting for sex and potential confounders, including birth weight and breastfeeding. As such, our results suggest that PEMCS may represent a major risk factor for the development of abdominal obesity at the later stages of puberty.","DOI":"10.1038/oby.2009.354","ISSN":"1930-739X","note":"PMID: 19851308","journalAbbreviation":"Obesity (Silver Spring)","language":"eng","author":[{"family":"Syme","given":"Catriona"},{"family":"Abrahamowicz","given":"Michal"},{"family":"Mahboubi","given":"Amel"},{"family":"Leonard","given":"Gabriel T."},{"family":"Perron","given":"Michel"},{"family":"Richer","given":"Louis"},{"family":"Veillette","given":"Suzanne"},{"family":"Gaudet","given":"Daniel"},{"family":"Paus","given":"Tomas"},{"family":"Pausova","given":"Zdenka"}],"issued":{"date-parts":[["2010",5]]}}},{"id":1143,"uris":["http://zotero.org/users/1092812/items/GF8VHSAN"],"uri":["http://zotero.org/users/1092812/items/GF8VHSAN"],"itemData":{"id":1143,"type":"article-journal","title":"Cohort Profile: The Saguenay Youth Study (SYS)","container-title":"International Journal of Epidemiology","source":"PubMed","abstract":"The Saguenay Youth Study (SYS) is a two-generational study of adolescents and their parents (n= 1029 adolescents and 962 parents) aimed at investigating the aetiology, early stages and trans-generational trajectories of common cardiometabolic and brain diseases. The ultimate goal of this study is to identify effective means for increasing healthy life expectancy. The cohort was recruited from the genetic founder population of the Saguenay Lac St Jean region of Quebec, Canada. The participants underwent extensive (15-h) phenotyping, including an hour-long recording of beat-by-beat blood pressure, magnetic resonance imaging of the brain and abdomen, and serum lipidomic profiling with LC-ESI-MS. All participants have been genome-wide genotyped (with </w:instrText>
      </w:r>
      <w:r w:rsidR="008F3237" w:rsidRPr="00FD64BE">
        <w:rPr>
          <w:rFonts w:ascii="Cambria Math" w:hAnsi="Cambria Math" w:cs="Cambria Math"/>
          <w:sz w:val="24"/>
          <w:szCs w:val="24"/>
          <w:lang w:val="en-US"/>
        </w:rPr>
        <w:instrText>∼</w:instrText>
      </w:r>
      <w:r w:rsidR="008F3237" w:rsidRPr="00FD64BE">
        <w:rPr>
          <w:rFonts w:ascii="Times New Roman" w:hAnsi="Times New Roman" w:cs="Times New Roman"/>
          <w:sz w:val="24"/>
          <w:szCs w:val="24"/>
          <w:lang w:val="en-US"/>
        </w:rPr>
        <w:instrText xml:space="preserve"> 8 M imputed single nucleotide polymorphisms) and a subset of them (144 adolescents and their 288 parents) has been genome-wide epityped (whole blood DNA, Infinium HumanMethylation450K BeadChip). These assessments are complemented by a detailed evaluation of each participant in a number of domains, including cognition, mental health and substance use, diet, physical activity and sleep, and family environment. The data collection took place during 2003-12 in adolescents (full) and their parents (partial), and during 2012-15 in parents (full). All data are available upon request.","DOI":"10.1093/ije/dyw023","ISSN":"1464-3685","note":"PMID: 27018016","shortTitle":"Cohort Profile","journalAbbreviation":"Int J Epidemiol","language":"ENG","author":[{"family":"Pausova","given":"Zdenka"},{"family":"Paus","given":"Tomas"},{"family":"Abrahamowicz","given":"Michal"},{"family":"Bernard","given":"Manon"},{"family":"Gaudet","given":"Daniel"},{"family":"Leonard","given":"Gabriel"},{"family":"Peron","given":"Michel"},{"family":"Pike","given":"G. Bruce"},{"family":"Richer","given":"Louis"},{"family":"Séguin","given":"Jean R."},{"family":"Veillette","given":"Suzanne"}],"issued":{"date-parts":[["2016",3,27]]}}},{"id":853,"uris":["http://zotero.org/users/1092812/items/GT6F4KA7"],"uri":["http://zotero.org/users/1092812/items/GT6F4KA7"],"itemData":{"id":853,"type":"article-journal","title":"Dose-response associations between maternal smoking during pregnancy and subsequent childhood obesity: effect modification by maternal race/ethnicity in a low-income US cohort","container-title":"American Journal of Epidemiology","page":"995-1007","volume":"168","issue":"9","source":"PubMed","abstract":"Studies suggest that children exposed to cigarette smoke in utero are at risk of becoming obese. Few researchers have evaluated the dose-response association between maternal smoking during pregnancy and childhood obesity or whether this association varies by maternal race/ethnicity. The authors obtained retrospective cohort data by linking records from the Pregnancy Nutrition Surveillance System and the Pediatric Nutrition Surveillance System on 155,411 low-income children born during 1995-2001 in 9 US states and 2 tribal nations. The authors examined maternal smoking status, duration of smoking, quantity of smoking, and both duration and quantity combined. Childhood obesity was based on a body mass index greater than or equal to the 95th percentile for sex and age, assessed at age 2-4 years. Maternal race/ethnicity modified the association between smoking during pregnancy and childhood obesity. Among non-Hispanic White mothers, both duration and quantity of smoking were positively associated with childhood obesity in a dose-response manner. Among non-Hispanic Black mothers, only heavy smoking was positively associated with childhood obesity. Among Hispanics, American Indians/Alaska Natives, and Asians/Pacific Islanders, smoking was not associated with childhood obesity. The inconsistent association between smoking during pregnancy and childhood obesity across race/ethnicity categories merits further investigation into potential explanations for this variation, which may include confounding, reporting bias, or unexplored biologic mechanisms.","DOI":"10.1093/aje/kwn223","ISSN":"1476-6256","note":"PMID: 18801886","shortTitle":"Dose-response associations between maternal smoking during pregnancy and subsequent childhood obesity","journalAbbreviation":"Am. J. Epidemiol.","language":"eng","author":[{"family":"Sharma","given":"Andrea J."},{"family":"Cogswell","given":"Mary E."},{"family":"Li","given":"Ruowei"}],"issued":{"date-parts":[["2008",11,1]]}}},{"id":855,"uris":["http://zotero.org/users/1092812/items/BPGP3BQE"],"uri":["http://zotero.org/users/1092812/items/BPGP3BQE"],"itemData":{"id":855,"type":"article-journal","title":"Prenatal and postnatal tobacco smoke exposure and development of insulin resistance in 10 year old children","container-title":"International Journal of Hygiene and Environmental Health","page":"361-368","volume":"214","issue":"5","source":"PubMed","abstract":"In this study, we evaluated the association between prenatal and postnatal exposure to environmental tobacco smoke and the development of insulin resistance in 10 year old children. Fasting blood samples were collected from 470 children participating in two prospective birth cohorts. Of those 276 were selected population based and enriched with 194 children exceeding the 85th percentile of body mass index in this age group. Children already having diabetes type 1 or 2 at the age of 10 years were excluded. Fasting blood insulin and glucose levels and calculated HOMA index for insulin resistance assessment were analysed using generalised additive models. Potential confounders were adjusted for. Insulin resistance was increased by 24% in children frequently exposed to environmental tobacco smoke during childhood (MR(adj) = 1.24, p = 0.001), while glucose levels were not. Exclusion of prenatally exposed children did not attenuate the association (MR(adj) = 1.25, p = 0.006). After stratification, the effect sizes were identical within overweight children and the population based sample of children. Insulin resistance and fasting insulin levels were increasing with increasing numbers of cigarettes smoked in children's home. Maternal smoking during the third trimester of pregnancy increased children's insulin levels (MR(adj) = 1.19, p = 0.037), and even more so, if children were exclusively breastfed after birth (MR(adj) = 1.31, p = 0.016). Increased mean ratios were found for smoking of a third person in addition to maternal smoking. Positive dose-dependent associations and independent effects of postnatal exposure suggest involvement of environmental tobacco smoke in the risk for development of insulin resistance in children.","DOI":"10.1016/j.ijheh.2011.04.004","ISSN":"1618-131X","note":"PMID: 21570350","journalAbbreviation":"Int J Hyg Environ Health","language":"eng","author":[{"family":"Thiering","given":"Elisabeth"},{"family":"Brüske","given":"Irene"},{"family":"Kratzsch","given":"Jürgen"},{"family":"Thiery","given":"Joachim"},{"family":"Sausenthaler","given":"Stefanie"},{"family":"Meisinger","given":"Christa"},{"family":"Koletzko","given":"Sibylle"},{"family":"Bauer","given":"Carl-Peter"},{"family":"Schaaf","given":"Beate"},{"family":"Berg","given":"Andrea","non-dropping-particle":"von"},{"family":"Berdel","given":"Dietrich"},{"family":"Lehmann","given":"Irina"},{"family":"Herbarth","given":"Olf"},{"family":"Krämer","given":"Ursula"},{"family":"Wichmann","given":"H. Erich"},{"family":"Heinrich","given":"Joachim"},{"literal":"GINIplus and LISAplus Study Groups"}],"issued":{"date-parts":[["2011",9]]}}},{"id":857,"uris":["http://zotero.org/users/1092812/items/2797Q2KC"],"uri":["http://zotero.org/users/1092812/items/2797Q2KC"],"itemData":{"id":857,"type":"article-journal","title":"Does maternal smoking during pregnancy cause childhood overweight?","container-title":"Paediatric and Perinatal Epidemiology","page":"171-179","volume":"17","issue":"2","source":"PubMed","abstract":"The objective of this study was to examine a possible association between maternal smoking in pregnancy and childhood overweight. From a population-based cohort of 5722 women from Trondheim, Bergen (Norway) and Uppsala (Sweden) enrolled in early pregnancy during 1986-92, a random sample of 482 women was selected for participation. They were followed up throughout pregnancy, and their children from birth until 5 years of age. Data on maternal smoking and diet, socio-economic determinants and breast feeding were recorded prospectively. During pregnancy and childhood, anthropometric measures were also recorded. Maternal smoking status was based on reported number of cigarettes smoked in week 17 of pregnancy. Child overweight was defined by body mass index (BMI) and sum of skinfold thickness (SFT) &gt;or= 85th percentile at 5 years of age. Children of mothers who smoked in pregnancy had increased risk of overweight at 5 years of age (RR 2.5, 95% CI 1.5, 4.2 for BMI; and RR 1.8, 95% CI 1.1, 3.0 for SFT). Adjusting for maternal diet, breast feeding, maternal obesity and socio-economic status did not suggest confounding. However, adjustment for birthweight increased the observed risk. A linear increase in BMI and SFT was observed with increasing number of cigarettes smoked. In conclusion, smoking during pregnancy may be a risk factor for development of childhood overweight. This study may support the hypothesis of 'fetal origin of adult disease', but the risk of overweight associated with smoking during pregnancy was independent of intrauterine growth retardation, and may thus be attributed to specific effects of cigarette smoke.","ISSN":"0269-5022","note":"PMID: 12675784","journalAbbreviation":"Paediatr Perinat Epidemiol","language":"eng","author":[{"family":"Widerøe","given":"Marius"},{"family":"Vik","given":"Torstein"},{"family":"Jacobsen","given":"Geir"},{"family":"Bakketeig","given":"Leiv S."}],"issued":{"date-parts":[["2003",4]]}}},{"id":851,"uris":["http://zotero.org/users/1092812/items/IVJ4U6FM"],"uri":["http://zotero.org/users/1092812/items/IVJ4U6FM"],"itemData":{"id":851,"type":"article-journal","title":"First trimester maternal tobacco smoking habits and fetal growth","container-title":"Thorax","page":"235-240","volume":"65","issue":"3","source":"PubMed","abstract":"RATIONALE: Maternal smoking in pregnancy is associated with reduced birth weight and childhood lung function. This study determined when maternal smoking first influences fetal growth and how this relates to childhood respiratory outcomes.\nMETHODS: A longitudinal cohort of 1924 pregnant women was recruited. Fetal ultrasound measurements at 11 weeks (crown-rump length, CRL) and at 20 weeks gestation (femur length, FL, and biparietal diameter, BPD) and birth measurements were recorded. Childhood respiratory symptoms and spirometry were ascertained.\nRESULTS: Of the 1924 original study participants, fetal size was determined in 903 in the first trimester, 1544 in the second trimester and at term in 1737 infants. Maternal smoking when first pregnant was reported in 593 (31%) and was not associated with reduced CRL. There was an inverse exposure-response relationship between cigarette consumption and FL (mean reduction in lowest compared with highest tertile 0.91 cm, p=0.033). Birth weight and length of those born to mothers who did (n=331) and did not (n=56) reduce cigarette consumption were similar and reduced compared with 186 infants whose mothers quit during the first trimester (p &lt; or = 0.020). Children of mothers who continued smoking had increased wheeze at age 2 years (OR 1.58, p=0.017) and GP visits with wheeze at age 5 years (OR 2.18, p=0.030) and mean reduction in forced expiratory volume in 1 s of 62 ml (p=0.014) compared with controls.\nCONCLUSIONS: Maternal smoking is associated with reduced fetal measurements in the second and third trimesters but not in the first trimester. Mothers who do not quit smoking during the first trimester deliver smaller infants who go on to have adverse respiratory outcomes in childhood.","DOI":"10.1136/thx.2009.123232","ISSN":"1468-3296","note":"PMID: 20335293","journalAbbreviation":"Thorax","language":"eng","author":[{"family":"Prabhu","given":"Nanda"},{"family":"Smith","given":"Norman"},{"family":"Campbell","given":"Doris"},{"family":"Craig","given":"Leone C."},{"family":"Seaton","given":"Anthony"},{"family":"Helms","given":"Peter J."},{"family":"Devereux","given":"Graham"},{"family":"Turner","given":"Stephen W."}],"issued":{"date-parts":[["2010",3]]}}},{"id":1050,"uris":["http://zotero.org/users/1092812/items/F5CWQZZG"],"uri":["http://zotero.org/users/1092812/items/F5CWQZZG"],"itemData":{"id":1050,"type":"article-journal","title":"Parental smoking and childhood obesity--is maternal smoking in pregnancy the critical exposure?","container-title":"Int J Epidemiol","page":"210-6","volume":"37","issue":"1","archive_location":"18056122","abstract":"BACKGROUND: The concept of priming of childhood obesity by prenatal exposure to maternal smoking is based on a number of consistent studies. A recent paper found similar associations between paternal smoking and childhood obesity, questioning the presumed causal effect attributed to the prenatal exposure. Is the relation to paternal smoking consistent? Does it explain the effect of maternal smoking before or in pregnancy? METHODS: Data from a cross sectional study on 5899 children in the setting of the 2005 school entrance health examinations in Bavaria were analysed. Associations between paternal smoking or maternal smoking before or in pregnancy and childhood obesity were assessed with adjustment for potential confounders. RESULTS: The children's mean age was 5.8 years. The unadjusted odds ratio for obesity and paternal smoking was 2.0 (95% CI: 1.5, 2.6) and similar to that for maternal smoking before or in pregnancy with 2.3 (95% CI: 1.8, 3.1). After adjustment for a number of potential confounders and paternal smoking at interview the odds ratio for maternal smoking before or in pregnancy and childhood obesity was 1.9 (95% CI: 1.3, 2.7). There was no evidence for interaction between paternal smoking and maternal smoking before or in pregnancy (P = 0.38). CONCLUSIONS: Although of similar magnitude, the association of paternal smoking could only partially explain the effect of maternal smoking before or in pregnancy on childhood obesity. Whether this persistent association reflects residual confounding or causality is unclear.","DOI":"10.1093/ije/dym239","ISSN":"1464-3685 (Electronic) 0300-5771 (Linking)","shortTitle":"Parental smoking and childhood obesity--is maternal smoking in pregnancy the critical exposure?","journalAbbreviation":"International journal of epidemiology","author":[{"family":"Kries","given":"R.","non-dropping-particle":"von"},{"family":"Bolte","given":"G."},{"family":"Baghi","given":"L."},{"family":"Toschke","given":"A. M."},{"family":"Group","given":"G. M. E. Study"}],"issued":{"date-parts":[["2008",2]]}}}],"schema":"https://github.com/citation-style-language/schema/raw/master/csl-citation.json"} </w:instrText>
      </w:r>
      <w:r w:rsidR="00CB2B4B" w:rsidRPr="00FD64BE">
        <w:rPr>
          <w:rFonts w:ascii="Times New Roman" w:hAnsi="Times New Roman" w:cs="Times New Roman"/>
          <w:sz w:val="24"/>
          <w:szCs w:val="24"/>
          <w:lang w:val="en-US"/>
        </w:rPr>
        <w:fldChar w:fldCharType="separate"/>
      </w:r>
      <w:r w:rsidR="008F3237" w:rsidRPr="00FD64BE">
        <w:rPr>
          <w:rFonts w:ascii="Times New Roman" w:hAnsi="Times New Roman" w:cs="Times New Roman"/>
          <w:sz w:val="24"/>
          <w:szCs w:val="24"/>
          <w:vertAlign w:val="superscript"/>
          <w:lang w:val="en-US"/>
        </w:rPr>
        <w:t>19,22–28,46,50–56</w:t>
      </w:r>
      <w:r w:rsidR="00CB2B4B" w:rsidRPr="00FD64BE">
        <w:rPr>
          <w:rFonts w:ascii="Times New Roman" w:hAnsi="Times New Roman" w:cs="Times New Roman"/>
          <w:sz w:val="24"/>
          <w:szCs w:val="24"/>
          <w:lang w:val="en-US"/>
        </w:rPr>
        <w:fldChar w:fldCharType="end"/>
      </w:r>
      <w:r w:rsidR="00943CBF" w:rsidRPr="00FD64BE">
        <w:rPr>
          <w:rFonts w:ascii="Times New Roman" w:hAnsi="Times New Roman" w:cs="Times New Roman"/>
          <w:sz w:val="24"/>
          <w:szCs w:val="24"/>
          <w:lang w:val="en-US"/>
        </w:rPr>
        <w:t>.</w:t>
      </w:r>
      <w:r w:rsidR="00B1030E" w:rsidRPr="00FD64BE">
        <w:rPr>
          <w:rFonts w:ascii="Times New Roman" w:hAnsi="Times New Roman" w:cs="Times New Roman"/>
          <w:sz w:val="24"/>
          <w:szCs w:val="24"/>
          <w:lang w:val="en-US"/>
        </w:rPr>
        <w:t xml:space="preserve"> Study characteristics are shown in Table 1</w:t>
      </w:r>
      <w:r w:rsidR="00EB6E4E" w:rsidRPr="00FD64BE">
        <w:rPr>
          <w:rFonts w:ascii="Times New Roman" w:hAnsi="Times New Roman" w:cs="Times New Roman"/>
          <w:sz w:val="24"/>
          <w:szCs w:val="24"/>
          <w:lang w:val="en-US"/>
        </w:rPr>
        <w:t xml:space="preserve">: The included studies </w:t>
      </w:r>
      <w:r w:rsidR="00033DF2" w:rsidRPr="00FD64BE">
        <w:rPr>
          <w:rFonts w:ascii="Times New Roman" w:hAnsi="Times New Roman" w:cs="Times New Roman"/>
          <w:sz w:val="24"/>
          <w:szCs w:val="24"/>
          <w:lang w:val="en-US"/>
        </w:rPr>
        <w:t xml:space="preserve">(13 </w:t>
      </w:r>
      <w:r w:rsidR="00151CC3" w:rsidRPr="00FD64BE">
        <w:rPr>
          <w:rFonts w:ascii="Times New Roman" w:hAnsi="Times New Roman" w:cs="Times New Roman"/>
          <w:sz w:val="24"/>
          <w:szCs w:val="24"/>
          <w:lang w:val="en-US"/>
        </w:rPr>
        <w:t>prospective</w:t>
      </w:r>
      <w:r w:rsidR="00033DF2" w:rsidRPr="00FD64BE">
        <w:rPr>
          <w:rFonts w:ascii="Times New Roman" w:hAnsi="Times New Roman" w:cs="Times New Roman"/>
          <w:sz w:val="24"/>
          <w:szCs w:val="24"/>
          <w:lang w:val="en-US"/>
        </w:rPr>
        <w:t xml:space="preserve"> studies and 3 </w:t>
      </w:r>
      <w:r w:rsidR="00151CC3" w:rsidRPr="00FD64BE">
        <w:rPr>
          <w:rFonts w:ascii="Times New Roman" w:hAnsi="Times New Roman" w:cs="Times New Roman"/>
          <w:sz w:val="24"/>
          <w:szCs w:val="24"/>
          <w:lang w:val="en-US"/>
        </w:rPr>
        <w:t>retrospective</w:t>
      </w:r>
      <w:r w:rsidR="00033DF2" w:rsidRPr="00FD64BE">
        <w:rPr>
          <w:rFonts w:ascii="Times New Roman" w:hAnsi="Times New Roman" w:cs="Times New Roman"/>
          <w:sz w:val="24"/>
          <w:szCs w:val="24"/>
          <w:lang w:val="en-US"/>
        </w:rPr>
        <w:t xml:space="preserve"> studies) </w:t>
      </w:r>
      <w:r w:rsidR="00EB6E4E" w:rsidRPr="00FD64BE">
        <w:rPr>
          <w:rFonts w:ascii="Times New Roman" w:hAnsi="Times New Roman" w:cs="Times New Roman"/>
          <w:sz w:val="24"/>
          <w:szCs w:val="24"/>
          <w:lang w:val="en-US"/>
        </w:rPr>
        <w:t xml:space="preserve">were </w:t>
      </w:r>
      <w:r w:rsidR="00EE75F1" w:rsidRPr="00FD64BE">
        <w:rPr>
          <w:rFonts w:ascii="Times New Roman" w:hAnsi="Times New Roman" w:cs="Times New Roman"/>
          <w:sz w:val="24"/>
          <w:szCs w:val="24"/>
          <w:lang w:val="en-US"/>
        </w:rPr>
        <w:t>undertaken</w:t>
      </w:r>
      <w:r w:rsidR="00EB6E4E" w:rsidRPr="00FD64BE">
        <w:rPr>
          <w:rFonts w:ascii="Times New Roman" w:hAnsi="Times New Roman" w:cs="Times New Roman"/>
          <w:sz w:val="24"/>
          <w:szCs w:val="24"/>
          <w:lang w:val="en-US"/>
        </w:rPr>
        <w:t xml:space="preserve"> in eight different countries with </w:t>
      </w:r>
      <w:r w:rsidR="00E45452" w:rsidRPr="00FD64BE">
        <w:rPr>
          <w:rFonts w:ascii="Times New Roman" w:hAnsi="Times New Roman" w:cs="Times New Roman"/>
          <w:sz w:val="24"/>
          <w:szCs w:val="24"/>
          <w:lang w:val="en-US"/>
        </w:rPr>
        <w:t xml:space="preserve">the </w:t>
      </w:r>
      <w:r w:rsidR="00EB6E4E" w:rsidRPr="00FD64BE">
        <w:rPr>
          <w:rFonts w:ascii="Times New Roman" w:hAnsi="Times New Roman" w:cs="Times New Roman"/>
          <w:sz w:val="24"/>
          <w:szCs w:val="24"/>
          <w:lang w:val="en-US"/>
        </w:rPr>
        <w:t xml:space="preserve">assessment of BMI </w:t>
      </w:r>
      <w:r w:rsidR="00E45452" w:rsidRPr="00FD64BE">
        <w:rPr>
          <w:rFonts w:ascii="Times New Roman" w:hAnsi="Times New Roman" w:cs="Times New Roman"/>
          <w:sz w:val="24"/>
          <w:szCs w:val="24"/>
          <w:lang w:val="en-US"/>
        </w:rPr>
        <w:t>carried out in</w:t>
      </w:r>
      <w:r w:rsidR="00EB6E4E" w:rsidRPr="00FD64BE">
        <w:rPr>
          <w:rFonts w:ascii="Times New Roman" w:hAnsi="Times New Roman" w:cs="Times New Roman"/>
          <w:sz w:val="24"/>
          <w:szCs w:val="24"/>
          <w:lang w:val="en-US"/>
        </w:rPr>
        <w:t xml:space="preserve"> children </w:t>
      </w:r>
      <w:r w:rsidR="00E45452" w:rsidRPr="00FD64BE">
        <w:rPr>
          <w:rFonts w:ascii="Times New Roman" w:hAnsi="Times New Roman" w:cs="Times New Roman"/>
          <w:sz w:val="24"/>
          <w:szCs w:val="24"/>
          <w:lang w:val="en-US"/>
        </w:rPr>
        <w:t>of age</w:t>
      </w:r>
      <w:r w:rsidR="00EB6E4E" w:rsidRPr="00FD64BE">
        <w:rPr>
          <w:rFonts w:ascii="Times New Roman" w:hAnsi="Times New Roman" w:cs="Times New Roman"/>
          <w:sz w:val="24"/>
          <w:szCs w:val="24"/>
          <w:lang w:val="en-US"/>
        </w:rPr>
        <w:t xml:space="preserve"> </w:t>
      </w:r>
      <w:r w:rsidR="00EE75F1" w:rsidRPr="00FD64BE">
        <w:rPr>
          <w:rFonts w:ascii="Times New Roman" w:hAnsi="Times New Roman" w:cs="Times New Roman"/>
          <w:sz w:val="24"/>
          <w:szCs w:val="24"/>
          <w:lang w:val="en-US"/>
        </w:rPr>
        <w:t>five</w:t>
      </w:r>
      <w:r w:rsidR="00EB6E4E" w:rsidRPr="00FD64BE">
        <w:rPr>
          <w:rFonts w:ascii="Times New Roman" w:hAnsi="Times New Roman" w:cs="Times New Roman"/>
          <w:sz w:val="24"/>
          <w:szCs w:val="24"/>
          <w:lang w:val="en-US"/>
        </w:rPr>
        <w:t xml:space="preserve"> or older </w:t>
      </w:r>
      <w:r w:rsidR="00E45452" w:rsidRPr="00FD64BE">
        <w:rPr>
          <w:rFonts w:ascii="Times New Roman" w:hAnsi="Times New Roman" w:cs="Times New Roman"/>
          <w:sz w:val="24"/>
          <w:szCs w:val="24"/>
          <w:lang w:val="en-US"/>
        </w:rPr>
        <w:t>in</w:t>
      </w:r>
      <w:r w:rsidR="00EB6E4E" w:rsidRPr="00FD64BE">
        <w:rPr>
          <w:rFonts w:ascii="Times New Roman" w:hAnsi="Times New Roman" w:cs="Times New Roman"/>
          <w:sz w:val="24"/>
          <w:szCs w:val="24"/>
          <w:lang w:val="en-US"/>
        </w:rPr>
        <w:t xml:space="preserve"> most studies</w:t>
      </w:r>
      <w:r w:rsidR="00EE75F1" w:rsidRPr="00FD64BE">
        <w:rPr>
          <w:rFonts w:ascii="Times New Roman" w:hAnsi="Times New Roman" w:cs="Times New Roman"/>
          <w:sz w:val="24"/>
          <w:szCs w:val="24"/>
          <w:lang w:val="en-US"/>
        </w:rPr>
        <w:t>. I</w:t>
      </w:r>
      <w:r w:rsidR="00E54FA0" w:rsidRPr="00FD64BE">
        <w:rPr>
          <w:rFonts w:ascii="Times New Roman" w:hAnsi="Times New Roman" w:cs="Times New Roman"/>
          <w:sz w:val="24"/>
          <w:szCs w:val="24"/>
          <w:lang w:val="en-US"/>
        </w:rPr>
        <w:t xml:space="preserve">n </w:t>
      </w:r>
      <w:r w:rsidR="00EB6E4E" w:rsidRPr="00FD64BE">
        <w:rPr>
          <w:rFonts w:ascii="Times New Roman" w:hAnsi="Times New Roman" w:cs="Times New Roman"/>
          <w:sz w:val="24"/>
          <w:szCs w:val="24"/>
          <w:lang w:val="en-US"/>
        </w:rPr>
        <w:t>two studies</w:t>
      </w:r>
      <w:r w:rsidR="00631D4B" w:rsidRPr="00FD64BE">
        <w:rPr>
          <w:rFonts w:ascii="Times New Roman" w:hAnsi="Times New Roman" w:cs="Times New Roman"/>
          <w:sz w:val="24"/>
          <w:szCs w:val="24"/>
          <w:lang w:val="en-US"/>
        </w:rPr>
        <w:t xml:space="preserve"> </w:t>
      </w:r>
      <w:r w:rsidR="00EB6E4E" w:rsidRPr="00FD64BE">
        <w:rPr>
          <w:rFonts w:ascii="Times New Roman" w:hAnsi="Times New Roman" w:cs="Times New Roman"/>
          <w:sz w:val="24"/>
          <w:szCs w:val="24"/>
          <w:lang w:val="en-US"/>
        </w:rPr>
        <w:t>young</w:t>
      </w:r>
      <w:r w:rsidR="00475A20" w:rsidRPr="00FD64BE">
        <w:rPr>
          <w:rFonts w:ascii="Times New Roman" w:hAnsi="Times New Roman" w:cs="Times New Roman"/>
          <w:sz w:val="24"/>
          <w:szCs w:val="24"/>
          <w:lang w:val="en-US"/>
        </w:rPr>
        <w:t>er</w:t>
      </w:r>
      <w:r w:rsidR="00EB6E4E" w:rsidRPr="00FD64BE">
        <w:rPr>
          <w:rFonts w:ascii="Times New Roman" w:hAnsi="Times New Roman" w:cs="Times New Roman"/>
          <w:sz w:val="24"/>
          <w:szCs w:val="24"/>
          <w:lang w:val="en-US"/>
        </w:rPr>
        <w:t xml:space="preserve"> children with  mean age</w:t>
      </w:r>
      <w:r w:rsidR="00EE75F1" w:rsidRPr="00FD64BE">
        <w:rPr>
          <w:rFonts w:ascii="Times New Roman" w:hAnsi="Times New Roman" w:cs="Times New Roman"/>
          <w:sz w:val="24"/>
          <w:szCs w:val="24"/>
          <w:lang w:val="en-US"/>
        </w:rPr>
        <w:t>s</w:t>
      </w:r>
      <w:r w:rsidR="00EB6E4E" w:rsidRPr="00FD64BE">
        <w:rPr>
          <w:rFonts w:ascii="Times New Roman" w:hAnsi="Times New Roman" w:cs="Times New Roman"/>
          <w:sz w:val="24"/>
          <w:szCs w:val="24"/>
          <w:lang w:val="en-US"/>
        </w:rPr>
        <w:t xml:space="preserve"> of 4.7 and 3.8 years </w:t>
      </w:r>
      <w:r w:rsidR="00E54FA0" w:rsidRPr="00FD64BE">
        <w:rPr>
          <w:rFonts w:ascii="Times New Roman" w:hAnsi="Times New Roman" w:cs="Times New Roman"/>
          <w:sz w:val="24"/>
          <w:szCs w:val="24"/>
          <w:lang w:val="en-US"/>
        </w:rPr>
        <w:t>were included</w:t>
      </w:r>
      <w:r w:rsidR="00943CBF" w:rsidRPr="00FD64BE">
        <w:rPr>
          <w:rFonts w:ascii="Times New Roman" w:hAnsi="Times New Roman" w:cs="Times New Roman"/>
          <w:sz w:val="24"/>
          <w:szCs w:val="24"/>
          <w:lang w:val="en-US"/>
        </w:rPr>
        <w:t xml:space="preserve"> </w:t>
      </w:r>
      <w:r w:rsidR="00641736" w:rsidRPr="00FD64BE">
        <w:rPr>
          <w:rFonts w:ascii="Times New Roman" w:hAnsi="Times New Roman" w:cs="Times New Roman"/>
          <w:sz w:val="24"/>
          <w:szCs w:val="24"/>
          <w:lang w:val="en-US"/>
        </w:rPr>
        <w:fldChar w:fldCharType="begin"/>
      </w:r>
      <w:r w:rsidR="00CD3309" w:rsidRPr="00FD64BE">
        <w:rPr>
          <w:rFonts w:ascii="Times New Roman" w:hAnsi="Times New Roman" w:cs="Times New Roman"/>
          <w:sz w:val="24"/>
          <w:szCs w:val="24"/>
          <w:lang w:val="en-US"/>
        </w:rPr>
        <w:instrText xml:space="preserve"> ADDIN ZOTERO_ITEM CSL_CITATION {"citationID":"XS81vQLK","properties":{"formattedCitation":"{\\rtf \\super 23,26\\nosupersub{}}","plainCitation":"23,26"},"citationItems":[{"id":840,"uris":["http://zotero.org/users/1092812/items/459VGU7W"],"uri":["http://zotero.org/users/1092812/items/459VGU7W"],"itemData":{"id":840,"type":"article-journal","title":"Association of early and late maternal smoking during pregnancy with offspring body mass index at 4 to 5 years of age","container-title":"Journal of Developmental Origins of Health and Disease","page":"485-492","volume":"6","issue":"06","source":"CrossRef","DOI":"10.1017/S2040174415007151","ISSN":"2040-1744, 2040-1752","language":"en","author":[{"family":"Grzeskowiak","given":"L. E."},{"family":"Hodyl","given":"N. A."},{"family":"Stark","given":"M. J."},{"family":"Morrison","given":"J. L."},{"family":"Clifton","given":"V. L."}],"issued":{"date-parts":[["2015",12]]}}},{"id":853,"uris":["http://zotero.org/users/1092812/items/GT6F4KA7"],"uri":["http://zotero.org/users/1092812/items/GT6F4KA7"],"itemData":{"id":853,"type":"article-journal","title":"Dose-response associations between maternal smoking during pregnancy and subsequent childhood obesity: effect modification by maternal race/ethnicity in a low-income US cohort","container-title":"American Journal of Epidemiology","page":"995-1007","volume":"168","issue":"9","source":"PubMed","abstract":"Studies suggest that children exposed to cigarette smoke in utero are at risk of becoming obese. Few researchers have evaluated the dose-response association between maternal smoking during pregnancy and childhood obesity or whether this association varies by maternal race/ethnicity. The authors obtained retrospective cohort data by linking records from the Pregnancy Nutrition Surveillance System and the Pediatric Nutrition Surveillance System on 155,411 low-income children born during 1995-2001 in 9 US states and 2 tribal nations. The authors examined maternal smoking status, duration of smoking, quantity of smoking, and both duration and quantity combined. Childhood obesity was based on a body mass index greater than or equal to the 95th percentile for sex and age, assessed at age 2-4 years. Maternal race/ethnicity modified the association between smoking during pregnancy and childhood obesity. Among non-Hispanic White mothers, both duration and quantity of smoking were positively associated with childhood obesity in a dose-response manner. Among non-Hispanic Black mothers, only heavy smoking was positively associated with childhood obesity. Among Hispanics, American Indians/Alaska Natives, and Asians/Pacific Islanders, smoking was not associated with childhood obesity. The inconsistent association between smoking during pregnancy and childhood obesity across race/ethnicity categories merits further investigation into potential explanations for this variation, which may include confounding, reporting bias, or unexplored biologic mechanisms.","DOI":"10.1093/aje/kwn223","ISSN":"1476-6256","note":"PMID: 18801886","shortTitle":"Dose-response associations between maternal smoking during pregnancy and subsequent childhood obesity","journalAbbreviation":"Am. J. Epidemiol.","language":"eng","author":[{"family":"Sharma","given":"Andrea J."},{"family":"Cogswell","given":"Mary E."},{"family":"Li","given":"Ruowei"}],"issued":{"date-parts":[["2008",11,1]]}}}],"schema":"https://github.com/citation-style-language/schema/raw/master/csl-citation.json"} </w:instrText>
      </w:r>
      <w:r w:rsidR="00641736" w:rsidRPr="00FD64BE">
        <w:rPr>
          <w:rFonts w:ascii="Times New Roman" w:hAnsi="Times New Roman" w:cs="Times New Roman"/>
          <w:sz w:val="24"/>
          <w:szCs w:val="24"/>
          <w:lang w:val="en-US"/>
        </w:rPr>
        <w:fldChar w:fldCharType="separate"/>
      </w:r>
      <w:r w:rsidR="00BC3FD8" w:rsidRPr="00FD64BE">
        <w:rPr>
          <w:rFonts w:ascii="Times New Roman" w:hAnsi="Times New Roman" w:cs="Times New Roman"/>
          <w:sz w:val="24"/>
          <w:szCs w:val="24"/>
          <w:vertAlign w:val="superscript"/>
          <w:lang w:val="en-US"/>
        </w:rPr>
        <w:t>23,26</w:t>
      </w:r>
      <w:r w:rsidR="00641736" w:rsidRPr="00FD64BE">
        <w:rPr>
          <w:rFonts w:ascii="Times New Roman" w:hAnsi="Times New Roman" w:cs="Times New Roman"/>
          <w:sz w:val="24"/>
          <w:szCs w:val="24"/>
          <w:lang w:val="en-US"/>
        </w:rPr>
        <w:fldChar w:fldCharType="end"/>
      </w:r>
      <w:r w:rsidR="00943CBF" w:rsidRPr="00FD64BE">
        <w:rPr>
          <w:rFonts w:ascii="Times New Roman" w:hAnsi="Times New Roman" w:cs="Times New Roman"/>
          <w:sz w:val="24"/>
          <w:szCs w:val="24"/>
          <w:lang w:val="en-US"/>
        </w:rPr>
        <w:t>.</w:t>
      </w:r>
      <w:r w:rsidR="00EB6E4E" w:rsidRPr="00FD64BE">
        <w:rPr>
          <w:rFonts w:ascii="Times New Roman" w:hAnsi="Times New Roman" w:cs="Times New Roman"/>
          <w:sz w:val="24"/>
          <w:szCs w:val="24"/>
          <w:lang w:val="en-US"/>
        </w:rPr>
        <w:t xml:space="preserve"> </w:t>
      </w:r>
      <w:r w:rsidR="00DD3C38" w:rsidRPr="00FD64BE">
        <w:rPr>
          <w:rFonts w:ascii="Times New Roman" w:hAnsi="Times New Roman" w:cs="Times New Roman"/>
          <w:sz w:val="24"/>
          <w:szCs w:val="24"/>
          <w:lang w:val="en-US"/>
        </w:rPr>
        <w:t>Thirteen</w:t>
      </w:r>
      <w:r w:rsidR="00EB6E4E" w:rsidRPr="00FD64BE">
        <w:rPr>
          <w:rFonts w:ascii="Times New Roman" w:hAnsi="Times New Roman" w:cs="Times New Roman"/>
          <w:sz w:val="24"/>
          <w:szCs w:val="24"/>
          <w:lang w:val="en-US"/>
        </w:rPr>
        <w:t xml:space="preserve"> of </w:t>
      </w:r>
      <w:r w:rsidR="00EE75F1" w:rsidRPr="00FD64BE">
        <w:rPr>
          <w:rFonts w:ascii="Times New Roman" w:hAnsi="Times New Roman" w:cs="Times New Roman"/>
          <w:sz w:val="24"/>
          <w:szCs w:val="24"/>
          <w:lang w:val="en-US"/>
        </w:rPr>
        <w:t xml:space="preserve">the </w:t>
      </w:r>
      <w:r w:rsidR="00EB6E4E" w:rsidRPr="00FD64BE">
        <w:rPr>
          <w:rFonts w:ascii="Times New Roman" w:hAnsi="Times New Roman" w:cs="Times New Roman"/>
          <w:sz w:val="24"/>
          <w:szCs w:val="24"/>
          <w:lang w:val="en-US"/>
        </w:rPr>
        <w:t xml:space="preserve">16 studies </w:t>
      </w:r>
      <w:r w:rsidR="00DD3C38" w:rsidRPr="00FD64BE">
        <w:rPr>
          <w:rFonts w:ascii="Times New Roman" w:hAnsi="Times New Roman" w:cs="Times New Roman"/>
          <w:sz w:val="24"/>
          <w:szCs w:val="24"/>
          <w:lang w:val="en-US"/>
        </w:rPr>
        <w:t>provided</w:t>
      </w:r>
      <w:r w:rsidR="00475A20" w:rsidRPr="00FD64BE">
        <w:rPr>
          <w:rFonts w:ascii="Times New Roman" w:hAnsi="Times New Roman" w:cs="Times New Roman"/>
          <w:sz w:val="24"/>
          <w:szCs w:val="24"/>
          <w:lang w:val="en-US"/>
        </w:rPr>
        <w:t xml:space="preserve"> information on</w:t>
      </w:r>
      <w:r w:rsidR="00B95E9B" w:rsidRPr="00FD64BE">
        <w:rPr>
          <w:rFonts w:ascii="Times New Roman" w:hAnsi="Times New Roman" w:cs="Times New Roman"/>
          <w:sz w:val="24"/>
          <w:szCs w:val="24"/>
          <w:lang w:val="en-US"/>
        </w:rPr>
        <w:t xml:space="preserve"> </w:t>
      </w:r>
      <w:r w:rsidR="00AB7B9A" w:rsidRPr="00FD64BE">
        <w:rPr>
          <w:rFonts w:ascii="Times New Roman" w:hAnsi="Times New Roman" w:cs="Times New Roman"/>
          <w:sz w:val="24"/>
          <w:szCs w:val="24"/>
          <w:lang w:val="en-US"/>
        </w:rPr>
        <w:t xml:space="preserve">the precise </w:t>
      </w:r>
      <w:r w:rsidR="00B95E9B" w:rsidRPr="00FD64BE">
        <w:rPr>
          <w:rFonts w:ascii="Times New Roman" w:hAnsi="Times New Roman" w:cs="Times New Roman"/>
          <w:sz w:val="24"/>
          <w:szCs w:val="24"/>
          <w:lang w:val="en-US"/>
        </w:rPr>
        <w:t xml:space="preserve">number of </w:t>
      </w:r>
      <w:r w:rsidR="00EE75F1" w:rsidRPr="00FD64BE">
        <w:rPr>
          <w:rFonts w:ascii="Times New Roman" w:hAnsi="Times New Roman" w:cs="Times New Roman"/>
          <w:sz w:val="24"/>
          <w:szCs w:val="24"/>
          <w:lang w:val="en-US"/>
        </w:rPr>
        <w:t xml:space="preserve">maternal </w:t>
      </w:r>
      <w:r w:rsidR="00B95E9B" w:rsidRPr="00FD64BE">
        <w:rPr>
          <w:rFonts w:ascii="Times New Roman" w:hAnsi="Times New Roman" w:cs="Times New Roman"/>
          <w:sz w:val="24"/>
          <w:szCs w:val="24"/>
          <w:lang w:val="en-US"/>
        </w:rPr>
        <w:lastRenderedPageBreak/>
        <w:t>cigarettes</w:t>
      </w:r>
      <w:r w:rsidR="00475A20" w:rsidRPr="00FD64BE">
        <w:rPr>
          <w:rFonts w:ascii="Times New Roman" w:hAnsi="Times New Roman" w:cs="Times New Roman"/>
          <w:sz w:val="24"/>
          <w:szCs w:val="24"/>
          <w:lang w:val="en-US"/>
        </w:rPr>
        <w:t xml:space="preserve"> smoked</w:t>
      </w:r>
      <w:r w:rsidR="00DD3C38" w:rsidRPr="00FD64BE">
        <w:rPr>
          <w:rFonts w:ascii="Times New Roman" w:hAnsi="Times New Roman" w:cs="Times New Roman"/>
          <w:sz w:val="24"/>
          <w:szCs w:val="24"/>
          <w:lang w:val="en-US"/>
        </w:rPr>
        <w:t>. F</w:t>
      </w:r>
      <w:r w:rsidR="00B95E9B" w:rsidRPr="00FD64BE">
        <w:rPr>
          <w:rFonts w:ascii="Times New Roman" w:hAnsi="Times New Roman" w:cs="Times New Roman"/>
          <w:sz w:val="24"/>
          <w:szCs w:val="24"/>
          <w:lang w:val="en-US"/>
        </w:rPr>
        <w:t>or the remaining studies with interval cens</w:t>
      </w:r>
      <w:r w:rsidR="00062CAF" w:rsidRPr="00FD64BE">
        <w:rPr>
          <w:rFonts w:ascii="Times New Roman" w:hAnsi="Times New Roman" w:cs="Times New Roman"/>
          <w:sz w:val="24"/>
          <w:szCs w:val="24"/>
          <w:lang w:val="en-US"/>
        </w:rPr>
        <w:t>o</w:t>
      </w:r>
      <w:r w:rsidR="00B95E9B" w:rsidRPr="00FD64BE">
        <w:rPr>
          <w:rFonts w:ascii="Times New Roman" w:hAnsi="Times New Roman" w:cs="Times New Roman"/>
          <w:sz w:val="24"/>
          <w:szCs w:val="24"/>
          <w:lang w:val="en-US"/>
        </w:rPr>
        <w:t>red data (</w:t>
      </w:r>
      <w:r w:rsidR="00475A20" w:rsidRPr="00FD64BE">
        <w:rPr>
          <w:rFonts w:ascii="Times New Roman" w:hAnsi="Times New Roman" w:cs="Times New Roman"/>
          <w:sz w:val="24"/>
          <w:szCs w:val="24"/>
          <w:lang w:val="en-US"/>
        </w:rPr>
        <w:t>with</w:t>
      </w:r>
      <w:r w:rsidR="00631D4B" w:rsidRPr="00FD64BE">
        <w:rPr>
          <w:rFonts w:ascii="Times New Roman" w:hAnsi="Times New Roman" w:cs="Times New Roman"/>
          <w:sz w:val="24"/>
          <w:szCs w:val="24"/>
          <w:lang w:val="en-US"/>
        </w:rPr>
        <w:t xml:space="preserve"> </w:t>
      </w:r>
      <w:r w:rsidR="00EB5E0A" w:rsidRPr="00FD64BE">
        <w:rPr>
          <w:rFonts w:ascii="Times New Roman" w:hAnsi="Times New Roman" w:cs="Times New Roman"/>
          <w:sz w:val="24"/>
          <w:szCs w:val="24"/>
          <w:lang w:val="en-US"/>
        </w:rPr>
        <w:t>assessments in 4-5</w:t>
      </w:r>
      <w:r w:rsidR="00B95E9B" w:rsidRPr="00FD64BE">
        <w:rPr>
          <w:rFonts w:ascii="Times New Roman" w:hAnsi="Times New Roman" w:cs="Times New Roman"/>
          <w:sz w:val="24"/>
          <w:szCs w:val="24"/>
          <w:lang w:val="en-US"/>
        </w:rPr>
        <w:t xml:space="preserve"> </w:t>
      </w:r>
      <w:r w:rsidR="00AB7B9A" w:rsidRPr="00FD64BE">
        <w:rPr>
          <w:rFonts w:ascii="Times New Roman" w:hAnsi="Times New Roman" w:cs="Times New Roman"/>
          <w:sz w:val="24"/>
          <w:szCs w:val="24"/>
          <w:lang w:val="en-US"/>
        </w:rPr>
        <w:t xml:space="preserve">dose </w:t>
      </w:r>
      <w:r w:rsidR="00B95E9B" w:rsidRPr="00FD64BE">
        <w:rPr>
          <w:rFonts w:ascii="Times New Roman" w:hAnsi="Times New Roman" w:cs="Times New Roman"/>
          <w:sz w:val="24"/>
          <w:szCs w:val="24"/>
          <w:lang w:val="en-US"/>
        </w:rPr>
        <w:t>categories)</w:t>
      </w:r>
      <w:r w:rsidR="00943CBF" w:rsidRPr="00FD64BE">
        <w:rPr>
          <w:rFonts w:ascii="Times New Roman" w:hAnsi="Times New Roman" w:cs="Times New Roman"/>
          <w:sz w:val="24"/>
          <w:szCs w:val="24"/>
          <w:lang w:val="en-US"/>
        </w:rPr>
        <w:t xml:space="preserve"> </w:t>
      </w:r>
      <w:r w:rsidR="00BD2954" w:rsidRPr="00FD64BE">
        <w:rPr>
          <w:rFonts w:ascii="Times New Roman" w:hAnsi="Times New Roman" w:cs="Times New Roman"/>
          <w:sz w:val="24"/>
          <w:szCs w:val="24"/>
          <w:lang w:val="en-US"/>
        </w:rPr>
        <w:fldChar w:fldCharType="begin"/>
      </w:r>
      <w:r w:rsidR="008F3237" w:rsidRPr="00FD64BE">
        <w:rPr>
          <w:rFonts w:ascii="Times New Roman" w:hAnsi="Times New Roman" w:cs="Times New Roman"/>
          <w:sz w:val="24"/>
          <w:szCs w:val="24"/>
          <w:lang w:val="en-US"/>
        </w:rPr>
        <w:instrText xml:space="preserve"> ADDIN ZOTERO_ITEM CSL_CITATION {"citationID":"TKh3XQFl","properties":{"formattedCitation":"{\\rtf \\super 28,46,52\\nosupersub{}}","plainCitation":"28,46,52"},"citationItems":[{"id":1050,"uris":["http://zotero.org/users/1092812/items/F5CWQZZG"],"uri":["http://zotero.org/users/1092812/items/F5CWQZZG"],"itemData":{"id":1050,"type":"article-journal","title":"Parental smoking and childhood obesity--is maternal smoking in pregnancy the critical exposure?","container-title":"Int J Epidemiol","page":"210-6","volume":"37","issue":"1","archive_location":"18056122","abstract":"BACKGROUND: The concept of priming of childhood obesity by prenatal exposure to maternal smoking is based on a number of consistent studies. A recent paper found similar associations between paternal smoking and childhood obesity, questioning the presumed causal effect attributed to the prenatal exposure. Is the relation to paternal smoking consistent? Does it explain the effect of maternal smoking before or in pregnancy? METHODS: Data from a cross sectional study on 5899 children in the setting of the 2005 school entrance health examinations in Bavaria were analysed. Associations between paternal smoking or maternal smoking before or in pregnancy and childhood obesity were assessed with adjustment for potential confounders. RESULTS: The children's mean age was 5.8 years. The unadjusted odds ratio for obesity and paternal smoking was 2.0 (95% CI: 1.5, 2.6) and similar to that for maternal smoking before or in pregnancy with 2.3 (95% CI: 1.8, 3.1). After adjustment for a number of potential confounders and paternal smoking at interview the odds ratio for maternal smoking before or in pregnancy and childhood obesity was 1.9 (95% CI: 1.3, 2.7). There was no evidence for interaction between paternal smoking and maternal smoking before or in pregnancy (P = 0.38). CONCLUSIONS: Although of similar magnitude, the association of paternal smoking could only partially explain the effect of maternal smoking before or in pregnancy on childhood obesity. Whether this persistent association reflects residual confounding or causality is unclear.","DOI":"10.1093/ije/dym239","ISSN":"1464-3685 (Electronic) 0300-5771 (Linking)","shortTitle":"Parental smoking and childhood obesity--is maternal smoking in pregnancy the critical exposure?","journalAbbreviation":"International journal of epidemiology","author":[{"family":"Kries","given":"R.","non-dropping-particle":"von"},{"family":"Bolte","given":"G."},{"family":"Baghi","given":"L."},{"family":"Toschke","given":"A. M."},{"family":"Group","given":"G. M. E. Study"}],"issued":{"date-parts":[["2008",2]]}}},{"id":847,"uris":["http://zotero.org/users/1092812/items/UXQQ4MAQ"],"uri":["http://zotero.org/users/1092812/items/UXQQ4MAQ"],"itemData":{"id":847,"type":"article-journal","title":"Maternal smoking during pregnancy, growth, and bone mass in prepubertal children","container-title":"Journal of Bone and Mineral Research: The Official Journal of the American Society for Bone and Mineral Research","page":"146-151","volume":"14","issue":"1","source":"PubMed","abstract":"There have been no studies of smoking during pregnancy and bone mineralization in children. The objective of this population-based longitudinal study was to determine whether maternal smoking during pregnancy is associated with bone mass and other growth variables in prepubertal children. We studied 330 8-year-old male and female children representing 47% of those who originally took part in a study of risk factors for Sudden Infant Death Syndrome in 1988. The main outcome measures were bone mineral density measured by a Hologic QDR2000 densitometer: birth weight, placental weight, height, and weight. Maternal smoking during pregnancy was associated with deficits in growth with these children having lower height (-1.53 cm, 95% confidence interval [CI] -3.03 to -0.03) and a trend to lower weight (-1.35 kg, 95% CI -2.75 to 0.11) at age 8. Furthermore, there was a disproportionate deficit in bone mass such that those children whose mothers smoked during pregnancy had lower size adjusted bone mass at the lumbar spine (-0.019 g/cm2, 95% CI -0.033 to -0.005) and femoral neck (-0.018 g/cm2, 95%CI -0.034 to -0.002) but not total body (-0.005 g/cm2, 95% CI -0.015 to 0.005). This association was only present for children born at term. Mothers who smoked during pregnancy also had lower placental weight (- 56 g, 95% CI -95 to -17), and further adjustment for placental weight led to nonsignificant results for smoking with both growth and bone parameters, suggesting that these associations may be mediated through placental size and function. Maternal smoking habit in 1996 was not significantly associated with bone mass at any site. In conclusion, this study has demonstrated a long-term negative association between maternal smoking during pregnancy and both growth and bone mass in children born at term, and suggests that the timing of exposure rather than the dose or duration is critical. If these associations are present in other populations and they persist until the attainment of peak bone mass, then our findings suggest that osteoporosis prevention programs should start very early in the life cycle.","DOI":"10.1359/jbmr.1999.14.1.146","ISSN":"0884-0431","note":"PMID: 9893077","journalAbbreviation":"J. Bone Miner. Res.","language":"eng","author":[{"family":"Jones","given":"G."},{"family":"Riley","given":"M."},{"family":"Dwyer","given":"T."}],"issued":{"date-parts":[["1999",1]]}}},{"id":865,"uris":["http://zotero.org/users/1092812/items/6QMJ22VI"],"uri":["http://zotero.org/users/1092812/items/6QMJ22VI"],"itemData":{"id":865,"type":"article-journal","title":"Associations of maternal prenatal smoking with child adiposity and blood pressure","container-title":"Obesity Research","page":"2021-2028","volume":"13","issue":"11","source":"PubMed","abstract":"OBJECTIVE: To examine the extent to which maternal prenatal smoking is associated with adiposity, central adiposity, and blood pressure in 3-year-old children.\nRESEARCH METHODS AND PROCEDURES: We studied 746 mother-child pairs in Project Viva, a prospective cohort study, and categorized mothers as never, early pregnancy, or former smokers. Main outcome measures were overweight (BMI for age and sex &gt; 85th percentile), BMI z-score, sum of subscapular (SS) and triceps (TR) skinfolds, SS:TR skinfold ratio, and systolic blood pressure (SBP).\nRESULTS: One hundred sixty-one (22%) mothers quit smoking before pregnancy, 71 (10%) smoked in early pregnancy, and 514 (69%) never smoked. At age 3 years, 204 (27%) children were overweight. On multivariable analysis, compared with children of never smokers, children of early pregnancy smokers had an elevated risk for overweight [odds ratio (OR), 2.2; 95% confidence interval (CI), 1.2, 3.9] and higher BMI z-score (0.30 units; 95% CI, 0.05, 0.55), SS + TR (2.0 mm; 95% CI, 0.9, 3.0), and SBP (2.4 mm Hg; 95% CI, -0.1, 4.9). Children of former smokers were not more overweight (BMI z-score, 0.02 units; 95% CI, -0.15, 0.19) but had higher SBP (1.5 mm Hg; 95% CI, -0.1, 3.2). We saw no relationship of smoking with central adiposity (SS:TR).\nDISCUSSION: Former and early pregnancy smokers had children with somewhat higher SBP, but only early pregnancy smokers had children who were more overweight. Mechanisms linking smoking with child adiposity and blood pressure may differ. A long-term impact of maternal smoking on offspring cardiovascular risk provides further reason to reduce smoking in women.","DOI":"10.1038/oby.2005.248","ISSN":"1071-7323","note":"PMID: 16339135\nPMCID: PMC1483219","journalAbbreviation":"Obes. Res.","language":"eng","author":[{"family":"Oken","given":"Emily"},{"family":"Huh","given":"Susanna Y."},{"family":"Taveras","given":"Elsie M."},{"family":"Rich-Edwards","given":"Janet W."},{"family":"Gillman","given":"Matthew W."}],"issued":{"date-parts":[["2005",11]]}}}],"schema":"https://github.com/citation-style-language/schema/raw/master/csl-citation.json"} </w:instrText>
      </w:r>
      <w:r w:rsidR="00BD2954" w:rsidRPr="00FD64BE">
        <w:rPr>
          <w:rFonts w:ascii="Times New Roman" w:hAnsi="Times New Roman" w:cs="Times New Roman"/>
          <w:sz w:val="24"/>
          <w:szCs w:val="24"/>
          <w:lang w:val="en-US"/>
        </w:rPr>
        <w:fldChar w:fldCharType="separate"/>
      </w:r>
      <w:r w:rsidR="008F3237" w:rsidRPr="00FD64BE">
        <w:rPr>
          <w:rFonts w:ascii="Times New Roman" w:hAnsi="Times New Roman" w:cs="Times New Roman"/>
          <w:sz w:val="24"/>
          <w:szCs w:val="24"/>
          <w:vertAlign w:val="superscript"/>
          <w:lang w:val="en-US"/>
        </w:rPr>
        <w:t>28,46,52</w:t>
      </w:r>
      <w:r w:rsidR="00BD2954" w:rsidRPr="00FD64BE">
        <w:rPr>
          <w:rFonts w:ascii="Times New Roman" w:hAnsi="Times New Roman" w:cs="Times New Roman"/>
          <w:sz w:val="24"/>
          <w:szCs w:val="24"/>
          <w:lang w:val="en-US"/>
        </w:rPr>
        <w:fldChar w:fldCharType="end"/>
      </w:r>
      <w:r w:rsidR="00B95E9B" w:rsidRPr="00FD64BE">
        <w:rPr>
          <w:rFonts w:ascii="Times New Roman" w:hAnsi="Times New Roman" w:cs="Times New Roman"/>
          <w:sz w:val="24"/>
          <w:szCs w:val="24"/>
          <w:lang w:val="en-US"/>
        </w:rPr>
        <w:t xml:space="preserve">  imputation was performed. Paternal smoking du</w:t>
      </w:r>
      <w:r w:rsidR="006A6713" w:rsidRPr="00FD64BE">
        <w:rPr>
          <w:rFonts w:ascii="Times New Roman" w:hAnsi="Times New Roman" w:cs="Times New Roman"/>
          <w:sz w:val="24"/>
          <w:szCs w:val="24"/>
          <w:lang w:val="en-US"/>
        </w:rPr>
        <w:t>ring pregnancy was assessed in eight</w:t>
      </w:r>
      <w:r w:rsidR="00B95E9B" w:rsidRPr="00FD64BE">
        <w:rPr>
          <w:rFonts w:ascii="Times New Roman" w:hAnsi="Times New Roman" w:cs="Times New Roman"/>
          <w:sz w:val="24"/>
          <w:szCs w:val="24"/>
          <w:lang w:val="en-US"/>
        </w:rPr>
        <w:t xml:space="preserve"> studies</w:t>
      </w:r>
      <w:r w:rsidR="00066EB3" w:rsidRPr="00FD64BE">
        <w:rPr>
          <w:rFonts w:ascii="Times New Roman" w:hAnsi="Times New Roman" w:cs="Times New Roman"/>
          <w:sz w:val="24"/>
          <w:szCs w:val="24"/>
          <w:lang w:val="en-US"/>
        </w:rPr>
        <w:t xml:space="preserve">. </w:t>
      </w:r>
      <w:r w:rsidR="00DD3C38" w:rsidRPr="00FD64BE">
        <w:rPr>
          <w:rFonts w:ascii="Times New Roman" w:hAnsi="Times New Roman" w:cs="Times New Roman"/>
          <w:sz w:val="24"/>
          <w:szCs w:val="24"/>
          <w:lang w:val="en-GB"/>
        </w:rPr>
        <w:t xml:space="preserve">Different definitions for small (and large) for gestational age </w:t>
      </w:r>
      <w:r w:rsidR="002F224C" w:rsidRPr="00FD64BE">
        <w:rPr>
          <w:rFonts w:ascii="Times New Roman" w:hAnsi="Times New Roman" w:cs="Times New Roman"/>
          <w:sz w:val="24"/>
          <w:szCs w:val="24"/>
          <w:lang w:val="en-GB"/>
        </w:rPr>
        <w:t xml:space="preserve">were </w:t>
      </w:r>
      <w:r w:rsidR="00DD3C38" w:rsidRPr="00FD64BE">
        <w:rPr>
          <w:rFonts w:ascii="Times New Roman" w:hAnsi="Times New Roman" w:cs="Times New Roman"/>
          <w:sz w:val="24"/>
          <w:szCs w:val="24"/>
          <w:lang w:val="en-GB"/>
        </w:rPr>
        <w:t xml:space="preserve">used across studies. </w:t>
      </w:r>
      <w:r w:rsidR="001E1D1A" w:rsidRPr="00FD64BE">
        <w:rPr>
          <w:rFonts w:ascii="Times New Roman" w:hAnsi="Times New Roman" w:cs="Times New Roman"/>
          <w:sz w:val="24"/>
          <w:szCs w:val="24"/>
          <w:lang w:val="en-GB"/>
        </w:rPr>
        <w:t xml:space="preserve">Most studies used </w:t>
      </w:r>
      <w:r w:rsidR="001E1D1A" w:rsidRPr="00FD64BE">
        <w:rPr>
          <w:rFonts w:ascii="Times New Roman" w:hAnsi="Times New Roman" w:cs="Times New Roman"/>
          <w:sz w:val="24"/>
          <w:szCs w:val="24"/>
          <w:lang w:val="en-US"/>
        </w:rPr>
        <w:t>country specific percentiles; t</w:t>
      </w:r>
      <w:r w:rsidR="00DD3C38" w:rsidRPr="00FD64BE">
        <w:rPr>
          <w:rFonts w:ascii="Times New Roman" w:hAnsi="Times New Roman" w:cs="Times New Roman"/>
          <w:sz w:val="24"/>
          <w:szCs w:val="24"/>
          <w:lang w:val="en-US"/>
        </w:rPr>
        <w:t>wo</w:t>
      </w:r>
      <w:r w:rsidR="00CB173A" w:rsidRPr="00FD64BE">
        <w:rPr>
          <w:rFonts w:ascii="Times New Roman" w:hAnsi="Times New Roman" w:cs="Times New Roman"/>
          <w:sz w:val="24"/>
          <w:szCs w:val="24"/>
          <w:lang w:val="en-US"/>
        </w:rPr>
        <w:t xml:space="preserve"> Brazil</w:t>
      </w:r>
      <w:r w:rsidR="00E54FA0" w:rsidRPr="00FD64BE">
        <w:rPr>
          <w:rFonts w:ascii="Times New Roman" w:hAnsi="Times New Roman" w:cs="Times New Roman"/>
          <w:sz w:val="24"/>
          <w:szCs w:val="24"/>
          <w:lang w:val="en-US"/>
        </w:rPr>
        <w:t>ian</w:t>
      </w:r>
      <w:r w:rsidR="00CB173A" w:rsidRPr="00FD64BE">
        <w:rPr>
          <w:rFonts w:ascii="Times New Roman" w:hAnsi="Times New Roman" w:cs="Times New Roman"/>
          <w:sz w:val="24"/>
          <w:szCs w:val="24"/>
          <w:lang w:val="en-US"/>
        </w:rPr>
        <w:t xml:space="preserve"> studies used the Williams </w:t>
      </w:r>
      <w:r w:rsidR="0024557A" w:rsidRPr="00FD64BE">
        <w:rPr>
          <w:rFonts w:ascii="Times New Roman" w:hAnsi="Times New Roman" w:cs="Times New Roman"/>
          <w:sz w:val="24"/>
          <w:szCs w:val="24"/>
          <w:lang w:val="en-US"/>
        </w:rPr>
        <w:t>percentiles</w:t>
      </w:r>
      <w:r w:rsidR="00943CBF" w:rsidRPr="00FD64BE">
        <w:rPr>
          <w:rFonts w:ascii="Times New Roman" w:hAnsi="Times New Roman" w:cs="Times New Roman"/>
          <w:sz w:val="24"/>
          <w:szCs w:val="24"/>
          <w:lang w:val="en-US"/>
        </w:rPr>
        <w:t xml:space="preserve"> </w:t>
      </w:r>
      <w:r w:rsidR="00CB173A" w:rsidRPr="00FD64BE">
        <w:rPr>
          <w:rFonts w:ascii="Times New Roman" w:hAnsi="Times New Roman" w:cs="Times New Roman"/>
          <w:sz w:val="24"/>
          <w:szCs w:val="24"/>
          <w:lang w:val="en-US"/>
        </w:rPr>
        <w:fldChar w:fldCharType="begin"/>
      </w:r>
      <w:r w:rsidR="008F3237" w:rsidRPr="00FD64BE">
        <w:rPr>
          <w:rFonts w:ascii="Times New Roman" w:hAnsi="Times New Roman" w:cs="Times New Roman"/>
          <w:sz w:val="24"/>
          <w:szCs w:val="24"/>
          <w:lang w:val="en-US"/>
        </w:rPr>
        <w:instrText xml:space="preserve"> ADDIN ZOTERO_ITEM CSL_CITATION {"citationID":"OMmGRjU5","properties":{"formattedCitation":"{\\rtf \\super 57\\nosupersub{}}","plainCitation":"57"},"citationItems":[{"id":1086,"uris":["http://zotero.org/users/1092812/items/K78STJWJ"],"uri":["http://zotero.org/users/1092812/items/K78STJWJ"],"itemData":{"id":1086,"type":"article-journal","title":"Intrauterine growth curves: intra- and international comparisons with different ethnic groups in California","container-title":"Preventive Medicine","page":"163-172","volume":"4","issue":"2","source":"PubMed","ISSN":"0091-7435","note":"PMID: 1153395","shortTitle":"Intrauterine growth curves","journalAbbreviation":"Prev Med","language":"eng","author":[{"family":"Williams","given":"R. L."}],"issued":{"date-parts":[["1975",6]]}}}],"schema":"https://github.com/citation-style-language/schema/raw/master/csl-citation.json"} </w:instrText>
      </w:r>
      <w:r w:rsidR="00CB173A" w:rsidRPr="00FD64BE">
        <w:rPr>
          <w:rFonts w:ascii="Times New Roman" w:hAnsi="Times New Roman" w:cs="Times New Roman"/>
          <w:sz w:val="24"/>
          <w:szCs w:val="24"/>
          <w:lang w:val="en-US"/>
        </w:rPr>
        <w:fldChar w:fldCharType="separate"/>
      </w:r>
      <w:r w:rsidR="008F3237" w:rsidRPr="00FD64BE">
        <w:rPr>
          <w:rFonts w:ascii="Times New Roman" w:hAnsi="Times New Roman" w:cs="Times New Roman"/>
          <w:sz w:val="24"/>
          <w:szCs w:val="24"/>
          <w:vertAlign w:val="superscript"/>
          <w:lang w:val="en-US"/>
        </w:rPr>
        <w:t>57</w:t>
      </w:r>
      <w:r w:rsidR="00CB173A" w:rsidRPr="00FD64BE">
        <w:rPr>
          <w:rFonts w:ascii="Times New Roman" w:hAnsi="Times New Roman" w:cs="Times New Roman"/>
          <w:sz w:val="24"/>
          <w:szCs w:val="24"/>
          <w:lang w:val="en-US"/>
        </w:rPr>
        <w:fldChar w:fldCharType="end"/>
      </w:r>
      <w:r w:rsidR="00C5640F" w:rsidRPr="00FD64BE">
        <w:rPr>
          <w:rFonts w:ascii="Times New Roman" w:hAnsi="Times New Roman" w:cs="Times New Roman"/>
          <w:sz w:val="24"/>
          <w:szCs w:val="24"/>
          <w:lang w:val="en-US"/>
        </w:rPr>
        <w:t xml:space="preserve"> </w:t>
      </w:r>
      <w:r w:rsidR="00DD3C38" w:rsidRPr="00FD64BE">
        <w:rPr>
          <w:rFonts w:ascii="Times New Roman" w:hAnsi="Times New Roman" w:cs="Times New Roman"/>
          <w:sz w:val="24"/>
          <w:szCs w:val="24"/>
          <w:lang w:val="en-US"/>
        </w:rPr>
        <w:t>to define sm</w:t>
      </w:r>
      <w:r w:rsidR="001E1D1A" w:rsidRPr="00FD64BE">
        <w:rPr>
          <w:rFonts w:ascii="Times New Roman" w:hAnsi="Times New Roman" w:cs="Times New Roman"/>
          <w:sz w:val="24"/>
          <w:szCs w:val="24"/>
          <w:lang w:val="en-US"/>
        </w:rPr>
        <w:t>all (large) for gestational age</w:t>
      </w:r>
      <w:r w:rsidR="00DD3C38" w:rsidRPr="00FD64BE">
        <w:rPr>
          <w:rFonts w:ascii="Times New Roman" w:hAnsi="Times New Roman" w:cs="Times New Roman"/>
          <w:sz w:val="24"/>
          <w:szCs w:val="24"/>
          <w:lang w:val="en-US"/>
        </w:rPr>
        <w:t>. Another</w:t>
      </w:r>
      <w:r w:rsidR="00FB6B07" w:rsidRPr="00FD64BE">
        <w:rPr>
          <w:rFonts w:ascii="Times New Roman" w:hAnsi="Times New Roman" w:cs="Times New Roman"/>
          <w:sz w:val="24"/>
          <w:szCs w:val="24"/>
          <w:lang w:val="en-US"/>
        </w:rPr>
        <w:t xml:space="preserve"> study </w:t>
      </w:r>
      <w:r w:rsidR="00DD3C38" w:rsidRPr="00FD64BE">
        <w:rPr>
          <w:rFonts w:ascii="Times New Roman" w:hAnsi="Times New Roman" w:cs="Times New Roman"/>
          <w:sz w:val="24"/>
          <w:szCs w:val="24"/>
          <w:lang w:val="en-US"/>
        </w:rPr>
        <w:t xml:space="preserve">used </w:t>
      </w:r>
      <w:r w:rsidR="00FB6B07" w:rsidRPr="00FD64BE">
        <w:rPr>
          <w:rFonts w:ascii="Times New Roman" w:hAnsi="Times New Roman" w:cs="Times New Roman"/>
          <w:sz w:val="24"/>
          <w:szCs w:val="24"/>
          <w:lang w:val="en-US"/>
        </w:rPr>
        <w:t>population specific percentiles (10</w:t>
      </w:r>
      <w:r w:rsidR="00FB6B07" w:rsidRPr="00FD64BE">
        <w:rPr>
          <w:rFonts w:ascii="Times New Roman" w:hAnsi="Times New Roman" w:cs="Times New Roman"/>
          <w:sz w:val="24"/>
          <w:szCs w:val="24"/>
          <w:vertAlign w:val="superscript"/>
          <w:lang w:val="en-US"/>
        </w:rPr>
        <w:t>th</w:t>
      </w:r>
      <w:r w:rsidR="00FB6B07" w:rsidRPr="00FD64BE">
        <w:rPr>
          <w:rFonts w:ascii="Times New Roman" w:hAnsi="Times New Roman" w:cs="Times New Roman"/>
          <w:sz w:val="24"/>
          <w:szCs w:val="24"/>
          <w:lang w:val="en-US"/>
        </w:rPr>
        <w:t xml:space="preserve"> and 90</w:t>
      </w:r>
      <w:r w:rsidR="00FB6B07" w:rsidRPr="00FD64BE">
        <w:rPr>
          <w:rFonts w:ascii="Times New Roman" w:hAnsi="Times New Roman" w:cs="Times New Roman"/>
          <w:sz w:val="24"/>
          <w:szCs w:val="24"/>
          <w:vertAlign w:val="superscript"/>
          <w:lang w:val="en-US"/>
        </w:rPr>
        <w:t>th</w:t>
      </w:r>
      <w:r w:rsidR="00FB6B07" w:rsidRPr="00FD64BE">
        <w:rPr>
          <w:rFonts w:ascii="Times New Roman" w:hAnsi="Times New Roman" w:cs="Times New Roman"/>
          <w:sz w:val="24"/>
          <w:szCs w:val="24"/>
          <w:lang w:val="en-US"/>
        </w:rPr>
        <w:t>)</w:t>
      </w:r>
      <w:r w:rsidR="00CB173A" w:rsidRPr="00FD64BE">
        <w:rPr>
          <w:rFonts w:ascii="Times New Roman" w:hAnsi="Times New Roman" w:cs="Times New Roman"/>
          <w:sz w:val="24"/>
          <w:szCs w:val="24"/>
          <w:lang w:val="en-US"/>
        </w:rPr>
        <w:t xml:space="preserve"> </w:t>
      </w:r>
      <w:r w:rsidR="00FB6B07" w:rsidRPr="00FD64BE">
        <w:rPr>
          <w:rFonts w:ascii="Times New Roman" w:hAnsi="Times New Roman" w:cs="Times New Roman"/>
          <w:sz w:val="24"/>
          <w:szCs w:val="24"/>
          <w:lang w:val="en-US"/>
        </w:rPr>
        <w:t>defined as cut-off point</w:t>
      </w:r>
      <w:r w:rsidR="00943CBF" w:rsidRPr="00FD64BE">
        <w:rPr>
          <w:rFonts w:ascii="Times New Roman" w:hAnsi="Times New Roman" w:cs="Times New Roman"/>
          <w:sz w:val="24"/>
          <w:szCs w:val="24"/>
          <w:lang w:val="en-US"/>
        </w:rPr>
        <w:t xml:space="preserve">s </w:t>
      </w:r>
      <w:r w:rsidR="00FB6B07" w:rsidRPr="00FD64BE">
        <w:rPr>
          <w:rFonts w:ascii="Times New Roman" w:hAnsi="Times New Roman" w:cs="Times New Roman"/>
          <w:sz w:val="24"/>
          <w:szCs w:val="24"/>
          <w:lang w:val="en-US"/>
        </w:rPr>
        <w:fldChar w:fldCharType="begin"/>
      </w:r>
      <w:r w:rsidR="00CD3309" w:rsidRPr="00FD64BE">
        <w:rPr>
          <w:rFonts w:ascii="Times New Roman" w:hAnsi="Times New Roman" w:cs="Times New Roman"/>
          <w:sz w:val="24"/>
          <w:szCs w:val="24"/>
          <w:lang w:val="en-US"/>
        </w:rPr>
        <w:instrText xml:space="preserve"> ADDIN ZOTERO_ITEM CSL_CITATION {"citationID":"Sev7WdJb","properties":{"formattedCitation":"{\\rtf \\super 22\\nosupersub{}}","plainCitation":"22"},"citationItems":[{"id":869,"uris":["http://zotero.org/users/1092812/items/9T6Z2Q3S"],"uri":["http://zotero.org/users/1092812/items/9T6Z2Q3S"],"itemData":{"id":869,"type":"article-journal","title":"Risk of childhood overweight after exposure to tobacco smoking in prenatal and early postnatal life","container-title":"PloS One","page":"e109184","volume":"9","issue":"10","source":"PubMed","abstract":"OBJECTIVE: To investigate the association between exposure to mothers smoking during prenatal and early postnatal life and risk of overweight at age 7 years, while taking birth weight into account.\nMETHODS: From the Danish National Birth Cohort a total of 32,747 families were identified with available information on maternal smoking status in child's pre- and postnatal life and child's birth weight, and weight and height at age 7 years. Outcome was overweight according to the International Obesity Task Force gender and age specific body mass index. Smoking exposure was categorized into four groups: no exposure (n = 25,076); exposure only during pregnancy (n = 3,343); exposure only postnatally (n = 140); and exposure during pregnancy and postnatally (n = 4,188). Risk of overweight according to smoking status as well as dose-response relationships were estimated by crude and adjusted odds ratios using logistic regression models.\nRESULTS: Exposure to smoking only during pregnancy, or both during pregnancy and postnatally were both significantly associated with overweight at 7 years of age (OR: 1.31, 95% CI: 1.15-1.48, and OR: 1.76, 95% CI: 1.58-1.97, respectively). Analyses excluding children with low birth weight (&lt;2,500 gram) revealed similar results. A significant prenatal dose-response relationship was found. Per one additional cigarette smoked per day an increase in risk of overweight was observed (OR: 1.02, 95% CI: 1.01-1.03). When adjusting for quantity of smoking during pregnancy, prolonged exposure after birth further increased the risk of later overweight in the children (OR 1.28, 95% CI:1.09-1.50) compared with exposure only in the prenatal period.\nCONCLUSIONS: Mother's perinatal smoking increased child's OR of overweight at age 7 years irrespective of birth weight, and with higher OR if exposed both during pregnancy and in early postnatal life. Clear dose-response relationships were observed, which emphasizes the need for prevention of any tobacco exposure of infants.","DOI":"10.1371/journal.pone.0109184","ISSN":"1932-6203","note":"PMID: 25310824\nPMCID: PMC4195647","journalAbbreviation":"PLoS ONE","language":"eng","author":[{"family":"Møller","given":"Susanne Eifer"},{"family":"Ajslev","given":"Teresa Adeltoft"},{"family":"Andersen","given":"Camilla Schou"},{"family":"Dalgård","given":"Christine"},{"family":"Sørensen","given":"Thorkild I. A."}],"issued":{"date-parts":[["2014"]]}}}],"schema":"https://github.com/citation-style-language/schema/raw/master/csl-citation.json"} </w:instrText>
      </w:r>
      <w:r w:rsidR="00FB6B07" w:rsidRPr="00FD64BE">
        <w:rPr>
          <w:rFonts w:ascii="Times New Roman" w:hAnsi="Times New Roman" w:cs="Times New Roman"/>
          <w:sz w:val="24"/>
          <w:szCs w:val="24"/>
          <w:lang w:val="en-US"/>
        </w:rPr>
        <w:fldChar w:fldCharType="separate"/>
      </w:r>
      <w:r w:rsidR="00BC3FD8" w:rsidRPr="00FD64BE">
        <w:rPr>
          <w:rFonts w:ascii="Times New Roman" w:hAnsi="Times New Roman" w:cs="Times New Roman"/>
          <w:sz w:val="24"/>
          <w:szCs w:val="24"/>
          <w:vertAlign w:val="superscript"/>
        </w:rPr>
        <w:t>22</w:t>
      </w:r>
      <w:r w:rsidR="00FB6B07" w:rsidRPr="00FD64BE">
        <w:rPr>
          <w:rFonts w:ascii="Times New Roman" w:hAnsi="Times New Roman" w:cs="Times New Roman"/>
          <w:sz w:val="24"/>
          <w:szCs w:val="24"/>
          <w:lang w:val="en-US"/>
        </w:rPr>
        <w:fldChar w:fldCharType="end"/>
      </w:r>
      <w:r w:rsidR="00943CBF" w:rsidRPr="00FD64BE">
        <w:rPr>
          <w:rFonts w:ascii="Times New Roman" w:hAnsi="Times New Roman" w:cs="Times New Roman"/>
          <w:sz w:val="24"/>
          <w:szCs w:val="24"/>
          <w:lang w:val="en-US"/>
        </w:rPr>
        <w:t>,</w:t>
      </w:r>
      <w:r w:rsidR="00E54FA0" w:rsidRPr="00FD64BE">
        <w:rPr>
          <w:rFonts w:ascii="Times New Roman" w:hAnsi="Times New Roman" w:cs="Times New Roman"/>
          <w:sz w:val="24"/>
          <w:szCs w:val="24"/>
          <w:lang w:val="en-US"/>
        </w:rPr>
        <w:t xml:space="preserve"> </w:t>
      </w:r>
      <w:r w:rsidR="00DD3C38" w:rsidRPr="00FD64BE">
        <w:rPr>
          <w:rFonts w:ascii="Times New Roman" w:hAnsi="Times New Roman" w:cs="Times New Roman"/>
          <w:sz w:val="24"/>
          <w:szCs w:val="24"/>
          <w:lang w:val="en-US"/>
        </w:rPr>
        <w:t>whereas</w:t>
      </w:r>
      <w:r w:rsidR="00FB6B07" w:rsidRPr="00FD64BE">
        <w:rPr>
          <w:rFonts w:ascii="Times New Roman" w:hAnsi="Times New Roman" w:cs="Times New Roman"/>
          <w:sz w:val="24"/>
          <w:szCs w:val="24"/>
          <w:lang w:val="en-US"/>
        </w:rPr>
        <w:t xml:space="preserve"> tw</w:t>
      </w:r>
      <w:r w:rsidR="00943CBF" w:rsidRPr="00FD64BE">
        <w:rPr>
          <w:rFonts w:ascii="Times New Roman" w:hAnsi="Times New Roman" w:cs="Times New Roman"/>
          <w:sz w:val="24"/>
          <w:szCs w:val="24"/>
          <w:lang w:val="en-US"/>
        </w:rPr>
        <w:t xml:space="preserve">o studies used a web-calculator </w:t>
      </w:r>
      <w:r w:rsidR="00FB6B07" w:rsidRPr="00FD64BE">
        <w:rPr>
          <w:rFonts w:ascii="Times New Roman" w:hAnsi="Times New Roman" w:cs="Times New Roman"/>
          <w:sz w:val="24"/>
          <w:szCs w:val="24"/>
          <w:lang w:val="en-US"/>
        </w:rPr>
        <w:fldChar w:fldCharType="begin"/>
      </w:r>
      <w:r w:rsidR="00CD3309" w:rsidRPr="00FD64BE">
        <w:rPr>
          <w:rFonts w:ascii="Times New Roman" w:hAnsi="Times New Roman" w:cs="Times New Roman"/>
          <w:sz w:val="24"/>
          <w:szCs w:val="24"/>
          <w:lang w:val="en-US"/>
        </w:rPr>
        <w:instrText xml:space="preserve"> ADDIN ZOTERO_ITEM CSL_CITATION {"citationID":"Bufar08y","properties":{"formattedCitation":"{\\rtf \\super 23,25\\nosupersub{}}","plainCitation":"23,25"},"citationItems":[{"id":849,"uris":["http://zotero.org/users/1092812/items/GK4FIEKR"],"uri":["http://zotero.org/users/1092812/items/GK4FIEKR"],"itemData":{"id":849,"type":"article-journal","title":"Dose response association of pregnancy cigarette smoke exposure, childhood stature, overweight and obesity","container-title":"European Journal of Public Health","page":"286-291","volume":"21","issue":"3","source":"PubMed","abstract":"BACKGROUND: The combined dose response effects of pregnancy cigarette smoke exposure on childhood overweight, obesity and short stature have not been reported.\nMETHOD: A community based cross-sectional survey of 3038 children aged 5-11 years from 15 primary schools in Merseyside, UK. Self-completed parental questionnaires were used for family characteristics, socio-economic status and parental smoking practices. Children were measured for height and weight and z-scores calculated for parental smoking categories.\nRESULTS: Of 689 (34.0%) mothers who smoked during pregnancy 50.5% smoked ten or more cigarettes daily (heavy smokers). Children of maternal non-smokers had prevalence estimates for overweight, obesity and short stature of 25, 9.6 and 3.2%, respectively. Prevalence estimates were higher in children of mothers who were heavy smokers during pregnancy, 31.5% (P = 0.001), 15.6% (P &lt; 0.001) and 5.5% (P = 0.001), respectively. Mean height for age z-scores was lower among heavy maternal (P &lt; 0.001) and paternal smokers (P &lt; 0.01) compared to non-smokers. Childhood overweight, obesity or short stature were all associated with heavy maternal smoking during pregnancy (all P &lt; 0.001). Mean body mass index (BMI) z-scores were higher in boys of mothers who smoked (P = 0.043). The adjusted odds ratio for short stature in children of heavy maternal smokers was 2.76 (95% CI 1.21-6.33) and 4.28 (1.37-13.37) if both parents were heavy smokers. The adjusted OR for obesity in children of maternal smokers was 1.61(1.19-2.18). The population attributable risk for short stature was 8.8% (1.1-22.7) for heavy maternal smokers.\nCONCLUSION: A dose-response association was observed between pregnancy smoking exposure, short stature and obesity.","DOI":"10.1093/eurpub/ckq173","ISSN":"1464-360X","note":"PMID: 21126981","journalAbbreviation":"Eur J Public Health","language":"eng","author":[{"family":"Koshy","given":"Gibby"},{"family":"Delpisheh","given":"Ali"},{"family":"Brabin","given":"Bernard J."}],"issued":{"date-parts":[["2011",6]]}}},{"id":840,"uris":["http://zotero.org/users/1092812/items/459VGU7W"],"uri":["http://zotero.org/users/1092812/items/459VGU7W"],"itemData":{"id":840,"type":"article-journal","title":"Association of early and late maternal smoking during pregnancy with offspring body mass index at 4 to 5 years of age","container-title":"Journal of Developmental Origins of Health and Disease","page":"485-492","volume":"6","issue":"06","source":"CrossRef","DOI":"10.1017/S2040174415007151","ISSN":"2040-1744, 2040-1752","language":"en","author":[{"family":"Grzeskowiak","given":"L. E."},{"family":"Hodyl","given":"N. A."},{"family":"Stark","given":"M. J."},{"family":"Morrison","given":"J. L."},{"family":"Clifton","given":"V. L."}],"issued":{"date-parts":[["2015",12]]}}}],"schema":"https://github.com/citation-style-language/schema/raw/master/csl-citation.json"} </w:instrText>
      </w:r>
      <w:r w:rsidR="00FB6B07" w:rsidRPr="00FD64BE">
        <w:rPr>
          <w:rFonts w:ascii="Times New Roman" w:hAnsi="Times New Roman" w:cs="Times New Roman"/>
          <w:sz w:val="24"/>
          <w:szCs w:val="24"/>
          <w:lang w:val="en-US"/>
        </w:rPr>
        <w:fldChar w:fldCharType="separate"/>
      </w:r>
      <w:r w:rsidR="00BC3FD8" w:rsidRPr="00FD64BE">
        <w:rPr>
          <w:rFonts w:ascii="Times New Roman" w:hAnsi="Times New Roman" w:cs="Times New Roman"/>
          <w:sz w:val="24"/>
          <w:szCs w:val="24"/>
          <w:vertAlign w:val="superscript"/>
          <w:lang w:val="en-US"/>
        </w:rPr>
        <w:t>23,25</w:t>
      </w:r>
      <w:r w:rsidR="00FB6B07" w:rsidRPr="00FD64BE">
        <w:rPr>
          <w:rFonts w:ascii="Times New Roman" w:hAnsi="Times New Roman" w:cs="Times New Roman"/>
          <w:sz w:val="24"/>
          <w:szCs w:val="24"/>
          <w:lang w:val="en-US"/>
        </w:rPr>
        <w:fldChar w:fldCharType="end"/>
      </w:r>
      <w:r w:rsidR="00943CBF" w:rsidRPr="00FD64BE">
        <w:rPr>
          <w:rFonts w:ascii="Times New Roman" w:hAnsi="Times New Roman" w:cs="Times New Roman"/>
          <w:sz w:val="24"/>
          <w:szCs w:val="24"/>
          <w:lang w:val="en-US"/>
        </w:rPr>
        <w:t>.</w:t>
      </w:r>
      <w:r w:rsidR="00FB6B07" w:rsidRPr="00FD64BE">
        <w:rPr>
          <w:rFonts w:ascii="Times New Roman" w:hAnsi="Times New Roman" w:cs="Times New Roman"/>
          <w:sz w:val="24"/>
          <w:szCs w:val="24"/>
          <w:lang w:val="en-US"/>
        </w:rPr>
        <w:t xml:space="preserve"> </w:t>
      </w:r>
      <w:r w:rsidR="00EE75F1" w:rsidRPr="00FD64BE">
        <w:rPr>
          <w:rFonts w:ascii="Times New Roman" w:hAnsi="Times New Roman" w:cs="Times New Roman"/>
          <w:sz w:val="24"/>
          <w:szCs w:val="24"/>
          <w:lang w:val="en-US"/>
        </w:rPr>
        <w:t>C</w:t>
      </w:r>
      <w:r w:rsidR="00066EB3" w:rsidRPr="00FD64BE">
        <w:rPr>
          <w:rFonts w:ascii="Times New Roman" w:hAnsi="Times New Roman" w:cs="Times New Roman"/>
          <w:sz w:val="24"/>
          <w:szCs w:val="24"/>
          <w:lang w:val="en-US"/>
        </w:rPr>
        <w:t>hil</w:t>
      </w:r>
      <w:r w:rsidR="00CC664A" w:rsidRPr="00FD64BE">
        <w:rPr>
          <w:rFonts w:ascii="Times New Roman" w:hAnsi="Times New Roman" w:cs="Times New Roman"/>
          <w:sz w:val="24"/>
          <w:szCs w:val="24"/>
          <w:lang w:val="en-US"/>
        </w:rPr>
        <w:t>dren were assumed to be breastf</w:t>
      </w:r>
      <w:r w:rsidR="00066EB3" w:rsidRPr="00FD64BE">
        <w:rPr>
          <w:rFonts w:ascii="Times New Roman" w:hAnsi="Times New Roman" w:cs="Times New Roman"/>
          <w:sz w:val="24"/>
          <w:szCs w:val="24"/>
          <w:lang w:val="en-US"/>
        </w:rPr>
        <w:t>ed</w:t>
      </w:r>
      <w:r w:rsidR="00B95E9B" w:rsidRPr="00FD64BE">
        <w:rPr>
          <w:rFonts w:ascii="Times New Roman" w:hAnsi="Times New Roman" w:cs="Times New Roman"/>
          <w:sz w:val="24"/>
          <w:szCs w:val="24"/>
          <w:lang w:val="en-US"/>
        </w:rPr>
        <w:t xml:space="preserve"> </w:t>
      </w:r>
      <w:r w:rsidR="00066EB3" w:rsidRPr="00FD64BE">
        <w:rPr>
          <w:rFonts w:ascii="Times New Roman" w:hAnsi="Times New Roman" w:cs="Times New Roman"/>
          <w:sz w:val="24"/>
          <w:szCs w:val="24"/>
          <w:lang w:val="en-US"/>
        </w:rPr>
        <w:t>if the mother reported at least 1 month of breastfeeding</w:t>
      </w:r>
      <w:r w:rsidR="0024557A" w:rsidRPr="00FD64BE">
        <w:rPr>
          <w:rFonts w:ascii="Times New Roman" w:hAnsi="Times New Roman" w:cs="Times New Roman"/>
          <w:sz w:val="24"/>
          <w:szCs w:val="24"/>
          <w:lang w:val="en-US"/>
        </w:rPr>
        <w:t>,</w:t>
      </w:r>
      <w:r w:rsidR="00E54FA0" w:rsidRPr="00FD64BE">
        <w:rPr>
          <w:rFonts w:ascii="Times New Roman" w:hAnsi="Times New Roman" w:cs="Times New Roman"/>
          <w:sz w:val="24"/>
          <w:szCs w:val="24"/>
          <w:lang w:val="en-US"/>
        </w:rPr>
        <w:t xml:space="preserve"> i</w:t>
      </w:r>
      <w:r w:rsidR="006E1687" w:rsidRPr="00FD64BE">
        <w:rPr>
          <w:rFonts w:ascii="Times New Roman" w:hAnsi="Times New Roman" w:cs="Times New Roman"/>
          <w:sz w:val="24"/>
          <w:szCs w:val="24"/>
          <w:lang w:val="en-US"/>
        </w:rPr>
        <w:t xml:space="preserve">n one study </w:t>
      </w:r>
      <w:r w:rsidR="00EE75F1" w:rsidRPr="00FD64BE">
        <w:rPr>
          <w:rFonts w:ascii="Times New Roman" w:hAnsi="Times New Roman" w:cs="Times New Roman"/>
          <w:sz w:val="24"/>
          <w:szCs w:val="24"/>
          <w:lang w:val="en-US"/>
        </w:rPr>
        <w:t xml:space="preserve">this was </w:t>
      </w:r>
      <w:r w:rsidR="00943CBF" w:rsidRPr="00FD64BE">
        <w:rPr>
          <w:rFonts w:ascii="Times New Roman" w:hAnsi="Times New Roman" w:cs="Times New Roman"/>
          <w:sz w:val="24"/>
          <w:szCs w:val="24"/>
          <w:lang w:val="en-US"/>
        </w:rPr>
        <w:t xml:space="preserve">at least 1.5 months </w:t>
      </w:r>
      <w:r w:rsidR="006E1687" w:rsidRPr="00FD64BE">
        <w:rPr>
          <w:rFonts w:ascii="Times New Roman" w:hAnsi="Times New Roman" w:cs="Times New Roman"/>
          <w:sz w:val="24"/>
          <w:szCs w:val="24"/>
          <w:lang w:val="en-US"/>
        </w:rPr>
        <w:fldChar w:fldCharType="begin"/>
      </w:r>
      <w:r w:rsidR="00CD3309" w:rsidRPr="00FD64BE">
        <w:rPr>
          <w:rFonts w:ascii="Times New Roman" w:hAnsi="Times New Roman" w:cs="Times New Roman"/>
          <w:sz w:val="24"/>
          <w:szCs w:val="24"/>
          <w:lang w:val="en-US"/>
        </w:rPr>
        <w:instrText xml:space="preserve"> ADDIN ZOTERO_ITEM CSL_CITATION {"citationID":"s3UF46Aw","properties":{"formattedCitation":"{\\rtf \\super 27\\nosupersub{}}","plainCitation":"27"},"citationItems":[{"id":857,"uris":["http://zotero.org/users/1092812/items/2797Q2KC"],"uri":["http://zotero.org/users/1092812/items/2797Q2KC"],"itemData":{"id":857,"type":"article-journal","title":"Does maternal smoking during pregnancy cause childhood overweight?","container-title":"Paediatric and Perinatal Epidemiology","page":"171-179","volume":"17","issue":"2","source":"PubMed","abstract":"The objective of this study was to examine a possible association between maternal smoking in pregnancy and childhood overweight. From a population-based cohort of 5722 women from Trondheim, Bergen (Norway) and Uppsala (Sweden) enrolled in early pregnancy during 1986-92, a random sample of 482 women was selected for participation. They were followed up throughout pregnancy, and their children from birth until 5 years of age. Data on maternal smoking and diet, socio-economic determinants and breast feeding were recorded prospectively. During pregnancy and childhood, anthropometric measures were also recorded. Maternal smoking status was based on reported number of cigarettes smoked in week 17 of pregnancy. Child overweight was defined by body mass index (BMI) and sum of skinfold thickness (SFT) &gt;or= 85th percentile at 5 years of age. Children of mothers who smoked in pregnancy had increased risk of overweight at 5 years of age (RR 2.5, 95% CI 1.5, 4.2 for BMI; and RR 1.8, 95% CI 1.1, 3.0 for SFT). Adjusting for maternal diet, breast feeding, maternal obesity and socio-economic status did not suggest confounding. However, adjustment for birthweight increased the observed risk. A linear increase in BMI and SFT was observed with increasing number of cigarettes smoked. In conclusion, smoking during pregnancy may be a risk factor for development of childhood overweight. This study may support the hypothesis of 'fetal origin of adult disease', but the risk of overweight associated with smoking during pregnancy was independent of intrauterine growth retardation, and may thus be attributed to specific effects of cigarette smoke.","ISSN":"0269-5022","note":"PMID: 12675784","journalAbbreviation":"Paediatr Perinat Epidemiol","language":"eng","author":[{"family":"Widerøe","given":"Marius"},{"family":"Vik","given":"Torstein"},{"family":"Jacobsen","given":"Geir"},{"family":"Bakketeig","given":"Leiv S."}],"issued":{"date-parts":[["2003",4]]}}}],"schema":"https://github.com/citation-style-language/schema/raw/master/csl-citation.json"} </w:instrText>
      </w:r>
      <w:r w:rsidR="006E1687" w:rsidRPr="00FD64BE">
        <w:rPr>
          <w:rFonts w:ascii="Times New Roman" w:hAnsi="Times New Roman" w:cs="Times New Roman"/>
          <w:sz w:val="24"/>
          <w:szCs w:val="24"/>
          <w:lang w:val="en-US"/>
        </w:rPr>
        <w:fldChar w:fldCharType="separate"/>
      </w:r>
      <w:r w:rsidR="00BC3FD8" w:rsidRPr="00FD64BE">
        <w:rPr>
          <w:rFonts w:ascii="Times New Roman" w:hAnsi="Times New Roman" w:cs="Times New Roman"/>
          <w:sz w:val="24"/>
          <w:szCs w:val="24"/>
          <w:vertAlign w:val="superscript"/>
          <w:lang w:val="en-US"/>
        </w:rPr>
        <w:t>27</w:t>
      </w:r>
      <w:r w:rsidR="006E1687" w:rsidRPr="00FD64BE">
        <w:rPr>
          <w:rFonts w:ascii="Times New Roman" w:hAnsi="Times New Roman" w:cs="Times New Roman"/>
          <w:sz w:val="24"/>
          <w:szCs w:val="24"/>
          <w:lang w:val="en-US"/>
        </w:rPr>
        <w:fldChar w:fldCharType="end"/>
      </w:r>
      <w:r w:rsidR="00943CBF" w:rsidRPr="00FD64BE">
        <w:rPr>
          <w:rFonts w:ascii="Times New Roman" w:hAnsi="Times New Roman" w:cs="Times New Roman"/>
          <w:sz w:val="24"/>
          <w:szCs w:val="24"/>
          <w:lang w:val="en-US"/>
        </w:rPr>
        <w:t>,</w:t>
      </w:r>
      <w:r w:rsidR="006E1687" w:rsidRPr="00FD64BE">
        <w:rPr>
          <w:rFonts w:ascii="Times New Roman" w:hAnsi="Times New Roman" w:cs="Times New Roman"/>
          <w:sz w:val="24"/>
          <w:szCs w:val="24"/>
          <w:lang w:val="en-US"/>
        </w:rPr>
        <w:t xml:space="preserve"> </w:t>
      </w:r>
      <w:r w:rsidR="00E54FA0" w:rsidRPr="00FD64BE">
        <w:rPr>
          <w:rFonts w:ascii="Times New Roman" w:hAnsi="Times New Roman" w:cs="Times New Roman"/>
          <w:sz w:val="24"/>
          <w:szCs w:val="24"/>
          <w:lang w:val="en-US"/>
        </w:rPr>
        <w:t>in another</w:t>
      </w:r>
      <w:r w:rsidR="006E1687" w:rsidRPr="00FD64BE">
        <w:rPr>
          <w:rFonts w:ascii="Times New Roman" w:hAnsi="Times New Roman" w:cs="Times New Roman"/>
          <w:sz w:val="24"/>
          <w:szCs w:val="24"/>
          <w:lang w:val="en-US"/>
        </w:rPr>
        <w:t xml:space="preserve"> at least three months </w:t>
      </w:r>
      <w:r w:rsidR="00DD3C38" w:rsidRPr="00FD64BE">
        <w:rPr>
          <w:rFonts w:ascii="Times New Roman" w:hAnsi="Times New Roman" w:cs="Times New Roman"/>
          <w:sz w:val="24"/>
          <w:szCs w:val="24"/>
          <w:lang w:val="en-US"/>
        </w:rPr>
        <w:t>exclusive breast</w:t>
      </w:r>
      <w:r w:rsidR="00EE75F1" w:rsidRPr="00FD64BE">
        <w:rPr>
          <w:rFonts w:ascii="Times New Roman" w:hAnsi="Times New Roman" w:cs="Times New Roman"/>
          <w:sz w:val="24"/>
          <w:szCs w:val="24"/>
          <w:lang w:val="en-US"/>
        </w:rPr>
        <w:t>feeding</w:t>
      </w:r>
      <w:r w:rsidR="00943CBF" w:rsidRPr="00FD64BE">
        <w:rPr>
          <w:rFonts w:ascii="Times New Roman" w:hAnsi="Times New Roman" w:cs="Times New Roman"/>
          <w:sz w:val="24"/>
          <w:szCs w:val="24"/>
          <w:lang w:val="en-US"/>
        </w:rPr>
        <w:t xml:space="preserve"> </w:t>
      </w:r>
      <w:r w:rsidR="006E1687" w:rsidRPr="00FD64BE">
        <w:rPr>
          <w:rFonts w:ascii="Times New Roman" w:hAnsi="Times New Roman" w:cs="Times New Roman"/>
          <w:sz w:val="24"/>
          <w:szCs w:val="24"/>
          <w:lang w:val="en-US"/>
        </w:rPr>
        <w:fldChar w:fldCharType="begin"/>
      </w:r>
      <w:r w:rsidR="008F3237" w:rsidRPr="00FD64BE">
        <w:rPr>
          <w:rFonts w:ascii="Times New Roman" w:hAnsi="Times New Roman" w:cs="Times New Roman"/>
          <w:sz w:val="24"/>
          <w:szCs w:val="24"/>
          <w:lang w:val="en-US"/>
        </w:rPr>
        <w:instrText xml:space="preserve"> ADDIN ZOTERO_ITEM CSL_CITATION {"citationID":"hJKw6Oti","properties":{"formattedCitation":"{\\rtf \\super 51\\nosupersub{}}","plainCitation":"51"},"citationItems":[{"id":863,"uris":["http://zotero.org/users/1092812/items/PZ52NNJE"],"uri":["http://zotero.org/users/1092812/items/PZ52NNJE"],"itemData":{"id":863,"type":"article-journal","title":"Prevalence and predictors of overweight and insulin resistance in offspring of mothers with gestational diabetes mellitus","container-title":"Diabetes Care","page":"1845-1849","volume":"33","issue":"8","source":"PubMed","abstract":"OBJECTIVE: Gestational diabetes mellitus (GDM) is associated with high birth weight in the offspring. This may lead to overweight and insulin resistance during childhood. The aim of the study was to assess the impact of GDM on overweight risk and insulin resistance in offspring.\nRESEARCH DESIGN AND METHODS: BMI measurements were collected at age 2, 8, and 11 years from 232 offspring of mothers with GDM (OGDM) and compared with those from 757 offspring of mothers with type 1 diabetes (OT1D) and 431 offspring of nondiabetic mothers (ONDM) born between 1989 and 2000. Insulin resistance (homeostasis model assessment of insulin resistance [HOMA-IR]) was determined at age 8 and 11 years in 751 children (74 OGDM). Overweight was defined as BMI percentile &gt;or=90; insulin resistance was defined by HOMA-IR.\nRESULTS: Overweight prevalence was increased in OGDM compared with OT1D and to ONDM throughout childhood (age 11 years 31.1, 15.8, and 15.5%; P = 0.005). Maternal obesity was an important predictor of overweight risk in children (age 11 years odds ratio 7.0 [95% CI 1.8-27.7]; P = 0.006); birth size and maternal smoking during pregnancy were inconsistently associated with and treatment of GDM during pregnancy did not affect overweight risk. HOMA-IR was increased in OGDM compared with offspring of ONDM mothers (P = 0.01, adjusted for sex and age) and was associated with the child's BMI (P = 0.004).\nCONCLUSIONS: Overweight and insulin resistance in children is increased in OGDM compared with OT1D or ONDM. The finding that overweight risk is associated mainly with maternal obesity suggests that familial predisposition contributes to childhood growth in these offspring.","DOI":"10.2337/dc10-0139","ISSN":"1935-5548","note":"PMID: 20435793\nPMCID: PMC2909075","journalAbbreviation":"Diabetes Care","language":"eng","author":[{"family":"Boerschmann","given":"Heike"},{"family":"Pflüger","given":"Maren"},{"family":"Henneberger","given":"Lydia"},{"family":"Ziegler","given":"Anette-G."},{"family":"Hummel","given":"Sandra"}],"issued":{"date-parts":[["2010",8]]}}}],"schema":"https://github.com/citation-style-language/schema/raw/master/csl-citation.json"} </w:instrText>
      </w:r>
      <w:r w:rsidR="006E1687" w:rsidRPr="00FD64BE">
        <w:rPr>
          <w:rFonts w:ascii="Times New Roman" w:hAnsi="Times New Roman" w:cs="Times New Roman"/>
          <w:sz w:val="24"/>
          <w:szCs w:val="24"/>
          <w:lang w:val="en-US"/>
        </w:rPr>
        <w:fldChar w:fldCharType="separate"/>
      </w:r>
      <w:r w:rsidR="008F3237" w:rsidRPr="00FD64BE">
        <w:rPr>
          <w:rFonts w:ascii="Times New Roman" w:hAnsi="Times New Roman" w:cs="Times New Roman"/>
          <w:sz w:val="24"/>
          <w:szCs w:val="24"/>
          <w:vertAlign w:val="superscript"/>
          <w:lang w:val="en-US"/>
        </w:rPr>
        <w:t>51</w:t>
      </w:r>
      <w:r w:rsidR="006E1687" w:rsidRPr="00FD64BE">
        <w:rPr>
          <w:rFonts w:ascii="Times New Roman" w:hAnsi="Times New Roman" w:cs="Times New Roman"/>
          <w:sz w:val="24"/>
          <w:szCs w:val="24"/>
          <w:lang w:val="en-US"/>
        </w:rPr>
        <w:fldChar w:fldCharType="end"/>
      </w:r>
      <w:r w:rsidR="00943CBF" w:rsidRPr="00FD64BE">
        <w:rPr>
          <w:rFonts w:ascii="Times New Roman" w:hAnsi="Times New Roman" w:cs="Times New Roman"/>
          <w:sz w:val="24"/>
          <w:szCs w:val="24"/>
          <w:lang w:val="en-US"/>
        </w:rPr>
        <w:t>,</w:t>
      </w:r>
      <w:r w:rsidR="0024557A" w:rsidRPr="00FD64BE">
        <w:rPr>
          <w:rFonts w:ascii="Times New Roman" w:hAnsi="Times New Roman" w:cs="Times New Roman"/>
          <w:sz w:val="24"/>
          <w:szCs w:val="24"/>
          <w:lang w:val="en-US"/>
        </w:rPr>
        <w:t xml:space="preserve"> </w:t>
      </w:r>
      <w:r w:rsidR="00EE75F1" w:rsidRPr="00FD64BE">
        <w:rPr>
          <w:rFonts w:ascii="Times New Roman" w:hAnsi="Times New Roman" w:cs="Times New Roman"/>
          <w:sz w:val="24"/>
          <w:szCs w:val="24"/>
          <w:lang w:val="en-US"/>
        </w:rPr>
        <w:t xml:space="preserve">and </w:t>
      </w:r>
      <w:r w:rsidR="0024557A" w:rsidRPr="00FD64BE">
        <w:rPr>
          <w:rFonts w:ascii="Times New Roman" w:hAnsi="Times New Roman" w:cs="Times New Roman"/>
          <w:sz w:val="24"/>
          <w:szCs w:val="24"/>
          <w:lang w:val="en-US"/>
        </w:rPr>
        <w:t>in f</w:t>
      </w:r>
      <w:r w:rsidR="004445B6" w:rsidRPr="00FD64BE">
        <w:rPr>
          <w:rFonts w:ascii="Times New Roman" w:hAnsi="Times New Roman" w:cs="Times New Roman"/>
          <w:sz w:val="24"/>
          <w:szCs w:val="24"/>
          <w:lang w:val="en-US"/>
        </w:rPr>
        <w:t>our</w:t>
      </w:r>
      <w:r w:rsidR="006E1687" w:rsidRPr="00FD64BE">
        <w:rPr>
          <w:rFonts w:ascii="Times New Roman" w:hAnsi="Times New Roman" w:cs="Times New Roman"/>
          <w:sz w:val="24"/>
          <w:szCs w:val="24"/>
          <w:lang w:val="en-US"/>
        </w:rPr>
        <w:t xml:space="preserve"> studies</w:t>
      </w:r>
      <w:r w:rsidR="00644059" w:rsidRPr="00FD64BE">
        <w:rPr>
          <w:rFonts w:ascii="Times New Roman" w:hAnsi="Times New Roman" w:cs="Times New Roman"/>
          <w:sz w:val="24"/>
          <w:szCs w:val="24"/>
          <w:lang w:val="en-US"/>
        </w:rPr>
        <w:t xml:space="preserve"> any</w:t>
      </w:r>
      <w:r w:rsidR="006E1687" w:rsidRPr="00FD64BE">
        <w:rPr>
          <w:rFonts w:ascii="Times New Roman" w:hAnsi="Times New Roman" w:cs="Times New Roman"/>
          <w:sz w:val="24"/>
          <w:szCs w:val="24"/>
          <w:lang w:val="en-US"/>
        </w:rPr>
        <w:t xml:space="preserve"> </w:t>
      </w:r>
      <w:r w:rsidR="0024557A" w:rsidRPr="00FD64BE">
        <w:rPr>
          <w:rFonts w:ascii="Times New Roman" w:hAnsi="Times New Roman" w:cs="Times New Roman"/>
          <w:sz w:val="24"/>
          <w:szCs w:val="24"/>
          <w:lang w:val="en-US"/>
        </w:rPr>
        <w:t>breastfeeding</w:t>
      </w:r>
      <w:r w:rsidR="008D2F29" w:rsidRPr="00FD64BE">
        <w:rPr>
          <w:rFonts w:ascii="Times New Roman" w:hAnsi="Times New Roman" w:cs="Times New Roman"/>
          <w:sz w:val="24"/>
          <w:szCs w:val="24"/>
          <w:lang w:val="en-US"/>
        </w:rPr>
        <w:t xml:space="preserve"> ever</w:t>
      </w:r>
      <w:r w:rsidR="0024557A" w:rsidRPr="00FD64BE">
        <w:rPr>
          <w:rFonts w:ascii="Times New Roman" w:hAnsi="Times New Roman" w:cs="Times New Roman"/>
          <w:sz w:val="24"/>
          <w:szCs w:val="24"/>
          <w:lang w:val="en-US"/>
        </w:rPr>
        <w:t xml:space="preserve"> </w:t>
      </w:r>
      <w:r w:rsidR="00644059" w:rsidRPr="00FD64BE">
        <w:rPr>
          <w:rFonts w:ascii="Times New Roman" w:hAnsi="Times New Roman" w:cs="Times New Roman"/>
          <w:sz w:val="24"/>
          <w:szCs w:val="24"/>
          <w:lang w:val="en-US"/>
        </w:rPr>
        <w:t xml:space="preserve">was assessed at time or </w:t>
      </w:r>
      <w:r w:rsidR="006E1687" w:rsidRPr="00FD64BE">
        <w:rPr>
          <w:rFonts w:ascii="Times New Roman" w:hAnsi="Times New Roman" w:cs="Times New Roman"/>
          <w:sz w:val="24"/>
          <w:szCs w:val="24"/>
          <w:lang w:val="en-US"/>
        </w:rPr>
        <w:t xml:space="preserve">at </w:t>
      </w:r>
      <w:r w:rsidR="00644059" w:rsidRPr="00FD64BE">
        <w:rPr>
          <w:rFonts w:ascii="Times New Roman" w:hAnsi="Times New Roman" w:cs="Times New Roman"/>
          <w:sz w:val="24"/>
          <w:szCs w:val="24"/>
          <w:lang w:val="en-US"/>
        </w:rPr>
        <w:t>interview</w:t>
      </w:r>
      <w:r w:rsidR="00943CBF" w:rsidRPr="00FD64BE">
        <w:rPr>
          <w:rFonts w:ascii="Times New Roman" w:hAnsi="Times New Roman" w:cs="Times New Roman"/>
          <w:sz w:val="24"/>
          <w:szCs w:val="24"/>
          <w:lang w:val="en-US"/>
        </w:rPr>
        <w:t xml:space="preserve"> </w:t>
      </w:r>
      <w:r w:rsidR="006E1687" w:rsidRPr="00FD64BE">
        <w:rPr>
          <w:rFonts w:ascii="Times New Roman" w:hAnsi="Times New Roman" w:cs="Times New Roman"/>
          <w:sz w:val="24"/>
          <w:szCs w:val="24"/>
          <w:lang w:val="en-US"/>
        </w:rPr>
        <w:fldChar w:fldCharType="begin"/>
      </w:r>
      <w:r w:rsidR="008F3237" w:rsidRPr="00FD64BE">
        <w:rPr>
          <w:rFonts w:ascii="Times New Roman" w:hAnsi="Times New Roman" w:cs="Times New Roman"/>
          <w:sz w:val="24"/>
          <w:szCs w:val="24"/>
          <w:lang w:val="en-US"/>
        </w:rPr>
        <w:instrText xml:space="preserve"> ADDIN ZOTERO_ITEM CSL_CITATION {"citationID":"ekym8f4C","properties":{"formattedCitation":"{\\rtf \\super 23,25,26,56\\nosupersub{}}","plainCitation":"23,25,26,56"},"citationItems":[{"id":840,"uris":["http://zotero.org/users/1092812/items/459VGU7W"],"uri":["http://zotero.org/users/1092812/items/459VGU7W"],"itemData":{"id":840,"type":"article-journal","title":"Association of early and late maternal smoking during pregnancy with offspring body mass index at 4 to 5 years of age","container-title":"Journal of Developmental Origins of Health and Disease","page":"485-492","volume":"6","issue":"06","source":"CrossRef","DOI":"10.1017/S2040174415007151","ISSN":"2040-1744, 2040-1752","language":"en","author":[{"family":"Grzeskowiak","given":"L. E."},{"family":"Hodyl","given":"N. A."},{"family":"Stark","given":"M. J."},{"family":"Morrison","given":"J. L."},{"family":"Clifton","given":"V. L."}],"issued":{"date-parts":[["2015",12]]}}},{"id":849,"uris":["http://zotero.org/users/1092812/items/GK4FIEKR"],"uri":["http://zotero.org/users/1092812/items/GK4FIEKR"],"itemData":{"id":849,"type":"article-journal","title":"Dose response association of pregnancy cigarette smoke exposure, childhood stature, overweight and obesity","container-title":"European Journal of Public Health","page":"286-291","volume":"21","issue":"3","source":"PubMed","abstract":"BACKGROUND: The combined dose response effects of pregnancy cigarette smoke exposure on childhood overweight, obesity and short stature have not been reported.\nMETHOD: A community based cross-sectional survey of 3038 children aged 5-11 years from 15 primary schools in Merseyside, UK. Self-completed parental questionnaires were used for family characteristics, socio-economic status and parental smoking practices. Children were measured for height and weight and z-scores calculated for parental smoking categories.\nRESULTS: Of 689 (34.0%) mothers who smoked during pregnancy 50.5% smoked ten or more cigarettes daily (heavy smokers). Children of maternal non-smokers had prevalence estimates for overweight, obesity and short stature of 25, 9.6 and 3.2%, respectively. Prevalence estimates were higher in children of mothers who were heavy smokers during pregnancy, 31.5% (P = 0.001), 15.6% (P &lt; 0.001) and 5.5% (P = 0.001), respectively. Mean height for age z-scores was lower among heavy maternal (P &lt; 0.001) and paternal smokers (P &lt; 0.01) compared to non-smokers. Childhood overweight, obesity or short stature were all associated with heavy maternal smoking during pregnancy (all P &lt; 0.001). Mean body mass index (BMI) z-scores were higher in boys of mothers who smoked (P = 0.043). The adjusted odds ratio for short stature in children of heavy maternal smokers was 2.76 (95% CI 1.21-6.33) and 4.28 (1.37-13.37) if both parents were heavy smokers. The adjusted OR for obesity in children of maternal smokers was 1.61(1.19-2.18). The population attributable risk for short stature was 8.8% (1.1-22.7) for heavy maternal smokers.\nCONCLUSION: A dose-response association was observed between pregnancy smoking exposure, short stature and obesity.","DOI":"10.1093/eurpub/ckq173","ISSN":"1464-360X","note":"PMID: 21126981","journalAbbreviation":"Eur J Public Health","language":"eng","author":[{"family":"Koshy","given":"Gibby"},{"family":"Delpisheh","given":"Ali"},{"family":"Brabin","given":"Bernard J."}],"issued":{"date-parts":[["2011",6]]}}},{"id":853,"uris":["http://zotero.org/users/1092812/items/GT6F4KA7"],"uri":["http://zotero.org/users/1092812/items/GT6F4KA7"],"itemData":{"id":853,"type":"article-journal","title":"Dose-response associations between maternal smoking during pregnancy and subsequent childhood obesity: effect modification by maternal race/ethnicity in a low-income US cohort","container-title":"American Journal of Epidemiology","page":"995-1007","volume":"168","issue":"9","source":"PubMed","abstract":"Studies suggest that children exposed to cigarette smoke in utero are at risk of becoming obese. Few researchers have evaluated the dose-response association between maternal smoking during pregnancy and childhood obesity or whether this association varies by maternal race/ethnicity. The authors obtained retrospective cohort data by linking records from the Pregnancy Nutrition Surveillance System and the Pediatric Nutrition Surveillance System on 155,411 low-income children born during 1995-2001 in 9 US states and 2 tribal nations. The authors examined maternal smoking status, duration of smoking, quantity of smoking, and both duration and quantity combined. Childhood obesity was based on a body mass index greater than or equal to the 95th percentile for sex and age, assessed at age 2-4 years. Maternal race/ethnicity modified the association between smoking during pregnancy and childhood obesity. Among non-Hispanic White mothers, both duration and quantity of smoking were positively associated with childhood obesity in a dose-response manner. Among non-Hispanic Black mothers, only heavy smoking was positively associated with childhood obesity. Among Hispanics, American Indians/Alaska Natives, and Asians/Pacific Islanders, smoking was not associated with childhood obesity. The inconsistent association between smoking during pregnancy and childhood obesity across race/ethnicity categories merits further investigation into potential explanations for this variation, which may include confounding, reporting bias, or unexplored biologic mechanisms.","DOI":"10.1093/aje/kwn223","ISSN":"1476-6256","note":"PMID: 18801886","shortTitle":"Dose-response associations between maternal smoking during pregnancy and subsequent childhood obesity","journalAbbreviation":"Am. J. Epidemiol.","language":"eng","author":[{"family":"Sharma","given":"Andrea J."},{"family":"Cogswell","given":"Mary E."},{"family":"Li","given":"Ruowei"}],"issued":{"date-parts":[["2008",11,1]]}}},{"id":851,"uris":["http://zotero.org/users/1092812/items/IVJ4U6FM"],"uri":["http://zotero.org/users/1092812/items/IVJ4U6FM"],"itemData":{"id":851,"type":"article-journal","title":"First trimester maternal tobacco smoking habits and fetal growth","container-title":"Thorax","page":"235-240","volume":"65","issue":"3","source":"PubMed","abstract":"RATIONALE: Maternal smoking in pregnancy is associated with reduced birth weight and childhood lung function. This study determined when maternal smoking first influences fetal growth and how this relates to childhood respiratory outcomes.\nMETHODS: A longitudinal cohort of 1924 pregnant women was recruited. Fetal ultrasound measurements at 11 weeks (crown-rump length, CRL) and at 20 weeks gestation (femur length, FL, and biparietal diameter, BPD) and birth measurements were recorded. Childhood respiratory symptoms and spirometry were ascertained.\nRESULTS: Of the 1924 original study participants, fetal size was determined in 903 in the first trimester, 1544 in the second trimester and at term in 1737 infants. Maternal smoking when first pregnant was reported in 593 (31%) and was not associated with reduced CRL. There was an inverse exposure-response relationship between cigarette consumption and FL (mean reduction in lowest compared with highest tertile 0.91 cm, p=0.033). Birth weight and length of those born to mothers who did (n=331) and did not (n=56) reduce cigarette consumption were similar and reduced compared with 186 infants whose mothers quit during the first trimester (p &lt; or = 0.020). Children of mothers who continued smoking had increased wheeze at age 2 years (OR 1.58, p=0.017) and GP visits with wheeze at age 5 years (OR 2.18, p=0.030) and mean reduction in forced expiratory volume in 1 s of 62 ml (p=0.014) compared with controls.\nCONCLUSIONS: Maternal smoking is associated with reduced fetal measurements in the second and third trimesters but not in the first trimester. Mothers who do not quit smoking during the first trimester deliver smaller infants who go on to have adverse respiratory outcomes in childhood.","DOI":"10.1136/thx.2009.123232","ISSN":"1468-3296","note":"PMID: 20335293","journalAbbreviation":"Thorax","language":"eng","author":[{"family":"Prabhu","given":"Nanda"},{"family":"Smith","given":"Norman"},{"family":"Campbell","given":"Doris"},{"family":"Craig","given":"Leone C."},{"family":"Seaton","given":"Anthony"},{"family":"Helms","given":"Peter J."},{"family":"Devereux","given":"Graham"},{"family":"Turner","given":"Stephen W."}],"issued":{"date-parts":[["2010",3]]}}}],"schema":"https://github.com/citation-style-language/schema/raw/master/csl-citation.json"} </w:instrText>
      </w:r>
      <w:r w:rsidR="006E1687" w:rsidRPr="00FD64BE">
        <w:rPr>
          <w:rFonts w:ascii="Times New Roman" w:hAnsi="Times New Roman" w:cs="Times New Roman"/>
          <w:sz w:val="24"/>
          <w:szCs w:val="24"/>
          <w:lang w:val="en-US"/>
        </w:rPr>
        <w:fldChar w:fldCharType="separate"/>
      </w:r>
      <w:r w:rsidR="008F3237" w:rsidRPr="00FD64BE">
        <w:rPr>
          <w:rFonts w:ascii="Times New Roman" w:hAnsi="Times New Roman" w:cs="Times New Roman"/>
          <w:sz w:val="24"/>
          <w:szCs w:val="24"/>
          <w:vertAlign w:val="superscript"/>
          <w:lang w:val="en-US"/>
        </w:rPr>
        <w:t>23,25,26,56</w:t>
      </w:r>
      <w:r w:rsidR="006E1687" w:rsidRPr="00FD64BE">
        <w:rPr>
          <w:rFonts w:ascii="Times New Roman" w:hAnsi="Times New Roman" w:cs="Times New Roman"/>
          <w:sz w:val="24"/>
          <w:szCs w:val="24"/>
          <w:lang w:val="en-US"/>
        </w:rPr>
        <w:fldChar w:fldCharType="end"/>
      </w:r>
      <w:r w:rsidR="00943CBF" w:rsidRPr="00FD64BE">
        <w:rPr>
          <w:rFonts w:ascii="Times New Roman" w:hAnsi="Times New Roman" w:cs="Times New Roman"/>
          <w:sz w:val="24"/>
          <w:szCs w:val="24"/>
          <w:lang w:val="en-US"/>
        </w:rPr>
        <w:t>.</w:t>
      </w:r>
      <w:r w:rsidR="006E1687" w:rsidRPr="00FD64BE">
        <w:rPr>
          <w:rFonts w:ascii="Times New Roman" w:hAnsi="Times New Roman" w:cs="Times New Roman"/>
          <w:sz w:val="24"/>
          <w:szCs w:val="24"/>
          <w:lang w:val="en-US"/>
        </w:rPr>
        <w:t xml:space="preserve"> </w:t>
      </w:r>
      <w:r w:rsidR="000F673F" w:rsidRPr="00FD64BE">
        <w:rPr>
          <w:rFonts w:ascii="Times New Roman" w:hAnsi="Times New Roman" w:cs="Times New Roman"/>
          <w:sz w:val="24"/>
          <w:szCs w:val="24"/>
          <w:lang w:val="en-US"/>
        </w:rPr>
        <w:t xml:space="preserve">Maternal </w:t>
      </w:r>
      <w:r w:rsidR="00F33E5D" w:rsidRPr="00FD64BE">
        <w:rPr>
          <w:rFonts w:ascii="Times New Roman" w:hAnsi="Times New Roman" w:cs="Times New Roman"/>
          <w:sz w:val="24"/>
          <w:szCs w:val="24"/>
          <w:lang w:val="en-US"/>
        </w:rPr>
        <w:t xml:space="preserve">pre-pregnancy </w:t>
      </w:r>
      <w:r w:rsidR="000F673F" w:rsidRPr="00FD64BE">
        <w:rPr>
          <w:rFonts w:ascii="Times New Roman" w:hAnsi="Times New Roman" w:cs="Times New Roman"/>
          <w:sz w:val="24"/>
          <w:szCs w:val="24"/>
          <w:lang w:val="en-US"/>
        </w:rPr>
        <w:t xml:space="preserve">BMI was assessed </w:t>
      </w:r>
      <w:r w:rsidR="0032733F" w:rsidRPr="00FD64BE">
        <w:rPr>
          <w:rFonts w:ascii="Times New Roman" w:hAnsi="Times New Roman" w:cs="Times New Roman"/>
          <w:sz w:val="24"/>
          <w:szCs w:val="24"/>
          <w:lang w:val="en-US"/>
        </w:rPr>
        <w:t xml:space="preserve">in </w:t>
      </w:r>
      <w:r w:rsidR="00E54FA0" w:rsidRPr="00FD64BE">
        <w:rPr>
          <w:rFonts w:ascii="Times New Roman" w:hAnsi="Times New Roman" w:cs="Times New Roman"/>
          <w:sz w:val="24"/>
          <w:szCs w:val="24"/>
          <w:lang w:val="en-US"/>
        </w:rPr>
        <w:t>nine studies</w:t>
      </w:r>
      <w:r w:rsidR="00644059" w:rsidRPr="00FD64BE">
        <w:rPr>
          <w:rFonts w:ascii="Times New Roman" w:hAnsi="Times New Roman" w:cs="Times New Roman"/>
          <w:sz w:val="24"/>
          <w:szCs w:val="24"/>
          <w:lang w:val="en-US"/>
        </w:rPr>
        <w:t>,</w:t>
      </w:r>
      <w:r w:rsidR="00E54FA0" w:rsidRPr="00FD64BE">
        <w:rPr>
          <w:rFonts w:ascii="Times New Roman" w:hAnsi="Times New Roman" w:cs="Times New Roman"/>
          <w:sz w:val="24"/>
          <w:szCs w:val="24"/>
          <w:lang w:val="en-US"/>
        </w:rPr>
        <w:t xml:space="preserve"> </w:t>
      </w:r>
      <w:r w:rsidR="00644059" w:rsidRPr="00FD64BE">
        <w:rPr>
          <w:rFonts w:ascii="Times New Roman" w:hAnsi="Times New Roman" w:cs="Times New Roman"/>
          <w:sz w:val="24"/>
          <w:szCs w:val="24"/>
          <w:lang w:val="en-US"/>
        </w:rPr>
        <w:t>at interview</w:t>
      </w:r>
      <w:r w:rsidR="00F33E5D" w:rsidRPr="00FD64BE">
        <w:rPr>
          <w:rFonts w:ascii="Times New Roman" w:hAnsi="Times New Roman" w:cs="Times New Roman"/>
          <w:sz w:val="24"/>
          <w:szCs w:val="24"/>
          <w:lang w:val="en-US"/>
        </w:rPr>
        <w:t>s after pregnancies ended</w:t>
      </w:r>
      <w:r w:rsidR="00644059" w:rsidRPr="00FD64BE">
        <w:rPr>
          <w:rFonts w:ascii="Times New Roman" w:hAnsi="Times New Roman" w:cs="Times New Roman"/>
          <w:sz w:val="24"/>
          <w:szCs w:val="24"/>
          <w:lang w:val="en-US"/>
        </w:rPr>
        <w:t xml:space="preserve"> in </w:t>
      </w:r>
      <w:r w:rsidR="00B16CB7" w:rsidRPr="00FD64BE">
        <w:rPr>
          <w:rFonts w:ascii="Times New Roman" w:hAnsi="Times New Roman" w:cs="Times New Roman"/>
          <w:sz w:val="24"/>
          <w:szCs w:val="24"/>
          <w:lang w:val="en-US"/>
        </w:rPr>
        <w:t>five</w:t>
      </w:r>
      <w:r w:rsidR="00EB0093" w:rsidRPr="00FD64BE">
        <w:rPr>
          <w:rFonts w:ascii="Times New Roman" w:hAnsi="Times New Roman" w:cs="Times New Roman"/>
          <w:sz w:val="24"/>
          <w:szCs w:val="24"/>
          <w:lang w:val="en-US"/>
        </w:rPr>
        <w:t xml:space="preserve"> studies</w:t>
      </w:r>
      <w:r w:rsidR="00943CBF" w:rsidRPr="00FD64BE">
        <w:rPr>
          <w:rFonts w:ascii="Times New Roman" w:hAnsi="Times New Roman" w:cs="Times New Roman"/>
          <w:sz w:val="24"/>
          <w:szCs w:val="24"/>
          <w:lang w:val="en-US"/>
        </w:rPr>
        <w:t xml:space="preserve"> </w:t>
      </w:r>
      <w:r w:rsidR="0032733F" w:rsidRPr="00FD64BE">
        <w:rPr>
          <w:rFonts w:ascii="Times New Roman" w:hAnsi="Times New Roman" w:cs="Times New Roman"/>
          <w:sz w:val="24"/>
          <w:szCs w:val="24"/>
          <w:lang w:val="en-US"/>
        </w:rPr>
        <w:fldChar w:fldCharType="begin"/>
      </w:r>
      <w:r w:rsidR="008F3237" w:rsidRPr="00FD64BE">
        <w:rPr>
          <w:rFonts w:ascii="Times New Roman" w:hAnsi="Times New Roman" w:cs="Times New Roman"/>
          <w:sz w:val="24"/>
          <w:szCs w:val="24"/>
          <w:lang w:val="en-US"/>
        </w:rPr>
        <w:instrText xml:space="preserve"> ADDIN ZOTERO_ITEM CSL_CITATION {"citationID":"5aRf820L","properties":{"formattedCitation":"{\\rtf \\super 19,23,27,50,51\\nosupersub{}}","plainCitation":"19,23,27,50,51"},"citationItems":[{"id":859,"uris":["http://zotero.org/users/1092812/items/GWBI9BFV"],"uri":["http://zotero.org/users/1092812/items/GWBI9BFV"],"itemData":{"id":859,"type":"article-journal","title":"Maternal smoking during pregnancy and children's cognitive and physical development: a causal risk factor?","container-title":"American Journal of Epidemiology","page":"522-531","volume":"168","issue":"5","source":"PubMed","abstract":"There remains considerable debate regarding the effects of maternal smoking during pregnancy on children's growth and development. Evidence that exposure to maternal smoking during pregnancy is associated with numerous adverse outcomes is contradicted by research suggesting that these associations are spurious. The authors investigated the relation between maternal smoking during pregnancy and 14 developmental outcomes of children from birth through age 7 years, using data from the Collaborative Perinatal Project (1959-1974; n = 52,919). In addition to adjusting for potential confounders measured contemporaneously with maternal smoking, the authors fitted conditional fixed-effects models among siblings that controlled for unmeasured confounders. Results from the conditional analyses indicated a birth weight difference of -85.63 g associated with smoking of &gt;or=20 cigarettes daily during pregnancy (95% confidence interval: -131.91, -39.34) and 2.73 times' higher odds of being overweight at age 7 years (95% confidence interval: 1.30, 5.71). However, the associations between maternal smoking and 12 other outcomes studied (including Apgar score, intelligence, academic achievement, conduct problems, and asthma) were entirely eliminated after adjustment for measured and unmeasured confounders. The authors conclude that the hypothesized effects of maternal smoking during pregnancy on these outcomes either are not present or are not distinguishable from a broader range of familial factors associated with maternal smoking.","DOI":"10.1093/aje/kwn175","ISSN":"1476-6256","note":"PMID: 18653646\nPMCID: PMC2597003","shortTitle":"Maternal smoking during pregnancy and children's cognitive and physical development","journalAbbreviation":"Am. J. Epidemiol.","language":"eng","author":[{"family":"Gilman","given":"Stephen E."},{"family":"Gardener","given":"Hannah"},{"family":"Buka","given":"Stephen L."}],"issued":{"date-parts":[["2008",9,1]]}}},{"id":1084,"uris":["http://zotero.org/users/1092812/items/DNZ6RZB8"],"uri":["http://zotero.org/users/1092812/items/DNZ6RZB8"],"itemData":{"id":1084,"type":"article-journal","title":"Prevalence of non-communicable diseases in Brazilian children: follow-up at school age of two Brazilian birth cohorts of the 1990's","container-title":"BMC public health","page":"486","volume":"11","source":"PubMed","abstract":"BACKGROUND: Few cohort studies have been conducted in low and middle-income countries to investigate non-communicable diseases among school-aged children. This article aims to describe the methodology of two birth cohorts, started in 1994 in Ribeirão Preto (RP), a more developed city, and in 1997/98 in São Luís (SL), a less developed town.\nMETHODS: Prevalences of some non-communicable diseases during the first follow-up of these cohorts were estimated and compared. Data on singleton live births were obtained at birth (2858 in RP and 2443 in SL). The follow-up at school age was conducted in RP in 2004/05, when the children were 9-11 years old and in SL in 2005/06, when the children were 7-9 years old. Follow-up rates were 68.7% in RP (790 included) and 72.7% in SL (673 participants). The groups of low (&lt;2500 g) and high (≥ 4250 g) birthweight were oversampled and estimates were corrected by weighting.\nRESULTS: In the more developed city there was a higher percentage of non-nutritive sucking habits (69.1% vs 47.9%), lifetime bottle use (89.6% vs 68.3%), higher prevalence of primary headache in the last 15 days (27.9% vs 13.0%), higher positive skin tests for allergens (44.3% vs 25.3%) and higher prevalence of overweight (18.2% vs 3.6%), obesity (9.5% vs 1.8%) and hypertension (10.9% vs 4.6%). In the less developed city there was a larger percentage of children with below average cognitive function (28.9% vs 12.2%), mental health problems (47.4% vs 38.4%), depression (21.6% vs 6.0%) and underweight (5.8% vs 3.6%). There was no difference in the prevalence of bruxism, recurrent abdominal pain, asthma and bronchial hyperresponsiveness between cities.\nCONCLUSIONS: Some non-communicable diseases were highly prevalent, especially in the more developed city. Some high rates suggest that the burden of non-communicable diseases will be high in the future, especially mental health problems.","DOI":"10.1186/1471-2458-11-486","ISSN":"1471-2458","note":"PMID: 21693042\nPMCID: PMC3141455","shortTitle":"Prevalence of non-communicable diseases in Brazilian children","journalAbbreviation":"BMC Public Health","language":"eng","author":[{"family":"Silva","given":"Antônio A."},{"family":"Barbieri","given":"Marco A."},{"family":"Cardoso","given":"Viviane C."},{"family":"Batista","given":"Rosângela F."},{"family":"Simões","given":"Vanda M."},{"family":"Vianna","given":"Elcio O."},{"family":"Gutierrez","given":"Manoel R."},{"family":"Figueiredo","given":"Maria L."},{"family":"Silva","given":"Nathalia A."},{"family":"Pereira","given":"Thaís S."},{"family":"Rodriguez","given":"Juliana D."},{"family":"Loureiro","given":"Sônia R."},{"family":"Ribeiro","given":"Valdinar S."},{"family":"Bettiol","given":"Heloisa"}],"issued":{"date-parts":[["2011"]]}}},{"id":840,"uris":["http://zotero.org/users/1092812/items/459VGU7W"],"uri":["http://zotero.org/users/1092812/items/459VGU7W"],"itemData":{"id":840,"type":"article-journal","title":"Association of early and late maternal smoking during pregnancy with offspring body mass index at 4 to 5 years of age","container-title":"Journal of Developmental Origins of Health and Disease","page":"485-492","volume":"6","issue":"06","source":"CrossRef","DOI":"10.1017/S2040174415007151","ISSN":"2040-1744, 2040-1752","language":"en","author":[{"family":"Grzeskowiak","given":"L. E."},{"family":"Hodyl","given":"N. A."},{"family":"Stark","given":"M. J."},{"family":"Morrison","given":"J. L."},{"family":"Clifton","given":"V. L."}],"issued":{"date-parts":[["2015",12]]}}},{"id":863,"uris":["http://zotero.org/users/1092812/items/PZ52NNJE"],"uri":["http://zotero.org/users/1092812/items/PZ52NNJE"],"itemData":{"id":863,"type":"article-journal","title":"Prevalence and predictors of overweight and insulin resistance in offspring of mothers with gestational diabetes mellitus","container-title":"Diabetes Care","page":"1845-1849","volume":"33","issue":"8","source":"PubMed","abstract":"OBJECTIVE: Gestational diabetes mellitus (GDM) is associated with high birth weight in the offspring. This may lead to overweight and insulin resistance during childhood. The aim of the study was to assess the impact of GDM on overweight risk and insulin resistance in offspring.\nRESEARCH DESIGN AND METHODS: BMI measurements were collected at age 2, 8, and 11 years from 232 offspring of mothers with GDM (OGDM) and compared with those from 757 offspring of mothers with type 1 diabetes (OT1D) and 431 offspring of nondiabetic mothers (ONDM) born between 1989 and 2000. Insulin resistance (homeostasis model assessment of insulin resistance [HOMA-IR]) was determined at age 8 and 11 years in 751 children (74 OGDM). Overweight was defined as BMI percentile &gt;or=90; insulin resistance was defined by HOMA-IR.\nRESULTS: Overweight prevalence was increased in OGDM compared with OT1D and to ONDM throughout childhood (age 11 years 31.1, 15.8, and 15.5%; P = 0.005). Maternal obesity was an important predictor of overweight risk in children (age 11 years odds ratio 7.0 [95% CI 1.8-27.7]; P = 0.006); birth size and maternal smoking during pregnancy were inconsistently associated with and treatment of GDM during pregnancy did not affect overweight risk. HOMA-IR was increased in OGDM compared with offspring of ONDM mothers (P = 0.01, adjusted for sex and age) and was associated with the child's BMI (P = 0.004).\nCONCLUSIONS: Overweight and insulin resistance in children is increased in OGDM compared with OT1D or ONDM. The finding that overweight risk is associated mainly with maternal obesity suggests that familial predisposition contributes to childhood growth in these offspring.","DOI":"10.2337/dc10-0139","ISSN":"1935-5548","note":"PMID: 20435793\nPMCID: PMC2909075","journalAbbreviation":"Diabetes Care","language":"eng","author":[{"family":"Boerschmann","given":"Heike"},{"family":"Pflüger","given":"Maren"},{"family":"Henneberger","given":"Lydia"},{"family":"Ziegler","given":"Anette-G."},{"family":"Hummel","given":"Sandra"}],"issued":{"date-parts":[["2010",8]]}}},{"id":857,"uris":["http://zotero.org/users/1092812/items/2797Q2KC"],"uri":["http://zotero.org/users/1092812/items/2797Q2KC"],"itemData":{"id":857,"type":"article-journal","title":"Does maternal smoking during pregnancy cause childhood overweight?","container-title":"Paediatric and Perinatal Epidemiology","page":"171-179","volume":"17","issue":"2","source":"PubMed","abstract":"The objective of this study was to examine a possible association between maternal smoking in pregnancy and childhood overweight. From a population-based cohort of 5722 women from Trondheim, Bergen (Norway) and Uppsala (Sweden) enrolled in early pregnancy during 1986-92, a random sample of 482 women was selected for participation. They were followed up throughout pregnancy, and their children from birth until 5 years of age. Data on maternal smoking and diet, socio-economic determinants and breast feeding were recorded prospectively. During pregnancy and childhood, anthropometric measures were also recorded. Maternal smoking status was based on reported number of cigarettes smoked in week 17 of pregnancy. Child overweight was defined by body mass index (BMI) and sum of skinfold thickness (SFT) &gt;or= 85th percentile at 5 years of age. Children of mothers who smoked in pregnancy had increased risk of overweight at 5 years of age (RR 2.5, 95% CI 1.5, 4.2 for BMI; and RR 1.8, 95% CI 1.1, 3.0 for SFT). Adjusting for maternal diet, breast feeding, maternal obesity and socio-economic status did not suggest confounding. However, adjustment for birthweight increased the observed risk. A linear increase in BMI and SFT was observed with increasing number of cigarettes smoked. In conclusion, smoking during pregnancy may be a risk factor for development of childhood overweight. This study may support the hypothesis of 'fetal origin of adult disease', but the risk of overweight associated with smoking during pregnancy was independent of intrauterine growth retardation, and may thus be attributed to specific effects of cigarette smoke.","ISSN":"0269-5022","note":"PMID: 12675784","journalAbbreviation":"Paediatr Perinat Epidemiol","language":"eng","author":[{"family":"Widerøe","given":"Marius"},{"family":"Vik","given":"Torstein"},{"family":"Jacobsen","given":"Geir"},{"family":"Bakketeig","given":"Leiv S."}],"issued":{"date-parts":[["2003",4]]}}}],"schema":"https://github.com/citation-style-language/schema/raw/master/csl-citation.json"} </w:instrText>
      </w:r>
      <w:r w:rsidR="0032733F" w:rsidRPr="00FD64BE">
        <w:rPr>
          <w:rFonts w:ascii="Times New Roman" w:hAnsi="Times New Roman" w:cs="Times New Roman"/>
          <w:sz w:val="24"/>
          <w:szCs w:val="24"/>
          <w:lang w:val="en-US"/>
        </w:rPr>
        <w:fldChar w:fldCharType="separate"/>
      </w:r>
      <w:r w:rsidR="008F3237" w:rsidRPr="00FD64BE">
        <w:rPr>
          <w:rFonts w:ascii="Times New Roman" w:hAnsi="Times New Roman" w:cs="Times New Roman"/>
          <w:sz w:val="24"/>
          <w:szCs w:val="24"/>
          <w:vertAlign w:val="superscript"/>
          <w:lang w:val="en-US"/>
        </w:rPr>
        <w:t>19,23,27,50,51</w:t>
      </w:r>
      <w:r w:rsidR="0032733F" w:rsidRPr="00FD64BE">
        <w:rPr>
          <w:rFonts w:ascii="Times New Roman" w:hAnsi="Times New Roman" w:cs="Times New Roman"/>
          <w:sz w:val="24"/>
          <w:szCs w:val="24"/>
          <w:lang w:val="en-US"/>
        </w:rPr>
        <w:fldChar w:fldCharType="end"/>
      </w:r>
      <w:r w:rsidR="00E45452" w:rsidRPr="00FD64BE">
        <w:rPr>
          <w:rFonts w:ascii="Times New Roman" w:hAnsi="Times New Roman" w:cs="Times New Roman"/>
          <w:sz w:val="24"/>
          <w:szCs w:val="24"/>
          <w:lang w:val="en-US"/>
        </w:rPr>
        <w:t xml:space="preserve"> and impu</w:t>
      </w:r>
      <w:r w:rsidR="00644059" w:rsidRPr="00FD64BE">
        <w:rPr>
          <w:rFonts w:ascii="Times New Roman" w:hAnsi="Times New Roman" w:cs="Times New Roman"/>
          <w:sz w:val="24"/>
          <w:szCs w:val="24"/>
          <w:lang w:val="en-US"/>
        </w:rPr>
        <w:t xml:space="preserve">ted </w:t>
      </w:r>
      <w:r w:rsidR="0032733F" w:rsidRPr="00FD64BE">
        <w:rPr>
          <w:rFonts w:ascii="Times New Roman" w:hAnsi="Times New Roman" w:cs="Times New Roman"/>
          <w:sz w:val="24"/>
          <w:szCs w:val="24"/>
          <w:lang w:val="en-US"/>
        </w:rPr>
        <w:t>in two</w:t>
      </w:r>
      <w:r w:rsidR="00AB7B9A" w:rsidRPr="00FD64BE">
        <w:rPr>
          <w:rFonts w:ascii="Times New Roman" w:hAnsi="Times New Roman" w:cs="Times New Roman"/>
          <w:sz w:val="24"/>
          <w:szCs w:val="24"/>
          <w:lang w:val="en-US"/>
        </w:rPr>
        <w:t xml:space="preserve"> </w:t>
      </w:r>
      <w:r w:rsidR="00F33E5D" w:rsidRPr="00FD64BE">
        <w:rPr>
          <w:rFonts w:ascii="Times New Roman" w:hAnsi="Times New Roman" w:cs="Times New Roman"/>
          <w:sz w:val="24"/>
          <w:szCs w:val="24"/>
          <w:lang w:val="en-US"/>
        </w:rPr>
        <w:t xml:space="preserve">studies </w:t>
      </w:r>
      <w:r w:rsidR="00AB7B9A" w:rsidRPr="00FD64BE">
        <w:rPr>
          <w:rFonts w:ascii="Times New Roman" w:hAnsi="Times New Roman" w:cs="Times New Roman"/>
          <w:sz w:val="24"/>
          <w:szCs w:val="24"/>
          <w:lang w:val="en-US"/>
        </w:rPr>
        <w:t xml:space="preserve">by </w:t>
      </w:r>
      <w:r w:rsidR="0093165F" w:rsidRPr="00FD64BE">
        <w:rPr>
          <w:rFonts w:ascii="Times New Roman" w:hAnsi="Times New Roman" w:cs="Times New Roman"/>
          <w:sz w:val="24"/>
          <w:szCs w:val="24"/>
          <w:lang w:val="en-US"/>
        </w:rPr>
        <w:t>using</w:t>
      </w:r>
      <w:r w:rsidR="00AB7B9A" w:rsidRPr="00FD64BE">
        <w:rPr>
          <w:rFonts w:ascii="Times New Roman" w:hAnsi="Times New Roman" w:cs="Times New Roman"/>
          <w:sz w:val="24"/>
          <w:szCs w:val="24"/>
          <w:lang w:val="en-US"/>
        </w:rPr>
        <w:t xml:space="preserve"> the conditional distributions </w:t>
      </w:r>
      <w:r w:rsidR="00943CBF" w:rsidRPr="00FD64BE">
        <w:rPr>
          <w:rFonts w:ascii="Times New Roman" w:hAnsi="Times New Roman" w:cs="Times New Roman"/>
          <w:sz w:val="24"/>
          <w:szCs w:val="24"/>
          <w:lang w:val="en-US"/>
        </w:rPr>
        <w:t xml:space="preserve">of the complete datasets </w:t>
      </w:r>
      <w:r w:rsidR="0032733F" w:rsidRPr="00FD64BE">
        <w:rPr>
          <w:rFonts w:ascii="Times New Roman" w:hAnsi="Times New Roman" w:cs="Times New Roman"/>
          <w:sz w:val="24"/>
          <w:szCs w:val="24"/>
          <w:lang w:val="en-US"/>
        </w:rPr>
        <w:fldChar w:fldCharType="begin"/>
      </w:r>
      <w:r w:rsidR="008F3237" w:rsidRPr="00FD64BE">
        <w:rPr>
          <w:rFonts w:ascii="Times New Roman" w:hAnsi="Times New Roman" w:cs="Times New Roman"/>
          <w:sz w:val="24"/>
          <w:szCs w:val="24"/>
          <w:lang w:val="en-US"/>
        </w:rPr>
        <w:instrText xml:space="preserve"> ADDIN ZOTERO_ITEM CSL_CITATION {"citationID":"IZWbxYmL","properties":{"formattedCitation":"{\\rtf \\super 25,50\\nosupersub{}}","plainCitation":"25,50"},"citationItems":[{"id":1084,"uris":["http://zotero.org/users/1092812/items/DNZ6RZB8"],"uri":["http://zotero.org/users/1092812/items/DNZ6RZB8"],"itemData":{"id":1084,"type":"article-journal","title":"Prevalence of non-communicable diseases in Brazilian children: follow-up at school age of two Brazilian birth cohorts of the 1990's","container-title":"BMC public health","page":"486","volume":"11","source":"PubMed","abstract":"BACKGROUND: Few cohort studies have been conducted in low and middle-income countries to investigate non-communicable diseases among school-aged children. This article aims to describe the methodology of two birth cohorts, started in 1994 in Ribeirão Preto (RP), a more developed city, and in 1997/98 in São Luís (SL), a less developed town.\nMETHODS: Prevalences of some non-communicable diseases during the first follow-up of these cohorts were estimated and compared. Data on singleton live births were obtained at birth (2858 in RP and 2443 in SL). The follow-up at school age was conducted in RP in 2004/05, when the children were 9-11 years old and in SL in 2005/06, when the children were 7-9 years old. Follow-up rates were 68.7% in RP (790 included) and 72.7% in SL (673 participants). The groups of low (&lt;2500 g) and high (≥ 4250 g) birthweight were oversampled and estimates were corrected by weighting.\nRESULTS: In the more developed city there was a higher percentage of non-nutritive sucking habits (69.1% vs 47.9%), lifetime bottle use (89.6% vs 68.3%), higher prevalence of primary headache in the last 15 days (27.9% vs 13.0%), higher positive skin tests for allergens (44.3% vs 25.3%) and higher prevalence of overweight (18.2% vs 3.6%), obesity (9.5% vs 1.8%) and hypertension (10.9% vs 4.6%). In the less developed city there was a larger percentage of children with below average cognitive function (28.9% vs 12.2%), mental health problems (47.4% vs 38.4%), depression (21.6% vs 6.0%) and underweight (5.8% vs 3.6%). There was no difference in the prevalence of bruxism, recurrent abdominal pain, asthma and bronchial hyperresponsiveness between cities.\nCONCLUSIONS: Some non-communicable diseases were highly prevalent, especially in the more developed city. Some high rates suggest that the burden of non-communicable diseases will be high in the future, especially mental health problems.","DOI":"10.1186/1471-2458-11-486","ISSN":"1471-2458","note":"PMID: 21693042\nPMCID: PMC3141455","shortTitle":"Prevalence of non-communicable diseases in Brazilian children","journalAbbreviation":"BMC Public Health","language":"eng","author":[{"family":"Silva","given":"Antônio A."},{"family":"Barbieri","given":"Marco A."},{"family":"Cardoso","given":"Viviane C."},{"family":"Batista","given":"Rosângela F."},{"family":"Simões","given":"Vanda M."},{"family":"Vianna","given":"Elcio O."},{"family":"Gutierrez","given":"Manoel R."},{"family":"Figueiredo","given":"Maria L."},{"family":"Silva","given":"Nathalia A."},{"family":"Pereira","given":"Thaís S."},{"family":"Rodriguez","given":"Juliana D."},{"family":"Loureiro","given":"Sônia R."},{"family":"Ribeiro","given":"Valdinar S."},{"family":"Bettiol","given":"Heloisa"}],"issued":{"date-parts":[["2011"]]}}},{"id":849,"uris":["http://zotero.org/users/1092812/items/GK4FIEKR"],"uri":["http://zotero.org/users/1092812/items/GK4FIEKR"],"itemData":{"id":849,"type":"article-journal","title":"Dose response association of pregnancy cigarette smoke exposure, childhood stature, overweight and obesity","container-title":"European Journal of Public Health","page":"286-291","volume":"21","issue":"3","source":"PubMed","abstract":"BACKGROUND: The combined dose response effects of pregnancy cigarette smoke exposure on childhood overweight, obesity and short stature have not been reported.\nMETHOD: A community based cross-sectional survey of 3038 children aged 5-11 years from 15 primary schools in Merseyside, UK. Self-completed parental questionnaires were used for family characteristics, socio-economic status and parental smoking practices. Children were measured for height and weight and z-scores calculated for parental smoking categories.\nRESULTS: Of 689 (34.0%) mothers who smoked during pregnancy 50.5% smoked ten or more cigarettes daily (heavy smokers). Children of maternal non-smokers had prevalence estimates for overweight, obesity and short stature of 25, 9.6 and 3.2%, respectively. Prevalence estimates were higher in children of mothers who were heavy smokers during pregnancy, 31.5% (P = 0.001), 15.6% (P &lt; 0.001) and 5.5% (P = 0.001), respectively. Mean height for age z-scores was lower among heavy maternal (P &lt; 0.001) and paternal smokers (P &lt; 0.01) compared to non-smokers. Childhood overweight, obesity or short stature were all associated with heavy maternal smoking during pregnancy (all P &lt; 0.001). Mean body mass index (BMI) z-scores were higher in boys of mothers who smoked (P = 0.043). The adjusted odds ratio for short stature in children of heavy maternal smokers was 2.76 (95% CI 1.21-6.33) and 4.28 (1.37-13.37) if both parents were heavy smokers. The adjusted OR for obesity in children of maternal smokers was 1.61(1.19-2.18). The population attributable risk for short stature was 8.8% (1.1-22.7) for heavy maternal smokers.\nCONCLUSION: A dose-response association was observed between pregnancy smoking exposure, short stature and obesity.","DOI":"10.1093/eurpub/ckq173","ISSN":"1464-360X","note":"PMID: 21126981","journalAbbreviation":"Eur J Public Health","language":"eng","author":[{"family":"Koshy","given":"Gibby"},{"family":"Delpisheh","given":"Ali"},{"family":"Brabin","given":"Bernard J."}],"issued":{"date-parts":[["2011",6]]}}}],"schema":"https://github.com/citation-style-language/schema/raw/master/csl-citation.json"} </w:instrText>
      </w:r>
      <w:r w:rsidR="0032733F" w:rsidRPr="00FD64BE">
        <w:rPr>
          <w:rFonts w:ascii="Times New Roman" w:hAnsi="Times New Roman" w:cs="Times New Roman"/>
          <w:sz w:val="24"/>
          <w:szCs w:val="24"/>
          <w:lang w:val="en-US"/>
        </w:rPr>
        <w:fldChar w:fldCharType="separate"/>
      </w:r>
      <w:r w:rsidR="008F3237" w:rsidRPr="00FD64BE">
        <w:rPr>
          <w:rFonts w:ascii="Times New Roman" w:hAnsi="Times New Roman" w:cs="Times New Roman"/>
          <w:sz w:val="24"/>
          <w:szCs w:val="24"/>
          <w:vertAlign w:val="superscript"/>
          <w:lang w:val="en-US"/>
        </w:rPr>
        <w:t>25,50</w:t>
      </w:r>
      <w:r w:rsidR="0032733F" w:rsidRPr="00FD64BE">
        <w:rPr>
          <w:rFonts w:ascii="Times New Roman" w:hAnsi="Times New Roman" w:cs="Times New Roman"/>
          <w:sz w:val="24"/>
          <w:szCs w:val="24"/>
          <w:lang w:val="en-US"/>
        </w:rPr>
        <w:fldChar w:fldCharType="end"/>
      </w:r>
      <w:r w:rsidR="00943CBF" w:rsidRPr="00FD64BE">
        <w:rPr>
          <w:rFonts w:ascii="Times New Roman" w:hAnsi="Times New Roman" w:cs="Times New Roman"/>
          <w:sz w:val="24"/>
          <w:szCs w:val="24"/>
          <w:lang w:val="en-US"/>
        </w:rPr>
        <w:t>.</w:t>
      </w:r>
      <w:r w:rsidR="00827009" w:rsidRPr="00FD64BE">
        <w:rPr>
          <w:rFonts w:ascii="Times New Roman" w:hAnsi="Times New Roman" w:cs="Times New Roman"/>
          <w:sz w:val="24"/>
          <w:szCs w:val="24"/>
          <w:lang w:val="en-US"/>
        </w:rPr>
        <w:t xml:space="preserve"> High maternal education was define</w:t>
      </w:r>
      <w:r w:rsidR="006A6713" w:rsidRPr="00FD64BE">
        <w:rPr>
          <w:rFonts w:ascii="Times New Roman" w:hAnsi="Times New Roman" w:cs="Times New Roman"/>
          <w:sz w:val="24"/>
          <w:szCs w:val="24"/>
          <w:lang w:val="en-US"/>
        </w:rPr>
        <w:t>d as completed high school or ≥</w:t>
      </w:r>
      <w:r w:rsidR="00530925" w:rsidRPr="00FD64BE">
        <w:rPr>
          <w:rFonts w:ascii="Times New Roman" w:hAnsi="Times New Roman" w:cs="Times New Roman"/>
          <w:sz w:val="24"/>
          <w:szCs w:val="24"/>
          <w:lang w:val="en-US"/>
        </w:rPr>
        <w:t>9-</w:t>
      </w:r>
      <w:r w:rsidR="00827009" w:rsidRPr="00FD64BE">
        <w:rPr>
          <w:rFonts w:ascii="Times New Roman" w:hAnsi="Times New Roman" w:cs="Times New Roman"/>
          <w:sz w:val="24"/>
          <w:szCs w:val="24"/>
          <w:lang w:val="en-US"/>
        </w:rPr>
        <w:t>10 years of school except for one study w</w:t>
      </w:r>
      <w:r w:rsidR="005C1159" w:rsidRPr="00FD64BE">
        <w:rPr>
          <w:rFonts w:ascii="Times New Roman" w:hAnsi="Times New Roman" w:cs="Times New Roman"/>
          <w:sz w:val="24"/>
          <w:szCs w:val="24"/>
          <w:lang w:val="en-US"/>
        </w:rPr>
        <w:t>h</w:t>
      </w:r>
      <w:r w:rsidR="00827009" w:rsidRPr="00FD64BE">
        <w:rPr>
          <w:rFonts w:ascii="Times New Roman" w:hAnsi="Times New Roman" w:cs="Times New Roman"/>
          <w:sz w:val="24"/>
          <w:szCs w:val="24"/>
          <w:lang w:val="en-US"/>
        </w:rPr>
        <w:t>ere ≥12 years of school</w:t>
      </w:r>
      <w:r w:rsidR="00EE75F1" w:rsidRPr="00FD64BE">
        <w:rPr>
          <w:rFonts w:ascii="Times New Roman" w:hAnsi="Times New Roman" w:cs="Times New Roman"/>
          <w:sz w:val="24"/>
          <w:szCs w:val="24"/>
          <w:lang w:val="en-US"/>
        </w:rPr>
        <w:t>ing</w:t>
      </w:r>
      <w:r w:rsidR="00827009" w:rsidRPr="00FD64BE">
        <w:rPr>
          <w:rFonts w:ascii="Times New Roman" w:hAnsi="Times New Roman" w:cs="Times New Roman"/>
          <w:sz w:val="24"/>
          <w:szCs w:val="24"/>
          <w:lang w:val="en-US"/>
        </w:rPr>
        <w:t xml:space="preserve"> was assumed as high education</w:t>
      </w:r>
      <w:r w:rsidR="00EE75F1" w:rsidRPr="00FD64BE">
        <w:rPr>
          <w:rFonts w:ascii="Times New Roman" w:hAnsi="Times New Roman" w:cs="Times New Roman"/>
          <w:sz w:val="24"/>
          <w:szCs w:val="24"/>
          <w:lang w:val="en-US"/>
        </w:rPr>
        <w:t>,</w:t>
      </w:r>
      <w:r w:rsidR="00827009" w:rsidRPr="00FD64BE">
        <w:rPr>
          <w:rFonts w:ascii="Times New Roman" w:hAnsi="Times New Roman" w:cs="Times New Roman"/>
          <w:sz w:val="24"/>
          <w:szCs w:val="24"/>
          <w:lang w:val="en-US"/>
        </w:rPr>
        <w:t xml:space="preserve"> an</w:t>
      </w:r>
      <w:r w:rsidR="00E54FA0" w:rsidRPr="00FD64BE">
        <w:rPr>
          <w:rFonts w:ascii="Times New Roman" w:hAnsi="Times New Roman" w:cs="Times New Roman"/>
          <w:sz w:val="24"/>
          <w:szCs w:val="24"/>
          <w:lang w:val="en-US"/>
        </w:rPr>
        <w:t>d</w:t>
      </w:r>
      <w:r w:rsidR="00827009" w:rsidRPr="00FD64BE">
        <w:rPr>
          <w:rFonts w:ascii="Times New Roman" w:hAnsi="Times New Roman" w:cs="Times New Roman"/>
          <w:sz w:val="24"/>
          <w:szCs w:val="24"/>
          <w:lang w:val="en-US"/>
        </w:rPr>
        <w:t xml:space="preserve"> </w:t>
      </w:r>
      <w:r w:rsidR="00E54FA0" w:rsidRPr="00FD64BE">
        <w:rPr>
          <w:rFonts w:ascii="Times New Roman" w:hAnsi="Times New Roman" w:cs="Times New Roman"/>
          <w:sz w:val="24"/>
          <w:szCs w:val="24"/>
          <w:lang w:val="en-US"/>
        </w:rPr>
        <w:t xml:space="preserve">one </w:t>
      </w:r>
      <w:r w:rsidR="00827009" w:rsidRPr="00FD64BE">
        <w:rPr>
          <w:rFonts w:ascii="Times New Roman" w:hAnsi="Times New Roman" w:cs="Times New Roman"/>
          <w:sz w:val="24"/>
          <w:szCs w:val="24"/>
          <w:lang w:val="en-US"/>
        </w:rPr>
        <w:t>study w</w:t>
      </w:r>
      <w:r w:rsidR="005C1159" w:rsidRPr="00FD64BE">
        <w:rPr>
          <w:rFonts w:ascii="Times New Roman" w:hAnsi="Times New Roman" w:cs="Times New Roman"/>
          <w:sz w:val="24"/>
          <w:szCs w:val="24"/>
          <w:lang w:val="en-US"/>
        </w:rPr>
        <w:t>h</w:t>
      </w:r>
      <w:r w:rsidR="00827009" w:rsidRPr="00FD64BE">
        <w:rPr>
          <w:rFonts w:ascii="Times New Roman" w:hAnsi="Times New Roman" w:cs="Times New Roman"/>
          <w:sz w:val="24"/>
          <w:szCs w:val="24"/>
          <w:lang w:val="en-US"/>
        </w:rPr>
        <w:t>ere</w:t>
      </w:r>
      <w:r w:rsidR="00E54FA0" w:rsidRPr="00FD64BE">
        <w:rPr>
          <w:rFonts w:ascii="Times New Roman" w:hAnsi="Times New Roman" w:cs="Times New Roman"/>
          <w:sz w:val="24"/>
          <w:szCs w:val="24"/>
          <w:lang w:val="en-US"/>
        </w:rPr>
        <w:t xml:space="preserve"> </w:t>
      </w:r>
      <w:r w:rsidR="00827009" w:rsidRPr="00FD64BE">
        <w:rPr>
          <w:rFonts w:ascii="Times New Roman" w:hAnsi="Times New Roman" w:cs="Times New Roman"/>
          <w:sz w:val="24"/>
          <w:szCs w:val="24"/>
          <w:lang w:val="en-US"/>
        </w:rPr>
        <w:t>a combination of education and occupation was assessed</w:t>
      </w:r>
      <w:r w:rsidR="00943CBF" w:rsidRPr="00FD64BE">
        <w:rPr>
          <w:rFonts w:ascii="Times New Roman" w:hAnsi="Times New Roman" w:cs="Times New Roman"/>
          <w:sz w:val="24"/>
          <w:szCs w:val="24"/>
          <w:lang w:val="en-US"/>
        </w:rPr>
        <w:t xml:space="preserve"> </w:t>
      </w:r>
      <w:r w:rsidR="00530925" w:rsidRPr="00FD64BE">
        <w:rPr>
          <w:rFonts w:ascii="Times New Roman" w:hAnsi="Times New Roman" w:cs="Times New Roman"/>
          <w:sz w:val="24"/>
          <w:szCs w:val="24"/>
          <w:lang w:val="en-US"/>
        </w:rPr>
        <w:fldChar w:fldCharType="begin"/>
      </w:r>
      <w:r w:rsidR="00CD3309" w:rsidRPr="00FD64BE">
        <w:rPr>
          <w:rFonts w:ascii="Times New Roman" w:hAnsi="Times New Roman" w:cs="Times New Roman"/>
          <w:sz w:val="24"/>
          <w:szCs w:val="24"/>
          <w:lang w:val="en-US"/>
        </w:rPr>
        <w:instrText xml:space="preserve"> ADDIN ZOTERO_ITEM CSL_CITATION {"citationID":"VbJm84pF","properties":{"formattedCitation":"{\\rtf \\super 22,26\\nosupersub{}}","plainCitation":"22,26"},"citationItems":[{"id":853,"uris":["http://zotero.org/users/1092812/items/GT6F4KA7"],"uri":["http://zotero.org/users/1092812/items/GT6F4KA7"],"itemData":{"id":853,"type":"article-journal","title":"Dose-response associations between maternal smoking during pregnancy and subsequent childhood obesity: effect modification by maternal race/ethnicity in a low-income US cohort","container-title":"American Journal of Epidemiology","page":"995-1007","volume":"168","issue":"9","source":"PubMed","abstract":"Studies suggest that children exposed to cigarette smoke in utero are at risk of becoming obese. Few researchers have evaluated the dose-response association between maternal smoking during pregnancy and childhood obesity or whether this association varies by maternal race/ethnicity. The authors obtained retrospective cohort data by linking records from the Pregnancy Nutrition Surveillance System and the Pediatric Nutrition Surveillance System on 155,411 low-income children born during 1995-2001 in 9 US states and 2 tribal nations. The authors examined maternal smoking status, duration of smoking, quantity of smoking, and both duration and quantity combined. Childhood obesity was based on a body mass index greater than or equal to the 95th percentile for sex and age, assessed at age 2-4 years. Maternal race/ethnicity modified the association between smoking during pregnancy and childhood obesity. Among non-Hispanic White mothers, both duration and quantity of smoking were positively associated with childhood obesity in a dose-response manner. Among non-Hispanic Black mothers, only heavy smoking was positively associated with childhood obesity. Among Hispanics, American Indians/Alaska Natives, and Asians/Pacific Islanders, smoking was not associated with childhood obesity. The inconsistent association between smoking during pregnancy and childhood obesity across race/ethnicity categories merits further investigation into potential explanations for this variation, which may include confounding, reporting bias, or unexplored biologic mechanisms.","DOI":"10.1093/aje/kwn223","ISSN":"1476-6256","note":"PMID: 18801886","shortTitle":"Dose-response associations between maternal smoking during pregnancy and subsequent childhood obesity","journalAbbreviation":"Am. J. Epidemiol.","language":"eng","author":[{"family":"Sharma","given":"Andrea J."},{"family":"Cogswell","given":"Mary E."},{"family":"Li","given":"Ruowei"}],"issued":{"date-parts":[["2008",11,1]]}}},{"id":869,"uris":["http://zotero.org/users/1092812/items/9T6Z2Q3S"],"uri":["http://zotero.org/users/1092812/items/9T6Z2Q3S"],"itemData":{"id":869,"type":"article-journal","title":"Risk of childhood overweight after exposure to tobacco smoking in prenatal and early postnatal life","container-title":"PloS One","page":"e109184","volume":"9","issue":"10","source":"PubMed","abstract":"OBJECTIVE: To investigate the association between exposure to mothers smoking during prenatal and early postnatal life and risk of overweight at age 7 years, while taking birth weight into account.\nMETHODS: From the Danish National Birth Cohort a total of 32,747 families were identified with available information on maternal smoking status in child's pre- and postnatal life and child's birth weight, and weight and height at age 7 years. Outcome was overweight according to the International Obesity Task Force gender and age specific body mass index. Smoking exposure was categorized into four groups: no exposure (n = 25,076); exposure only during pregnancy (n = 3,343); exposure only postnatally (n = 140); and exposure during pregnancy and postnatally (n = 4,188). Risk of overweight according to smoking status as well as dose-response relationships were estimated by crude and adjusted odds ratios using logistic regression models.\nRESULTS: Exposure to smoking only during pregnancy, or both during pregnancy and postnatally were both significantly associated with overweight at 7 years of age (OR: 1.31, 95% CI: 1.15-1.48, and OR: 1.76, 95% CI: 1.58-1.97, respectively). Analyses excluding children with low birth weight (&lt;2,500 gram) revealed similar results. A significant prenatal dose-response relationship was found. Per one additional cigarette smoked per day an increase in risk of overweight was observed (OR: 1.02, 95% CI: 1.01-1.03). When adjusting for quantity of smoking during pregnancy, prolonged exposure after birth further increased the risk of later overweight in the children (OR 1.28, 95% CI:1.09-1.50) compared with exposure only in the prenatal period.\nCONCLUSIONS: Mother's perinatal smoking increased child's OR of overweight at age 7 years irrespective of birth weight, and with higher OR if exposed both during pregnancy and in early postnatal life. Clear dose-response relationships were observed, which emphasizes the need for prevention of any tobacco exposure of infants.","DOI":"10.1371/journal.pone.0109184","ISSN":"1932-6203","note":"PMID: 25310824\nPMCID: PMC4195647","journalAbbreviation":"PLoS ONE","language":"eng","author":[{"family":"Møller","given":"Susanne Eifer"},{"family":"Ajslev","given":"Teresa Adeltoft"},{"family":"Andersen","given":"Camilla Schou"},{"family":"Dalgård","given":"Christine"},{"family":"Sørensen","given":"Thorkild I. A."}],"issued":{"date-parts":[["2014"]]}}}],"schema":"https://github.com/citation-style-language/schema/raw/master/csl-citation.json"} </w:instrText>
      </w:r>
      <w:r w:rsidR="00530925" w:rsidRPr="00FD64BE">
        <w:rPr>
          <w:rFonts w:ascii="Times New Roman" w:hAnsi="Times New Roman" w:cs="Times New Roman"/>
          <w:sz w:val="24"/>
          <w:szCs w:val="24"/>
          <w:lang w:val="en-US"/>
        </w:rPr>
        <w:fldChar w:fldCharType="separate"/>
      </w:r>
      <w:r w:rsidR="00BC3FD8" w:rsidRPr="00FD64BE">
        <w:rPr>
          <w:rFonts w:ascii="Times New Roman" w:hAnsi="Times New Roman" w:cs="Times New Roman"/>
          <w:sz w:val="24"/>
          <w:szCs w:val="24"/>
          <w:vertAlign w:val="superscript"/>
          <w:lang w:val="en-US"/>
        </w:rPr>
        <w:t>22,26</w:t>
      </w:r>
      <w:r w:rsidR="00530925" w:rsidRPr="00FD64BE">
        <w:rPr>
          <w:rFonts w:ascii="Times New Roman" w:hAnsi="Times New Roman" w:cs="Times New Roman"/>
          <w:sz w:val="24"/>
          <w:szCs w:val="24"/>
          <w:lang w:val="en-US"/>
        </w:rPr>
        <w:fldChar w:fldCharType="end"/>
      </w:r>
      <w:r w:rsidR="00943CBF" w:rsidRPr="00FD64BE">
        <w:rPr>
          <w:rFonts w:ascii="Times New Roman" w:hAnsi="Times New Roman" w:cs="Times New Roman"/>
          <w:sz w:val="24"/>
          <w:szCs w:val="24"/>
          <w:lang w:val="en-US"/>
        </w:rPr>
        <w:t>.</w:t>
      </w:r>
      <w:r w:rsidR="0024282C" w:rsidRPr="00FD64BE">
        <w:rPr>
          <w:rFonts w:ascii="Times New Roman" w:hAnsi="Times New Roman" w:cs="Times New Roman"/>
          <w:sz w:val="24"/>
          <w:szCs w:val="24"/>
          <w:lang w:val="en-US"/>
        </w:rPr>
        <w:t xml:space="preserve"> </w:t>
      </w:r>
      <w:r w:rsidR="00BF14C8" w:rsidRPr="00FD64BE">
        <w:rPr>
          <w:rFonts w:ascii="Times New Roman" w:hAnsi="Times New Roman" w:cs="Times New Roman"/>
          <w:sz w:val="24"/>
          <w:szCs w:val="24"/>
          <w:lang w:val="en-US"/>
        </w:rPr>
        <w:t>T</w:t>
      </w:r>
      <w:r w:rsidR="00EB6E4E" w:rsidRPr="00FD64BE">
        <w:rPr>
          <w:rFonts w:ascii="Times New Roman" w:hAnsi="Times New Roman" w:cs="Times New Roman"/>
          <w:sz w:val="24"/>
          <w:szCs w:val="24"/>
          <w:lang w:val="en-US"/>
        </w:rPr>
        <w:t xml:space="preserve">he </w:t>
      </w:r>
      <w:r w:rsidR="00BF14C8" w:rsidRPr="00FD64BE">
        <w:rPr>
          <w:rFonts w:ascii="Times New Roman" w:hAnsi="Times New Roman" w:cs="Times New Roman"/>
          <w:sz w:val="24"/>
          <w:szCs w:val="24"/>
          <w:lang w:val="en-US"/>
        </w:rPr>
        <w:t xml:space="preserve">study </w:t>
      </w:r>
      <w:r w:rsidR="00EB6E4E" w:rsidRPr="00FD64BE">
        <w:rPr>
          <w:rFonts w:ascii="Times New Roman" w:hAnsi="Times New Roman" w:cs="Times New Roman"/>
          <w:sz w:val="24"/>
          <w:szCs w:val="24"/>
          <w:lang w:val="en-US"/>
        </w:rPr>
        <w:t xml:space="preserve">quality </w:t>
      </w:r>
      <w:r w:rsidR="00CB173A" w:rsidRPr="00FD64BE">
        <w:rPr>
          <w:rFonts w:ascii="Times New Roman" w:hAnsi="Times New Roman" w:cs="Times New Roman"/>
          <w:sz w:val="24"/>
          <w:szCs w:val="24"/>
          <w:lang w:val="en-US"/>
        </w:rPr>
        <w:t xml:space="preserve">was </w:t>
      </w:r>
      <w:r w:rsidR="00DD3C38" w:rsidRPr="00FD64BE">
        <w:rPr>
          <w:rFonts w:ascii="Times New Roman" w:hAnsi="Times New Roman" w:cs="Times New Roman"/>
          <w:sz w:val="24"/>
          <w:szCs w:val="24"/>
          <w:lang w:val="en-US"/>
        </w:rPr>
        <w:t xml:space="preserve">rated </w:t>
      </w:r>
      <w:r w:rsidR="00CB173A" w:rsidRPr="00FD64BE">
        <w:rPr>
          <w:rFonts w:ascii="Times New Roman" w:hAnsi="Times New Roman" w:cs="Times New Roman"/>
          <w:sz w:val="24"/>
          <w:szCs w:val="24"/>
          <w:lang w:val="en-US"/>
        </w:rPr>
        <w:t xml:space="preserve">good </w:t>
      </w:r>
      <w:r w:rsidR="00DD3C38" w:rsidRPr="00FD64BE">
        <w:rPr>
          <w:rFonts w:ascii="Times New Roman" w:hAnsi="Times New Roman" w:cs="Times New Roman"/>
          <w:sz w:val="24"/>
          <w:szCs w:val="24"/>
          <w:lang w:val="en-US"/>
        </w:rPr>
        <w:t>in</w:t>
      </w:r>
      <w:r w:rsidR="00CB173A" w:rsidRPr="00FD64BE">
        <w:rPr>
          <w:rFonts w:ascii="Times New Roman" w:hAnsi="Times New Roman" w:cs="Times New Roman"/>
          <w:sz w:val="24"/>
          <w:szCs w:val="24"/>
          <w:lang w:val="en-US"/>
        </w:rPr>
        <w:t xml:space="preserve"> </w:t>
      </w:r>
      <w:r w:rsidR="003B29A8" w:rsidRPr="00FD64BE">
        <w:rPr>
          <w:rFonts w:ascii="Times New Roman" w:hAnsi="Times New Roman" w:cs="Times New Roman"/>
          <w:sz w:val="24"/>
          <w:szCs w:val="24"/>
          <w:lang w:val="en-US"/>
        </w:rPr>
        <w:t>eleven</w:t>
      </w:r>
      <w:r w:rsidR="0093165F" w:rsidRPr="00FD64BE">
        <w:rPr>
          <w:rFonts w:ascii="Times New Roman" w:hAnsi="Times New Roman" w:cs="Times New Roman"/>
          <w:sz w:val="24"/>
          <w:szCs w:val="24"/>
          <w:lang w:val="en-US"/>
        </w:rPr>
        <w:t xml:space="preserve"> </w:t>
      </w:r>
      <w:r w:rsidR="00CB173A" w:rsidRPr="00FD64BE">
        <w:rPr>
          <w:rFonts w:ascii="Times New Roman" w:hAnsi="Times New Roman" w:cs="Times New Roman"/>
          <w:sz w:val="24"/>
          <w:szCs w:val="24"/>
          <w:lang w:val="en-US"/>
        </w:rPr>
        <w:t>studies</w:t>
      </w:r>
      <w:r w:rsidR="00DD3C38" w:rsidRPr="00FD64BE">
        <w:rPr>
          <w:rFonts w:ascii="Times New Roman" w:hAnsi="Times New Roman" w:cs="Times New Roman"/>
          <w:sz w:val="24"/>
          <w:szCs w:val="24"/>
          <w:lang w:val="en-US"/>
        </w:rPr>
        <w:t xml:space="preserve"> and fair in </w:t>
      </w:r>
      <w:r w:rsidR="00BF14C8" w:rsidRPr="00FD64BE">
        <w:rPr>
          <w:rFonts w:ascii="Times New Roman" w:hAnsi="Times New Roman" w:cs="Times New Roman"/>
          <w:sz w:val="24"/>
          <w:szCs w:val="24"/>
          <w:lang w:val="en-US"/>
        </w:rPr>
        <w:t>f</w:t>
      </w:r>
      <w:r w:rsidR="003B29A8" w:rsidRPr="00FD64BE">
        <w:rPr>
          <w:rFonts w:ascii="Times New Roman" w:hAnsi="Times New Roman" w:cs="Times New Roman"/>
          <w:sz w:val="24"/>
          <w:szCs w:val="24"/>
          <w:lang w:val="en-US"/>
        </w:rPr>
        <w:t>ive studies</w:t>
      </w:r>
      <w:r w:rsidR="000F7178" w:rsidRPr="00FD64BE">
        <w:rPr>
          <w:rFonts w:ascii="Times New Roman" w:hAnsi="Times New Roman" w:cs="Times New Roman"/>
          <w:sz w:val="24"/>
          <w:szCs w:val="24"/>
          <w:lang w:val="en-US"/>
        </w:rPr>
        <w:t xml:space="preserve"> </w:t>
      </w:r>
      <w:r w:rsidR="00EB6E4E" w:rsidRPr="00FD64BE">
        <w:rPr>
          <w:rFonts w:ascii="Times New Roman" w:hAnsi="Times New Roman" w:cs="Times New Roman"/>
          <w:sz w:val="24"/>
          <w:szCs w:val="24"/>
          <w:lang w:val="en-US"/>
        </w:rPr>
        <w:t>(Table S</w:t>
      </w:r>
      <w:r w:rsidR="0019767C" w:rsidRPr="00FD64BE">
        <w:rPr>
          <w:rFonts w:ascii="Times New Roman" w:hAnsi="Times New Roman" w:cs="Times New Roman"/>
          <w:sz w:val="24"/>
          <w:szCs w:val="24"/>
          <w:lang w:val="en-US"/>
        </w:rPr>
        <w:t>2</w:t>
      </w:r>
      <w:r w:rsidR="00EB6E4E" w:rsidRPr="00FD64BE">
        <w:rPr>
          <w:rFonts w:ascii="Times New Roman" w:hAnsi="Times New Roman" w:cs="Times New Roman"/>
          <w:sz w:val="24"/>
          <w:szCs w:val="24"/>
          <w:lang w:val="en-US"/>
        </w:rPr>
        <w:t xml:space="preserve"> of the supplemental material)</w:t>
      </w:r>
      <w:r w:rsidR="00BF14C8" w:rsidRPr="00FD64BE">
        <w:rPr>
          <w:rFonts w:ascii="Times New Roman" w:hAnsi="Times New Roman" w:cs="Times New Roman"/>
          <w:sz w:val="24"/>
          <w:szCs w:val="24"/>
          <w:lang w:val="en-US"/>
        </w:rPr>
        <w:t>.</w:t>
      </w:r>
      <w:r w:rsidR="00827009" w:rsidRPr="00FD64BE">
        <w:rPr>
          <w:rFonts w:ascii="Times New Roman" w:hAnsi="Times New Roman" w:cs="Times New Roman"/>
          <w:sz w:val="24"/>
          <w:szCs w:val="24"/>
          <w:lang w:val="en-US"/>
        </w:rPr>
        <w:t xml:space="preserve"> </w:t>
      </w:r>
      <w:r w:rsidR="0093165F" w:rsidRPr="00FD64BE">
        <w:rPr>
          <w:rFonts w:ascii="Times New Roman" w:hAnsi="Times New Roman" w:cs="Times New Roman"/>
          <w:sz w:val="24"/>
          <w:szCs w:val="24"/>
          <w:lang w:val="en-US"/>
        </w:rPr>
        <w:t xml:space="preserve"> </w:t>
      </w:r>
    </w:p>
    <w:p w14:paraId="03B0BA97" w14:textId="77777777" w:rsidR="00971AB2" w:rsidRPr="00FD64BE" w:rsidRDefault="00971AB2" w:rsidP="00E52E5B">
      <w:pPr>
        <w:spacing w:line="480" w:lineRule="auto"/>
        <w:rPr>
          <w:rFonts w:ascii="Times New Roman" w:hAnsi="Times New Roman" w:cs="Times New Roman"/>
          <w:sz w:val="24"/>
          <w:szCs w:val="24"/>
          <w:lang w:val="en-US"/>
        </w:rPr>
      </w:pPr>
    </w:p>
    <w:p w14:paraId="30D7C10D" w14:textId="77777777" w:rsidR="00631D4B" w:rsidRPr="00FD64BE" w:rsidRDefault="00631D4B" w:rsidP="00631D4B">
      <w:pPr>
        <w:spacing w:line="480" w:lineRule="auto"/>
        <w:rPr>
          <w:rFonts w:ascii="Times New Roman" w:hAnsi="Times New Roman" w:cs="Times New Roman"/>
          <w:sz w:val="24"/>
          <w:szCs w:val="24"/>
          <w:lang w:val="en-US"/>
        </w:rPr>
      </w:pPr>
      <w:r w:rsidRPr="00FD64BE">
        <w:rPr>
          <w:rFonts w:ascii="Times New Roman" w:hAnsi="Times New Roman" w:cs="Times New Roman"/>
          <w:sz w:val="24"/>
          <w:szCs w:val="24"/>
          <w:lang w:val="en-US"/>
        </w:rPr>
        <w:t>Table 1 here</w:t>
      </w:r>
    </w:p>
    <w:p w14:paraId="18A29917" w14:textId="77777777" w:rsidR="00631D4B" w:rsidRPr="00FD64BE" w:rsidRDefault="00631D4B" w:rsidP="00E52E5B">
      <w:pPr>
        <w:spacing w:line="480" w:lineRule="auto"/>
        <w:rPr>
          <w:rFonts w:ascii="Times New Roman" w:hAnsi="Times New Roman" w:cs="Times New Roman"/>
          <w:sz w:val="24"/>
          <w:szCs w:val="24"/>
          <w:lang w:val="en-US"/>
        </w:rPr>
      </w:pPr>
    </w:p>
    <w:p w14:paraId="404977D5" w14:textId="5C3EA1AC" w:rsidR="00DB59AC" w:rsidRPr="00FD64BE" w:rsidRDefault="00F32BEC" w:rsidP="00E52E5B">
      <w:pPr>
        <w:spacing w:line="480" w:lineRule="auto"/>
        <w:rPr>
          <w:rFonts w:ascii="Times New Roman" w:hAnsi="Times New Roman" w:cs="Times New Roman"/>
          <w:sz w:val="24"/>
          <w:szCs w:val="24"/>
          <w:lang w:val="en-US"/>
        </w:rPr>
      </w:pPr>
      <w:r w:rsidRPr="00FD64BE">
        <w:rPr>
          <w:rFonts w:ascii="Times New Roman" w:hAnsi="Times New Roman" w:cs="Times New Roman"/>
          <w:sz w:val="24"/>
          <w:szCs w:val="24"/>
          <w:lang w:val="en-US"/>
        </w:rPr>
        <w:t xml:space="preserve">In total </w:t>
      </w:r>
      <w:r w:rsidR="00051E6F" w:rsidRPr="00FD64BE">
        <w:rPr>
          <w:rFonts w:ascii="Times New Roman" w:hAnsi="Times New Roman" w:cs="Times New Roman"/>
          <w:sz w:val="24"/>
          <w:szCs w:val="24"/>
          <w:lang w:val="en-US"/>
        </w:rPr>
        <w:t>N=</w:t>
      </w:r>
      <w:r w:rsidR="00424ED2" w:rsidRPr="00FD64BE">
        <w:rPr>
          <w:rFonts w:ascii="Times New Roman" w:hAnsi="Times New Roman" w:cs="Times New Roman"/>
          <w:sz w:val="24"/>
          <w:szCs w:val="24"/>
          <w:lang w:val="en-US"/>
        </w:rPr>
        <w:t>422 064</w:t>
      </w:r>
      <w:r w:rsidR="002C4311" w:rsidRPr="00FD64BE">
        <w:rPr>
          <w:rFonts w:ascii="Times New Roman" w:hAnsi="Times New Roman" w:cs="Times New Roman"/>
          <w:sz w:val="24"/>
          <w:szCs w:val="24"/>
          <w:lang w:val="en-US"/>
        </w:rPr>
        <w:t xml:space="preserve"> BMI measurements</w:t>
      </w:r>
      <w:r w:rsidR="00CB17C5" w:rsidRPr="00FD64BE">
        <w:rPr>
          <w:rFonts w:ascii="Times New Roman" w:hAnsi="Times New Roman" w:cs="Times New Roman"/>
          <w:sz w:val="24"/>
          <w:szCs w:val="24"/>
          <w:lang w:val="en-US"/>
        </w:rPr>
        <w:t xml:space="preserve"> (including multiple measurements per child) </w:t>
      </w:r>
      <w:r w:rsidR="00852802" w:rsidRPr="00FD64BE">
        <w:rPr>
          <w:rFonts w:ascii="Times New Roman" w:hAnsi="Times New Roman" w:cs="Times New Roman"/>
          <w:sz w:val="24"/>
          <w:szCs w:val="24"/>
          <w:lang w:val="en-US"/>
        </w:rPr>
        <w:t xml:space="preserve">of children/adolescents years </w:t>
      </w:r>
      <w:r w:rsidR="00CB17C5" w:rsidRPr="00FD64BE">
        <w:rPr>
          <w:rFonts w:ascii="Times New Roman" w:hAnsi="Times New Roman" w:cs="Times New Roman"/>
          <w:sz w:val="24"/>
          <w:szCs w:val="24"/>
          <w:lang w:val="en-US"/>
        </w:rPr>
        <w:t>were available. After</w:t>
      </w:r>
      <w:r w:rsidR="006C398B" w:rsidRPr="00FD64BE">
        <w:rPr>
          <w:rFonts w:ascii="Times New Roman" w:hAnsi="Times New Roman" w:cs="Times New Roman"/>
          <w:sz w:val="24"/>
          <w:szCs w:val="24"/>
          <w:lang w:val="en-US"/>
        </w:rPr>
        <w:t xml:space="preserve"> </w:t>
      </w:r>
      <w:r w:rsidR="00CB17C5" w:rsidRPr="00FD64BE">
        <w:rPr>
          <w:rFonts w:ascii="Times New Roman" w:hAnsi="Times New Roman" w:cs="Times New Roman"/>
          <w:sz w:val="24"/>
          <w:szCs w:val="24"/>
          <w:lang w:val="en-US"/>
        </w:rPr>
        <w:t xml:space="preserve">excluding </w:t>
      </w:r>
      <w:r w:rsidR="00DD3C38" w:rsidRPr="00FD64BE">
        <w:rPr>
          <w:rFonts w:ascii="Times New Roman" w:hAnsi="Times New Roman" w:cs="Times New Roman"/>
          <w:sz w:val="24"/>
          <w:szCs w:val="24"/>
          <w:lang w:val="en-GB"/>
        </w:rPr>
        <w:t>twins and siblings (only first child was included), observation</w:t>
      </w:r>
      <w:r w:rsidR="00343023" w:rsidRPr="00FD64BE">
        <w:rPr>
          <w:rFonts w:ascii="Times New Roman" w:hAnsi="Times New Roman" w:cs="Times New Roman"/>
          <w:sz w:val="24"/>
          <w:szCs w:val="24"/>
          <w:lang w:val="en-GB"/>
        </w:rPr>
        <w:t>s</w:t>
      </w:r>
      <w:r w:rsidR="00DD3C38" w:rsidRPr="00FD64BE">
        <w:rPr>
          <w:rFonts w:ascii="Times New Roman" w:hAnsi="Times New Roman" w:cs="Times New Roman"/>
          <w:sz w:val="24"/>
          <w:szCs w:val="24"/>
          <w:lang w:val="en-GB"/>
        </w:rPr>
        <w:t xml:space="preserve"> with missing data on maternal number of cigarettes, and </w:t>
      </w:r>
      <w:r w:rsidR="00CB17C5" w:rsidRPr="00FD64BE">
        <w:rPr>
          <w:rFonts w:ascii="Times New Roman" w:hAnsi="Times New Roman" w:cs="Times New Roman"/>
          <w:sz w:val="24"/>
          <w:szCs w:val="24"/>
          <w:lang w:val="en-US"/>
        </w:rPr>
        <w:t xml:space="preserve">observations where </w:t>
      </w:r>
      <w:r w:rsidR="00E45452" w:rsidRPr="00FD64BE">
        <w:rPr>
          <w:rFonts w:ascii="Times New Roman" w:hAnsi="Times New Roman" w:cs="Times New Roman"/>
          <w:sz w:val="24"/>
          <w:szCs w:val="24"/>
          <w:lang w:val="en-US"/>
        </w:rPr>
        <w:t>sex</w:t>
      </w:r>
      <w:r w:rsidR="00F639E3" w:rsidRPr="00FD64BE">
        <w:rPr>
          <w:rFonts w:ascii="Times New Roman" w:hAnsi="Times New Roman" w:cs="Times New Roman"/>
          <w:sz w:val="24"/>
          <w:szCs w:val="24"/>
          <w:lang w:val="en-US"/>
        </w:rPr>
        <w:t xml:space="preserve"> and age specific weight class </w:t>
      </w:r>
      <w:r w:rsidR="00CB17C5" w:rsidRPr="00FD64BE">
        <w:rPr>
          <w:rFonts w:ascii="Times New Roman" w:hAnsi="Times New Roman" w:cs="Times New Roman"/>
          <w:sz w:val="24"/>
          <w:szCs w:val="24"/>
          <w:lang w:val="en-US"/>
        </w:rPr>
        <w:t xml:space="preserve">according to </w:t>
      </w:r>
      <w:r w:rsidR="00EB0093" w:rsidRPr="00FD64BE">
        <w:rPr>
          <w:rFonts w:ascii="Times New Roman" w:hAnsi="Times New Roman" w:cs="Times New Roman"/>
          <w:sz w:val="24"/>
          <w:szCs w:val="24"/>
          <w:lang w:val="en-US"/>
        </w:rPr>
        <w:t>the IOTF reference</w:t>
      </w:r>
      <w:r w:rsidR="00943CBF" w:rsidRPr="00FD64BE">
        <w:rPr>
          <w:rFonts w:ascii="Times New Roman" w:hAnsi="Times New Roman" w:cs="Times New Roman"/>
          <w:sz w:val="24"/>
          <w:szCs w:val="24"/>
          <w:lang w:val="en-US"/>
        </w:rPr>
        <w:t xml:space="preserve"> </w:t>
      </w:r>
      <w:r w:rsidR="002E675F" w:rsidRPr="00FD64BE">
        <w:rPr>
          <w:rFonts w:ascii="Times New Roman" w:hAnsi="Times New Roman" w:cs="Times New Roman"/>
          <w:sz w:val="24"/>
          <w:szCs w:val="24"/>
          <w:lang w:val="en-US"/>
        </w:rPr>
        <w:fldChar w:fldCharType="begin"/>
      </w:r>
      <w:r w:rsidR="008F3237" w:rsidRPr="00FD64BE">
        <w:rPr>
          <w:rFonts w:ascii="Times New Roman" w:hAnsi="Times New Roman" w:cs="Times New Roman"/>
          <w:sz w:val="24"/>
          <w:szCs w:val="24"/>
          <w:lang w:val="en-US"/>
        </w:rPr>
        <w:instrText xml:space="preserve"> ADDIN ZOTERO_ITEM CSL_CITATION {"citationID":"tBHscW1V","properties":{"formattedCitation":"{\\rtf \\super 39\\nosupersub{}}","plainCitation":"39"},"citationItems":[{"id":833,"uris":["http://zotero.org/users/1092812/items/NKVXIWR6"],"uri":["http://zotero.org/users/1092812/items/NKVXIWR6"],"itemData":{"id":833,"type":"article-journal","title":"Establishing a standard definition for child overweight and obesity worldwide: international survey","container-title":"BMJ","page":"1240-1240","volume":"320","issue":"7244","source":"CrossRef","DOI":"10.1136/bmj.320.7244.1240","ISSN":"09598138","shortTitle":"Establishing a standard definition for child overweight and obesity worldwide","author":[{"family":"Cole","given":"T. J"}],"issued":{"date-parts":[["2000",5,6]]}}}],"schema":"https://github.com/citation-style-language/schema/raw/master/csl-citation.json"} </w:instrText>
      </w:r>
      <w:r w:rsidR="002E675F" w:rsidRPr="00FD64BE">
        <w:rPr>
          <w:rFonts w:ascii="Times New Roman" w:hAnsi="Times New Roman" w:cs="Times New Roman"/>
          <w:sz w:val="24"/>
          <w:szCs w:val="24"/>
          <w:lang w:val="en-US"/>
        </w:rPr>
        <w:fldChar w:fldCharType="separate"/>
      </w:r>
      <w:r w:rsidR="008F3237" w:rsidRPr="00FD64BE">
        <w:rPr>
          <w:rFonts w:ascii="Times New Roman" w:hAnsi="Times New Roman" w:cs="Times New Roman"/>
          <w:sz w:val="24"/>
          <w:szCs w:val="24"/>
          <w:vertAlign w:val="superscript"/>
          <w:lang w:val="en-US"/>
        </w:rPr>
        <w:t>39</w:t>
      </w:r>
      <w:r w:rsidR="002E675F" w:rsidRPr="00FD64BE">
        <w:rPr>
          <w:rFonts w:ascii="Times New Roman" w:hAnsi="Times New Roman" w:cs="Times New Roman"/>
          <w:sz w:val="24"/>
          <w:szCs w:val="24"/>
          <w:lang w:val="en-US"/>
        </w:rPr>
        <w:fldChar w:fldCharType="end"/>
      </w:r>
      <w:r w:rsidR="006D4E95" w:rsidRPr="00FD64BE">
        <w:rPr>
          <w:rFonts w:ascii="Times New Roman" w:hAnsi="Times New Roman" w:cs="Times New Roman"/>
          <w:sz w:val="24"/>
          <w:szCs w:val="24"/>
          <w:lang w:val="en-US"/>
        </w:rPr>
        <w:t xml:space="preserve"> could not be assigned (</w:t>
      </w:r>
      <w:r w:rsidR="005D721E" w:rsidRPr="00FD64BE">
        <w:rPr>
          <w:rFonts w:ascii="Times New Roman" w:hAnsi="Times New Roman" w:cs="Times New Roman"/>
          <w:sz w:val="24"/>
          <w:szCs w:val="24"/>
          <w:lang w:val="en-US"/>
        </w:rPr>
        <w:t xml:space="preserve">excluding </w:t>
      </w:r>
      <w:r w:rsidR="006D4E95" w:rsidRPr="00FD64BE">
        <w:rPr>
          <w:rFonts w:ascii="Times New Roman" w:hAnsi="Times New Roman" w:cs="Times New Roman"/>
          <w:sz w:val="24"/>
          <w:szCs w:val="24"/>
          <w:lang w:val="en-US"/>
        </w:rPr>
        <w:t>children a</w:t>
      </w:r>
      <w:r w:rsidR="00CB17C5" w:rsidRPr="00FD64BE">
        <w:rPr>
          <w:rFonts w:ascii="Times New Roman" w:hAnsi="Times New Roman" w:cs="Times New Roman"/>
          <w:sz w:val="24"/>
          <w:szCs w:val="24"/>
          <w:lang w:val="en-US"/>
        </w:rPr>
        <w:t>ge</w:t>
      </w:r>
      <w:r w:rsidR="006D4E95" w:rsidRPr="00FD64BE">
        <w:rPr>
          <w:rFonts w:ascii="Times New Roman" w:hAnsi="Times New Roman" w:cs="Times New Roman"/>
          <w:sz w:val="24"/>
          <w:szCs w:val="24"/>
          <w:lang w:val="en-US"/>
        </w:rPr>
        <w:t>d</w:t>
      </w:r>
      <w:r w:rsidR="006A6713" w:rsidRPr="00FD64BE">
        <w:rPr>
          <w:rFonts w:ascii="Times New Roman" w:hAnsi="Times New Roman" w:cs="Times New Roman"/>
          <w:sz w:val="24"/>
          <w:szCs w:val="24"/>
          <w:lang w:val="en-US"/>
        </w:rPr>
        <w:t xml:space="preserve"> </w:t>
      </w:r>
      <w:r w:rsidR="00CB17C5" w:rsidRPr="00FD64BE">
        <w:rPr>
          <w:rFonts w:ascii="Times New Roman" w:hAnsi="Times New Roman" w:cs="Times New Roman"/>
          <w:sz w:val="24"/>
          <w:szCs w:val="24"/>
          <w:lang w:val="en-US"/>
        </w:rPr>
        <w:t>&lt;2</w:t>
      </w:r>
      <w:r w:rsidR="006D4E95" w:rsidRPr="00FD64BE">
        <w:rPr>
          <w:rFonts w:ascii="Times New Roman" w:hAnsi="Times New Roman" w:cs="Times New Roman"/>
          <w:sz w:val="24"/>
          <w:szCs w:val="24"/>
          <w:lang w:val="en-US"/>
        </w:rPr>
        <w:t xml:space="preserve"> years</w:t>
      </w:r>
      <w:r w:rsidR="005D721E" w:rsidRPr="00FD64BE">
        <w:rPr>
          <w:rFonts w:ascii="Times New Roman" w:hAnsi="Times New Roman" w:cs="Times New Roman"/>
          <w:sz w:val="24"/>
          <w:szCs w:val="24"/>
          <w:lang w:val="en-US"/>
        </w:rPr>
        <w:t xml:space="preserve"> with no such reference data</w:t>
      </w:r>
      <w:r w:rsidR="00EE75F1" w:rsidRPr="00FD64BE">
        <w:rPr>
          <w:rFonts w:ascii="Times New Roman" w:hAnsi="Times New Roman" w:cs="Times New Roman"/>
          <w:sz w:val="24"/>
          <w:szCs w:val="24"/>
          <w:lang w:val="en-US"/>
        </w:rPr>
        <w:t>,</w:t>
      </w:r>
      <w:r w:rsidR="006D4E95" w:rsidRPr="00FD64BE">
        <w:rPr>
          <w:rFonts w:ascii="Times New Roman" w:hAnsi="Times New Roman" w:cs="Times New Roman"/>
          <w:sz w:val="24"/>
          <w:szCs w:val="24"/>
          <w:lang w:val="en-US"/>
        </w:rPr>
        <w:t xml:space="preserve"> or </w:t>
      </w:r>
      <w:r w:rsidR="005D721E" w:rsidRPr="00FD64BE">
        <w:rPr>
          <w:rFonts w:ascii="Times New Roman" w:hAnsi="Times New Roman" w:cs="Times New Roman"/>
          <w:sz w:val="24"/>
          <w:szCs w:val="24"/>
          <w:lang w:val="en-US"/>
        </w:rPr>
        <w:t xml:space="preserve">children </w:t>
      </w:r>
      <w:r w:rsidR="008C5DAD" w:rsidRPr="00FD64BE">
        <w:rPr>
          <w:rFonts w:ascii="Times New Roman" w:hAnsi="Times New Roman" w:cs="Times New Roman"/>
          <w:sz w:val="24"/>
          <w:szCs w:val="24"/>
          <w:lang w:val="en-US"/>
        </w:rPr>
        <w:lastRenderedPageBreak/>
        <w:t xml:space="preserve">with </w:t>
      </w:r>
      <w:r w:rsidR="005D721E" w:rsidRPr="00FD64BE">
        <w:rPr>
          <w:rFonts w:ascii="Times New Roman" w:hAnsi="Times New Roman" w:cs="Times New Roman"/>
          <w:sz w:val="24"/>
          <w:szCs w:val="24"/>
          <w:lang w:val="en-US"/>
        </w:rPr>
        <w:t xml:space="preserve">missing </w:t>
      </w:r>
      <w:r w:rsidR="006D4E95" w:rsidRPr="00FD64BE">
        <w:rPr>
          <w:rFonts w:ascii="Times New Roman" w:hAnsi="Times New Roman" w:cs="Times New Roman"/>
          <w:sz w:val="24"/>
          <w:szCs w:val="24"/>
          <w:lang w:val="en-US"/>
        </w:rPr>
        <w:t>data on</w:t>
      </w:r>
      <w:r w:rsidR="00CB17C5" w:rsidRPr="00FD64BE">
        <w:rPr>
          <w:rFonts w:ascii="Times New Roman" w:hAnsi="Times New Roman" w:cs="Times New Roman"/>
          <w:sz w:val="24"/>
          <w:szCs w:val="24"/>
          <w:lang w:val="en-US"/>
        </w:rPr>
        <w:t xml:space="preserve"> gender)</w:t>
      </w:r>
      <w:r w:rsidR="00DD3C38" w:rsidRPr="00FD64BE">
        <w:rPr>
          <w:rFonts w:ascii="Times New Roman" w:hAnsi="Times New Roman" w:cs="Times New Roman"/>
          <w:sz w:val="24"/>
          <w:szCs w:val="24"/>
          <w:lang w:val="en-US"/>
        </w:rPr>
        <w:t xml:space="preserve"> </w:t>
      </w:r>
      <w:r w:rsidR="00051E6F" w:rsidRPr="00FD64BE">
        <w:rPr>
          <w:rFonts w:ascii="Times New Roman" w:hAnsi="Times New Roman" w:cs="Times New Roman"/>
          <w:sz w:val="24"/>
          <w:szCs w:val="24"/>
          <w:lang w:val="en-US"/>
        </w:rPr>
        <w:t>N=</w:t>
      </w:r>
      <w:r w:rsidR="00E41DAC" w:rsidRPr="00FD64BE">
        <w:rPr>
          <w:rFonts w:ascii="Times New Roman" w:hAnsi="Times New Roman" w:cs="Times New Roman"/>
          <w:sz w:val="24"/>
          <w:szCs w:val="24"/>
          <w:lang w:val="en-US"/>
        </w:rPr>
        <w:t>238</w:t>
      </w:r>
      <w:r w:rsidR="00051E6F" w:rsidRPr="00FD64BE">
        <w:rPr>
          <w:rFonts w:ascii="Times New Roman" w:hAnsi="Times New Roman" w:cs="Times New Roman"/>
          <w:sz w:val="24"/>
          <w:szCs w:val="24"/>
          <w:lang w:val="en-US"/>
        </w:rPr>
        <w:t xml:space="preserve"> </w:t>
      </w:r>
      <w:r w:rsidR="00424ED2" w:rsidRPr="00FD64BE">
        <w:rPr>
          <w:rFonts w:ascii="Times New Roman" w:hAnsi="Times New Roman" w:cs="Times New Roman"/>
          <w:sz w:val="24"/>
          <w:szCs w:val="24"/>
          <w:lang w:val="en-US"/>
        </w:rPr>
        <w:t>340</w:t>
      </w:r>
      <w:r w:rsidR="00E41DAC" w:rsidRPr="00FD64BE">
        <w:rPr>
          <w:rFonts w:ascii="Times New Roman" w:hAnsi="Times New Roman" w:cs="Times New Roman"/>
          <w:sz w:val="24"/>
          <w:szCs w:val="24"/>
          <w:lang w:val="en-US"/>
        </w:rPr>
        <w:t xml:space="preserve"> mother-child pairs </w:t>
      </w:r>
      <w:r w:rsidR="00EE75F1" w:rsidRPr="00FD64BE">
        <w:rPr>
          <w:rFonts w:ascii="Times New Roman" w:hAnsi="Times New Roman" w:cs="Times New Roman"/>
          <w:sz w:val="24"/>
          <w:szCs w:val="24"/>
          <w:lang w:val="en-US"/>
        </w:rPr>
        <w:t xml:space="preserve">were available for analysis </w:t>
      </w:r>
      <w:r w:rsidR="00574541" w:rsidRPr="00FD64BE">
        <w:rPr>
          <w:rFonts w:ascii="Times New Roman" w:hAnsi="Times New Roman" w:cs="Times New Roman"/>
          <w:sz w:val="24"/>
          <w:szCs w:val="24"/>
          <w:lang w:val="en-US"/>
        </w:rPr>
        <w:t xml:space="preserve">(boys </w:t>
      </w:r>
      <w:r w:rsidR="00051E6F" w:rsidRPr="00FD64BE">
        <w:rPr>
          <w:rFonts w:ascii="Times New Roman" w:hAnsi="Times New Roman" w:cs="Times New Roman"/>
          <w:sz w:val="24"/>
          <w:szCs w:val="24"/>
          <w:lang w:val="en-US"/>
        </w:rPr>
        <w:t>N=</w:t>
      </w:r>
      <w:r w:rsidR="00574541" w:rsidRPr="00FD64BE">
        <w:rPr>
          <w:rFonts w:ascii="Times New Roman" w:hAnsi="Times New Roman" w:cs="Times New Roman"/>
          <w:sz w:val="24"/>
          <w:szCs w:val="24"/>
          <w:lang w:val="en-US"/>
        </w:rPr>
        <w:t>121 2</w:t>
      </w:r>
      <w:r w:rsidR="00424ED2" w:rsidRPr="00FD64BE">
        <w:rPr>
          <w:rFonts w:ascii="Times New Roman" w:hAnsi="Times New Roman" w:cs="Times New Roman"/>
          <w:sz w:val="24"/>
          <w:szCs w:val="24"/>
          <w:lang w:val="en-US"/>
        </w:rPr>
        <w:t>54</w:t>
      </w:r>
      <w:r w:rsidR="00574541" w:rsidRPr="00FD64BE">
        <w:rPr>
          <w:rFonts w:ascii="Times New Roman" w:hAnsi="Times New Roman" w:cs="Times New Roman"/>
          <w:sz w:val="24"/>
          <w:szCs w:val="24"/>
          <w:lang w:val="en-US"/>
        </w:rPr>
        <w:t>, girls N=117 0</w:t>
      </w:r>
      <w:r w:rsidR="00424ED2" w:rsidRPr="00FD64BE">
        <w:rPr>
          <w:rFonts w:ascii="Times New Roman" w:hAnsi="Times New Roman" w:cs="Times New Roman"/>
          <w:sz w:val="24"/>
          <w:szCs w:val="24"/>
          <w:lang w:val="en-US"/>
        </w:rPr>
        <w:t>86</w:t>
      </w:r>
      <w:r w:rsidR="00574541" w:rsidRPr="00FD64BE">
        <w:rPr>
          <w:rFonts w:ascii="Times New Roman" w:hAnsi="Times New Roman" w:cs="Times New Roman"/>
          <w:sz w:val="24"/>
          <w:szCs w:val="24"/>
          <w:lang w:val="en-US"/>
        </w:rPr>
        <w:t>)</w:t>
      </w:r>
      <w:r w:rsidR="00051E6F" w:rsidRPr="00FD64BE">
        <w:rPr>
          <w:rFonts w:ascii="Times New Roman" w:hAnsi="Times New Roman" w:cs="Times New Roman"/>
          <w:sz w:val="24"/>
          <w:szCs w:val="24"/>
          <w:lang w:val="en-US"/>
        </w:rPr>
        <w:t xml:space="preserve"> </w:t>
      </w:r>
      <w:r w:rsidR="00027BFF" w:rsidRPr="00FD64BE">
        <w:rPr>
          <w:rFonts w:ascii="Times New Roman" w:hAnsi="Times New Roman" w:cs="Times New Roman"/>
          <w:sz w:val="24"/>
          <w:szCs w:val="24"/>
          <w:lang w:val="en-US"/>
        </w:rPr>
        <w:t>(Figure 3</w:t>
      </w:r>
      <w:r w:rsidR="00953834" w:rsidRPr="00FD64BE">
        <w:rPr>
          <w:rFonts w:ascii="Times New Roman" w:hAnsi="Times New Roman" w:cs="Times New Roman"/>
          <w:sz w:val="24"/>
          <w:szCs w:val="24"/>
          <w:lang w:val="en-US"/>
        </w:rPr>
        <w:t xml:space="preserve">). </w:t>
      </w:r>
    </w:p>
    <w:p w14:paraId="46500691" w14:textId="487E1BC6" w:rsidR="00D930DA" w:rsidRPr="00FD64BE" w:rsidRDefault="0018418B" w:rsidP="0018418B">
      <w:pPr>
        <w:spacing w:line="480" w:lineRule="auto"/>
        <w:rPr>
          <w:rFonts w:ascii="Times New Roman" w:hAnsi="Times New Roman" w:cs="Times New Roman"/>
          <w:sz w:val="24"/>
          <w:szCs w:val="24"/>
          <w:lang w:val="en-US"/>
        </w:rPr>
      </w:pPr>
      <w:r w:rsidRPr="00FD64BE">
        <w:rPr>
          <w:rFonts w:ascii="Times New Roman" w:hAnsi="Times New Roman" w:cs="Times New Roman"/>
          <w:sz w:val="24"/>
          <w:szCs w:val="24"/>
          <w:lang w:val="en-US"/>
        </w:rPr>
        <w:t xml:space="preserve">The prevalence </w:t>
      </w:r>
      <w:r w:rsidR="00DD3C38" w:rsidRPr="00FD64BE">
        <w:rPr>
          <w:rFonts w:ascii="Times New Roman" w:hAnsi="Times New Roman" w:cs="Times New Roman"/>
          <w:sz w:val="24"/>
          <w:szCs w:val="24"/>
          <w:lang w:val="en-US"/>
        </w:rPr>
        <w:t>of</w:t>
      </w:r>
      <w:r w:rsidRPr="00FD64BE">
        <w:rPr>
          <w:rFonts w:ascii="Times New Roman" w:hAnsi="Times New Roman" w:cs="Times New Roman"/>
          <w:sz w:val="24"/>
          <w:szCs w:val="24"/>
          <w:lang w:val="en-US"/>
        </w:rPr>
        <w:t xml:space="preserve"> </w:t>
      </w:r>
      <w:r w:rsidR="001B2860" w:rsidRPr="00FD64BE">
        <w:rPr>
          <w:rFonts w:ascii="Times New Roman" w:hAnsi="Times New Roman" w:cs="Times New Roman"/>
          <w:sz w:val="24"/>
          <w:szCs w:val="24"/>
          <w:lang w:val="en-US"/>
        </w:rPr>
        <w:t>offspring</w:t>
      </w:r>
      <w:r w:rsidR="00343023" w:rsidRPr="00FD64BE">
        <w:rPr>
          <w:rFonts w:ascii="Times New Roman" w:hAnsi="Times New Roman" w:cs="Times New Roman"/>
          <w:sz w:val="24"/>
          <w:szCs w:val="24"/>
          <w:lang w:val="en-US"/>
        </w:rPr>
        <w:t xml:space="preserve"> </w:t>
      </w:r>
      <w:r w:rsidRPr="00FD64BE">
        <w:rPr>
          <w:rFonts w:ascii="Times New Roman" w:hAnsi="Times New Roman" w:cs="Times New Roman"/>
          <w:sz w:val="24"/>
          <w:szCs w:val="24"/>
          <w:lang w:val="en-US"/>
        </w:rPr>
        <w:t xml:space="preserve">overweight </w:t>
      </w:r>
      <w:r w:rsidR="00344600" w:rsidRPr="00FD64BE">
        <w:rPr>
          <w:rFonts w:ascii="Times New Roman" w:hAnsi="Times New Roman" w:cs="Times New Roman"/>
          <w:sz w:val="24"/>
          <w:szCs w:val="24"/>
          <w:lang w:val="en-US"/>
        </w:rPr>
        <w:t xml:space="preserve">(including obesity) </w:t>
      </w:r>
      <w:r w:rsidRPr="00FD64BE">
        <w:rPr>
          <w:rFonts w:ascii="Times New Roman" w:hAnsi="Times New Roman" w:cs="Times New Roman"/>
          <w:sz w:val="24"/>
          <w:szCs w:val="24"/>
          <w:lang w:val="en-US"/>
        </w:rPr>
        <w:t>was 18.5</w:t>
      </w:r>
      <w:r w:rsidR="00C75327" w:rsidRPr="00FD64BE">
        <w:rPr>
          <w:rFonts w:ascii="Times New Roman" w:hAnsi="Times New Roman" w:cs="Times New Roman"/>
          <w:sz w:val="24"/>
          <w:szCs w:val="24"/>
          <w:lang w:val="en-US"/>
        </w:rPr>
        <w:t>0</w:t>
      </w:r>
      <w:r w:rsidRPr="00FD64BE">
        <w:rPr>
          <w:rFonts w:ascii="Times New Roman" w:hAnsi="Times New Roman" w:cs="Times New Roman"/>
          <w:sz w:val="24"/>
          <w:szCs w:val="24"/>
          <w:lang w:val="en-US"/>
        </w:rPr>
        <w:t>% (N=44</w:t>
      </w:r>
      <w:r w:rsidR="00CC664A" w:rsidRPr="00FD64BE">
        <w:rPr>
          <w:rFonts w:ascii="Times New Roman" w:hAnsi="Times New Roman" w:cs="Times New Roman"/>
          <w:sz w:val="24"/>
          <w:szCs w:val="24"/>
          <w:lang w:val="en-US"/>
        </w:rPr>
        <w:t xml:space="preserve"> </w:t>
      </w:r>
      <w:r w:rsidR="00DD3C38" w:rsidRPr="00FD64BE">
        <w:rPr>
          <w:rFonts w:ascii="Times New Roman" w:hAnsi="Times New Roman" w:cs="Times New Roman"/>
          <w:sz w:val="24"/>
          <w:szCs w:val="24"/>
          <w:lang w:val="en-US"/>
        </w:rPr>
        <w:t>0</w:t>
      </w:r>
      <w:r w:rsidR="00424ED2" w:rsidRPr="00FD64BE">
        <w:rPr>
          <w:rFonts w:ascii="Times New Roman" w:hAnsi="Times New Roman" w:cs="Times New Roman"/>
          <w:sz w:val="24"/>
          <w:szCs w:val="24"/>
          <w:lang w:val="en-US"/>
        </w:rPr>
        <w:t>88</w:t>
      </w:r>
      <w:r w:rsidR="00DD3C38" w:rsidRPr="00FD64BE">
        <w:rPr>
          <w:rFonts w:ascii="Times New Roman" w:hAnsi="Times New Roman" w:cs="Times New Roman"/>
          <w:sz w:val="24"/>
          <w:szCs w:val="24"/>
          <w:lang w:val="en-US"/>
        </w:rPr>
        <w:t>), of which</w:t>
      </w:r>
      <w:r w:rsidRPr="00FD64BE">
        <w:rPr>
          <w:rFonts w:ascii="Times New Roman" w:hAnsi="Times New Roman" w:cs="Times New Roman"/>
          <w:sz w:val="24"/>
          <w:szCs w:val="24"/>
          <w:lang w:val="en-US"/>
        </w:rPr>
        <w:t xml:space="preserve"> obesity</w:t>
      </w:r>
      <w:r w:rsidR="00DD3C38" w:rsidRPr="00FD64BE">
        <w:rPr>
          <w:rFonts w:ascii="Times New Roman" w:hAnsi="Times New Roman" w:cs="Times New Roman"/>
          <w:sz w:val="24"/>
          <w:szCs w:val="24"/>
          <w:lang w:val="en-US"/>
        </w:rPr>
        <w:t xml:space="preserve"> counted for</w:t>
      </w:r>
      <w:r w:rsidRPr="00FD64BE">
        <w:rPr>
          <w:rFonts w:ascii="Times New Roman" w:hAnsi="Times New Roman" w:cs="Times New Roman"/>
          <w:sz w:val="24"/>
          <w:szCs w:val="24"/>
          <w:lang w:val="en-US"/>
        </w:rPr>
        <w:t xml:space="preserve"> 5.</w:t>
      </w:r>
      <w:r w:rsidR="00C75327" w:rsidRPr="00FD64BE">
        <w:rPr>
          <w:rFonts w:ascii="Times New Roman" w:hAnsi="Times New Roman" w:cs="Times New Roman"/>
          <w:sz w:val="24"/>
          <w:szCs w:val="24"/>
          <w:lang w:val="en-US"/>
        </w:rPr>
        <w:t>07</w:t>
      </w:r>
      <w:r w:rsidRPr="00FD64BE">
        <w:rPr>
          <w:rFonts w:ascii="Times New Roman" w:hAnsi="Times New Roman" w:cs="Times New Roman"/>
          <w:sz w:val="24"/>
          <w:szCs w:val="24"/>
          <w:lang w:val="en-US"/>
        </w:rPr>
        <w:t>% (N=12</w:t>
      </w:r>
      <w:r w:rsidR="00CC664A" w:rsidRPr="00FD64BE">
        <w:rPr>
          <w:rFonts w:ascii="Times New Roman" w:hAnsi="Times New Roman" w:cs="Times New Roman"/>
          <w:sz w:val="24"/>
          <w:szCs w:val="24"/>
          <w:lang w:val="en-US"/>
        </w:rPr>
        <w:t xml:space="preserve"> </w:t>
      </w:r>
      <w:r w:rsidRPr="00FD64BE">
        <w:rPr>
          <w:rFonts w:ascii="Times New Roman" w:hAnsi="Times New Roman" w:cs="Times New Roman"/>
          <w:sz w:val="24"/>
          <w:szCs w:val="24"/>
          <w:lang w:val="en-US"/>
        </w:rPr>
        <w:t>08</w:t>
      </w:r>
      <w:r w:rsidR="00424ED2" w:rsidRPr="00FD64BE">
        <w:rPr>
          <w:rFonts w:ascii="Times New Roman" w:hAnsi="Times New Roman" w:cs="Times New Roman"/>
          <w:sz w:val="24"/>
          <w:szCs w:val="24"/>
          <w:lang w:val="en-US"/>
        </w:rPr>
        <w:t>1</w:t>
      </w:r>
      <w:r w:rsidRPr="00FD64BE">
        <w:rPr>
          <w:rFonts w:ascii="Times New Roman" w:hAnsi="Times New Roman" w:cs="Times New Roman"/>
          <w:sz w:val="24"/>
          <w:szCs w:val="24"/>
          <w:lang w:val="en-US"/>
        </w:rPr>
        <w:t>)</w:t>
      </w:r>
      <w:r w:rsidR="00DD3C38" w:rsidRPr="00FD64BE">
        <w:rPr>
          <w:rFonts w:ascii="Times New Roman" w:hAnsi="Times New Roman" w:cs="Times New Roman"/>
          <w:sz w:val="24"/>
          <w:szCs w:val="24"/>
          <w:lang w:val="en-US"/>
        </w:rPr>
        <w:t>.</w:t>
      </w:r>
      <w:r w:rsidR="00C51A09" w:rsidRPr="00FD64BE">
        <w:rPr>
          <w:rFonts w:ascii="Times New Roman" w:hAnsi="Times New Roman" w:cs="Times New Roman"/>
          <w:sz w:val="24"/>
          <w:szCs w:val="24"/>
          <w:lang w:val="en-US"/>
        </w:rPr>
        <w:t xml:space="preserve"> </w:t>
      </w:r>
      <w:r w:rsidR="00C75327" w:rsidRPr="00FD64BE">
        <w:rPr>
          <w:rFonts w:ascii="Times New Roman" w:hAnsi="Times New Roman" w:cs="Times New Roman"/>
          <w:sz w:val="24"/>
          <w:szCs w:val="24"/>
          <w:lang w:val="en-US"/>
        </w:rPr>
        <w:t xml:space="preserve">21.77% (N= 51 887) of mothers reported </w:t>
      </w:r>
      <w:r w:rsidR="008B3E38" w:rsidRPr="00FD64BE">
        <w:rPr>
          <w:rFonts w:ascii="Times New Roman" w:hAnsi="Times New Roman" w:cs="Times New Roman"/>
          <w:sz w:val="24"/>
          <w:szCs w:val="24"/>
          <w:lang w:val="en-US"/>
        </w:rPr>
        <w:t>to have</w:t>
      </w:r>
      <w:r w:rsidR="00C75327" w:rsidRPr="00FD64BE">
        <w:rPr>
          <w:rFonts w:ascii="Times New Roman" w:hAnsi="Times New Roman" w:cs="Times New Roman"/>
          <w:sz w:val="24"/>
          <w:szCs w:val="24"/>
          <w:lang w:val="en-US"/>
        </w:rPr>
        <w:t xml:space="preserve"> smoked during pregnancy with a mean number of </w:t>
      </w:r>
      <w:r w:rsidR="008B3E38" w:rsidRPr="00FD64BE">
        <w:rPr>
          <w:rFonts w:ascii="Times New Roman" w:hAnsi="Times New Roman" w:cs="Times New Roman"/>
          <w:sz w:val="24"/>
          <w:szCs w:val="24"/>
          <w:lang w:val="en-US"/>
        </w:rPr>
        <w:t xml:space="preserve">cigarettes per day of </w:t>
      </w:r>
      <w:r w:rsidR="00C75327" w:rsidRPr="00FD64BE">
        <w:rPr>
          <w:rFonts w:ascii="Times New Roman" w:hAnsi="Times New Roman" w:cs="Times New Roman"/>
          <w:sz w:val="24"/>
          <w:szCs w:val="24"/>
          <w:lang w:val="en-US"/>
        </w:rPr>
        <w:t xml:space="preserve">11.06 (SD=9.06). </w:t>
      </w:r>
      <w:r w:rsidR="00B1030E" w:rsidRPr="00FD64BE">
        <w:rPr>
          <w:rFonts w:ascii="Times New Roman" w:hAnsi="Times New Roman" w:cs="Times New Roman"/>
          <w:sz w:val="24"/>
          <w:szCs w:val="24"/>
          <w:lang w:val="en-US"/>
        </w:rPr>
        <w:t xml:space="preserve">The </w:t>
      </w:r>
      <w:r w:rsidR="0085713E" w:rsidRPr="00FD64BE">
        <w:rPr>
          <w:rFonts w:ascii="Times New Roman" w:hAnsi="Times New Roman" w:cs="Times New Roman"/>
          <w:sz w:val="24"/>
          <w:szCs w:val="24"/>
          <w:lang w:val="en-US"/>
        </w:rPr>
        <w:t xml:space="preserve">overall </w:t>
      </w:r>
      <w:r w:rsidR="00971AB2" w:rsidRPr="00FD64BE">
        <w:rPr>
          <w:rFonts w:ascii="Times New Roman" w:hAnsi="Times New Roman" w:cs="Times New Roman"/>
          <w:sz w:val="24"/>
          <w:szCs w:val="24"/>
          <w:lang w:val="en-US"/>
        </w:rPr>
        <w:t>o</w:t>
      </w:r>
      <w:r w:rsidR="0085713E" w:rsidRPr="00FD64BE">
        <w:rPr>
          <w:rFonts w:ascii="Times New Roman" w:hAnsi="Times New Roman" w:cs="Times New Roman"/>
          <w:sz w:val="24"/>
          <w:szCs w:val="24"/>
          <w:lang w:val="en-US"/>
        </w:rPr>
        <w:t>dds ratio</w:t>
      </w:r>
      <w:r w:rsidR="002A0522" w:rsidRPr="00FD64BE">
        <w:rPr>
          <w:rFonts w:ascii="Times New Roman" w:hAnsi="Times New Roman" w:cs="Times New Roman"/>
          <w:sz w:val="24"/>
          <w:szCs w:val="24"/>
          <w:lang w:val="en-US"/>
        </w:rPr>
        <w:t xml:space="preserve">s </w:t>
      </w:r>
      <w:r w:rsidR="00CC664A" w:rsidRPr="00FD64BE">
        <w:rPr>
          <w:rFonts w:ascii="Times New Roman" w:hAnsi="Times New Roman" w:cs="Times New Roman"/>
          <w:sz w:val="24"/>
          <w:szCs w:val="24"/>
          <w:lang w:val="en-US"/>
        </w:rPr>
        <w:t xml:space="preserve">(OR) </w:t>
      </w:r>
      <w:r w:rsidR="0085713E" w:rsidRPr="00FD64BE">
        <w:rPr>
          <w:rFonts w:ascii="Times New Roman" w:hAnsi="Times New Roman" w:cs="Times New Roman"/>
          <w:sz w:val="24"/>
          <w:szCs w:val="24"/>
          <w:lang w:val="en-US"/>
        </w:rPr>
        <w:t xml:space="preserve">in offspring of mothers who smoked </w:t>
      </w:r>
      <w:r w:rsidR="00062CAF" w:rsidRPr="00FD64BE">
        <w:rPr>
          <w:rFonts w:ascii="Times New Roman" w:hAnsi="Times New Roman" w:cs="Times New Roman"/>
          <w:sz w:val="24"/>
          <w:szCs w:val="24"/>
          <w:lang w:val="en-US"/>
        </w:rPr>
        <w:t xml:space="preserve">compared with offspring of mothers who did not smoke </w:t>
      </w:r>
      <w:r w:rsidR="0085713E" w:rsidRPr="00FD64BE">
        <w:rPr>
          <w:rFonts w:ascii="Times New Roman" w:hAnsi="Times New Roman" w:cs="Times New Roman"/>
          <w:sz w:val="24"/>
          <w:szCs w:val="24"/>
          <w:lang w:val="en-US"/>
        </w:rPr>
        <w:t>during pregnancy</w:t>
      </w:r>
      <w:r w:rsidR="00B1030E" w:rsidRPr="00FD64BE">
        <w:rPr>
          <w:rFonts w:ascii="Times New Roman" w:hAnsi="Times New Roman" w:cs="Times New Roman"/>
          <w:sz w:val="24"/>
          <w:szCs w:val="24"/>
          <w:lang w:val="en-US"/>
        </w:rPr>
        <w:t xml:space="preserve"> was 1.</w:t>
      </w:r>
      <w:r w:rsidR="000429A8" w:rsidRPr="00FD64BE">
        <w:rPr>
          <w:rFonts w:ascii="Times New Roman" w:hAnsi="Times New Roman" w:cs="Times New Roman"/>
          <w:sz w:val="24"/>
          <w:szCs w:val="24"/>
          <w:lang w:val="en-US"/>
        </w:rPr>
        <w:t>26</w:t>
      </w:r>
      <w:r w:rsidR="00E72B8D" w:rsidRPr="00FD64BE">
        <w:rPr>
          <w:rFonts w:ascii="Times New Roman" w:hAnsi="Times New Roman" w:cs="Times New Roman"/>
          <w:sz w:val="24"/>
          <w:szCs w:val="24"/>
          <w:lang w:val="en-US"/>
        </w:rPr>
        <w:t xml:space="preserve"> (</w:t>
      </w:r>
      <w:r w:rsidR="00051E6F" w:rsidRPr="00FD64BE">
        <w:rPr>
          <w:rFonts w:ascii="Times New Roman" w:hAnsi="Times New Roman" w:cs="Times New Roman"/>
          <w:sz w:val="24"/>
          <w:szCs w:val="24"/>
          <w:lang w:val="en-US"/>
        </w:rPr>
        <w:t>95% CI=[</w:t>
      </w:r>
      <w:r w:rsidR="00D75EA3" w:rsidRPr="00FD64BE">
        <w:rPr>
          <w:rFonts w:ascii="Times New Roman" w:hAnsi="Times New Roman" w:cs="Times New Roman"/>
          <w:sz w:val="24"/>
          <w:szCs w:val="24"/>
          <w:lang w:val="en-US"/>
        </w:rPr>
        <w:t>1.</w:t>
      </w:r>
      <w:r w:rsidR="000429A8" w:rsidRPr="00FD64BE">
        <w:rPr>
          <w:rFonts w:ascii="Times New Roman" w:hAnsi="Times New Roman" w:cs="Times New Roman"/>
          <w:sz w:val="24"/>
          <w:szCs w:val="24"/>
          <w:lang w:val="en-US"/>
        </w:rPr>
        <w:t>22</w:t>
      </w:r>
      <w:r w:rsidR="00D75EA3" w:rsidRPr="00FD64BE">
        <w:rPr>
          <w:rFonts w:ascii="Times New Roman" w:hAnsi="Times New Roman" w:cs="Times New Roman"/>
          <w:sz w:val="24"/>
          <w:szCs w:val="24"/>
          <w:lang w:val="en-US"/>
        </w:rPr>
        <w:t>-1.</w:t>
      </w:r>
      <w:r w:rsidR="000429A8" w:rsidRPr="00FD64BE">
        <w:rPr>
          <w:rFonts w:ascii="Times New Roman" w:hAnsi="Times New Roman" w:cs="Times New Roman"/>
          <w:sz w:val="24"/>
          <w:szCs w:val="24"/>
          <w:lang w:val="en-US"/>
        </w:rPr>
        <w:t>29</w:t>
      </w:r>
      <w:r w:rsidR="00CD7F52" w:rsidRPr="00FD64BE">
        <w:rPr>
          <w:rFonts w:ascii="Times New Roman" w:hAnsi="Times New Roman" w:cs="Times New Roman"/>
          <w:sz w:val="24"/>
          <w:szCs w:val="24"/>
          <w:lang w:val="en-US"/>
        </w:rPr>
        <w:t>]</w:t>
      </w:r>
      <w:r w:rsidR="00D75EA3" w:rsidRPr="00FD64BE">
        <w:rPr>
          <w:rFonts w:ascii="Times New Roman" w:eastAsia="Times New Roman" w:hAnsi="Times New Roman" w:cs="Times New Roman"/>
          <w:sz w:val="24"/>
          <w:szCs w:val="24"/>
          <w:lang w:val="en-US" w:eastAsia="de-DE"/>
        </w:rPr>
        <w:t>)</w:t>
      </w:r>
      <w:r w:rsidR="0085713E" w:rsidRPr="00FD64BE">
        <w:rPr>
          <w:rFonts w:ascii="Times New Roman" w:hAnsi="Times New Roman" w:cs="Times New Roman"/>
          <w:sz w:val="24"/>
          <w:szCs w:val="24"/>
          <w:lang w:val="en-US"/>
        </w:rPr>
        <w:t xml:space="preserve"> </w:t>
      </w:r>
      <w:r w:rsidR="002A0522" w:rsidRPr="00FD64BE">
        <w:rPr>
          <w:rFonts w:ascii="Times New Roman" w:hAnsi="Times New Roman" w:cs="Times New Roman"/>
          <w:sz w:val="24"/>
          <w:szCs w:val="24"/>
          <w:lang w:val="en-US"/>
        </w:rPr>
        <w:t xml:space="preserve">for overweight </w:t>
      </w:r>
      <w:r w:rsidR="004067C4" w:rsidRPr="00FD64BE">
        <w:rPr>
          <w:rFonts w:ascii="Times New Roman" w:hAnsi="Times New Roman" w:cs="Times New Roman"/>
          <w:sz w:val="24"/>
          <w:szCs w:val="24"/>
          <w:lang w:val="en-US"/>
        </w:rPr>
        <w:t xml:space="preserve">(including obesity) </w:t>
      </w:r>
      <w:r w:rsidR="008F3237" w:rsidRPr="00FD64BE">
        <w:rPr>
          <w:rFonts w:ascii="Times New Roman" w:hAnsi="Times New Roman" w:cs="Times New Roman"/>
          <w:sz w:val="24"/>
          <w:szCs w:val="24"/>
          <w:lang w:val="en-US"/>
        </w:rPr>
        <w:t xml:space="preserve">(girls: </w:t>
      </w:r>
      <w:r w:rsidR="00834F07" w:rsidRPr="00FD64BE">
        <w:rPr>
          <w:rFonts w:ascii="Times New Roman" w:hAnsi="Times New Roman" w:cs="Times New Roman"/>
          <w:sz w:val="24"/>
          <w:szCs w:val="24"/>
          <w:lang w:val="en-US"/>
        </w:rPr>
        <w:t>1.22 with 95% CI=[1.18-1.27]; boys: 1.30 with 95% CI=[1.25-1.35]</w:t>
      </w:r>
      <w:r w:rsidR="008F3237" w:rsidRPr="00FD64BE">
        <w:rPr>
          <w:rFonts w:ascii="Times New Roman" w:hAnsi="Times New Roman" w:cs="Times New Roman"/>
          <w:sz w:val="24"/>
          <w:szCs w:val="24"/>
          <w:lang w:val="en-US"/>
        </w:rPr>
        <w:t xml:space="preserve">) </w:t>
      </w:r>
      <w:r w:rsidR="002A0522" w:rsidRPr="00FD64BE">
        <w:rPr>
          <w:rFonts w:ascii="Times New Roman" w:hAnsi="Times New Roman" w:cs="Times New Roman"/>
          <w:sz w:val="24"/>
          <w:szCs w:val="24"/>
          <w:lang w:val="en-US"/>
        </w:rPr>
        <w:t>and 1.</w:t>
      </w:r>
      <w:r w:rsidR="000429A8" w:rsidRPr="00FD64BE">
        <w:rPr>
          <w:rFonts w:ascii="Times New Roman" w:hAnsi="Times New Roman" w:cs="Times New Roman"/>
          <w:sz w:val="24"/>
          <w:szCs w:val="24"/>
          <w:lang w:val="en-US"/>
        </w:rPr>
        <w:t>24</w:t>
      </w:r>
      <w:r w:rsidR="00051E6F" w:rsidRPr="00FD64BE">
        <w:rPr>
          <w:rFonts w:ascii="Times New Roman" w:hAnsi="Times New Roman" w:cs="Times New Roman"/>
          <w:sz w:val="24"/>
          <w:szCs w:val="24"/>
          <w:lang w:val="en-US"/>
        </w:rPr>
        <w:t xml:space="preserve"> (95% CI=[</w:t>
      </w:r>
      <w:r w:rsidR="002A0522" w:rsidRPr="00FD64BE">
        <w:rPr>
          <w:rFonts w:ascii="Times New Roman" w:eastAsia="Times New Roman" w:hAnsi="Times New Roman" w:cs="Times New Roman"/>
          <w:sz w:val="24"/>
          <w:szCs w:val="24"/>
          <w:lang w:val="en-US" w:eastAsia="de-DE"/>
        </w:rPr>
        <w:t>1.</w:t>
      </w:r>
      <w:r w:rsidR="000429A8" w:rsidRPr="00FD64BE">
        <w:rPr>
          <w:rFonts w:ascii="Times New Roman" w:eastAsia="Times New Roman" w:hAnsi="Times New Roman" w:cs="Times New Roman"/>
          <w:sz w:val="24"/>
          <w:szCs w:val="24"/>
          <w:lang w:val="en-US" w:eastAsia="de-DE"/>
        </w:rPr>
        <w:t>18-1.29</w:t>
      </w:r>
      <w:r w:rsidR="00051E6F" w:rsidRPr="00FD64BE">
        <w:rPr>
          <w:rFonts w:ascii="Times New Roman" w:eastAsia="Times New Roman" w:hAnsi="Times New Roman" w:cs="Times New Roman"/>
          <w:sz w:val="24"/>
          <w:szCs w:val="24"/>
          <w:lang w:val="en-US" w:eastAsia="de-DE"/>
        </w:rPr>
        <w:t>]</w:t>
      </w:r>
      <w:r w:rsidR="002A0522" w:rsidRPr="00FD64BE">
        <w:rPr>
          <w:rFonts w:ascii="Times New Roman" w:hAnsi="Times New Roman" w:cs="Times New Roman"/>
          <w:sz w:val="24"/>
          <w:szCs w:val="24"/>
          <w:lang w:val="en-US"/>
        </w:rPr>
        <w:t xml:space="preserve">) </w:t>
      </w:r>
      <w:r w:rsidR="00834F07" w:rsidRPr="00FD64BE">
        <w:rPr>
          <w:rFonts w:ascii="Times New Roman" w:hAnsi="Times New Roman" w:cs="Times New Roman"/>
          <w:sz w:val="24"/>
          <w:szCs w:val="24"/>
          <w:lang w:val="en-US"/>
        </w:rPr>
        <w:t xml:space="preserve">(girls: 1.25 </w:t>
      </w:r>
      <w:r w:rsidR="001E09CB" w:rsidRPr="00FD64BE">
        <w:rPr>
          <w:rFonts w:ascii="Times New Roman" w:hAnsi="Times New Roman" w:cs="Times New Roman"/>
          <w:sz w:val="24"/>
          <w:szCs w:val="24"/>
          <w:lang w:val="en-US"/>
        </w:rPr>
        <w:t xml:space="preserve">with 95% CI=[1.17-1.37]; boys: </w:t>
      </w:r>
      <w:r w:rsidR="00834F07" w:rsidRPr="00FD64BE">
        <w:rPr>
          <w:rFonts w:ascii="Times New Roman" w:hAnsi="Times New Roman" w:cs="Times New Roman"/>
          <w:sz w:val="24"/>
          <w:szCs w:val="24"/>
          <w:lang w:val="en-US"/>
        </w:rPr>
        <w:t xml:space="preserve">1.22 with 95% CI=[1.14-1.51]) </w:t>
      </w:r>
      <w:r w:rsidR="002A0522" w:rsidRPr="00FD64BE">
        <w:rPr>
          <w:rFonts w:ascii="Times New Roman" w:hAnsi="Times New Roman" w:cs="Times New Roman"/>
          <w:sz w:val="24"/>
          <w:szCs w:val="24"/>
          <w:lang w:val="en-US"/>
        </w:rPr>
        <w:t xml:space="preserve">for obesity </w:t>
      </w:r>
      <w:r w:rsidR="00B1030E" w:rsidRPr="00FD64BE">
        <w:rPr>
          <w:rFonts w:ascii="Times New Roman" w:hAnsi="Times New Roman" w:cs="Times New Roman"/>
          <w:sz w:val="24"/>
          <w:szCs w:val="24"/>
          <w:lang w:val="en-US"/>
        </w:rPr>
        <w:t xml:space="preserve">in the adjusted </w:t>
      </w:r>
      <w:r w:rsidR="00763B16" w:rsidRPr="00FD64BE">
        <w:rPr>
          <w:rFonts w:ascii="Times New Roman" w:hAnsi="Times New Roman" w:cs="Times New Roman"/>
          <w:sz w:val="24"/>
          <w:szCs w:val="24"/>
          <w:lang w:val="en-US"/>
        </w:rPr>
        <w:t xml:space="preserve">(for maternal weight status, breastfeeding, maternal education) </w:t>
      </w:r>
      <w:r w:rsidR="00DB59AC" w:rsidRPr="00FD64BE">
        <w:rPr>
          <w:rFonts w:ascii="Times New Roman" w:hAnsi="Times New Roman" w:cs="Times New Roman"/>
          <w:sz w:val="24"/>
          <w:szCs w:val="24"/>
          <w:lang w:val="en-US"/>
        </w:rPr>
        <w:t xml:space="preserve">random effect </w:t>
      </w:r>
      <w:r w:rsidR="00B1030E" w:rsidRPr="00FD64BE">
        <w:rPr>
          <w:rFonts w:ascii="Times New Roman" w:hAnsi="Times New Roman" w:cs="Times New Roman"/>
          <w:sz w:val="24"/>
          <w:szCs w:val="24"/>
          <w:lang w:val="en-US"/>
        </w:rPr>
        <w:t xml:space="preserve">model </w:t>
      </w:r>
      <w:r w:rsidR="002F224C" w:rsidRPr="00FD64BE">
        <w:rPr>
          <w:rFonts w:ascii="Times New Roman" w:hAnsi="Times New Roman" w:cs="Times New Roman"/>
          <w:sz w:val="24"/>
          <w:szCs w:val="24"/>
          <w:lang w:val="en-US"/>
        </w:rPr>
        <w:t xml:space="preserve">that </w:t>
      </w:r>
      <w:r w:rsidR="00B1030E" w:rsidRPr="00FD64BE">
        <w:rPr>
          <w:rFonts w:ascii="Times New Roman" w:hAnsi="Times New Roman" w:cs="Times New Roman"/>
          <w:sz w:val="24"/>
          <w:szCs w:val="24"/>
          <w:lang w:val="en-US"/>
        </w:rPr>
        <w:t>includ</w:t>
      </w:r>
      <w:r w:rsidR="002F224C" w:rsidRPr="00FD64BE">
        <w:rPr>
          <w:rFonts w:ascii="Times New Roman" w:hAnsi="Times New Roman" w:cs="Times New Roman"/>
          <w:sz w:val="24"/>
          <w:szCs w:val="24"/>
          <w:lang w:val="en-US"/>
        </w:rPr>
        <w:t>ed</w:t>
      </w:r>
      <w:r w:rsidR="00B1030E" w:rsidRPr="00FD64BE">
        <w:rPr>
          <w:rFonts w:ascii="Times New Roman" w:hAnsi="Times New Roman" w:cs="Times New Roman"/>
          <w:sz w:val="24"/>
          <w:szCs w:val="24"/>
          <w:lang w:val="en-US"/>
        </w:rPr>
        <w:t xml:space="preserve"> data </w:t>
      </w:r>
      <w:r w:rsidR="002F224C" w:rsidRPr="00FD64BE">
        <w:rPr>
          <w:rFonts w:ascii="Times New Roman" w:hAnsi="Times New Roman" w:cs="Times New Roman"/>
          <w:sz w:val="24"/>
          <w:szCs w:val="24"/>
          <w:lang w:val="en-US"/>
        </w:rPr>
        <w:t>for</w:t>
      </w:r>
      <w:r w:rsidR="00B1030E" w:rsidRPr="00FD64BE">
        <w:rPr>
          <w:rFonts w:ascii="Times New Roman" w:hAnsi="Times New Roman" w:cs="Times New Roman"/>
          <w:sz w:val="24"/>
          <w:szCs w:val="24"/>
          <w:lang w:val="en-US"/>
        </w:rPr>
        <w:t xml:space="preserve"> all 16 studies</w:t>
      </w:r>
      <w:r w:rsidR="00155F3F" w:rsidRPr="00FD64BE">
        <w:rPr>
          <w:rFonts w:ascii="Times New Roman" w:hAnsi="Times New Roman" w:cs="Times New Roman"/>
          <w:sz w:val="24"/>
          <w:szCs w:val="24"/>
          <w:lang w:val="en-US"/>
        </w:rPr>
        <w:t>.</w:t>
      </w:r>
      <w:r w:rsidR="004067C4" w:rsidRPr="00FD64BE">
        <w:rPr>
          <w:rFonts w:ascii="Times New Roman" w:hAnsi="Times New Roman" w:cs="Times New Roman"/>
          <w:sz w:val="24"/>
          <w:szCs w:val="24"/>
          <w:lang w:val="en-US"/>
        </w:rPr>
        <w:t xml:space="preserve"> F</w:t>
      </w:r>
      <w:r w:rsidR="004067C4" w:rsidRPr="00FD64BE">
        <w:rPr>
          <w:rFonts w:ascii="Times New Roman" w:eastAsia="Times New Roman" w:hAnsi="Times New Roman" w:cs="Times New Roman"/>
          <w:sz w:val="24"/>
          <w:szCs w:val="24"/>
          <w:lang w:val="en-US" w:eastAsia="de-DE"/>
        </w:rPr>
        <w:t>or overweight excluding obesity</w:t>
      </w:r>
      <w:r w:rsidR="002F224C" w:rsidRPr="00FD64BE">
        <w:rPr>
          <w:rFonts w:ascii="Times New Roman" w:eastAsia="Times New Roman" w:hAnsi="Times New Roman" w:cs="Times New Roman"/>
          <w:sz w:val="24"/>
          <w:szCs w:val="24"/>
          <w:lang w:val="en-US" w:eastAsia="de-DE"/>
        </w:rPr>
        <w:t>,</w:t>
      </w:r>
      <w:r w:rsidR="004067C4" w:rsidRPr="00FD64BE">
        <w:rPr>
          <w:rFonts w:ascii="Times New Roman" w:hAnsi="Times New Roman" w:cs="Times New Roman"/>
          <w:sz w:val="24"/>
          <w:szCs w:val="24"/>
          <w:lang w:val="en-US"/>
        </w:rPr>
        <w:t xml:space="preserve"> the corresponding OR was 1.26 (95% CI=[1.22-1.30]</w:t>
      </w:r>
      <w:r w:rsidR="004067C4" w:rsidRPr="00FD64BE">
        <w:rPr>
          <w:rFonts w:ascii="Times New Roman" w:eastAsia="Times New Roman" w:hAnsi="Times New Roman" w:cs="Times New Roman"/>
          <w:sz w:val="24"/>
          <w:szCs w:val="24"/>
          <w:lang w:val="en-US" w:eastAsia="de-DE"/>
        </w:rPr>
        <w:t xml:space="preserve">). </w:t>
      </w:r>
      <w:r w:rsidR="00155F3F" w:rsidRPr="00FD64BE">
        <w:rPr>
          <w:rFonts w:ascii="Times New Roman" w:hAnsi="Times New Roman" w:cs="Times New Roman"/>
          <w:sz w:val="24"/>
          <w:szCs w:val="24"/>
          <w:lang w:val="en-US"/>
        </w:rPr>
        <w:t>In the sub</w:t>
      </w:r>
      <w:r w:rsidR="002A0522" w:rsidRPr="00FD64BE">
        <w:rPr>
          <w:rFonts w:ascii="Times New Roman" w:hAnsi="Times New Roman" w:cs="Times New Roman"/>
          <w:sz w:val="24"/>
          <w:szCs w:val="24"/>
          <w:lang w:val="en-US"/>
        </w:rPr>
        <w:t>-</w:t>
      </w:r>
      <w:r w:rsidR="00155F3F" w:rsidRPr="00FD64BE">
        <w:rPr>
          <w:rFonts w:ascii="Times New Roman" w:hAnsi="Times New Roman" w:cs="Times New Roman"/>
          <w:sz w:val="24"/>
          <w:szCs w:val="24"/>
          <w:lang w:val="en-US"/>
        </w:rPr>
        <w:t xml:space="preserve">sample where paternal smoking was assessed </w:t>
      </w:r>
      <w:r w:rsidR="006D6C08" w:rsidRPr="00FD64BE">
        <w:rPr>
          <w:rFonts w:ascii="Times New Roman" w:hAnsi="Times New Roman" w:cs="Times New Roman"/>
          <w:sz w:val="24"/>
          <w:szCs w:val="24"/>
          <w:lang w:val="en-US"/>
        </w:rPr>
        <w:t>(</w:t>
      </w:r>
      <w:r w:rsidR="0040045C" w:rsidRPr="00FD64BE">
        <w:rPr>
          <w:rFonts w:ascii="Times New Roman" w:hAnsi="Times New Roman" w:cs="Times New Roman"/>
          <w:sz w:val="24"/>
          <w:szCs w:val="24"/>
          <w:lang w:val="en-US"/>
        </w:rPr>
        <w:t>N=58 812</w:t>
      </w:r>
      <w:r w:rsidR="006D6C08" w:rsidRPr="00FD64BE">
        <w:rPr>
          <w:rFonts w:ascii="Times New Roman" w:hAnsi="Times New Roman" w:cs="Times New Roman"/>
          <w:sz w:val="24"/>
          <w:szCs w:val="24"/>
          <w:lang w:val="en-US"/>
        </w:rPr>
        <w:t xml:space="preserve">) </w:t>
      </w:r>
      <w:r w:rsidR="00155F3F" w:rsidRPr="00FD64BE">
        <w:rPr>
          <w:rFonts w:ascii="Times New Roman" w:hAnsi="Times New Roman" w:cs="Times New Roman"/>
          <w:sz w:val="24"/>
          <w:szCs w:val="24"/>
          <w:lang w:val="en-US"/>
        </w:rPr>
        <w:t>th</w:t>
      </w:r>
      <w:r w:rsidR="002A0522" w:rsidRPr="00FD64BE">
        <w:rPr>
          <w:rFonts w:ascii="Times New Roman" w:hAnsi="Times New Roman" w:cs="Times New Roman"/>
          <w:sz w:val="24"/>
          <w:szCs w:val="24"/>
          <w:lang w:val="en-US"/>
        </w:rPr>
        <w:t>e OR</w:t>
      </w:r>
      <w:r w:rsidR="00034133" w:rsidRPr="00FD64BE">
        <w:rPr>
          <w:rFonts w:ascii="Times New Roman" w:hAnsi="Times New Roman" w:cs="Times New Roman"/>
          <w:sz w:val="24"/>
          <w:szCs w:val="24"/>
          <w:lang w:val="en-US"/>
        </w:rPr>
        <w:t xml:space="preserve"> for the global association between maternal smoking and</w:t>
      </w:r>
      <w:r w:rsidR="00856BC8" w:rsidRPr="00FD64BE">
        <w:rPr>
          <w:rFonts w:ascii="Times New Roman" w:hAnsi="Times New Roman" w:cs="Times New Roman"/>
          <w:sz w:val="24"/>
          <w:szCs w:val="24"/>
          <w:lang w:val="en-US"/>
        </w:rPr>
        <w:t xml:space="preserve"> both</w:t>
      </w:r>
      <w:r w:rsidR="00D40B14" w:rsidRPr="00FD64BE">
        <w:rPr>
          <w:rFonts w:ascii="Times New Roman" w:hAnsi="Times New Roman" w:cs="Times New Roman"/>
          <w:sz w:val="24"/>
          <w:szCs w:val="24"/>
          <w:lang w:val="en-US"/>
        </w:rPr>
        <w:t xml:space="preserve"> overweight </w:t>
      </w:r>
      <w:r w:rsidR="00A36003" w:rsidRPr="00FD64BE">
        <w:rPr>
          <w:rFonts w:ascii="Times New Roman" w:hAnsi="Times New Roman" w:cs="Times New Roman"/>
          <w:sz w:val="24"/>
          <w:szCs w:val="24"/>
          <w:lang w:val="en-US"/>
        </w:rPr>
        <w:t xml:space="preserve">(including obesity) </w:t>
      </w:r>
      <w:r w:rsidR="00856BC8" w:rsidRPr="00FD64BE">
        <w:rPr>
          <w:rFonts w:ascii="Times New Roman" w:hAnsi="Times New Roman" w:cs="Times New Roman"/>
          <w:sz w:val="24"/>
          <w:szCs w:val="24"/>
          <w:lang w:val="en-US"/>
        </w:rPr>
        <w:t>and obesity</w:t>
      </w:r>
      <w:r w:rsidR="00F94C6B" w:rsidRPr="00FD64BE">
        <w:rPr>
          <w:rFonts w:ascii="Times New Roman" w:hAnsi="Times New Roman" w:cs="Times New Roman"/>
          <w:sz w:val="24"/>
          <w:szCs w:val="24"/>
          <w:lang w:val="en-US"/>
        </w:rPr>
        <w:t xml:space="preserve"> </w:t>
      </w:r>
      <w:r w:rsidR="00A36003" w:rsidRPr="00FD64BE">
        <w:rPr>
          <w:rFonts w:ascii="Times New Roman" w:hAnsi="Times New Roman" w:cs="Times New Roman"/>
          <w:sz w:val="24"/>
          <w:szCs w:val="24"/>
          <w:lang w:val="en-US"/>
        </w:rPr>
        <w:t xml:space="preserve">only </w:t>
      </w:r>
      <w:r w:rsidR="00F94C6B" w:rsidRPr="00FD64BE">
        <w:rPr>
          <w:rFonts w:ascii="Times New Roman" w:hAnsi="Times New Roman" w:cs="Times New Roman"/>
          <w:sz w:val="24"/>
          <w:szCs w:val="24"/>
          <w:lang w:val="en-US"/>
        </w:rPr>
        <w:t>without adjustment for paternal smoking</w:t>
      </w:r>
      <w:r w:rsidR="00856BC8" w:rsidRPr="00FD64BE">
        <w:rPr>
          <w:rFonts w:ascii="Times New Roman" w:hAnsi="Times New Roman" w:cs="Times New Roman"/>
          <w:sz w:val="24"/>
          <w:szCs w:val="24"/>
          <w:lang w:val="en-US"/>
        </w:rPr>
        <w:t xml:space="preserve"> </w:t>
      </w:r>
      <w:r w:rsidR="00574541" w:rsidRPr="00FD64BE">
        <w:rPr>
          <w:rFonts w:ascii="Times New Roman" w:hAnsi="Times New Roman" w:cs="Times New Roman"/>
          <w:sz w:val="24"/>
          <w:szCs w:val="24"/>
          <w:lang w:val="en-US"/>
        </w:rPr>
        <w:t>was higher</w:t>
      </w:r>
      <w:r w:rsidR="002A0522" w:rsidRPr="00FD64BE">
        <w:rPr>
          <w:rFonts w:ascii="Times New Roman" w:hAnsi="Times New Roman" w:cs="Times New Roman"/>
          <w:sz w:val="24"/>
          <w:szCs w:val="24"/>
          <w:lang w:val="en-US"/>
        </w:rPr>
        <w:t xml:space="preserve"> (</w:t>
      </w:r>
      <w:r w:rsidR="00856BC8" w:rsidRPr="00FD64BE">
        <w:rPr>
          <w:rFonts w:ascii="Times New Roman" w:hAnsi="Times New Roman" w:cs="Times New Roman"/>
          <w:sz w:val="24"/>
          <w:szCs w:val="24"/>
          <w:lang w:val="en-US"/>
        </w:rPr>
        <w:t xml:space="preserve">overweight: </w:t>
      </w:r>
      <w:r w:rsidR="00155F3F" w:rsidRPr="00FD64BE">
        <w:rPr>
          <w:rFonts w:ascii="Times New Roman" w:hAnsi="Times New Roman" w:cs="Times New Roman"/>
          <w:sz w:val="24"/>
          <w:szCs w:val="24"/>
          <w:lang w:val="en-US"/>
        </w:rPr>
        <w:t>1.</w:t>
      </w:r>
      <w:r w:rsidR="000429A8" w:rsidRPr="00FD64BE">
        <w:rPr>
          <w:rFonts w:ascii="Times New Roman" w:hAnsi="Times New Roman" w:cs="Times New Roman"/>
          <w:sz w:val="24"/>
          <w:szCs w:val="24"/>
          <w:lang w:val="en-US"/>
        </w:rPr>
        <w:t>46</w:t>
      </w:r>
      <w:r w:rsidR="00051E6F" w:rsidRPr="00FD64BE">
        <w:rPr>
          <w:rFonts w:ascii="Times New Roman" w:hAnsi="Times New Roman" w:cs="Times New Roman"/>
          <w:sz w:val="24"/>
          <w:szCs w:val="24"/>
          <w:lang w:val="en-US"/>
        </w:rPr>
        <w:t xml:space="preserve">, 95% </w:t>
      </w:r>
      <w:r w:rsidR="00D40B14" w:rsidRPr="00FD64BE">
        <w:rPr>
          <w:rFonts w:ascii="Times New Roman" w:hAnsi="Times New Roman" w:cs="Times New Roman"/>
          <w:sz w:val="24"/>
          <w:szCs w:val="24"/>
          <w:lang w:val="en-US"/>
        </w:rPr>
        <w:t>CI=</w:t>
      </w:r>
      <w:r w:rsidR="006C394E" w:rsidRPr="00FD64BE">
        <w:rPr>
          <w:rFonts w:ascii="Times New Roman" w:hAnsi="Times New Roman" w:cs="Times New Roman"/>
          <w:sz w:val="24"/>
          <w:szCs w:val="24"/>
          <w:lang w:val="en-US"/>
        </w:rPr>
        <w:t>[1.</w:t>
      </w:r>
      <w:r w:rsidR="000429A8" w:rsidRPr="00FD64BE">
        <w:rPr>
          <w:rFonts w:ascii="Times New Roman" w:hAnsi="Times New Roman" w:cs="Times New Roman"/>
          <w:sz w:val="24"/>
          <w:szCs w:val="24"/>
          <w:lang w:val="en-US"/>
        </w:rPr>
        <w:t>39-1.55</w:t>
      </w:r>
      <w:r w:rsidR="00CD7F52" w:rsidRPr="00FD64BE">
        <w:rPr>
          <w:rFonts w:ascii="Times New Roman" w:hAnsi="Times New Roman" w:cs="Times New Roman"/>
          <w:sz w:val="24"/>
          <w:szCs w:val="24"/>
          <w:lang w:val="en-US"/>
        </w:rPr>
        <w:t>]</w:t>
      </w:r>
      <w:r w:rsidR="00856BC8" w:rsidRPr="00FD64BE">
        <w:rPr>
          <w:rFonts w:ascii="Times New Roman" w:hAnsi="Times New Roman" w:cs="Times New Roman"/>
          <w:sz w:val="24"/>
          <w:szCs w:val="24"/>
          <w:lang w:val="en-US"/>
        </w:rPr>
        <w:t xml:space="preserve">; obesity: </w:t>
      </w:r>
      <w:r w:rsidR="000429A8" w:rsidRPr="00FD64BE">
        <w:rPr>
          <w:rFonts w:ascii="Times New Roman" w:hAnsi="Times New Roman" w:cs="Times New Roman"/>
          <w:sz w:val="24"/>
          <w:szCs w:val="24"/>
          <w:lang w:val="en-US"/>
        </w:rPr>
        <w:t>1.54</w:t>
      </w:r>
      <w:r w:rsidR="00856BC8" w:rsidRPr="00FD64BE">
        <w:rPr>
          <w:rFonts w:ascii="Times New Roman" w:hAnsi="Times New Roman" w:cs="Times New Roman"/>
          <w:sz w:val="24"/>
          <w:szCs w:val="24"/>
          <w:lang w:val="en-US"/>
        </w:rPr>
        <w:t>, 95% CI=[1.</w:t>
      </w:r>
      <w:r w:rsidR="000429A8" w:rsidRPr="00FD64BE">
        <w:rPr>
          <w:rFonts w:ascii="Times New Roman" w:hAnsi="Times New Roman" w:cs="Times New Roman"/>
          <w:sz w:val="24"/>
          <w:szCs w:val="24"/>
          <w:lang w:val="en-US"/>
        </w:rPr>
        <w:t>39</w:t>
      </w:r>
      <w:r w:rsidR="00856BC8" w:rsidRPr="00FD64BE">
        <w:rPr>
          <w:rFonts w:ascii="Times New Roman" w:hAnsi="Times New Roman" w:cs="Times New Roman"/>
          <w:sz w:val="24"/>
          <w:szCs w:val="24"/>
          <w:lang w:val="en-US"/>
        </w:rPr>
        <w:t>-1.7</w:t>
      </w:r>
      <w:r w:rsidR="000429A8" w:rsidRPr="00FD64BE">
        <w:rPr>
          <w:rFonts w:ascii="Times New Roman" w:hAnsi="Times New Roman" w:cs="Times New Roman"/>
          <w:sz w:val="24"/>
          <w:szCs w:val="24"/>
          <w:lang w:val="en-US"/>
        </w:rPr>
        <w:t>1</w:t>
      </w:r>
      <w:r w:rsidR="00856BC8" w:rsidRPr="00FD64BE">
        <w:rPr>
          <w:rFonts w:ascii="Times New Roman" w:hAnsi="Times New Roman" w:cs="Times New Roman"/>
          <w:sz w:val="24"/>
          <w:szCs w:val="24"/>
          <w:lang w:val="en-US"/>
        </w:rPr>
        <w:t>])</w:t>
      </w:r>
      <w:r w:rsidR="00051E6F" w:rsidRPr="00FD64BE">
        <w:rPr>
          <w:rFonts w:ascii="Times New Roman" w:hAnsi="Times New Roman" w:cs="Times New Roman"/>
          <w:sz w:val="24"/>
          <w:szCs w:val="24"/>
          <w:lang w:val="en-US"/>
        </w:rPr>
        <w:t>)</w:t>
      </w:r>
      <w:r w:rsidR="00887F2C" w:rsidRPr="00FD64BE">
        <w:rPr>
          <w:rFonts w:ascii="Times New Roman" w:hAnsi="Times New Roman" w:cs="Times New Roman"/>
          <w:sz w:val="24"/>
          <w:szCs w:val="24"/>
          <w:lang w:val="en-US"/>
        </w:rPr>
        <w:t>;</w:t>
      </w:r>
      <w:r w:rsidR="00CD7F52" w:rsidRPr="00FD64BE">
        <w:rPr>
          <w:rFonts w:ascii="Times New Roman" w:hAnsi="Times New Roman" w:cs="Times New Roman"/>
          <w:sz w:val="24"/>
          <w:szCs w:val="24"/>
          <w:lang w:val="en-US"/>
        </w:rPr>
        <w:t xml:space="preserve"> </w:t>
      </w:r>
      <w:r w:rsidR="00F33E5D" w:rsidRPr="00FD64BE">
        <w:rPr>
          <w:rFonts w:ascii="Times New Roman" w:hAnsi="Times New Roman" w:cs="Times New Roman"/>
          <w:sz w:val="24"/>
          <w:szCs w:val="24"/>
          <w:lang w:val="en-US"/>
        </w:rPr>
        <w:t>after adjusting for paternal smoking OR were</w:t>
      </w:r>
      <w:r w:rsidR="002A0522" w:rsidRPr="00FD64BE">
        <w:rPr>
          <w:rFonts w:ascii="Times New Roman" w:hAnsi="Times New Roman" w:cs="Times New Roman"/>
          <w:sz w:val="24"/>
          <w:szCs w:val="24"/>
          <w:lang w:val="en-US"/>
        </w:rPr>
        <w:t xml:space="preserve"> 1.3</w:t>
      </w:r>
      <w:r w:rsidR="000429A8" w:rsidRPr="00FD64BE">
        <w:rPr>
          <w:rFonts w:ascii="Times New Roman" w:hAnsi="Times New Roman" w:cs="Times New Roman"/>
          <w:sz w:val="24"/>
          <w:szCs w:val="24"/>
          <w:lang w:val="en-US"/>
        </w:rPr>
        <w:t>7</w:t>
      </w:r>
      <w:r w:rsidR="002A0522" w:rsidRPr="00FD64BE">
        <w:rPr>
          <w:rFonts w:ascii="Times New Roman" w:hAnsi="Times New Roman" w:cs="Times New Roman"/>
          <w:sz w:val="24"/>
          <w:szCs w:val="24"/>
          <w:lang w:val="en-US"/>
        </w:rPr>
        <w:t xml:space="preserve"> (</w:t>
      </w:r>
      <w:r w:rsidR="00051E6F" w:rsidRPr="00FD64BE">
        <w:rPr>
          <w:rFonts w:ascii="Times New Roman" w:hAnsi="Times New Roman" w:cs="Times New Roman"/>
          <w:sz w:val="24"/>
          <w:szCs w:val="24"/>
          <w:lang w:val="en-US"/>
        </w:rPr>
        <w:t>95% CI=[</w:t>
      </w:r>
      <w:r w:rsidR="000429A8" w:rsidRPr="00FD64BE">
        <w:rPr>
          <w:rFonts w:ascii="Times New Roman" w:hAnsi="Times New Roman" w:cs="Times New Roman"/>
          <w:sz w:val="24"/>
          <w:szCs w:val="24"/>
          <w:lang w:val="en-US"/>
        </w:rPr>
        <w:t>1.29-1.45</w:t>
      </w:r>
      <w:r w:rsidR="00051E6F" w:rsidRPr="00FD64BE">
        <w:rPr>
          <w:rFonts w:ascii="Times New Roman" w:hAnsi="Times New Roman" w:cs="Times New Roman"/>
          <w:sz w:val="24"/>
          <w:szCs w:val="24"/>
          <w:lang w:val="en-US"/>
        </w:rPr>
        <w:t>]</w:t>
      </w:r>
      <w:r w:rsidR="002A0522" w:rsidRPr="00FD64BE">
        <w:rPr>
          <w:rFonts w:ascii="Times New Roman" w:hAnsi="Times New Roman" w:cs="Times New Roman"/>
          <w:sz w:val="24"/>
          <w:szCs w:val="24"/>
          <w:lang w:val="en-US"/>
        </w:rPr>
        <w:t xml:space="preserve">) </w:t>
      </w:r>
      <w:r w:rsidR="00856BC8" w:rsidRPr="00FD64BE">
        <w:rPr>
          <w:rFonts w:ascii="Times New Roman" w:hAnsi="Times New Roman" w:cs="Times New Roman"/>
          <w:sz w:val="24"/>
          <w:szCs w:val="24"/>
          <w:lang w:val="en-US"/>
        </w:rPr>
        <w:t xml:space="preserve">for overweight  </w:t>
      </w:r>
      <w:r w:rsidR="00A36003" w:rsidRPr="00FD64BE">
        <w:rPr>
          <w:rFonts w:ascii="Times New Roman" w:hAnsi="Times New Roman" w:cs="Times New Roman"/>
          <w:sz w:val="24"/>
          <w:szCs w:val="24"/>
          <w:lang w:val="en-US"/>
        </w:rPr>
        <w:t xml:space="preserve">(including obesity) </w:t>
      </w:r>
      <w:r w:rsidR="00856BC8" w:rsidRPr="00FD64BE">
        <w:rPr>
          <w:rFonts w:ascii="Times New Roman" w:hAnsi="Times New Roman" w:cs="Times New Roman"/>
          <w:sz w:val="24"/>
          <w:szCs w:val="24"/>
          <w:lang w:val="en-US"/>
        </w:rPr>
        <w:t xml:space="preserve">and </w:t>
      </w:r>
      <w:r w:rsidR="000429A8" w:rsidRPr="00FD64BE">
        <w:rPr>
          <w:rFonts w:ascii="Times New Roman" w:hAnsi="Times New Roman" w:cs="Times New Roman"/>
          <w:sz w:val="24"/>
          <w:szCs w:val="24"/>
          <w:lang w:val="en-US"/>
        </w:rPr>
        <w:t>1.40</w:t>
      </w:r>
      <w:r w:rsidR="00856BC8" w:rsidRPr="00FD64BE">
        <w:rPr>
          <w:rFonts w:ascii="Times New Roman" w:hAnsi="Times New Roman" w:cs="Times New Roman"/>
          <w:sz w:val="24"/>
          <w:szCs w:val="24"/>
          <w:lang w:val="en-US"/>
        </w:rPr>
        <w:t xml:space="preserve"> (95% CI=</w:t>
      </w:r>
      <w:r w:rsidR="000429A8" w:rsidRPr="00FD64BE">
        <w:rPr>
          <w:rFonts w:ascii="Times New Roman" w:hAnsi="Times New Roman" w:cs="Times New Roman"/>
          <w:sz w:val="24"/>
          <w:szCs w:val="24"/>
          <w:lang w:val="en-US"/>
        </w:rPr>
        <w:t>[1.26</w:t>
      </w:r>
      <w:r w:rsidR="00856BC8" w:rsidRPr="00FD64BE">
        <w:rPr>
          <w:rFonts w:ascii="Times New Roman" w:hAnsi="Times New Roman" w:cs="Times New Roman"/>
          <w:sz w:val="24"/>
          <w:szCs w:val="24"/>
          <w:lang w:val="en-US"/>
        </w:rPr>
        <w:t>-1.5</w:t>
      </w:r>
      <w:r w:rsidR="000429A8" w:rsidRPr="00FD64BE">
        <w:rPr>
          <w:rFonts w:ascii="Times New Roman" w:hAnsi="Times New Roman" w:cs="Times New Roman"/>
          <w:sz w:val="24"/>
          <w:szCs w:val="24"/>
          <w:lang w:val="en-US"/>
        </w:rPr>
        <w:t>7</w:t>
      </w:r>
      <w:r w:rsidR="00856BC8" w:rsidRPr="00FD64BE">
        <w:rPr>
          <w:rFonts w:ascii="Times New Roman" w:hAnsi="Times New Roman" w:cs="Times New Roman"/>
          <w:sz w:val="24"/>
          <w:szCs w:val="24"/>
          <w:lang w:val="en-US"/>
        </w:rPr>
        <w:t>]) for obesity</w:t>
      </w:r>
      <w:r w:rsidR="00A36003" w:rsidRPr="00FD64BE">
        <w:rPr>
          <w:rFonts w:ascii="Times New Roman" w:hAnsi="Times New Roman" w:cs="Times New Roman"/>
          <w:sz w:val="24"/>
          <w:szCs w:val="24"/>
          <w:lang w:val="en-US"/>
        </w:rPr>
        <w:t xml:space="preserve"> only</w:t>
      </w:r>
      <w:r w:rsidR="002A0522" w:rsidRPr="00FD64BE">
        <w:rPr>
          <w:rFonts w:ascii="Times New Roman" w:hAnsi="Times New Roman" w:cs="Times New Roman"/>
          <w:sz w:val="24"/>
          <w:szCs w:val="24"/>
          <w:lang w:val="en-US"/>
        </w:rPr>
        <w:t>.</w:t>
      </w:r>
      <w:r w:rsidR="00EB7A21" w:rsidRPr="00FD64BE">
        <w:rPr>
          <w:rFonts w:ascii="Times New Roman" w:hAnsi="Times New Roman" w:cs="Times New Roman"/>
          <w:sz w:val="24"/>
          <w:szCs w:val="24"/>
          <w:lang w:val="en-US"/>
        </w:rPr>
        <w:t xml:space="preserve"> </w:t>
      </w:r>
    </w:p>
    <w:p w14:paraId="5D693461" w14:textId="44864479" w:rsidR="0085713E" w:rsidRPr="00FD64BE" w:rsidRDefault="00FF41C4" w:rsidP="00E52E5B">
      <w:pPr>
        <w:pStyle w:val="Listenabsatz"/>
        <w:spacing w:line="480" w:lineRule="auto"/>
        <w:ind w:left="0"/>
        <w:rPr>
          <w:rFonts w:ascii="Times New Roman" w:hAnsi="Times New Roman" w:cs="Times New Roman"/>
          <w:sz w:val="24"/>
          <w:szCs w:val="24"/>
          <w:lang w:val="en-US"/>
        </w:rPr>
      </w:pPr>
      <w:r w:rsidRPr="00FD64BE">
        <w:rPr>
          <w:rFonts w:ascii="Times New Roman" w:hAnsi="Times New Roman" w:cs="Times New Roman"/>
          <w:sz w:val="24"/>
          <w:szCs w:val="24"/>
          <w:lang w:val="en-US"/>
        </w:rPr>
        <w:t>We a</w:t>
      </w:r>
      <w:r w:rsidR="00EB5E0A" w:rsidRPr="00FD64BE">
        <w:rPr>
          <w:rFonts w:ascii="Times New Roman" w:hAnsi="Times New Roman" w:cs="Times New Roman"/>
          <w:sz w:val="24"/>
          <w:szCs w:val="24"/>
          <w:lang w:val="en-US"/>
        </w:rPr>
        <w:t>nalyz</w:t>
      </w:r>
      <w:r w:rsidRPr="00FD64BE">
        <w:rPr>
          <w:rFonts w:ascii="Times New Roman" w:hAnsi="Times New Roman" w:cs="Times New Roman"/>
          <w:sz w:val="24"/>
          <w:szCs w:val="24"/>
          <w:lang w:val="en-US"/>
        </w:rPr>
        <w:t>ed</w:t>
      </w:r>
      <w:r w:rsidR="00EB5E0A" w:rsidRPr="00FD64BE">
        <w:rPr>
          <w:rFonts w:ascii="Times New Roman" w:hAnsi="Times New Roman" w:cs="Times New Roman"/>
          <w:sz w:val="24"/>
          <w:szCs w:val="24"/>
          <w:lang w:val="en-US"/>
        </w:rPr>
        <w:t xml:space="preserve"> the number of cigarettes on a continuous scale </w:t>
      </w:r>
      <w:r w:rsidR="00BD24F9" w:rsidRPr="00FD64BE">
        <w:rPr>
          <w:rFonts w:ascii="Times New Roman" w:hAnsi="Times New Roman" w:cs="Times New Roman"/>
          <w:sz w:val="24"/>
          <w:szCs w:val="24"/>
          <w:lang w:val="en-US"/>
        </w:rPr>
        <w:t xml:space="preserve">to assess </w:t>
      </w:r>
      <w:r w:rsidR="00EB5E0A" w:rsidRPr="00FD64BE">
        <w:rPr>
          <w:rFonts w:ascii="Times New Roman" w:hAnsi="Times New Roman" w:cs="Times New Roman"/>
          <w:sz w:val="24"/>
          <w:szCs w:val="24"/>
          <w:lang w:val="en-US"/>
        </w:rPr>
        <w:t xml:space="preserve">a </w:t>
      </w:r>
      <w:r w:rsidR="0018181B" w:rsidRPr="00FD64BE">
        <w:rPr>
          <w:rFonts w:ascii="Times New Roman" w:hAnsi="Times New Roman" w:cs="Times New Roman"/>
          <w:sz w:val="24"/>
          <w:szCs w:val="24"/>
          <w:lang w:val="en-US"/>
        </w:rPr>
        <w:t>dose response relationship</w:t>
      </w:r>
      <w:r w:rsidR="00EB5E0A" w:rsidRPr="00FD64BE">
        <w:rPr>
          <w:rFonts w:ascii="Times New Roman" w:hAnsi="Times New Roman" w:cs="Times New Roman"/>
          <w:sz w:val="24"/>
          <w:szCs w:val="24"/>
          <w:lang w:val="en-US"/>
        </w:rPr>
        <w:t xml:space="preserve"> for both over</w:t>
      </w:r>
      <w:r w:rsidR="008E23ED" w:rsidRPr="00FD64BE">
        <w:rPr>
          <w:rFonts w:ascii="Times New Roman" w:hAnsi="Times New Roman" w:cs="Times New Roman"/>
          <w:sz w:val="24"/>
          <w:szCs w:val="24"/>
          <w:lang w:val="en-US"/>
        </w:rPr>
        <w:t>weight and obesity</w:t>
      </w:r>
      <w:r w:rsidRPr="00FD64BE">
        <w:rPr>
          <w:rFonts w:ascii="Times New Roman" w:hAnsi="Times New Roman" w:cs="Times New Roman"/>
          <w:sz w:val="24"/>
          <w:szCs w:val="24"/>
          <w:lang w:val="en-US"/>
        </w:rPr>
        <w:t xml:space="preserve"> overall and stratified by sex</w:t>
      </w:r>
      <w:r w:rsidR="008E23ED" w:rsidRPr="00FD64BE">
        <w:rPr>
          <w:rFonts w:ascii="Times New Roman" w:hAnsi="Times New Roman" w:cs="Times New Roman"/>
          <w:sz w:val="24"/>
          <w:szCs w:val="24"/>
          <w:lang w:val="en-US"/>
        </w:rPr>
        <w:t>.</w:t>
      </w:r>
      <w:r w:rsidR="00EB5E0A" w:rsidRPr="00FD64BE">
        <w:rPr>
          <w:rFonts w:ascii="Times New Roman" w:hAnsi="Times New Roman" w:cs="Times New Roman"/>
          <w:sz w:val="24"/>
          <w:szCs w:val="24"/>
          <w:lang w:val="en-US"/>
        </w:rPr>
        <w:t xml:space="preserve"> </w:t>
      </w:r>
      <w:r w:rsidR="00E7092C" w:rsidRPr="00FD64BE">
        <w:rPr>
          <w:rFonts w:ascii="Times New Roman" w:hAnsi="Times New Roman" w:cs="Times New Roman"/>
          <w:sz w:val="24"/>
          <w:szCs w:val="24"/>
          <w:lang w:val="en-US"/>
        </w:rPr>
        <w:t xml:space="preserve">The </w:t>
      </w:r>
      <w:r w:rsidR="004516C8" w:rsidRPr="00FD64BE">
        <w:rPr>
          <w:rFonts w:ascii="Times New Roman" w:hAnsi="Times New Roman" w:cs="Times New Roman"/>
          <w:sz w:val="24"/>
          <w:szCs w:val="24"/>
          <w:lang w:val="en-US"/>
        </w:rPr>
        <w:t>odds</w:t>
      </w:r>
      <w:r w:rsidR="00B1030E" w:rsidRPr="00FD64BE">
        <w:rPr>
          <w:rFonts w:ascii="Times New Roman" w:hAnsi="Times New Roman" w:cs="Times New Roman"/>
          <w:sz w:val="24"/>
          <w:szCs w:val="24"/>
          <w:lang w:val="en-US"/>
        </w:rPr>
        <w:t xml:space="preserve"> of</w:t>
      </w:r>
      <w:r w:rsidR="002A0522" w:rsidRPr="00FD64BE">
        <w:rPr>
          <w:rFonts w:ascii="Times New Roman" w:hAnsi="Times New Roman" w:cs="Times New Roman"/>
          <w:sz w:val="24"/>
          <w:szCs w:val="24"/>
          <w:lang w:val="en-US"/>
        </w:rPr>
        <w:t xml:space="preserve"> a child being</w:t>
      </w:r>
      <w:r w:rsidR="00B1030E" w:rsidRPr="00FD64BE">
        <w:rPr>
          <w:rFonts w:ascii="Times New Roman" w:hAnsi="Times New Roman" w:cs="Times New Roman"/>
          <w:sz w:val="24"/>
          <w:szCs w:val="24"/>
          <w:lang w:val="en-US"/>
        </w:rPr>
        <w:t xml:space="preserve"> overweight</w:t>
      </w:r>
      <w:r w:rsidR="00062CAF" w:rsidRPr="00FD64BE">
        <w:rPr>
          <w:rFonts w:ascii="Times New Roman" w:hAnsi="Times New Roman" w:cs="Times New Roman"/>
          <w:sz w:val="24"/>
          <w:szCs w:val="24"/>
          <w:lang w:val="en-US"/>
        </w:rPr>
        <w:t xml:space="preserve"> or </w:t>
      </w:r>
      <w:r w:rsidR="00E7092C" w:rsidRPr="00FD64BE">
        <w:rPr>
          <w:rFonts w:ascii="Times New Roman" w:hAnsi="Times New Roman" w:cs="Times New Roman"/>
          <w:sz w:val="24"/>
          <w:szCs w:val="24"/>
          <w:lang w:val="en-US"/>
        </w:rPr>
        <w:t>obese</w:t>
      </w:r>
      <w:r w:rsidR="00B1030E" w:rsidRPr="00FD64BE">
        <w:rPr>
          <w:rFonts w:ascii="Times New Roman" w:hAnsi="Times New Roman" w:cs="Times New Roman"/>
          <w:sz w:val="24"/>
          <w:szCs w:val="24"/>
          <w:lang w:val="en-US"/>
        </w:rPr>
        <w:t xml:space="preserve"> </w:t>
      </w:r>
      <w:r w:rsidR="00E7092C" w:rsidRPr="00FD64BE">
        <w:rPr>
          <w:rFonts w:ascii="Times New Roman" w:hAnsi="Times New Roman" w:cs="Times New Roman"/>
          <w:sz w:val="24"/>
          <w:szCs w:val="24"/>
          <w:lang w:val="en-US"/>
        </w:rPr>
        <w:t>increased linearly u</w:t>
      </w:r>
      <w:r w:rsidR="00340641" w:rsidRPr="00FD64BE">
        <w:rPr>
          <w:rFonts w:ascii="Times New Roman" w:hAnsi="Times New Roman" w:cs="Times New Roman"/>
          <w:sz w:val="24"/>
          <w:szCs w:val="24"/>
          <w:lang w:val="en-US"/>
        </w:rPr>
        <w:t>p to</w:t>
      </w:r>
      <w:r w:rsidR="002A2B95" w:rsidRPr="00FD64BE">
        <w:rPr>
          <w:rFonts w:ascii="Times New Roman" w:hAnsi="Times New Roman" w:cs="Times New Roman"/>
          <w:sz w:val="24"/>
          <w:szCs w:val="24"/>
          <w:lang w:val="en-US"/>
        </w:rPr>
        <w:t xml:space="preserve"> 10-</w:t>
      </w:r>
      <w:r w:rsidR="00E7092C" w:rsidRPr="00FD64BE">
        <w:rPr>
          <w:rFonts w:ascii="Times New Roman" w:hAnsi="Times New Roman" w:cs="Times New Roman"/>
          <w:sz w:val="24"/>
          <w:szCs w:val="24"/>
          <w:lang w:val="en-US"/>
        </w:rPr>
        <w:t>15 cigarettes per day</w:t>
      </w:r>
      <w:r w:rsidR="00EE7173" w:rsidRPr="00FD64BE">
        <w:rPr>
          <w:rFonts w:ascii="Times New Roman" w:hAnsi="Times New Roman" w:cs="Times New Roman"/>
          <w:sz w:val="24"/>
          <w:szCs w:val="24"/>
          <w:lang w:val="en-US"/>
        </w:rPr>
        <w:t xml:space="preserve"> and levelled out for doses higher than 15 cigarettes per day</w:t>
      </w:r>
      <w:r w:rsidR="00B1030E" w:rsidRPr="00FD64BE">
        <w:rPr>
          <w:rFonts w:ascii="Times New Roman" w:hAnsi="Times New Roman" w:cs="Times New Roman"/>
          <w:sz w:val="24"/>
          <w:szCs w:val="24"/>
          <w:lang w:val="en-US"/>
        </w:rPr>
        <w:t xml:space="preserve"> (Figure </w:t>
      </w:r>
      <w:r w:rsidR="00027BFF" w:rsidRPr="00FD64BE">
        <w:rPr>
          <w:rFonts w:ascii="Times New Roman" w:hAnsi="Times New Roman" w:cs="Times New Roman"/>
          <w:sz w:val="24"/>
          <w:szCs w:val="24"/>
          <w:lang w:val="en-US"/>
        </w:rPr>
        <w:t>4</w:t>
      </w:r>
      <w:r w:rsidR="00B1030E" w:rsidRPr="00FD64BE">
        <w:rPr>
          <w:rFonts w:ascii="Times New Roman" w:hAnsi="Times New Roman" w:cs="Times New Roman"/>
          <w:sz w:val="24"/>
          <w:szCs w:val="24"/>
          <w:lang w:val="en-US"/>
        </w:rPr>
        <w:t>)</w:t>
      </w:r>
      <w:r w:rsidR="00A1203F" w:rsidRPr="00FD64BE">
        <w:rPr>
          <w:rFonts w:ascii="Times New Roman" w:hAnsi="Times New Roman" w:cs="Times New Roman"/>
          <w:sz w:val="24"/>
          <w:szCs w:val="24"/>
          <w:lang w:val="en-US"/>
        </w:rPr>
        <w:t xml:space="preserve">. For </w:t>
      </w:r>
      <w:r w:rsidR="00151CC3" w:rsidRPr="00FD64BE">
        <w:rPr>
          <w:rFonts w:ascii="Times New Roman" w:hAnsi="Times New Roman" w:cs="Times New Roman"/>
          <w:sz w:val="24"/>
          <w:szCs w:val="24"/>
          <w:lang w:val="en-US"/>
        </w:rPr>
        <w:t>e</w:t>
      </w:r>
      <w:r w:rsidR="00635A15" w:rsidRPr="00FD64BE">
        <w:rPr>
          <w:rFonts w:ascii="Times New Roman" w:hAnsi="Times New Roman" w:cs="Times New Roman"/>
          <w:sz w:val="24"/>
          <w:szCs w:val="24"/>
          <w:lang w:val="en-US"/>
        </w:rPr>
        <w:t xml:space="preserve">xample for </w:t>
      </w:r>
      <w:r w:rsidR="00A1203F" w:rsidRPr="00FD64BE">
        <w:rPr>
          <w:rFonts w:ascii="Times New Roman" w:hAnsi="Times New Roman" w:cs="Times New Roman"/>
          <w:sz w:val="24"/>
          <w:szCs w:val="24"/>
          <w:lang w:val="en-US"/>
        </w:rPr>
        <w:t>12 cigarettes per day</w:t>
      </w:r>
      <w:r w:rsidR="00EB5E0A" w:rsidRPr="00FD64BE">
        <w:rPr>
          <w:rFonts w:ascii="Times New Roman" w:hAnsi="Times New Roman" w:cs="Times New Roman"/>
          <w:sz w:val="24"/>
          <w:szCs w:val="24"/>
          <w:lang w:val="en-US"/>
        </w:rPr>
        <w:t>,</w:t>
      </w:r>
      <w:r w:rsidR="00951D4A" w:rsidRPr="00FD64BE">
        <w:rPr>
          <w:rFonts w:ascii="Times New Roman" w:hAnsi="Times New Roman" w:cs="Times New Roman"/>
          <w:sz w:val="24"/>
          <w:szCs w:val="24"/>
          <w:lang w:val="en-US"/>
        </w:rPr>
        <w:t xml:space="preserve"> odds ratios </w:t>
      </w:r>
      <w:r w:rsidR="002A0522" w:rsidRPr="00FD64BE">
        <w:rPr>
          <w:rFonts w:ascii="Times New Roman" w:hAnsi="Times New Roman" w:cs="Times New Roman"/>
          <w:sz w:val="24"/>
          <w:szCs w:val="24"/>
          <w:lang w:val="en-US"/>
        </w:rPr>
        <w:t>were</w:t>
      </w:r>
      <w:r w:rsidR="00951D4A" w:rsidRPr="00FD64BE">
        <w:rPr>
          <w:rFonts w:ascii="Times New Roman" w:hAnsi="Times New Roman" w:cs="Times New Roman"/>
          <w:sz w:val="24"/>
          <w:szCs w:val="24"/>
          <w:lang w:val="en-US"/>
        </w:rPr>
        <w:t xml:space="preserve"> 1.</w:t>
      </w:r>
      <w:r w:rsidR="00344600" w:rsidRPr="00FD64BE">
        <w:rPr>
          <w:rFonts w:ascii="Times New Roman" w:hAnsi="Times New Roman" w:cs="Times New Roman"/>
          <w:sz w:val="24"/>
          <w:szCs w:val="24"/>
          <w:lang w:val="en-US"/>
        </w:rPr>
        <w:t>2</w:t>
      </w:r>
      <w:r w:rsidR="00EE5103" w:rsidRPr="00FD64BE">
        <w:rPr>
          <w:rFonts w:ascii="Times New Roman" w:hAnsi="Times New Roman" w:cs="Times New Roman"/>
          <w:sz w:val="24"/>
          <w:szCs w:val="24"/>
          <w:lang w:val="en-US"/>
        </w:rPr>
        <w:t>9</w:t>
      </w:r>
      <w:r w:rsidR="00A1203F" w:rsidRPr="00FD64BE">
        <w:rPr>
          <w:rFonts w:ascii="Times New Roman" w:hAnsi="Times New Roman" w:cs="Times New Roman"/>
          <w:sz w:val="24"/>
          <w:szCs w:val="24"/>
          <w:lang w:val="en-US"/>
        </w:rPr>
        <w:t xml:space="preserve"> (</w:t>
      </w:r>
      <w:r w:rsidR="00051E6F" w:rsidRPr="00FD64BE">
        <w:rPr>
          <w:rFonts w:ascii="Times New Roman" w:hAnsi="Times New Roman" w:cs="Times New Roman"/>
          <w:sz w:val="24"/>
          <w:szCs w:val="24"/>
          <w:lang w:val="en-US"/>
        </w:rPr>
        <w:t>95% CI=[</w:t>
      </w:r>
      <w:r w:rsidR="00A1203F" w:rsidRPr="00FD64BE">
        <w:rPr>
          <w:rFonts w:ascii="Times New Roman" w:hAnsi="Times New Roman" w:cs="Times New Roman"/>
          <w:sz w:val="24"/>
          <w:szCs w:val="24"/>
          <w:lang w:val="en-US"/>
        </w:rPr>
        <w:t>1.2</w:t>
      </w:r>
      <w:r w:rsidR="00EE5103" w:rsidRPr="00FD64BE">
        <w:rPr>
          <w:rFonts w:ascii="Times New Roman" w:hAnsi="Times New Roman" w:cs="Times New Roman"/>
          <w:sz w:val="24"/>
          <w:szCs w:val="24"/>
          <w:lang w:val="en-US"/>
        </w:rPr>
        <w:t>5-1.3</w:t>
      </w:r>
      <w:r w:rsidR="00A1203F" w:rsidRPr="00FD64BE">
        <w:rPr>
          <w:rFonts w:ascii="Times New Roman" w:hAnsi="Times New Roman" w:cs="Times New Roman"/>
          <w:sz w:val="24"/>
          <w:szCs w:val="24"/>
          <w:lang w:val="en-US"/>
        </w:rPr>
        <w:t>3</w:t>
      </w:r>
      <w:r w:rsidR="00051E6F" w:rsidRPr="00FD64BE">
        <w:rPr>
          <w:rFonts w:ascii="Times New Roman" w:hAnsi="Times New Roman" w:cs="Times New Roman"/>
          <w:sz w:val="24"/>
          <w:szCs w:val="24"/>
          <w:lang w:val="en-US"/>
        </w:rPr>
        <w:t>]</w:t>
      </w:r>
      <w:r w:rsidR="00A1203F" w:rsidRPr="00FD64BE">
        <w:rPr>
          <w:rFonts w:ascii="Times New Roman" w:hAnsi="Times New Roman" w:cs="Times New Roman"/>
          <w:sz w:val="24"/>
          <w:szCs w:val="24"/>
          <w:lang w:val="en-US"/>
        </w:rPr>
        <w:t xml:space="preserve">) </w:t>
      </w:r>
      <w:r w:rsidR="00951D4A" w:rsidRPr="00FD64BE">
        <w:rPr>
          <w:rFonts w:ascii="Times New Roman" w:hAnsi="Times New Roman" w:cs="Times New Roman"/>
          <w:sz w:val="24"/>
          <w:szCs w:val="24"/>
          <w:lang w:val="en-US"/>
        </w:rPr>
        <w:t xml:space="preserve"> for overweight </w:t>
      </w:r>
      <w:r w:rsidR="008313BC" w:rsidRPr="00FD64BE">
        <w:rPr>
          <w:rFonts w:ascii="Times New Roman" w:hAnsi="Times New Roman" w:cs="Times New Roman"/>
          <w:sz w:val="24"/>
          <w:szCs w:val="24"/>
          <w:lang w:val="en-US"/>
        </w:rPr>
        <w:t>(including obesity</w:t>
      </w:r>
      <w:r w:rsidR="008313BC" w:rsidRPr="00FD64BE">
        <w:rPr>
          <w:rFonts w:ascii="Times New Roman" w:hAnsi="Times New Roman" w:cs="Times New Roman"/>
          <w:sz w:val="26"/>
          <w:szCs w:val="24"/>
          <w:lang w:val="en-US"/>
        </w:rPr>
        <w:t>)</w:t>
      </w:r>
      <w:r w:rsidR="00A36003" w:rsidRPr="00FD64BE">
        <w:rPr>
          <w:rFonts w:ascii="Times New Roman" w:hAnsi="Times New Roman" w:cs="Times New Roman"/>
          <w:sz w:val="24"/>
          <w:szCs w:val="24"/>
          <w:lang w:val="en-US"/>
        </w:rPr>
        <w:t xml:space="preserve"> </w:t>
      </w:r>
      <w:r w:rsidR="00951D4A" w:rsidRPr="00FD64BE">
        <w:rPr>
          <w:rFonts w:ascii="Times New Roman" w:hAnsi="Times New Roman" w:cs="Times New Roman"/>
          <w:sz w:val="24"/>
          <w:szCs w:val="24"/>
          <w:lang w:val="en-US"/>
        </w:rPr>
        <w:t>and 1.</w:t>
      </w:r>
      <w:r w:rsidR="00EE5103" w:rsidRPr="00FD64BE">
        <w:rPr>
          <w:rFonts w:ascii="Times New Roman" w:hAnsi="Times New Roman" w:cs="Times New Roman"/>
          <w:sz w:val="24"/>
          <w:szCs w:val="24"/>
          <w:lang w:val="en-US"/>
        </w:rPr>
        <w:t>26</w:t>
      </w:r>
      <w:r w:rsidR="00A1203F" w:rsidRPr="00FD64BE">
        <w:rPr>
          <w:rFonts w:ascii="Times New Roman" w:hAnsi="Times New Roman" w:cs="Times New Roman"/>
          <w:sz w:val="24"/>
          <w:szCs w:val="24"/>
          <w:lang w:val="en-US"/>
        </w:rPr>
        <w:t xml:space="preserve"> (</w:t>
      </w:r>
      <w:r w:rsidR="00051E6F" w:rsidRPr="00FD64BE">
        <w:rPr>
          <w:rFonts w:ascii="Times New Roman" w:hAnsi="Times New Roman" w:cs="Times New Roman"/>
          <w:sz w:val="24"/>
          <w:szCs w:val="24"/>
          <w:lang w:val="en-US"/>
        </w:rPr>
        <w:t xml:space="preserve">95% </w:t>
      </w:r>
      <w:r w:rsidR="00A1203F" w:rsidRPr="00FD64BE">
        <w:rPr>
          <w:rFonts w:ascii="Times New Roman" w:hAnsi="Times New Roman" w:cs="Times New Roman"/>
          <w:sz w:val="24"/>
          <w:szCs w:val="24"/>
          <w:lang w:val="en-US"/>
        </w:rPr>
        <w:t>CI=[</w:t>
      </w:r>
      <w:r w:rsidR="00EE5103" w:rsidRPr="00FD64BE">
        <w:rPr>
          <w:rFonts w:ascii="Times New Roman" w:eastAsia="Times New Roman" w:hAnsi="Times New Roman" w:cs="Times New Roman"/>
          <w:sz w:val="24"/>
          <w:szCs w:val="24"/>
          <w:lang w:val="en-US" w:eastAsia="de-DE"/>
        </w:rPr>
        <w:t>1.</w:t>
      </w:r>
      <w:r w:rsidR="00A1203F" w:rsidRPr="00FD64BE">
        <w:rPr>
          <w:rFonts w:ascii="Times New Roman" w:eastAsia="Times New Roman" w:hAnsi="Times New Roman" w:cs="Times New Roman"/>
          <w:sz w:val="24"/>
          <w:szCs w:val="24"/>
          <w:lang w:val="en-US" w:eastAsia="de-DE"/>
        </w:rPr>
        <w:t>2</w:t>
      </w:r>
      <w:r w:rsidR="00EE5103" w:rsidRPr="00FD64BE">
        <w:rPr>
          <w:rFonts w:ascii="Times New Roman" w:eastAsia="Times New Roman" w:hAnsi="Times New Roman" w:cs="Times New Roman"/>
          <w:sz w:val="24"/>
          <w:szCs w:val="24"/>
          <w:lang w:val="en-US" w:eastAsia="de-DE"/>
        </w:rPr>
        <w:t>0</w:t>
      </w:r>
      <w:r w:rsidR="00A1203F" w:rsidRPr="00FD64BE">
        <w:rPr>
          <w:rFonts w:ascii="Times New Roman" w:eastAsia="Times New Roman" w:hAnsi="Times New Roman" w:cs="Times New Roman"/>
          <w:sz w:val="24"/>
          <w:szCs w:val="24"/>
          <w:lang w:val="en-US" w:eastAsia="de-DE"/>
        </w:rPr>
        <w:t>-1.</w:t>
      </w:r>
      <w:r w:rsidR="00EE5103" w:rsidRPr="00FD64BE">
        <w:rPr>
          <w:rFonts w:ascii="Times New Roman" w:eastAsia="Times New Roman" w:hAnsi="Times New Roman" w:cs="Times New Roman"/>
          <w:sz w:val="24"/>
          <w:szCs w:val="24"/>
          <w:lang w:val="en-US" w:eastAsia="de-DE"/>
        </w:rPr>
        <w:t>33</w:t>
      </w:r>
      <w:r w:rsidR="007A1031" w:rsidRPr="00FD64BE">
        <w:rPr>
          <w:rFonts w:ascii="Times New Roman" w:hAnsi="Times New Roman" w:cs="Times New Roman"/>
          <w:sz w:val="24"/>
          <w:szCs w:val="24"/>
          <w:lang w:val="en-US"/>
        </w:rPr>
        <w:t>]</w:t>
      </w:r>
      <w:r w:rsidR="00A1203F" w:rsidRPr="00FD64BE">
        <w:rPr>
          <w:rFonts w:ascii="Times New Roman" w:hAnsi="Times New Roman" w:cs="Times New Roman"/>
          <w:sz w:val="24"/>
          <w:szCs w:val="24"/>
          <w:lang w:val="en-US"/>
        </w:rPr>
        <w:t>)</w:t>
      </w:r>
      <w:r w:rsidR="00951D4A" w:rsidRPr="00FD64BE">
        <w:rPr>
          <w:rFonts w:ascii="Times New Roman" w:hAnsi="Times New Roman" w:cs="Times New Roman"/>
          <w:sz w:val="24"/>
          <w:szCs w:val="24"/>
          <w:lang w:val="en-US"/>
        </w:rPr>
        <w:t xml:space="preserve"> for obesity</w:t>
      </w:r>
      <w:r w:rsidR="00A36003" w:rsidRPr="00FD64BE">
        <w:rPr>
          <w:rFonts w:ascii="Times New Roman" w:hAnsi="Times New Roman" w:cs="Times New Roman"/>
          <w:sz w:val="24"/>
          <w:szCs w:val="24"/>
          <w:lang w:val="en-US"/>
        </w:rPr>
        <w:t xml:space="preserve"> only</w:t>
      </w:r>
      <w:r w:rsidR="00A1203F" w:rsidRPr="00FD64BE">
        <w:rPr>
          <w:rFonts w:ascii="Times New Roman" w:eastAsia="Times New Roman" w:hAnsi="Times New Roman" w:cs="Times New Roman"/>
          <w:sz w:val="24"/>
          <w:szCs w:val="24"/>
          <w:lang w:val="en-US" w:eastAsia="de-DE"/>
        </w:rPr>
        <w:t xml:space="preserve">, reflecting an </w:t>
      </w:r>
      <w:r w:rsidR="00F33E5D" w:rsidRPr="00FD64BE">
        <w:rPr>
          <w:rFonts w:ascii="Times New Roman" w:eastAsia="Times New Roman" w:hAnsi="Times New Roman" w:cs="Times New Roman"/>
          <w:sz w:val="24"/>
          <w:szCs w:val="24"/>
          <w:lang w:val="en-US" w:eastAsia="de-DE"/>
        </w:rPr>
        <w:t xml:space="preserve">OR per additional </w:t>
      </w:r>
      <w:r w:rsidR="00A1203F" w:rsidRPr="00FD64BE">
        <w:rPr>
          <w:rFonts w:ascii="Times New Roman" w:eastAsia="Times New Roman" w:hAnsi="Times New Roman" w:cs="Times New Roman"/>
          <w:sz w:val="24"/>
          <w:szCs w:val="24"/>
          <w:lang w:val="en-US" w:eastAsia="de-DE"/>
        </w:rPr>
        <w:t xml:space="preserve">cigarette </w:t>
      </w:r>
      <w:r w:rsidR="002A0522" w:rsidRPr="00FD64BE">
        <w:rPr>
          <w:rFonts w:ascii="Times New Roman" w:eastAsia="Times New Roman" w:hAnsi="Times New Roman" w:cs="Times New Roman"/>
          <w:sz w:val="24"/>
          <w:szCs w:val="24"/>
          <w:lang w:val="en-US" w:eastAsia="de-DE"/>
        </w:rPr>
        <w:t xml:space="preserve">of </w:t>
      </w:r>
      <w:r w:rsidR="00EE5103" w:rsidRPr="00FD64BE">
        <w:rPr>
          <w:rFonts w:ascii="Times New Roman" w:eastAsia="Times New Roman" w:hAnsi="Times New Roman" w:cs="Times New Roman"/>
          <w:sz w:val="24"/>
          <w:szCs w:val="24"/>
          <w:lang w:val="en-US" w:eastAsia="de-DE"/>
        </w:rPr>
        <w:t>1</w:t>
      </w:r>
      <w:r w:rsidR="00813426" w:rsidRPr="00FD64BE">
        <w:rPr>
          <w:rFonts w:ascii="Times New Roman" w:eastAsia="Times New Roman" w:hAnsi="Times New Roman" w:cs="Times New Roman"/>
          <w:sz w:val="24"/>
          <w:szCs w:val="24"/>
          <w:lang w:val="en-US" w:eastAsia="de-DE"/>
        </w:rPr>
        <w:t>.02</w:t>
      </w:r>
      <w:r w:rsidR="00EE5103" w:rsidRPr="00FD64BE">
        <w:rPr>
          <w:rFonts w:ascii="Times New Roman" w:eastAsia="Times New Roman" w:hAnsi="Times New Roman" w:cs="Times New Roman"/>
          <w:sz w:val="24"/>
          <w:szCs w:val="24"/>
          <w:lang w:val="en-US" w:eastAsia="de-DE"/>
        </w:rPr>
        <w:t xml:space="preserve"> [1.0</w:t>
      </w:r>
      <w:r w:rsidR="00813426" w:rsidRPr="00FD64BE">
        <w:rPr>
          <w:rFonts w:ascii="Times New Roman" w:eastAsia="Times New Roman" w:hAnsi="Times New Roman" w:cs="Times New Roman"/>
          <w:sz w:val="24"/>
          <w:szCs w:val="24"/>
          <w:lang w:val="en-US" w:eastAsia="de-DE"/>
        </w:rPr>
        <w:t>2</w:t>
      </w:r>
      <w:r w:rsidR="00EE5103" w:rsidRPr="00FD64BE">
        <w:rPr>
          <w:rFonts w:ascii="Times New Roman" w:eastAsia="Times New Roman" w:hAnsi="Times New Roman" w:cs="Times New Roman"/>
          <w:sz w:val="24"/>
          <w:szCs w:val="24"/>
          <w:lang w:val="en-US" w:eastAsia="de-DE"/>
        </w:rPr>
        <w:t>-1.02]</w:t>
      </w:r>
      <w:r w:rsidR="00344600" w:rsidRPr="00FD64BE">
        <w:rPr>
          <w:rFonts w:ascii="Times New Roman" w:eastAsia="Times New Roman" w:hAnsi="Times New Roman" w:cs="Times New Roman"/>
          <w:sz w:val="24"/>
          <w:szCs w:val="24"/>
          <w:lang w:val="en-US" w:eastAsia="de-DE"/>
        </w:rPr>
        <w:t xml:space="preserve"> for overweight </w:t>
      </w:r>
      <w:r w:rsidR="00A36003" w:rsidRPr="00FD64BE">
        <w:rPr>
          <w:rFonts w:ascii="Times New Roman" w:eastAsia="Times New Roman" w:hAnsi="Times New Roman" w:cs="Times New Roman"/>
          <w:sz w:val="24"/>
          <w:szCs w:val="24"/>
          <w:lang w:val="en-US" w:eastAsia="de-DE"/>
        </w:rPr>
        <w:t xml:space="preserve">(including obesity) </w:t>
      </w:r>
      <w:r w:rsidR="00344600" w:rsidRPr="00FD64BE">
        <w:rPr>
          <w:rFonts w:ascii="Times New Roman" w:eastAsia="Times New Roman" w:hAnsi="Times New Roman" w:cs="Times New Roman"/>
          <w:sz w:val="24"/>
          <w:szCs w:val="24"/>
          <w:lang w:val="en-US" w:eastAsia="de-DE"/>
        </w:rPr>
        <w:t xml:space="preserve">and </w:t>
      </w:r>
      <w:r w:rsidR="00813426" w:rsidRPr="00FD64BE">
        <w:rPr>
          <w:rFonts w:ascii="Times New Roman" w:eastAsia="Times New Roman" w:hAnsi="Times New Roman" w:cs="Times New Roman"/>
          <w:sz w:val="24"/>
          <w:szCs w:val="24"/>
          <w:lang w:val="en-US" w:eastAsia="de-DE"/>
        </w:rPr>
        <w:t>1.02</w:t>
      </w:r>
      <w:r w:rsidR="00EE5103" w:rsidRPr="00FD64BE">
        <w:rPr>
          <w:rFonts w:ascii="Times New Roman" w:eastAsia="Times New Roman" w:hAnsi="Times New Roman" w:cs="Times New Roman"/>
          <w:sz w:val="24"/>
          <w:szCs w:val="24"/>
          <w:lang w:val="en-US" w:eastAsia="de-DE"/>
        </w:rPr>
        <w:t xml:space="preserve"> [1.0</w:t>
      </w:r>
      <w:r w:rsidR="00813426" w:rsidRPr="00FD64BE">
        <w:rPr>
          <w:rFonts w:ascii="Times New Roman" w:eastAsia="Times New Roman" w:hAnsi="Times New Roman" w:cs="Times New Roman"/>
          <w:sz w:val="24"/>
          <w:szCs w:val="24"/>
          <w:lang w:val="en-US" w:eastAsia="de-DE"/>
        </w:rPr>
        <w:t>2-1.02</w:t>
      </w:r>
      <w:r w:rsidR="00EE5103" w:rsidRPr="00FD64BE">
        <w:rPr>
          <w:rFonts w:ascii="Times New Roman" w:eastAsia="Times New Roman" w:hAnsi="Times New Roman" w:cs="Times New Roman"/>
          <w:sz w:val="24"/>
          <w:szCs w:val="24"/>
          <w:lang w:val="en-US" w:eastAsia="de-DE"/>
        </w:rPr>
        <w:t>])</w:t>
      </w:r>
      <w:r w:rsidR="00A1203F" w:rsidRPr="00FD64BE">
        <w:rPr>
          <w:rFonts w:ascii="Times New Roman" w:eastAsia="Times New Roman" w:hAnsi="Times New Roman" w:cs="Times New Roman"/>
          <w:sz w:val="24"/>
          <w:szCs w:val="24"/>
          <w:lang w:val="en-US" w:eastAsia="de-DE"/>
        </w:rPr>
        <w:t xml:space="preserve"> </w:t>
      </w:r>
      <w:r w:rsidR="00344600" w:rsidRPr="00FD64BE">
        <w:rPr>
          <w:rFonts w:ascii="Times New Roman" w:eastAsia="Times New Roman" w:hAnsi="Times New Roman" w:cs="Times New Roman"/>
          <w:sz w:val="24"/>
          <w:szCs w:val="24"/>
          <w:lang w:val="en-US" w:eastAsia="de-DE"/>
        </w:rPr>
        <w:t>for obesity</w:t>
      </w:r>
      <w:r w:rsidR="00A36003" w:rsidRPr="00FD64BE">
        <w:rPr>
          <w:rFonts w:ascii="Times New Roman" w:eastAsia="Times New Roman" w:hAnsi="Times New Roman" w:cs="Times New Roman"/>
          <w:sz w:val="24"/>
          <w:szCs w:val="24"/>
          <w:lang w:val="en-US" w:eastAsia="de-DE"/>
        </w:rPr>
        <w:t xml:space="preserve"> only</w:t>
      </w:r>
      <w:r w:rsidR="00344600" w:rsidRPr="00FD64BE">
        <w:rPr>
          <w:rFonts w:ascii="Times New Roman" w:eastAsia="Times New Roman" w:hAnsi="Times New Roman" w:cs="Times New Roman"/>
          <w:sz w:val="24"/>
          <w:szCs w:val="24"/>
          <w:lang w:val="en-US" w:eastAsia="de-DE"/>
        </w:rPr>
        <w:t>.</w:t>
      </w:r>
      <w:r w:rsidR="00E10450" w:rsidRPr="00FD64BE">
        <w:rPr>
          <w:rFonts w:ascii="Times New Roman" w:hAnsi="Times New Roman" w:cs="Times New Roman"/>
          <w:sz w:val="24"/>
          <w:szCs w:val="24"/>
          <w:lang w:val="en-US"/>
        </w:rPr>
        <w:t xml:space="preserve"> </w:t>
      </w:r>
      <w:r w:rsidR="00B1030E" w:rsidRPr="00FD64BE">
        <w:rPr>
          <w:rFonts w:ascii="Times New Roman" w:hAnsi="Times New Roman" w:cs="Times New Roman"/>
          <w:sz w:val="24"/>
          <w:szCs w:val="24"/>
          <w:lang w:val="en-US"/>
        </w:rPr>
        <w:t xml:space="preserve">The </w:t>
      </w:r>
      <w:r w:rsidR="002B37CC" w:rsidRPr="00FD64BE">
        <w:rPr>
          <w:rFonts w:ascii="Times New Roman" w:hAnsi="Times New Roman" w:cs="Times New Roman"/>
          <w:sz w:val="24"/>
          <w:szCs w:val="24"/>
          <w:lang w:val="en-US"/>
        </w:rPr>
        <w:lastRenderedPageBreak/>
        <w:t xml:space="preserve">association </w:t>
      </w:r>
      <w:r w:rsidR="002A2B95" w:rsidRPr="00FD64BE">
        <w:rPr>
          <w:rFonts w:ascii="Times New Roman" w:hAnsi="Times New Roman" w:cs="Times New Roman"/>
          <w:sz w:val="24"/>
          <w:szCs w:val="24"/>
          <w:lang w:val="en-US"/>
        </w:rPr>
        <w:t xml:space="preserve">for overweight </w:t>
      </w:r>
      <w:r w:rsidR="00574541" w:rsidRPr="00FD64BE">
        <w:rPr>
          <w:rFonts w:ascii="Times New Roman" w:hAnsi="Times New Roman" w:cs="Times New Roman"/>
          <w:sz w:val="24"/>
          <w:szCs w:val="24"/>
          <w:lang w:val="en-US"/>
        </w:rPr>
        <w:t>appeared to</w:t>
      </w:r>
      <w:r w:rsidR="00B1030E" w:rsidRPr="00FD64BE">
        <w:rPr>
          <w:rFonts w:ascii="Times New Roman" w:hAnsi="Times New Roman" w:cs="Times New Roman"/>
          <w:sz w:val="24"/>
          <w:szCs w:val="24"/>
          <w:lang w:val="en-US"/>
        </w:rPr>
        <w:t xml:space="preserve"> be </w:t>
      </w:r>
      <w:r w:rsidR="00951D4A" w:rsidRPr="00FD64BE">
        <w:rPr>
          <w:rFonts w:ascii="Times New Roman" w:hAnsi="Times New Roman" w:cs="Times New Roman"/>
          <w:sz w:val="24"/>
          <w:szCs w:val="24"/>
          <w:lang w:val="en-US"/>
        </w:rPr>
        <w:t xml:space="preserve">slightly more pronounced in boys than in girls </w:t>
      </w:r>
      <w:r w:rsidR="00102F83" w:rsidRPr="00FD64BE">
        <w:rPr>
          <w:rFonts w:ascii="Times New Roman" w:hAnsi="Times New Roman" w:cs="Times New Roman"/>
          <w:sz w:val="24"/>
          <w:szCs w:val="24"/>
          <w:lang w:val="en-US"/>
        </w:rPr>
        <w:t xml:space="preserve">but </w:t>
      </w:r>
      <w:r w:rsidR="002766A3" w:rsidRPr="00FD64BE">
        <w:rPr>
          <w:rFonts w:ascii="Times New Roman" w:hAnsi="Times New Roman" w:cs="Times New Roman"/>
          <w:sz w:val="24"/>
          <w:szCs w:val="24"/>
          <w:lang w:val="en-US"/>
        </w:rPr>
        <w:t xml:space="preserve">with widely overlapping 95% </w:t>
      </w:r>
      <w:r w:rsidR="00424EB3" w:rsidRPr="00FD64BE">
        <w:rPr>
          <w:rFonts w:ascii="Times New Roman" w:hAnsi="Times New Roman" w:cs="Times New Roman"/>
          <w:sz w:val="24"/>
          <w:szCs w:val="24"/>
          <w:lang w:val="en-US"/>
        </w:rPr>
        <w:t xml:space="preserve">confidence </w:t>
      </w:r>
      <w:r w:rsidR="002766A3" w:rsidRPr="00FD64BE">
        <w:rPr>
          <w:rFonts w:ascii="Times New Roman" w:hAnsi="Times New Roman" w:cs="Times New Roman"/>
          <w:sz w:val="24"/>
          <w:szCs w:val="24"/>
          <w:lang w:val="en-US"/>
        </w:rPr>
        <w:t>intervals</w:t>
      </w:r>
      <w:r w:rsidR="006E261E" w:rsidRPr="00FD64BE">
        <w:rPr>
          <w:rFonts w:ascii="Times New Roman" w:hAnsi="Times New Roman" w:cs="Times New Roman"/>
          <w:sz w:val="24"/>
          <w:szCs w:val="24"/>
          <w:lang w:val="en-US"/>
        </w:rPr>
        <w:t xml:space="preserve"> (Figure </w:t>
      </w:r>
      <w:r w:rsidR="00027BFF" w:rsidRPr="00FD64BE">
        <w:rPr>
          <w:rFonts w:ascii="Times New Roman" w:hAnsi="Times New Roman" w:cs="Times New Roman"/>
          <w:sz w:val="24"/>
          <w:szCs w:val="24"/>
          <w:lang w:val="en-US"/>
        </w:rPr>
        <w:t>4</w:t>
      </w:r>
      <w:r w:rsidR="006E261E" w:rsidRPr="00FD64BE">
        <w:rPr>
          <w:rFonts w:ascii="Times New Roman" w:hAnsi="Times New Roman" w:cs="Times New Roman"/>
          <w:sz w:val="24"/>
          <w:szCs w:val="24"/>
          <w:lang w:val="en-US"/>
        </w:rPr>
        <w:t>)</w:t>
      </w:r>
      <w:r w:rsidR="008D2F29" w:rsidRPr="00FD64BE">
        <w:rPr>
          <w:rFonts w:ascii="Times New Roman" w:hAnsi="Times New Roman" w:cs="Times New Roman"/>
          <w:sz w:val="24"/>
          <w:szCs w:val="24"/>
          <w:lang w:val="en-US"/>
        </w:rPr>
        <w:t>.</w:t>
      </w:r>
      <w:r w:rsidR="0085713E" w:rsidRPr="00FD64BE">
        <w:rPr>
          <w:rFonts w:ascii="Times New Roman" w:hAnsi="Times New Roman" w:cs="Times New Roman"/>
          <w:sz w:val="24"/>
          <w:szCs w:val="24"/>
          <w:lang w:val="en-US"/>
        </w:rPr>
        <w:t xml:space="preserve"> </w:t>
      </w:r>
    </w:p>
    <w:p w14:paraId="1854118B" w14:textId="4FFB5815" w:rsidR="00971AB2" w:rsidRPr="00FD64BE" w:rsidRDefault="003C54C8" w:rsidP="00E52E5B">
      <w:pPr>
        <w:pStyle w:val="Listenabsatz"/>
        <w:spacing w:line="480" w:lineRule="auto"/>
        <w:ind w:left="0"/>
        <w:rPr>
          <w:rFonts w:ascii="Times New Roman" w:hAnsi="Times New Roman" w:cs="Times New Roman"/>
          <w:sz w:val="24"/>
          <w:szCs w:val="24"/>
          <w:lang w:val="en-US"/>
        </w:rPr>
      </w:pPr>
      <w:r w:rsidRPr="00FD64BE">
        <w:rPr>
          <w:rFonts w:ascii="Times New Roman" w:hAnsi="Times New Roman" w:cs="Times New Roman"/>
          <w:sz w:val="24"/>
          <w:szCs w:val="24"/>
          <w:lang w:val="en-US"/>
        </w:rPr>
        <w:t xml:space="preserve">Stratified analysis by age at BMI assessment </w:t>
      </w:r>
      <w:r w:rsidR="00E10450" w:rsidRPr="00FD64BE">
        <w:rPr>
          <w:rFonts w:ascii="Times New Roman" w:hAnsi="Times New Roman" w:cs="Times New Roman"/>
          <w:sz w:val="24"/>
          <w:szCs w:val="24"/>
          <w:lang w:val="en-US"/>
        </w:rPr>
        <w:t>showed an increase of the effect size by age</w:t>
      </w:r>
      <w:r w:rsidR="00F94C6B" w:rsidRPr="00FD64BE">
        <w:rPr>
          <w:rFonts w:ascii="Times New Roman" w:hAnsi="Times New Roman" w:cs="Times New Roman"/>
          <w:sz w:val="24"/>
          <w:szCs w:val="24"/>
          <w:lang w:val="en-US"/>
        </w:rPr>
        <w:t xml:space="preserve">, with the </w:t>
      </w:r>
      <w:r w:rsidR="0092132E" w:rsidRPr="00FD64BE">
        <w:rPr>
          <w:rFonts w:ascii="Times New Roman" w:hAnsi="Times New Roman" w:cs="Times New Roman"/>
          <w:sz w:val="24"/>
          <w:szCs w:val="24"/>
          <w:lang w:val="en-US"/>
        </w:rPr>
        <w:t>largest ORs</w:t>
      </w:r>
      <w:r w:rsidR="00F94C6B" w:rsidRPr="00FD64BE">
        <w:rPr>
          <w:rFonts w:ascii="Times New Roman" w:hAnsi="Times New Roman" w:cs="Times New Roman"/>
          <w:sz w:val="24"/>
          <w:szCs w:val="24"/>
          <w:lang w:val="en-US"/>
        </w:rPr>
        <w:t xml:space="preserve"> observed for those aged</w:t>
      </w:r>
      <w:r w:rsidR="00151CC3" w:rsidRPr="00FD64BE">
        <w:rPr>
          <w:rFonts w:ascii="Times New Roman" w:hAnsi="Times New Roman" w:cs="Times New Roman"/>
          <w:sz w:val="24"/>
          <w:szCs w:val="24"/>
          <w:lang w:val="en-US"/>
        </w:rPr>
        <w:t xml:space="preserve"> </w:t>
      </w:r>
      <w:r w:rsidR="007268D9" w:rsidRPr="00FD64BE">
        <w:rPr>
          <w:rFonts w:ascii="Times New Roman" w:hAnsi="Times New Roman" w:cs="Times New Roman"/>
          <w:sz w:val="24"/>
          <w:szCs w:val="24"/>
          <w:lang w:val="en-US"/>
        </w:rPr>
        <w:t>5-8</w:t>
      </w:r>
      <w:r w:rsidR="00151CC3" w:rsidRPr="00FD64BE">
        <w:rPr>
          <w:rFonts w:ascii="Times New Roman" w:hAnsi="Times New Roman" w:cs="Times New Roman"/>
          <w:sz w:val="24"/>
          <w:szCs w:val="24"/>
          <w:lang w:val="en-US"/>
        </w:rPr>
        <w:t xml:space="preserve"> years</w:t>
      </w:r>
      <w:r w:rsidR="00EE5103" w:rsidRPr="00FD64BE">
        <w:rPr>
          <w:rFonts w:ascii="Times New Roman" w:hAnsi="Times New Roman" w:cs="Times New Roman"/>
          <w:sz w:val="24"/>
          <w:szCs w:val="24"/>
          <w:lang w:val="en-US"/>
        </w:rPr>
        <w:t xml:space="preserve"> </w:t>
      </w:r>
      <w:r w:rsidR="00E10450" w:rsidRPr="00FD64BE">
        <w:rPr>
          <w:rFonts w:ascii="Times New Roman" w:hAnsi="Times New Roman" w:cs="Times New Roman"/>
          <w:sz w:val="24"/>
          <w:szCs w:val="24"/>
          <w:lang w:val="en-US"/>
        </w:rPr>
        <w:t xml:space="preserve">(Figure </w:t>
      </w:r>
      <w:r w:rsidR="00027BFF" w:rsidRPr="00FD64BE">
        <w:rPr>
          <w:rFonts w:ascii="Times New Roman" w:hAnsi="Times New Roman" w:cs="Times New Roman"/>
          <w:sz w:val="24"/>
          <w:szCs w:val="24"/>
          <w:lang w:val="en-US"/>
        </w:rPr>
        <w:t>5</w:t>
      </w:r>
      <w:r w:rsidR="00E10450" w:rsidRPr="00FD64BE">
        <w:rPr>
          <w:rFonts w:ascii="Times New Roman" w:hAnsi="Times New Roman" w:cs="Times New Roman"/>
          <w:sz w:val="24"/>
          <w:szCs w:val="24"/>
          <w:lang w:val="en-US"/>
        </w:rPr>
        <w:t>).</w:t>
      </w:r>
    </w:p>
    <w:p w14:paraId="6B0D7FE0" w14:textId="1E880215" w:rsidR="00D00214" w:rsidRPr="00FD64BE" w:rsidRDefault="00C05139" w:rsidP="00E52E5B">
      <w:pPr>
        <w:pStyle w:val="Listenabsatz"/>
        <w:spacing w:line="480" w:lineRule="auto"/>
        <w:ind w:left="0"/>
        <w:rPr>
          <w:rFonts w:ascii="Times New Roman" w:hAnsi="Times New Roman" w:cs="Times New Roman"/>
          <w:sz w:val="24"/>
          <w:szCs w:val="24"/>
          <w:lang w:val="en-US"/>
        </w:rPr>
      </w:pPr>
      <w:r w:rsidRPr="00FD64BE">
        <w:rPr>
          <w:rFonts w:ascii="Times New Roman" w:hAnsi="Times New Roman" w:cs="Times New Roman"/>
          <w:sz w:val="24"/>
          <w:szCs w:val="24"/>
          <w:lang w:val="en-US"/>
        </w:rPr>
        <w:t>For b</w:t>
      </w:r>
      <w:r w:rsidR="001E1D1A" w:rsidRPr="00FD64BE">
        <w:rPr>
          <w:rFonts w:ascii="Times New Roman" w:hAnsi="Times New Roman" w:cs="Times New Roman"/>
          <w:sz w:val="24"/>
          <w:szCs w:val="24"/>
          <w:lang w:val="en-US"/>
        </w:rPr>
        <w:t xml:space="preserve">irth weight for gestational age, stratified analysis did </w:t>
      </w:r>
      <w:r w:rsidRPr="00FD64BE">
        <w:rPr>
          <w:rFonts w:ascii="Times New Roman" w:hAnsi="Times New Roman" w:cs="Times New Roman"/>
          <w:sz w:val="24"/>
          <w:szCs w:val="24"/>
          <w:lang w:val="en-US"/>
        </w:rPr>
        <w:t>no</w:t>
      </w:r>
      <w:r w:rsidR="001E1D1A" w:rsidRPr="00FD64BE">
        <w:rPr>
          <w:rFonts w:ascii="Times New Roman" w:hAnsi="Times New Roman" w:cs="Times New Roman"/>
          <w:sz w:val="24"/>
          <w:szCs w:val="24"/>
          <w:lang w:val="en-US"/>
        </w:rPr>
        <w:t>t suggest</w:t>
      </w:r>
      <w:r w:rsidRPr="00FD64BE">
        <w:rPr>
          <w:rFonts w:ascii="Times New Roman" w:hAnsi="Times New Roman" w:cs="Times New Roman"/>
          <w:sz w:val="24"/>
          <w:szCs w:val="24"/>
          <w:lang w:val="en-US"/>
        </w:rPr>
        <w:t xml:space="preserve"> effect modification (associations between maternal smoking and offspring overweight </w:t>
      </w:r>
      <w:r w:rsidR="00A36003" w:rsidRPr="00FD64BE">
        <w:rPr>
          <w:rFonts w:ascii="Times New Roman" w:hAnsi="Times New Roman" w:cs="Times New Roman"/>
          <w:sz w:val="24"/>
          <w:szCs w:val="24"/>
          <w:lang w:val="en-US"/>
        </w:rPr>
        <w:t xml:space="preserve">(including obesity) </w:t>
      </w:r>
      <w:r w:rsidRPr="00FD64BE">
        <w:rPr>
          <w:rFonts w:ascii="Times New Roman" w:hAnsi="Times New Roman" w:cs="Times New Roman"/>
          <w:sz w:val="24"/>
          <w:szCs w:val="24"/>
          <w:lang w:val="en-US"/>
        </w:rPr>
        <w:t xml:space="preserve">was OR=1.26 with 95% CI=[1.17-1.36] in SGA children, OR=1.33 with 95% CI= [1.29-1.37] in AGA children and OR=1.29 with 95% CI= [1.18-1.42] in LGA children). </w:t>
      </w:r>
      <w:r w:rsidR="00E93008" w:rsidRPr="00FD64BE">
        <w:rPr>
          <w:rFonts w:ascii="Times New Roman" w:hAnsi="Times New Roman" w:cs="Times New Roman"/>
          <w:sz w:val="24"/>
          <w:szCs w:val="24"/>
          <w:lang w:val="en-US"/>
        </w:rPr>
        <w:t>Models with adjustment for small for gestational age (Figure S</w:t>
      </w:r>
      <w:r w:rsidR="007E0DEF" w:rsidRPr="00FD64BE">
        <w:rPr>
          <w:rFonts w:ascii="Times New Roman" w:hAnsi="Times New Roman" w:cs="Times New Roman"/>
          <w:sz w:val="24"/>
          <w:szCs w:val="24"/>
          <w:lang w:val="en-US"/>
        </w:rPr>
        <w:t>1</w:t>
      </w:r>
      <w:r w:rsidR="00E93008" w:rsidRPr="00FD64BE">
        <w:rPr>
          <w:rFonts w:ascii="Times New Roman" w:hAnsi="Times New Roman" w:cs="Times New Roman"/>
          <w:sz w:val="24"/>
          <w:szCs w:val="24"/>
          <w:lang w:val="en-US"/>
        </w:rPr>
        <w:t>) and large for gestational age (Figure S</w:t>
      </w:r>
      <w:r w:rsidR="007E0DEF" w:rsidRPr="00FD64BE">
        <w:rPr>
          <w:rFonts w:ascii="Times New Roman" w:hAnsi="Times New Roman" w:cs="Times New Roman"/>
          <w:sz w:val="24"/>
          <w:szCs w:val="24"/>
          <w:lang w:val="en-US"/>
        </w:rPr>
        <w:t>2</w:t>
      </w:r>
      <w:r w:rsidR="00E93008" w:rsidRPr="00FD64BE">
        <w:rPr>
          <w:rFonts w:ascii="Times New Roman" w:hAnsi="Times New Roman" w:cs="Times New Roman"/>
          <w:sz w:val="24"/>
          <w:szCs w:val="24"/>
          <w:lang w:val="en-US"/>
        </w:rPr>
        <w:t xml:space="preserve">) both showed a general </w:t>
      </w:r>
      <w:r w:rsidR="007E0DEF" w:rsidRPr="00FD64BE">
        <w:rPr>
          <w:rFonts w:ascii="Times New Roman" w:hAnsi="Times New Roman" w:cs="Times New Roman"/>
          <w:sz w:val="24"/>
          <w:szCs w:val="24"/>
          <w:lang w:val="en-US"/>
        </w:rPr>
        <w:t>in</w:t>
      </w:r>
      <w:r w:rsidR="00E93008" w:rsidRPr="00FD64BE">
        <w:rPr>
          <w:rFonts w:ascii="Times New Roman" w:hAnsi="Times New Roman" w:cs="Times New Roman"/>
          <w:sz w:val="24"/>
          <w:szCs w:val="24"/>
          <w:lang w:val="en-US"/>
        </w:rPr>
        <w:t>crease in effect compared to the main model. In the model with</w:t>
      </w:r>
      <w:r w:rsidR="007E0DEF" w:rsidRPr="00FD64BE">
        <w:rPr>
          <w:rFonts w:ascii="Times New Roman" w:hAnsi="Times New Roman" w:cs="Times New Roman"/>
          <w:sz w:val="24"/>
          <w:szCs w:val="24"/>
          <w:lang w:val="en-US"/>
        </w:rPr>
        <w:t xml:space="preserve"> </w:t>
      </w:r>
      <w:r w:rsidR="00E93008" w:rsidRPr="00FD64BE">
        <w:rPr>
          <w:rFonts w:ascii="Times New Roman" w:hAnsi="Times New Roman" w:cs="Times New Roman"/>
          <w:sz w:val="24"/>
          <w:szCs w:val="24"/>
          <w:lang w:val="en-US"/>
        </w:rPr>
        <w:t>adjustment for preterm delivery nearly no change in the association was seen (Figure S</w:t>
      </w:r>
      <w:r w:rsidR="007E0DEF" w:rsidRPr="00FD64BE">
        <w:rPr>
          <w:rFonts w:ascii="Times New Roman" w:hAnsi="Times New Roman" w:cs="Times New Roman"/>
          <w:sz w:val="24"/>
          <w:szCs w:val="24"/>
          <w:lang w:val="en-US"/>
        </w:rPr>
        <w:t>3</w:t>
      </w:r>
      <w:r w:rsidR="00E93008" w:rsidRPr="00FD64BE">
        <w:rPr>
          <w:rFonts w:ascii="Times New Roman" w:hAnsi="Times New Roman" w:cs="Times New Roman"/>
          <w:sz w:val="24"/>
          <w:szCs w:val="24"/>
          <w:lang w:val="en-US"/>
        </w:rPr>
        <w:t>).</w:t>
      </w:r>
    </w:p>
    <w:p w14:paraId="38D24B2C" w14:textId="68DC2349" w:rsidR="00D00214" w:rsidRPr="00FD64BE" w:rsidRDefault="00D361D9" w:rsidP="00E52E5B">
      <w:pPr>
        <w:pStyle w:val="Listenabsatz"/>
        <w:spacing w:line="480" w:lineRule="auto"/>
        <w:ind w:left="0"/>
        <w:rPr>
          <w:rFonts w:ascii="Times New Roman" w:hAnsi="Times New Roman" w:cs="Times New Roman"/>
          <w:sz w:val="24"/>
          <w:szCs w:val="24"/>
          <w:lang w:val="en-US"/>
        </w:rPr>
      </w:pPr>
      <w:r w:rsidRPr="00FD64BE">
        <w:rPr>
          <w:rFonts w:ascii="Times New Roman" w:hAnsi="Times New Roman" w:cs="Times New Roman"/>
          <w:sz w:val="24"/>
          <w:szCs w:val="24"/>
          <w:lang w:val="en-US"/>
        </w:rPr>
        <w:t xml:space="preserve"> </w:t>
      </w:r>
      <w:r w:rsidR="00F43836" w:rsidRPr="00FD64BE">
        <w:rPr>
          <w:rFonts w:ascii="Times New Roman" w:hAnsi="Times New Roman" w:cs="Times New Roman"/>
          <w:sz w:val="24"/>
          <w:szCs w:val="24"/>
          <w:lang w:val="en-US"/>
        </w:rPr>
        <w:t>S</w:t>
      </w:r>
      <w:r w:rsidRPr="00FD64BE">
        <w:rPr>
          <w:rFonts w:ascii="Times New Roman" w:hAnsi="Times New Roman" w:cs="Times New Roman"/>
          <w:sz w:val="24"/>
          <w:szCs w:val="24"/>
          <w:lang w:val="en-US"/>
        </w:rPr>
        <w:t>ensitivity analyses, a</w:t>
      </w:r>
      <w:r w:rsidR="00D00214" w:rsidRPr="00FD64BE">
        <w:rPr>
          <w:rFonts w:ascii="Times New Roman" w:hAnsi="Times New Roman" w:cs="Times New Roman"/>
          <w:sz w:val="24"/>
          <w:szCs w:val="24"/>
          <w:lang w:val="en-US"/>
        </w:rPr>
        <w:t xml:space="preserve">djusting for additional </w:t>
      </w:r>
      <w:r w:rsidR="004B637D" w:rsidRPr="00FD64BE">
        <w:rPr>
          <w:rFonts w:ascii="Times New Roman" w:hAnsi="Times New Roman" w:cs="Times New Roman"/>
          <w:sz w:val="24"/>
          <w:szCs w:val="24"/>
          <w:lang w:val="en-US"/>
        </w:rPr>
        <w:t xml:space="preserve">potential </w:t>
      </w:r>
      <w:r w:rsidR="00D00214" w:rsidRPr="00FD64BE">
        <w:rPr>
          <w:rFonts w:ascii="Times New Roman" w:hAnsi="Times New Roman" w:cs="Times New Roman"/>
          <w:sz w:val="24"/>
          <w:szCs w:val="24"/>
          <w:lang w:val="en-US"/>
        </w:rPr>
        <w:t>confound</w:t>
      </w:r>
      <w:r w:rsidR="004B637D" w:rsidRPr="00FD64BE">
        <w:rPr>
          <w:rFonts w:ascii="Times New Roman" w:hAnsi="Times New Roman" w:cs="Times New Roman"/>
          <w:sz w:val="24"/>
          <w:szCs w:val="24"/>
          <w:lang w:val="en-US"/>
        </w:rPr>
        <w:t>ing variables</w:t>
      </w:r>
      <w:r w:rsidR="00D00214" w:rsidRPr="00FD64BE">
        <w:rPr>
          <w:rFonts w:ascii="Times New Roman" w:hAnsi="Times New Roman" w:cs="Times New Roman"/>
          <w:sz w:val="24"/>
          <w:szCs w:val="24"/>
          <w:lang w:val="en-US"/>
        </w:rPr>
        <w:t xml:space="preserve"> </w:t>
      </w:r>
      <w:r w:rsidR="004B637D" w:rsidRPr="00FD64BE">
        <w:rPr>
          <w:rFonts w:ascii="Times New Roman" w:hAnsi="Times New Roman" w:cs="Times New Roman"/>
          <w:sz w:val="24"/>
          <w:szCs w:val="24"/>
          <w:lang w:val="en-US"/>
        </w:rPr>
        <w:t xml:space="preserve">- </w:t>
      </w:r>
      <w:r w:rsidR="00D00214" w:rsidRPr="00FD64BE">
        <w:rPr>
          <w:rFonts w:ascii="Times New Roman" w:hAnsi="Times New Roman" w:cs="Times New Roman"/>
          <w:sz w:val="24"/>
          <w:szCs w:val="24"/>
          <w:lang w:val="en-US"/>
        </w:rPr>
        <w:t xml:space="preserve">assessed only in </w:t>
      </w:r>
      <w:r w:rsidR="00034133" w:rsidRPr="00FD64BE">
        <w:rPr>
          <w:rFonts w:ascii="Times New Roman" w:hAnsi="Times New Roman" w:cs="Times New Roman"/>
          <w:sz w:val="24"/>
          <w:szCs w:val="24"/>
          <w:lang w:val="en-US"/>
        </w:rPr>
        <w:t>some of the included</w:t>
      </w:r>
      <w:r w:rsidR="004B637D" w:rsidRPr="00FD64BE">
        <w:rPr>
          <w:rFonts w:ascii="Times New Roman" w:hAnsi="Times New Roman" w:cs="Times New Roman"/>
          <w:sz w:val="24"/>
          <w:szCs w:val="24"/>
          <w:lang w:val="en-US"/>
        </w:rPr>
        <w:t xml:space="preserve"> studies -</w:t>
      </w:r>
      <w:r w:rsidR="00D00214" w:rsidRPr="00FD64BE">
        <w:rPr>
          <w:rFonts w:ascii="Times New Roman" w:hAnsi="Times New Roman" w:cs="Times New Roman"/>
          <w:sz w:val="24"/>
          <w:szCs w:val="24"/>
          <w:lang w:val="en-US"/>
        </w:rPr>
        <w:t xml:space="preserve"> yielded very similar results compared to </w:t>
      </w:r>
      <w:r w:rsidR="004B637D" w:rsidRPr="00FD64BE">
        <w:rPr>
          <w:rFonts w:ascii="Times New Roman" w:hAnsi="Times New Roman" w:cs="Times New Roman"/>
          <w:sz w:val="24"/>
          <w:szCs w:val="24"/>
          <w:lang w:val="en-US"/>
        </w:rPr>
        <w:t>models without additional adjustment for these variables</w:t>
      </w:r>
      <w:r w:rsidR="00F43836" w:rsidRPr="00FD64BE">
        <w:rPr>
          <w:rFonts w:ascii="Times New Roman" w:hAnsi="Times New Roman" w:cs="Times New Roman"/>
          <w:sz w:val="24"/>
          <w:szCs w:val="24"/>
          <w:lang w:val="en-US"/>
        </w:rPr>
        <w:t>.</w:t>
      </w:r>
      <w:r w:rsidR="004B637D" w:rsidRPr="00FD64BE">
        <w:rPr>
          <w:rFonts w:ascii="Times New Roman" w:hAnsi="Times New Roman" w:cs="Times New Roman"/>
          <w:sz w:val="24"/>
          <w:szCs w:val="24"/>
          <w:lang w:val="en-US"/>
        </w:rPr>
        <w:t xml:space="preserve"> With adjustment for paternal smoking (N=58 812</w:t>
      </w:r>
      <w:r w:rsidR="004F49C5" w:rsidRPr="00FD64BE">
        <w:rPr>
          <w:rFonts w:ascii="Times New Roman" w:hAnsi="Times New Roman" w:cs="Times New Roman"/>
          <w:sz w:val="24"/>
          <w:szCs w:val="24"/>
          <w:lang w:val="en-US"/>
        </w:rPr>
        <w:t xml:space="preserve">; </w:t>
      </w:r>
      <w:r w:rsidR="005C3574" w:rsidRPr="00FD64BE">
        <w:rPr>
          <w:rFonts w:ascii="Times New Roman" w:hAnsi="Times New Roman" w:cs="Times New Roman"/>
          <w:sz w:val="24"/>
          <w:szCs w:val="24"/>
          <w:lang w:val="en-US"/>
        </w:rPr>
        <w:t>eight studies</w:t>
      </w:r>
      <w:r w:rsidR="004B637D" w:rsidRPr="00FD64BE">
        <w:rPr>
          <w:rFonts w:ascii="Times New Roman" w:hAnsi="Times New Roman" w:cs="Times New Roman"/>
          <w:sz w:val="24"/>
          <w:szCs w:val="24"/>
          <w:lang w:val="en-US"/>
        </w:rPr>
        <w:t xml:space="preserve">) </w:t>
      </w:r>
      <w:r w:rsidR="00256AE0" w:rsidRPr="00FD64BE">
        <w:rPr>
          <w:rFonts w:ascii="Times New Roman" w:hAnsi="Times New Roman" w:cs="Times New Roman"/>
          <w:sz w:val="24"/>
          <w:szCs w:val="24"/>
          <w:lang w:val="en-US"/>
        </w:rPr>
        <w:t>a similar pattern</w:t>
      </w:r>
      <w:r w:rsidR="004B637D" w:rsidRPr="00FD64BE">
        <w:rPr>
          <w:rFonts w:ascii="Times New Roman" w:hAnsi="Times New Roman" w:cs="Times New Roman"/>
          <w:sz w:val="24"/>
          <w:szCs w:val="24"/>
          <w:lang w:val="en-US"/>
        </w:rPr>
        <w:t xml:space="preserve"> was observed </w:t>
      </w:r>
      <w:r w:rsidR="002B4F4B" w:rsidRPr="00FD64BE">
        <w:rPr>
          <w:rFonts w:ascii="Times New Roman" w:hAnsi="Times New Roman" w:cs="Times New Roman"/>
          <w:sz w:val="24"/>
          <w:szCs w:val="24"/>
          <w:lang w:val="en-US"/>
        </w:rPr>
        <w:t xml:space="preserve">compared to the  model not adjusted for paternal smoking: </w:t>
      </w:r>
      <w:r w:rsidR="00256AE0" w:rsidRPr="00FD64BE">
        <w:rPr>
          <w:rFonts w:ascii="Times New Roman" w:hAnsi="Times New Roman" w:cs="Times New Roman"/>
          <w:sz w:val="24"/>
          <w:szCs w:val="24"/>
          <w:lang w:val="en-US"/>
        </w:rPr>
        <w:t>for overweight</w:t>
      </w:r>
      <w:r w:rsidR="002B4F4B" w:rsidRPr="00FD64BE">
        <w:rPr>
          <w:rFonts w:ascii="Times New Roman" w:hAnsi="Times New Roman" w:cs="Times New Roman"/>
          <w:sz w:val="24"/>
          <w:szCs w:val="24"/>
          <w:lang w:val="en-US"/>
        </w:rPr>
        <w:t xml:space="preserve"> </w:t>
      </w:r>
      <w:r w:rsidR="00A36003" w:rsidRPr="00FD64BE">
        <w:rPr>
          <w:rFonts w:ascii="Times New Roman" w:hAnsi="Times New Roman" w:cs="Times New Roman"/>
          <w:sz w:val="24"/>
          <w:szCs w:val="24"/>
          <w:lang w:val="en-US"/>
        </w:rPr>
        <w:t xml:space="preserve">(including obesity) </w:t>
      </w:r>
      <w:r w:rsidR="002B4F4B" w:rsidRPr="00FD64BE">
        <w:rPr>
          <w:rFonts w:ascii="Times New Roman" w:hAnsi="Times New Roman" w:cs="Times New Roman"/>
          <w:sz w:val="24"/>
          <w:szCs w:val="24"/>
          <w:lang w:val="en-US"/>
        </w:rPr>
        <w:t>the</w:t>
      </w:r>
      <w:r w:rsidR="00256AE0" w:rsidRPr="00FD64BE">
        <w:rPr>
          <w:rFonts w:ascii="Times New Roman" w:hAnsi="Times New Roman" w:cs="Times New Roman"/>
          <w:sz w:val="24"/>
          <w:szCs w:val="24"/>
          <w:lang w:val="en-US"/>
        </w:rPr>
        <w:t xml:space="preserve"> </w:t>
      </w:r>
      <w:r w:rsidR="00685935" w:rsidRPr="00FD64BE">
        <w:rPr>
          <w:rFonts w:ascii="Times New Roman" w:hAnsi="Times New Roman" w:cs="Times New Roman"/>
          <w:sz w:val="24"/>
          <w:szCs w:val="24"/>
          <w:lang w:val="en-US"/>
        </w:rPr>
        <w:t xml:space="preserve">increasing risk </w:t>
      </w:r>
      <w:r w:rsidR="004D6914" w:rsidRPr="00FD64BE">
        <w:rPr>
          <w:rFonts w:ascii="Times New Roman" w:hAnsi="Times New Roman" w:cs="Times New Roman"/>
          <w:sz w:val="24"/>
          <w:szCs w:val="24"/>
          <w:lang w:val="en-US"/>
        </w:rPr>
        <w:t>per cigarette</w:t>
      </w:r>
      <w:r w:rsidR="00685935" w:rsidRPr="00FD64BE">
        <w:rPr>
          <w:rFonts w:ascii="Times New Roman" w:hAnsi="Times New Roman" w:cs="Times New Roman"/>
          <w:sz w:val="24"/>
          <w:szCs w:val="24"/>
          <w:lang w:val="en-US"/>
        </w:rPr>
        <w:t xml:space="preserve"> </w:t>
      </w:r>
      <w:r w:rsidR="002B4F4B" w:rsidRPr="00FD64BE">
        <w:rPr>
          <w:rFonts w:ascii="Times New Roman" w:hAnsi="Times New Roman" w:cs="Times New Roman"/>
          <w:sz w:val="24"/>
          <w:szCs w:val="24"/>
          <w:lang w:val="en-US"/>
        </w:rPr>
        <w:t xml:space="preserve">was </w:t>
      </w:r>
      <w:r w:rsidR="004D6914" w:rsidRPr="00FD64BE">
        <w:rPr>
          <w:rFonts w:ascii="Times New Roman" w:hAnsi="Times New Roman" w:cs="Times New Roman"/>
          <w:sz w:val="24"/>
          <w:szCs w:val="24"/>
          <w:lang w:val="en-US"/>
        </w:rPr>
        <w:t>OR=</w:t>
      </w:r>
      <w:r w:rsidR="00685935" w:rsidRPr="00FD64BE">
        <w:rPr>
          <w:rFonts w:ascii="Times New Roman" w:hAnsi="Times New Roman" w:cs="Times New Roman"/>
          <w:sz w:val="24"/>
          <w:szCs w:val="24"/>
          <w:lang w:val="en-US"/>
        </w:rPr>
        <w:t>1.02</w:t>
      </w:r>
      <w:r w:rsidR="002B4F4B" w:rsidRPr="00FD64BE">
        <w:rPr>
          <w:rFonts w:ascii="Times New Roman" w:hAnsi="Times New Roman" w:cs="Times New Roman"/>
          <w:sz w:val="24"/>
          <w:szCs w:val="24"/>
          <w:lang w:val="en-US"/>
        </w:rPr>
        <w:t xml:space="preserve"> (</w:t>
      </w:r>
      <w:r w:rsidR="00051E6F" w:rsidRPr="00FD64BE">
        <w:rPr>
          <w:rFonts w:ascii="Times New Roman" w:hAnsi="Times New Roman" w:cs="Times New Roman"/>
          <w:sz w:val="24"/>
          <w:szCs w:val="24"/>
          <w:lang w:val="en-US"/>
        </w:rPr>
        <w:t xml:space="preserve">95% </w:t>
      </w:r>
      <w:r w:rsidR="004D6914" w:rsidRPr="00FD64BE">
        <w:rPr>
          <w:rFonts w:ascii="Times New Roman" w:hAnsi="Times New Roman" w:cs="Times New Roman"/>
          <w:sz w:val="24"/>
          <w:szCs w:val="24"/>
          <w:lang w:val="en-US"/>
        </w:rPr>
        <w:t>CI=[</w:t>
      </w:r>
      <w:r w:rsidR="00685935" w:rsidRPr="00FD64BE">
        <w:rPr>
          <w:rFonts w:ascii="Times New Roman" w:hAnsi="Times New Roman" w:cs="Times New Roman"/>
          <w:sz w:val="24"/>
          <w:szCs w:val="24"/>
          <w:lang w:val="en-US"/>
        </w:rPr>
        <w:t>1.0</w:t>
      </w:r>
      <w:r w:rsidR="0076600B" w:rsidRPr="00FD64BE">
        <w:rPr>
          <w:rFonts w:ascii="Times New Roman" w:hAnsi="Times New Roman" w:cs="Times New Roman"/>
          <w:sz w:val="24"/>
          <w:szCs w:val="24"/>
          <w:lang w:val="en-US"/>
        </w:rPr>
        <w:t>2</w:t>
      </w:r>
      <w:r w:rsidR="004D6914" w:rsidRPr="00FD64BE">
        <w:rPr>
          <w:rFonts w:ascii="Times New Roman" w:hAnsi="Times New Roman" w:cs="Times New Roman"/>
          <w:sz w:val="24"/>
          <w:szCs w:val="24"/>
          <w:lang w:val="en-US"/>
        </w:rPr>
        <w:t>-1.</w:t>
      </w:r>
      <w:r w:rsidR="00685935" w:rsidRPr="00FD64BE">
        <w:rPr>
          <w:rFonts w:ascii="Times New Roman" w:hAnsi="Times New Roman" w:cs="Times New Roman"/>
          <w:sz w:val="24"/>
          <w:szCs w:val="24"/>
          <w:lang w:val="en-US"/>
        </w:rPr>
        <w:t>0</w:t>
      </w:r>
      <w:r w:rsidR="0076600B" w:rsidRPr="00FD64BE">
        <w:rPr>
          <w:rFonts w:ascii="Times New Roman" w:hAnsi="Times New Roman" w:cs="Times New Roman"/>
          <w:sz w:val="24"/>
          <w:szCs w:val="24"/>
          <w:lang w:val="en-US"/>
        </w:rPr>
        <w:t>3</w:t>
      </w:r>
      <w:r w:rsidR="00051E6F" w:rsidRPr="00FD64BE">
        <w:rPr>
          <w:rFonts w:ascii="Times New Roman" w:hAnsi="Times New Roman" w:cs="Times New Roman"/>
          <w:sz w:val="24"/>
          <w:szCs w:val="24"/>
          <w:lang w:val="en-US"/>
        </w:rPr>
        <w:t>])</w:t>
      </w:r>
      <w:r w:rsidR="002B4F4B" w:rsidRPr="00FD64BE">
        <w:rPr>
          <w:rFonts w:ascii="Times New Roman" w:hAnsi="Times New Roman" w:cs="Times New Roman"/>
          <w:sz w:val="24"/>
          <w:szCs w:val="24"/>
          <w:lang w:val="en-US"/>
        </w:rPr>
        <w:t xml:space="preserve"> compared to OR=1.0</w:t>
      </w:r>
      <w:r w:rsidR="0076600B" w:rsidRPr="00FD64BE">
        <w:rPr>
          <w:rFonts w:ascii="Times New Roman" w:hAnsi="Times New Roman" w:cs="Times New Roman"/>
          <w:sz w:val="24"/>
          <w:szCs w:val="24"/>
          <w:lang w:val="en-US"/>
        </w:rPr>
        <w:t>3</w:t>
      </w:r>
      <w:r w:rsidR="002B4F4B" w:rsidRPr="00FD64BE">
        <w:rPr>
          <w:rFonts w:ascii="Times New Roman" w:hAnsi="Times New Roman" w:cs="Times New Roman"/>
          <w:sz w:val="24"/>
          <w:szCs w:val="24"/>
          <w:lang w:val="en-US"/>
        </w:rPr>
        <w:t>, 95%-CI=[1.0</w:t>
      </w:r>
      <w:r w:rsidR="0076600B" w:rsidRPr="00FD64BE">
        <w:rPr>
          <w:rFonts w:ascii="Times New Roman" w:hAnsi="Times New Roman" w:cs="Times New Roman"/>
          <w:sz w:val="24"/>
          <w:szCs w:val="24"/>
          <w:lang w:val="en-US"/>
        </w:rPr>
        <w:t>2</w:t>
      </w:r>
      <w:r w:rsidR="002B4F4B" w:rsidRPr="00FD64BE">
        <w:rPr>
          <w:rFonts w:ascii="Times New Roman" w:hAnsi="Times New Roman" w:cs="Times New Roman"/>
          <w:sz w:val="24"/>
          <w:szCs w:val="24"/>
          <w:lang w:val="en-US"/>
        </w:rPr>
        <w:t>-1.0</w:t>
      </w:r>
      <w:r w:rsidR="0076600B" w:rsidRPr="00FD64BE">
        <w:rPr>
          <w:rFonts w:ascii="Times New Roman" w:hAnsi="Times New Roman" w:cs="Times New Roman"/>
          <w:sz w:val="24"/>
          <w:szCs w:val="24"/>
          <w:lang w:val="en-US"/>
        </w:rPr>
        <w:t>3</w:t>
      </w:r>
      <w:r w:rsidR="002B4F4B" w:rsidRPr="00FD64BE">
        <w:rPr>
          <w:rFonts w:ascii="Times New Roman" w:hAnsi="Times New Roman" w:cs="Times New Roman"/>
          <w:sz w:val="24"/>
          <w:szCs w:val="24"/>
          <w:lang w:val="en-US"/>
        </w:rPr>
        <w:t xml:space="preserve">] for the model not adjusted for </w:t>
      </w:r>
      <w:r w:rsidR="00DF0CD7" w:rsidRPr="00FD64BE">
        <w:rPr>
          <w:rFonts w:ascii="Times New Roman" w:hAnsi="Times New Roman" w:cs="Times New Roman"/>
          <w:sz w:val="24"/>
          <w:szCs w:val="24"/>
          <w:lang w:val="en-US"/>
        </w:rPr>
        <w:t>paternal smoking</w:t>
      </w:r>
      <w:r w:rsidR="002B4F4B" w:rsidRPr="00FD64BE">
        <w:rPr>
          <w:rFonts w:ascii="Times New Roman" w:hAnsi="Times New Roman" w:cs="Times New Roman"/>
          <w:sz w:val="24"/>
          <w:szCs w:val="24"/>
          <w:lang w:val="en-US"/>
        </w:rPr>
        <w:t xml:space="preserve">; for </w:t>
      </w:r>
      <w:r w:rsidR="00685935" w:rsidRPr="00FD64BE">
        <w:rPr>
          <w:rFonts w:ascii="Times New Roman" w:hAnsi="Times New Roman" w:cs="Times New Roman"/>
          <w:sz w:val="24"/>
          <w:szCs w:val="24"/>
          <w:lang w:val="en-US"/>
        </w:rPr>
        <w:t>obesity</w:t>
      </w:r>
      <w:r w:rsidR="002B4F4B" w:rsidRPr="00FD64BE">
        <w:rPr>
          <w:rFonts w:ascii="Times New Roman" w:hAnsi="Times New Roman" w:cs="Times New Roman"/>
          <w:sz w:val="24"/>
          <w:szCs w:val="24"/>
          <w:lang w:val="en-US"/>
        </w:rPr>
        <w:t xml:space="preserve"> </w:t>
      </w:r>
      <w:r w:rsidR="00685935" w:rsidRPr="00FD64BE">
        <w:rPr>
          <w:rFonts w:ascii="Times New Roman" w:hAnsi="Times New Roman" w:cs="Times New Roman"/>
          <w:sz w:val="24"/>
          <w:szCs w:val="24"/>
          <w:lang w:val="en-US"/>
        </w:rPr>
        <w:t>OR=1.02</w:t>
      </w:r>
      <w:r w:rsidR="002B4F4B" w:rsidRPr="00FD64BE">
        <w:rPr>
          <w:rFonts w:ascii="Times New Roman" w:hAnsi="Times New Roman" w:cs="Times New Roman"/>
          <w:sz w:val="24"/>
          <w:szCs w:val="24"/>
          <w:lang w:val="en-US"/>
        </w:rPr>
        <w:t xml:space="preserve"> (</w:t>
      </w:r>
      <w:r w:rsidR="00051E6F" w:rsidRPr="00FD64BE">
        <w:rPr>
          <w:rFonts w:ascii="Times New Roman" w:hAnsi="Times New Roman" w:cs="Times New Roman"/>
          <w:sz w:val="24"/>
          <w:szCs w:val="24"/>
          <w:lang w:val="en-US"/>
        </w:rPr>
        <w:t xml:space="preserve">95% </w:t>
      </w:r>
      <w:r w:rsidR="00806C49" w:rsidRPr="00FD64BE">
        <w:rPr>
          <w:rFonts w:ascii="Times New Roman" w:hAnsi="Times New Roman" w:cs="Times New Roman"/>
          <w:sz w:val="24"/>
          <w:szCs w:val="24"/>
          <w:lang w:val="en-US"/>
        </w:rPr>
        <w:t>CI=[1.0</w:t>
      </w:r>
      <w:r w:rsidR="0076600B" w:rsidRPr="00FD64BE">
        <w:rPr>
          <w:rFonts w:ascii="Times New Roman" w:hAnsi="Times New Roman" w:cs="Times New Roman"/>
          <w:sz w:val="24"/>
          <w:szCs w:val="24"/>
          <w:lang w:val="en-US"/>
        </w:rPr>
        <w:t>2</w:t>
      </w:r>
      <w:r w:rsidR="00685935" w:rsidRPr="00FD64BE">
        <w:rPr>
          <w:rFonts w:ascii="Times New Roman" w:hAnsi="Times New Roman" w:cs="Times New Roman"/>
          <w:sz w:val="24"/>
          <w:szCs w:val="24"/>
          <w:lang w:val="en-US"/>
        </w:rPr>
        <w:t>-1.0</w:t>
      </w:r>
      <w:r w:rsidR="0076600B" w:rsidRPr="00FD64BE">
        <w:rPr>
          <w:rFonts w:ascii="Times New Roman" w:hAnsi="Times New Roman" w:cs="Times New Roman"/>
          <w:sz w:val="24"/>
          <w:szCs w:val="24"/>
          <w:lang w:val="en-US"/>
        </w:rPr>
        <w:t>3</w:t>
      </w:r>
      <w:r w:rsidR="00685935" w:rsidRPr="00FD64BE">
        <w:rPr>
          <w:rFonts w:ascii="Times New Roman" w:hAnsi="Times New Roman" w:cs="Times New Roman"/>
          <w:sz w:val="24"/>
          <w:szCs w:val="24"/>
          <w:lang w:val="en-US"/>
        </w:rPr>
        <w:t>])</w:t>
      </w:r>
      <w:r w:rsidR="00A00063" w:rsidRPr="00FD64BE">
        <w:rPr>
          <w:rFonts w:ascii="Times New Roman" w:hAnsi="Times New Roman" w:cs="Times New Roman"/>
          <w:sz w:val="24"/>
          <w:szCs w:val="24"/>
          <w:lang w:val="en-US"/>
        </w:rPr>
        <w:t xml:space="preserve"> </w:t>
      </w:r>
      <w:r w:rsidR="004B637D" w:rsidRPr="00FD64BE">
        <w:rPr>
          <w:rFonts w:ascii="Times New Roman" w:hAnsi="Times New Roman" w:cs="Times New Roman"/>
          <w:sz w:val="24"/>
          <w:szCs w:val="24"/>
          <w:lang w:val="en-US"/>
        </w:rPr>
        <w:t xml:space="preserve">compared to </w:t>
      </w:r>
      <w:r w:rsidR="00DF0CD7" w:rsidRPr="00FD64BE">
        <w:rPr>
          <w:rFonts w:ascii="Times New Roman" w:hAnsi="Times New Roman" w:cs="Times New Roman"/>
          <w:sz w:val="24"/>
          <w:szCs w:val="24"/>
          <w:lang w:val="en-US"/>
        </w:rPr>
        <w:t>OR=1.03 (</w:t>
      </w:r>
      <w:r w:rsidR="00346889" w:rsidRPr="00FD64BE">
        <w:rPr>
          <w:rFonts w:ascii="Times New Roman" w:hAnsi="Times New Roman" w:cs="Times New Roman"/>
          <w:sz w:val="24"/>
          <w:szCs w:val="24"/>
          <w:lang w:val="en-US"/>
        </w:rPr>
        <w:t xml:space="preserve">95% </w:t>
      </w:r>
      <w:r w:rsidR="0076600B" w:rsidRPr="00FD64BE">
        <w:rPr>
          <w:rFonts w:ascii="Times New Roman" w:hAnsi="Times New Roman" w:cs="Times New Roman"/>
          <w:sz w:val="24"/>
          <w:szCs w:val="24"/>
          <w:lang w:val="en-US"/>
        </w:rPr>
        <w:t>CI=[1.02-1.04</w:t>
      </w:r>
      <w:r w:rsidR="00685935" w:rsidRPr="00FD64BE">
        <w:rPr>
          <w:rFonts w:ascii="Times New Roman" w:hAnsi="Times New Roman" w:cs="Times New Roman"/>
          <w:sz w:val="24"/>
          <w:szCs w:val="24"/>
          <w:lang w:val="en-US"/>
        </w:rPr>
        <w:t>])</w:t>
      </w:r>
      <w:r w:rsidR="004B637D" w:rsidRPr="00FD64BE">
        <w:rPr>
          <w:rFonts w:ascii="Times New Roman" w:hAnsi="Times New Roman" w:cs="Times New Roman"/>
          <w:sz w:val="24"/>
          <w:szCs w:val="24"/>
          <w:lang w:val="en-US"/>
        </w:rPr>
        <w:t xml:space="preserve"> (</w:t>
      </w:r>
      <w:r w:rsidR="00E93008" w:rsidRPr="00FD64BE">
        <w:rPr>
          <w:rFonts w:ascii="Times New Roman" w:hAnsi="Times New Roman" w:cs="Times New Roman"/>
          <w:sz w:val="24"/>
          <w:szCs w:val="24"/>
          <w:lang w:val="en-US"/>
        </w:rPr>
        <w:t>Figure S4</w:t>
      </w:r>
      <w:r w:rsidR="004B637D" w:rsidRPr="00FD64BE">
        <w:rPr>
          <w:rFonts w:ascii="Times New Roman" w:hAnsi="Times New Roman" w:cs="Times New Roman"/>
          <w:sz w:val="24"/>
          <w:szCs w:val="24"/>
          <w:lang w:val="en-US"/>
        </w:rPr>
        <w:t xml:space="preserve">). </w:t>
      </w:r>
      <w:r w:rsidR="00D00214" w:rsidRPr="00FD64BE">
        <w:rPr>
          <w:rFonts w:ascii="Times New Roman" w:hAnsi="Times New Roman" w:cs="Times New Roman"/>
          <w:sz w:val="24"/>
          <w:szCs w:val="24"/>
          <w:lang w:val="en-US"/>
        </w:rPr>
        <w:t xml:space="preserve">In the sample where </w:t>
      </w:r>
      <w:r w:rsidR="008A065F" w:rsidRPr="00FD64BE">
        <w:rPr>
          <w:rFonts w:ascii="Times New Roman" w:hAnsi="Times New Roman" w:cs="Times New Roman"/>
          <w:sz w:val="24"/>
          <w:szCs w:val="24"/>
          <w:lang w:val="en-US"/>
        </w:rPr>
        <w:t xml:space="preserve">child </w:t>
      </w:r>
      <w:r w:rsidR="00256AE0" w:rsidRPr="00FD64BE">
        <w:rPr>
          <w:rFonts w:ascii="Times New Roman" w:hAnsi="Times New Roman" w:cs="Times New Roman"/>
          <w:sz w:val="24"/>
          <w:szCs w:val="24"/>
          <w:lang w:val="en-US"/>
        </w:rPr>
        <w:t>TV watching/video games</w:t>
      </w:r>
      <w:r w:rsidR="00D00214" w:rsidRPr="00FD64BE">
        <w:rPr>
          <w:rFonts w:ascii="Times New Roman" w:hAnsi="Times New Roman" w:cs="Times New Roman"/>
          <w:sz w:val="24"/>
          <w:szCs w:val="24"/>
          <w:lang w:val="en-US"/>
        </w:rPr>
        <w:t xml:space="preserve"> was assessed (N=18 8</w:t>
      </w:r>
      <w:r w:rsidR="007B687F" w:rsidRPr="00FD64BE">
        <w:rPr>
          <w:rFonts w:ascii="Times New Roman" w:hAnsi="Times New Roman" w:cs="Times New Roman"/>
          <w:sz w:val="24"/>
          <w:szCs w:val="24"/>
          <w:lang w:val="en-US"/>
        </w:rPr>
        <w:t>50</w:t>
      </w:r>
      <w:r w:rsidR="005C3574" w:rsidRPr="00FD64BE">
        <w:rPr>
          <w:rFonts w:ascii="Times New Roman" w:hAnsi="Times New Roman" w:cs="Times New Roman"/>
          <w:sz w:val="24"/>
          <w:szCs w:val="24"/>
          <w:lang w:val="en-US"/>
        </w:rPr>
        <w:t>; six studies</w:t>
      </w:r>
      <w:r w:rsidR="00D00214" w:rsidRPr="00FD64BE">
        <w:rPr>
          <w:rFonts w:ascii="Times New Roman" w:hAnsi="Times New Roman" w:cs="Times New Roman"/>
          <w:sz w:val="24"/>
          <w:szCs w:val="24"/>
          <w:lang w:val="en-US"/>
        </w:rPr>
        <w:t>) additional adjustment did</w:t>
      </w:r>
      <w:r w:rsidR="005551FD" w:rsidRPr="00FD64BE">
        <w:rPr>
          <w:rFonts w:ascii="Times New Roman" w:hAnsi="Times New Roman" w:cs="Times New Roman"/>
          <w:sz w:val="24"/>
          <w:szCs w:val="24"/>
          <w:lang w:val="en-US"/>
        </w:rPr>
        <w:t xml:space="preserve"> </w:t>
      </w:r>
      <w:r w:rsidR="00D00214" w:rsidRPr="00FD64BE">
        <w:rPr>
          <w:rFonts w:ascii="Times New Roman" w:hAnsi="Times New Roman" w:cs="Times New Roman"/>
          <w:sz w:val="24"/>
          <w:szCs w:val="24"/>
          <w:lang w:val="en-US"/>
        </w:rPr>
        <w:t>n</w:t>
      </w:r>
      <w:r w:rsidR="005551FD" w:rsidRPr="00FD64BE">
        <w:rPr>
          <w:rFonts w:ascii="Times New Roman" w:hAnsi="Times New Roman" w:cs="Times New Roman"/>
          <w:sz w:val="24"/>
          <w:szCs w:val="24"/>
          <w:lang w:val="en-US"/>
        </w:rPr>
        <w:t>o</w:t>
      </w:r>
      <w:r w:rsidR="00D00214" w:rsidRPr="00FD64BE">
        <w:rPr>
          <w:rFonts w:ascii="Times New Roman" w:hAnsi="Times New Roman" w:cs="Times New Roman"/>
          <w:sz w:val="24"/>
          <w:szCs w:val="24"/>
          <w:lang w:val="en-US"/>
        </w:rPr>
        <w:t xml:space="preserve">t change the </w:t>
      </w:r>
      <w:r w:rsidR="00670B88" w:rsidRPr="00FD64BE">
        <w:rPr>
          <w:rFonts w:ascii="Times New Roman" w:hAnsi="Times New Roman" w:cs="Times New Roman"/>
          <w:sz w:val="24"/>
          <w:szCs w:val="24"/>
          <w:lang w:val="en-US"/>
        </w:rPr>
        <w:t>results</w:t>
      </w:r>
      <w:r w:rsidR="005551FD" w:rsidRPr="00FD64BE">
        <w:rPr>
          <w:rFonts w:ascii="Times New Roman" w:hAnsi="Times New Roman" w:cs="Times New Roman"/>
          <w:sz w:val="24"/>
          <w:szCs w:val="24"/>
          <w:lang w:val="en-US"/>
        </w:rPr>
        <w:t xml:space="preserve"> for the association with overweight</w:t>
      </w:r>
      <w:r w:rsidR="00E93008" w:rsidRPr="00FD64BE">
        <w:rPr>
          <w:rFonts w:ascii="Times New Roman" w:hAnsi="Times New Roman" w:cs="Times New Roman"/>
          <w:sz w:val="24"/>
          <w:szCs w:val="24"/>
          <w:lang w:val="en-US"/>
        </w:rPr>
        <w:t xml:space="preserve"> </w:t>
      </w:r>
      <w:r w:rsidR="00A36003" w:rsidRPr="00FD64BE">
        <w:rPr>
          <w:rFonts w:ascii="Times New Roman" w:hAnsi="Times New Roman" w:cs="Times New Roman"/>
          <w:sz w:val="24"/>
          <w:szCs w:val="24"/>
          <w:lang w:val="en-US"/>
        </w:rPr>
        <w:t xml:space="preserve">(including obesity) </w:t>
      </w:r>
      <w:r w:rsidR="00E93008" w:rsidRPr="00FD64BE">
        <w:rPr>
          <w:rFonts w:ascii="Times New Roman" w:hAnsi="Times New Roman" w:cs="Times New Roman"/>
          <w:sz w:val="24"/>
          <w:szCs w:val="24"/>
          <w:lang w:val="en-US"/>
        </w:rPr>
        <w:t>(Figure S5</w:t>
      </w:r>
      <w:r w:rsidR="00102F83" w:rsidRPr="00FD64BE">
        <w:rPr>
          <w:rFonts w:ascii="Times New Roman" w:hAnsi="Times New Roman" w:cs="Times New Roman"/>
          <w:sz w:val="24"/>
          <w:szCs w:val="24"/>
          <w:lang w:val="en-US"/>
        </w:rPr>
        <w:t>)</w:t>
      </w:r>
      <w:r w:rsidR="005551FD" w:rsidRPr="00FD64BE">
        <w:rPr>
          <w:rFonts w:ascii="Times New Roman" w:hAnsi="Times New Roman" w:cs="Times New Roman"/>
          <w:sz w:val="24"/>
          <w:szCs w:val="24"/>
          <w:lang w:val="en-US"/>
        </w:rPr>
        <w:t>. F</w:t>
      </w:r>
      <w:r w:rsidR="00D00214" w:rsidRPr="00FD64BE">
        <w:rPr>
          <w:rFonts w:ascii="Times New Roman" w:hAnsi="Times New Roman" w:cs="Times New Roman"/>
          <w:sz w:val="24"/>
          <w:szCs w:val="24"/>
          <w:lang w:val="en-US"/>
        </w:rPr>
        <w:t>or obesity</w:t>
      </w:r>
      <w:r w:rsidR="00670B88" w:rsidRPr="00FD64BE">
        <w:rPr>
          <w:rFonts w:ascii="Times New Roman" w:hAnsi="Times New Roman" w:cs="Times New Roman"/>
          <w:sz w:val="24"/>
          <w:szCs w:val="24"/>
          <w:lang w:val="en-US"/>
        </w:rPr>
        <w:t xml:space="preserve"> </w:t>
      </w:r>
      <w:r w:rsidR="00A36003" w:rsidRPr="00FD64BE">
        <w:rPr>
          <w:rFonts w:ascii="Times New Roman" w:hAnsi="Times New Roman" w:cs="Times New Roman"/>
          <w:sz w:val="24"/>
          <w:szCs w:val="24"/>
          <w:lang w:val="en-US"/>
        </w:rPr>
        <w:t xml:space="preserve">only </w:t>
      </w:r>
      <w:r w:rsidR="00102F83" w:rsidRPr="00FD64BE">
        <w:rPr>
          <w:rFonts w:ascii="Times New Roman" w:hAnsi="Times New Roman" w:cs="Times New Roman"/>
          <w:sz w:val="24"/>
          <w:szCs w:val="24"/>
          <w:lang w:val="en-US"/>
        </w:rPr>
        <w:t>in</w:t>
      </w:r>
      <w:r w:rsidR="00670B88" w:rsidRPr="00FD64BE">
        <w:rPr>
          <w:rFonts w:ascii="Times New Roman" w:hAnsi="Times New Roman" w:cs="Times New Roman"/>
          <w:sz w:val="24"/>
          <w:szCs w:val="24"/>
          <w:lang w:val="en-US"/>
        </w:rPr>
        <w:t xml:space="preserve"> general </w:t>
      </w:r>
      <w:r w:rsidR="00D00214" w:rsidRPr="00FD64BE">
        <w:rPr>
          <w:rFonts w:ascii="Times New Roman" w:hAnsi="Times New Roman" w:cs="Times New Roman"/>
          <w:sz w:val="24"/>
          <w:szCs w:val="24"/>
          <w:lang w:val="en-US"/>
        </w:rPr>
        <w:t xml:space="preserve">confidence </w:t>
      </w:r>
      <w:r w:rsidRPr="00FD64BE">
        <w:rPr>
          <w:rFonts w:ascii="Times New Roman" w:hAnsi="Times New Roman" w:cs="Times New Roman"/>
          <w:sz w:val="24"/>
          <w:szCs w:val="24"/>
          <w:lang w:val="en-US"/>
        </w:rPr>
        <w:t xml:space="preserve">intervals </w:t>
      </w:r>
      <w:r w:rsidR="005551FD" w:rsidRPr="00FD64BE">
        <w:rPr>
          <w:rFonts w:ascii="Times New Roman" w:hAnsi="Times New Roman" w:cs="Times New Roman"/>
          <w:sz w:val="24"/>
          <w:szCs w:val="24"/>
          <w:lang w:val="en-US"/>
        </w:rPr>
        <w:t>were very wide</w:t>
      </w:r>
      <w:r w:rsidR="00256AE0" w:rsidRPr="00FD64BE">
        <w:rPr>
          <w:rFonts w:ascii="Times New Roman" w:hAnsi="Times New Roman" w:cs="Times New Roman"/>
          <w:sz w:val="24"/>
          <w:szCs w:val="24"/>
          <w:lang w:val="en-US"/>
        </w:rPr>
        <w:t xml:space="preserve"> precluding any conclusions</w:t>
      </w:r>
      <w:r w:rsidR="005551FD" w:rsidRPr="00FD64BE">
        <w:rPr>
          <w:rFonts w:ascii="Times New Roman" w:hAnsi="Times New Roman" w:cs="Times New Roman"/>
          <w:sz w:val="24"/>
          <w:szCs w:val="24"/>
          <w:lang w:val="en-US"/>
        </w:rPr>
        <w:t>.</w:t>
      </w:r>
      <w:r w:rsidR="00D00214" w:rsidRPr="00FD64BE">
        <w:rPr>
          <w:rFonts w:ascii="Times New Roman" w:hAnsi="Times New Roman" w:cs="Times New Roman"/>
          <w:sz w:val="24"/>
          <w:szCs w:val="24"/>
          <w:lang w:val="en-US"/>
        </w:rPr>
        <w:t xml:space="preserve"> When adjusting the original model additional</w:t>
      </w:r>
      <w:r w:rsidR="005551FD" w:rsidRPr="00FD64BE">
        <w:rPr>
          <w:rFonts w:ascii="Times New Roman" w:hAnsi="Times New Roman" w:cs="Times New Roman"/>
          <w:sz w:val="24"/>
          <w:szCs w:val="24"/>
          <w:lang w:val="en-US"/>
        </w:rPr>
        <w:t>ly</w:t>
      </w:r>
      <w:r w:rsidR="00D00214" w:rsidRPr="00FD64BE">
        <w:rPr>
          <w:rFonts w:ascii="Times New Roman" w:hAnsi="Times New Roman" w:cs="Times New Roman"/>
          <w:sz w:val="24"/>
          <w:szCs w:val="24"/>
          <w:lang w:val="en-US"/>
        </w:rPr>
        <w:t xml:space="preserve"> for </w:t>
      </w:r>
      <w:r w:rsidR="008A065F" w:rsidRPr="00FD64BE">
        <w:rPr>
          <w:rFonts w:ascii="Times New Roman" w:hAnsi="Times New Roman" w:cs="Times New Roman"/>
          <w:sz w:val="24"/>
          <w:szCs w:val="24"/>
          <w:lang w:val="en-US"/>
        </w:rPr>
        <w:t xml:space="preserve">child </w:t>
      </w:r>
      <w:r w:rsidR="00D00214" w:rsidRPr="00FD64BE">
        <w:rPr>
          <w:rFonts w:ascii="Times New Roman" w:hAnsi="Times New Roman" w:cs="Times New Roman"/>
          <w:sz w:val="24"/>
          <w:szCs w:val="24"/>
          <w:lang w:val="en-US"/>
        </w:rPr>
        <w:t>physical activity (N=12 3</w:t>
      </w:r>
      <w:r w:rsidR="007B687F" w:rsidRPr="00FD64BE">
        <w:rPr>
          <w:rFonts w:ascii="Times New Roman" w:hAnsi="Times New Roman" w:cs="Times New Roman"/>
          <w:sz w:val="24"/>
          <w:szCs w:val="24"/>
          <w:lang w:val="en-US"/>
        </w:rPr>
        <w:t>38</w:t>
      </w:r>
      <w:r w:rsidR="005C3574" w:rsidRPr="00FD64BE">
        <w:rPr>
          <w:rFonts w:ascii="Times New Roman" w:hAnsi="Times New Roman" w:cs="Times New Roman"/>
          <w:sz w:val="24"/>
          <w:szCs w:val="24"/>
          <w:lang w:val="en-US"/>
        </w:rPr>
        <w:t>; eight studies</w:t>
      </w:r>
      <w:r w:rsidR="00D00214" w:rsidRPr="00FD64BE">
        <w:rPr>
          <w:rFonts w:ascii="Times New Roman" w:hAnsi="Times New Roman" w:cs="Times New Roman"/>
          <w:sz w:val="24"/>
          <w:szCs w:val="24"/>
          <w:lang w:val="en-US"/>
        </w:rPr>
        <w:t xml:space="preserve">) the </w:t>
      </w:r>
      <w:r w:rsidR="00102F83" w:rsidRPr="00FD64BE">
        <w:rPr>
          <w:rFonts w:ascii="Times New Roman" w:hAnsi="Times New Roman" w:cs="Times New Roman"/>
          <w:sz w:val="24"/>
          <w:szCs w:val="24"/>
          <w:lang w:val="en-US"/>
        </w:rPr>
        <w:t xml:space="preserve">magnitude of the </w:t>
      </w:r>
      <w:r w:rsidRPr="00FD64BE">
        <w:rPr>
          <w:rFonts w:ascii="Times New Roman" w:hAnsi="Times New Roman" w:cs="Times New Roman"/>
          <w:sz w:val="24"/>
          <w:szCs w:val="24"/>
          <w:lang w:val="en-US"/>
        </w:rPr>
        <w:t xml:space="preserve">dose-response effect </w:t>
      </w:r>
      <w:r w:rsidR="00D00214" w:rsidRPr="00FD64BE">
        <w:rPr>
          <w:rFonts w:ascii="Times New Roman" w:hAnsi="Times New Roman" w:cs="Times New Roman"/>
          <w:sz w:val="24"/>
          <w:szCs w:val="24"/>
          <w:lang w:val="en-US"/>
        </w:rPr>
        <w:t>for</w:t>
      </w:r>
      <w:r w:rsidRPr="00FD64BE">
        <w:rPr>
          <w:rFonts w:ascii="Times New Roman" w:hAnsi="Times New Roman" w:cs="Times New Roman"/>
          <w:sz w:val="24"/>
          <w:szCs w:val="24"/>
          <w:lang w:val="en-US"/>
        </w:rPr>
        <w:t xml:space="preserve"> both</w:t>
      </w:r>
      <w:r w:rsidR="00D00214" w:rsidRPr="00FD64BE">
        <w:rPr>
          <w:rFonts w:ascii="Times New Roman" w:hAnsi="Times New Roman" w:cs="Times New Roman"/>
          <w:sz w:val="24"/>
          <w:szCs w:val="24"/>
          <w:lang w:val="en-US"/>
        </w:rPr>
        <w:t xml:space="preserve"> overweigh</w:t>
      </w:r>
      <w:r w:rsidR="00670B88" w:rsidRPr="00FD64BE">
        <w:rPr>
          <w:rFonts w:ascii="Times New Roman" w:hAnsi="Times New Roman" w:cs="Times New Roman"/>
          <w:sz w:val="24"/>
          <w:szCs w:val="24"/>
          <w:lang w:val="en-US"/>
        </w:rPr>
        <w:t xml:space="preserve">t </w:t>
      </w:r>
      <w:r w:rsidR="00A36003" w:rsidRPr="00FD64BE">
        <w:rPr>
          <w:rFonts w:ascii="Times New Roman" w:hAnsi="Times New Roman" w:cs="Times New Roman"/>
          <w:sz w:val="24"/>
          <w:szCs w:val="24"/>
          <w:lang w:val="en-US"/>
        </w:rPr>
        <w:t xml:space="preserve">(including obesity) </w:t>
      </w:r>
      <w:r w:rsidR="00670B88" w:rsidRPr="00FD64BE">
        <w:rPr>
          <w:rFonts w:ascii="Times New Roman" w:hAnsi="Times New Roman" w:cs="Times New Roman"/>
          <w:sz w:val="24"/>
          <w:szCs w:val="24"/>
          <w:lang w:val="en-US"/>
        </w:rPr>
        <w:t>and obesity</w:t>
      </w:r>
      <w:r w:rsidR="005551FD" w:rsidRPr="00FD64BE">
        <w:rPr>
          <w:rFonts w:ascii="Times New Roman" w:hAnsi="Times New Roman" w:cs="Times New Roman"/>
          <w:sz w:val="24"/>
          <w:szCs w:val="24"/>
          <w:lang w:val="en-US"/>
        </w:rPr>
        <w:t xml:space="preserve"> </w:t>
      </w:r>
      <w:r w:rsidR="00A36003" w:rsidRPr="00FD64BE">
        <w:rPr>
          <w:rFonts w:ascii="Times New Roman" w:hAnsi="Times New Roman" w:cs="Times New Roman"/>
          <w:sz w:val="24"/>
          <w:szCs w:val="24"/>
          <w:lang w:val="en-US"/>
        </w:rPr>
        <w:t xml:space="preserve">only </w:t>
      </w:r>
      <w:r w:rsidR="005551FD" w:rsidRPr="00FD64BE">
        <w:rPr>
          <w:rFonts w:ascii="Times New Roman" w:hAnsi="Times New Roman" w:cs="Times New Roman"/>
          <w:sz w:val="24"/>
          <w:szCs w:val="24"/>
          <w:lang w:val="en-US"/>
        </w:rPr>
        <w:t>fo</w:t>
      </w:r>
      <w:r w:rsidR="00102F83" w:rsidRPr="00FD64BE">
        <w:rPr>
          <w:rFonts w:ascii="Times New Roman" w:hAnsi="Times New Roman" w:cs="Times New Roman"/>
          <w:sz w:val="24"/>
          <w:szCs w:val="24"/>
          <w:lang w:val="en-US"/>
        </w:rPr>
        <w:t>r</w:t>
      </w:r>
      <w:r w:rsidR="005551FD" w:rsidRPr="00FD64BE">
        <w:rPr>
          <w:rFonts w:ascii="Times New Roman" w:hAnsi="Times New Roman" w:cs="Times New Roman"/>
          <w:sz w:val="24"/>
          <w:szCs w:val="24"/>
          <w:lang w:val="en-US"/>
        </w:rPr>
        <w:t xml:space="preserve"> the main analysis was </w:t>
      </w:r>
      <w:r w:rsidR="004F49C5" w:rsidRPr="00FD64BE">
        <w:rPr>
          <w:rFonts w:ascii="Times New Roman" w:hAnsi="Times New Roman" w:cs="Times New Roman"/>
          <w:sz w:val="24"/>
          <w:szCs w:val="24"/>
          <w:lang w:val="en-US"/>
        </w:rPr>
        <w:t xml:space="preserve">unchanged </w:t>
      </w:r>
      <w:r w:rsidR="00E93008" w:rsidRPr="00FD64BE">
        <w:rPr>
          <w:rFonts w:ascii="Times New Roman" w:hAnsi="Times New Roman" w:cs="Times New Roman"/>
          <w:sz w:val="24"/>
          <w:szCs w:val="24"/>
          <w:lang w:val="en-US"/>
        </w:rPr>
        <w:t>(Figure S6</w:t>
      </w:r>
      <w:r w:rsidR="00D00214" w:rsidRPr="00FD64BE">
        <w:rPr>
          <w:rFonts w:ascii="Times New Roman" w:hAnsi="Times New Roman" w:cs="Times New Roman"/>
          <w:sz w:val="24"/>
          <w:szCs w:val="24"/>
          <w:lang w:val="en-US"/>
        </w:rPr>
        <w:t xml:space="preserve">).  </w:t>
      </w:r>
    </w:p>
    <w:p w14:paraId="54670116" w14:textId="24ACA3E2" w:rsidR="0071049B" w:rsidRPr="00FD64BE" w:rsidRDefault="00355F67">
      <w:pPr>
        <w:pStyle w:val="Listenabsatz"/>
        <w:spacing w:line="480" w:lineRule="auto"/>
        <w:ind w:left="0"/>
        <w:rPr>
          <w:rFonts w:ascii="Times New Roman" w:hAnsi="Times New Roman" w:cs="Times New Roman"/>
          <w:sz w:val="24"/>
          <w:szCs w:val="24"/>
          <w:lang w:val="en-US"/>
        </w:rPr>
      </w:pPr>
      <w:r w:rsidRPr="00FD64BE">
        <w:rPr>
          <w:rFonts w:ascii="Times New Roman" w:hAnsi="Times New Roman" w:cs="Times New Roman"/>
          <w:sz w:val="24"/>
          <w:szCs w:val="24"/>
          <w:lang w:val="en-US"/>
        </w:rPr>
        <w:lastRenderedPageBreak/>
        <w:t>Restrict</w:t>
      </w:r>
      <w:r w:rsidR="008542A0" w:rsidRPr="00FD64BE">
        <w:rPr>
          <w:rFonts w:ascii="Times New Roman" w:hAnsi="Times New Roman" w:cs="Times New Roman"/>
          <w:sz w:val="24"/>
          <w:szCs w:val="24"/>
          <w:lang w:val="en-US"/>
        </w:rPr>
        <w:t xml:space="preserve">ing </w:t>
      </w:r>
      <w:r w:rsidR="00102F83" w:rsidRPr="00FD64BE">
        <w:rPr>
          <w:rFonts w:ascii="Times New Roman" w:hAnsi="Times New Roman" w:cs="Times New Roman"/>
          <w:sz w:val="24"/>
          <w:szCs w:val="24"/>
          <w:lang w:val="en-US"/>
        </w:rPr>
        <w:t>the analysis</w:t>
      </w:r>
      <w:r w:rsidR="008542A0" w:rsidRPr="00FD64BE">
        <w:rPr>
          <w:rFonts w:ascii="Times New Roman" w:hAnsi="Times New Roman" w:cs="Times New Roman"/>
          <w:sz w:val="24"/>
          <w:szCs w:val="24"/>
          <w:lang w:val="en-US"/>
        </w:rPr>
        <w:t xml:space="preserve"> to </w:t>
      </w:r>
      <w:r w:rsidR="004F49C5" w:rsidRPr="00FD64BE">
        <w:rPr>
          <w:rFonts w:ascii="Times New Roman" w:hAnsi="Times New Roman" w:cs="Times New Roman"/>
          <w:sz w:val="24"/>
          <w:szCs w:val="24"/>
          <w:lang w:val="en-US"/>
        </w:rPr>
        <w:t xml:space="preserve">the </w:t>
      </w:r>
      <w:r w:rsidR="00035CFC" w:rsidRPr="00FD64BE">
        <w:rPr>
          <w:rFonts w:ascii="Times New Roman" w:hAnsi="Times New Roman" w:cs="Times New Roman"/>
          <w:sz w:val="24"/>
          <w:szCs w:val="24"/>
          <w:lang w:val="en-US"/>
        </w:rPr>
        <w:t xml:space="preserve">eleven </w:t>
      </w:r>
      <w:r w:rsidR="004F49C5" w:rsidRPr="00FD64BE">
        <w:rPr>
          <w:rFonts w:ascii="Times New Roman" w:hAnsi="Times New Roman" w:cs="Times New Roman"/>
          <w:sz w:val="24"/>
          <w:szCs w:val="24"/>
          <w:lang w:val="en-US"/>
        </w:rPr>
        <w:t xml:space="preserve">studies with </w:t>
      </w:r>
      <w:r w:rsidR="00102F83" w:rsidRPr="00FD64BE">
        <w:rPr>
          <w:rFonts w:ascii="Times New Roman" w:hAnsi="Times New Roman" w:cs="Times New Roman"/>
          <w:sz w:val="24"/>
          <w:szCs w:val="24"/>
          <w:lang w:val="en-US"/>
        </w:rPr>
        <w:t>good quality</w:t>
      </w:r>
      <w:r w:rsidR="00E0146C" w:rsidRPr="00FD64BE">
        <w:rPr>
          <w:rFonts w:ascii="Times New Roman" w:hAnsi="Times New Roman" w:cs="Times New Roman"/>
          <w:sz w:val="24"/>
          <w:szCs w:val="24"/>
          <w:lang w:val="en-US"/>
        </w:rPr>
        <w:t xml:space="preserve"> (excluding also retrospective</w:t>
      </w:r>
      <w:r w:rsidR="00344600" w:rsidRPr="00FD64BE">
        <w:rPr>
          <w:rFonts w:ascii="Times New Roman" w:hAnsi="Times New Roman" w:cs="Times New Roman"/>
          <w:sz w:val="24"/>
          <w:szCs w:val="24"/>
          <w:lang w:val="en-US"/>
        </w:rPr>
        <w:t xml:space="preserve"> </w:t>
      </w:r>
      <w:r w:rsidR="00E0146C" w:rsidRPr="00FD64BE">
        <w:rPr>
          <w:rFonts w:ascii="Times New Roman" w:hAnsi="Times New Roman" w:cs="Times New Roman"/>
          <w:sz w:val="24"/>
          <w:szCs w:val="24"/>
          <w:lang w:val="en-US"/>
        </w:rPr>
        <w:t>studies</w:t>
      </w:r>
      <w:r w:rsidR="00035CFC" w:rsidRPr="00FD64BE">
        <w:rPr>
          <w:rFonts w:ascii="Times New Roman" w:hAnsi="Times New Roman" w:cs="Times New Roman"/>
          <w:sz w:val="24"/>
          <w:szCs w:val="24"/>
          <w:lang w:val="en-US"/>
        </w:rPr>
        <w:t xml:space="preserve"> </w:t>
      </w:r>
      <w:r w:rsidR="000F42A8" w:rsidRPr="00FD64BE">
        <w:rPr>
          <w:rFonts w:ascii="Times New Roman" w:hAnsi="Times New Roman" w:cs="Times New Roman"/>
          <w:sz w:val="24"/>
          <w:szCs w:val="24"/>
          <w:lang w:val="en-US"/>
        </w:rPr>
        <w:t xml:space="preserve">except one </w:t>
      </w:r>
      <w:r w:rsidR="00035CFC" w:rsidRPr="00FD64BE">
        <w:rPr>
          <w:rFonts w:ascii="Times New Roman" w:hAnsi="Times New Roman" w:cs="Times New Roman"/>
          <w:sz w:val="24"/>
          <w:szCs w:val="24"/>
          <w:lang w:val="en-US"/>
        </w:rPr>
        <w:t>with validation of exposure in medical records</w:t>
      </w:r>
      <w:r w:rsidR="00E0146C" w:rsidRPr="00FD64BE">
        <w:rPr>
          <w:rFonts w:ascii="Times New Roman" w:hAnsi="Times New Roman" w:cs="Times New Roman"/>
          <w:sz w:val="24"/>
          <w:szCs w:val="24"/>
          <w:lang w:val="en-US"/>
        </w:rPr>
        <w:t>)</w:t>
      </w:r>
      <w:r w:rsidR="004F49C5" w:rsidRPr="00FD64BE">
        <w:rPr>
          <w:rFonts w:ascii="Times New Roman" w:hAnsi="Times New Roman" w:cs="Times New Roman"/>
          <w:sz w:val="24"/>
          <w:szCs w:val="24"/>
          <w:lang w:val="en-US"/>
        </w:rPr>
        <w:t xml:space="preserve">, </w:t>
      </w:r>
      <w:r w:rsidR="00F94C6B" w:rsidRPr="00FD64BE">
        <w:rPr>
          <w:rFonts w:ascii="Times New Roman" w:hAnsi="Times New Roman" w:cs="Times New Roman"/>
          <w:sz w:val="24"/>
          <w:szCs w:val="24"/>
          <w:lang w:val="en-US"/>
        </w:rPr>
        <w:t xml:space="preserve">showed essentially no change in </w:t>
      </w:r>
      <w:r w:rsidR="00FB05A7" w:rsidRPr="00FD64BE">
        <w:rPr>
          <w:rFonts w:ascii="Times New Roman" w:hAnsi="Times New Roman" w:cs="Times New Roman"/>
          <w:sz w:val="24"/>
          <w:szCs w:val="24"/>
          <w:lang w:val="en-US"/>
        </w:rPr>
        <w:t xml:space="preserve">the </w:t>
      </w:r>
      <w:r w:rsidR="004E7FE2" w:rsidRPr="00FD64BE">
        <w:rPr>
          <w:rFonts w:ascii="Times New Roman" w:hAnsi="Times New Roman" w:cs="Times New Roman"/>
          <w:sz w:val="24"/>
          <w:szCs w:val="24"/>
          <w:lang w:val="en-US"/>
        </w:rPr>
        <w:t>association of the number of cigarettes smoked during pregnancy with offspring</w:t>
      </w:r>
      <w:r w:rsidR="00FB05A7" w:rsidRPr="00FD64BE">
        <w:rPr>
          <w:rFonts w:ascii="Times New Roman" w:hAnsi="Times New Roman" w:cs="Times New Roman"/>
          <w:sz w:val="24"/>
          <w:szCs w:val="24"/>
          <w:lang w:val="en-US"/>
        </w:rPr>
        <w:t xml:space="preserve"> overweight</w:t>
      </w:r>
      <w:r w:rsidR="00FD1142" w:rsidRPr="00FD64BE">
        <w:rPr>
          <w:rFonts w:ascii="Times New Roman" w:hAnsi="Times New Roman" w:cs="Times New Roman"/>
          <w:sz w:val="24"/>
          <w:szCs w:val="24"/>
          <w:lang w:val="en-US"/>
        </w:rPr>
        <w:t xml:space="preserve"> </w:t>
      </w:r>
      <w:r w:rsidR="00A36003" w:rsidRPr="00FD64BE">
        <w:rPr>
          <w:rFonts w:ascii="Times New Roman" w:hAnsi="Times New Roman" w:cs="Times New Roman"/>
          <w:sz w:val="24"/>
          <w:szCs w:val="24"/>
          <w:lang w:val="en-US"/>
        </w:rPr>
        <w:t xml:space="preserve">(including obesity) </w:t>
      </w:r>
      <w:r w:rsidR="00FD1142" w:rsidRPr="00FD64BE">
        <w:rPr>
          <w:rFonts w:ascii="Times New Roman" w:hAnsi="Times New Roman" w:cs="Times New Roman"/>
          <w:sz w:val="24"/>
          <w:szCs w:val="24"/>
          <w:lang w:val="en-US"/>
        </w:rPr>
        <w:t>and obesity</w:t>
      </w:r>
      <w:r w:rsidR="00A36003" w:rsidRPr="00FD64BE">
        <w:rPr>
          <w:rFonts w:ascii="Times New Roman" w:hAnsi="Times New Roman" w:cs="Times New Roman"/>
          <w:sz w:val="24"/>
          <w:szCs w:val="24"/>
          <w:lang w:val="en-US"/>
        </w:rPr>
        <w:t xml:space="preserve"> only</w:t>
      </w:r>
      <w:r w:rsidR="00F94C6B" w:rsidRPr="00FD64BE">
        <w:rPr>
          <w:rFonts w:ascii="Times New Roman" w:hAnsi="Times New Roman" w:cs="Times New Roman"/>
          <w:sz w:val="24"/>
          <w:szCs w:val="24"/>
          <w:lang w:val="en-US"/>
        </w:rPr>
        <w:t>. Associations were of slight</w:t>
      </w:r>
      <w:r w:rsidR="001E1D1A" w:rsidRPr="00FD64BE">
        <w:rPr>
          <w:rFonts w:ascii="Times New Roman" w:hAnsi="Times New Roman" w:cs="Times New Roman"/>
          <w:sz w:val="24"/>
          <w:szCs w:val="24"/>
          <w:lang w:val="en-US"/>
        </w:rPr>
        <w:t>ly</w:t>
      </w:r>
      <w:r w:rsidR="004F49C5" w:rsidRPr="00FD64BE">
        <w:rPr>
          <w:rFonts w:ascii="Times New Roman" w:hAnsi="Times New Roman" w:cs="Times New Roman"/>
          <w:sz w:val="24"/>
          <w:szCs w:val="24"/>
          <w:lang w:val="en-US"/>
        </w:rPr>
        <w:t xml:space="preserve"> smaller magnitude with a linear effect </w:t>
      </w:r>
      <w:r w:rsidR="00795C7F" w:rsidRPr="00FD64BE">
        <w:rPr>
          <w:rFonts w:ascii="Times New Roman" w:hAnsi="Times New Roman" w:cs="Times New Roman"/>
          <w:sz w:val="24"/>
          <w:szCs w:val="24"/>
          <w:lang w:val="en-US"/>
        </w:rPr>
        <w:t xml:space="preserve">up </w:t>
      </w:r>
      <w:r w:rsidR="004F49C5" w:rsidRPr="00FD64BE">
        <w:rPr>
          <w:rFonts w:ascii="Times New Roman" w:hAnsi="Times New Roman" w:cs="Times New Roman"/>
          <w:sz w:val="24"/>
          <w:szCs w:val="24"/>
          <w:lang w:val="en-US"/>
        </w:rPr>
        <w:t xml:space="preserve">to </w:t>
      </w:r>
      <w:r w:rsidR="00FB05A7" w:rsidRPr="00FD64BE">
        <w:rPr>
          <w:rFonts w:ascii="Times New Roman" w:hAnsi="Times New Roman" w:cs="Times New Roman"/>
          <w:sz w:val="24"/>
          <w:szCs w:val="24"/>
          <w:lang w:val="en-US"/>
        </w:rPr>
        <w:t>20 cigarettes per day</w:t>
      </w:r>
      <w:r w:rsidR="00AE1CE6" w:rsidRPr="00FD64BE">
        <w:rPr>
          <w:rFonts w:ascii="Times New Roman" w:hAnsi="Times New Roman" w:cs="Times New Roman"/>
          <w:sz w:val="24"/>
          <w:szCs w:val="24"/>
          <w:lang w:val="en-US"/>
        </w:rPr>
        <w:t>. However</w:t>
      </w:r>
      <w:r w:rsidR="00FD1142" w:rsidRPr="00FD64BE">
        <w:rPr>
          <w:rFonts w:ascii="Times New Roman" w:hAnsi="Times New Roman" w:cs="Times New Roman"/>
          <w:sz w:val="24"/>
          <w:szCs w:val="24"/>
          <w:lang w:val="en-US"/>
        </w:rPr>
        <w:t xml:space="preserve"> confidence limits</w:t>
      </w:r>
      <w:r w:rsidR="00AE1CE6" w:rsidRPr="00FD64BE">
        <w:rPr>
          <w:rFonts w:ascii="Times New Roman" w:hAnsi="Times New Roman" w:cs="Times New Roman"/>
          <w:sz w:val="24"/>
          <w:szCs w:val="24"/>
          <w:lang w:val="en-US"/>
        </w:rPr>
        <w:t xml:space="preserve"> were widely overlapping</w:t>
      </w:r>
      <w:r w:rsidR="00FB05A7" w:rsidRPr="00FD64BE">
        <w:rPr>
          <w:rFonts w:ascii="Times New Roman" w:hAnsi="Times New Roman" w:cs="Times New Roman"/>
          <w:sz w:val="24"/>
          <w:szCs w:val="24"/>
          <w:lang w:val="en-US"/>
        </w:rPr>
        <w:t xml:space="preserve"> (</w:t>
      </w:r>
      <w:r w:rsidR="00FF5177" w:rsidRPr="00FD64BE">
        <w:rPr>
          <w:rFonts w:ascii="Times New Roman" w:hAnsi="Times New Roman" w:cs="Times New Roman"/>
          <w:sz w:val="24"/>
          <w:szCs w:val="24"/>
          <w:lang w:val="en-US"/>
        </w:rPr>
        <w:t>Figure S</w:t>
      </w:r>
      <w:r w:rsidR="00E93008" w:rsidRPr="00FD64BE">
        <w:rPr>
          <w:rFonts w:ascii="Times New Roman" w:hAnsi="Times New Roman" w:cs="Times New Roman"/>
          <w:sz w:val="24"/>
          <w:szCs w:val="24"/>
          <w:lang w:val="en-US"/>
        </w:rPr>
        <w:t>7</w:t>
      </w:r>
      <w:r w:rsidR="00FB05A7" w:rsidRPr="00FD64BE">
        <w:rPr>
          <w:rFonts w:ascii="Times New Roman" w:hAnsi="Times New Roman" w:cs="Times New Roman"/>
          <w:sz w:val="24"/>
          <w:szCs w:val="24"/>
          <w:lang w:val="en-US"/>
        </w:rPr>
        <w:t>)</w:t>
      </w:r>
      <w:r w:rsidR="00A85020" w:rsidRPr="00FD64BE">
        <w:rPr>
          <w:rFonts w:ascii="Times New Roman" w:hAnsi="Times New Roman" w:cs="Times New Roman"/>
          <w:sz w:val="24"/>
          <w:szCs w:val="24"/>
          <w:lang w:val="en-US"/>
        </w:rPr>
        <w:t>. I</w:t>
      </w:r>
      <w:r w:rsidR="00FF33EF" w:rsidRPr="00FD64BE">
        <w:rPr>
          <w:rFonts w:ascii="Times New Roman" w:hAnsi="Times New Roman" w:cs="Times New Roman"/>
          <w:sz w:val="24"/>
          <w:szCs w:val="24"/>
          <w:lang w:val="en-US"/>
        </w:rPr>
        <w:t>ncluding only completely assessed data without imputation (for the interval censured</w:t>
      </w:r>
      <w:r w:rsidR="00102F83" w:rsidRPr="00FD64BE">
        <w:rPr>
          <w:rFonts w:ascii="Times New Roman" w:hAnsi="Times New Roman" w:cs="Times New Roman"/>
          <w:sz w:val="24"/>
          <w:szCs w:val="24"/>
          <w:lang w:val="en-US"/>
        </w:rPr>
        <w:t>,</w:t>
      </w:r>
      <w:r w:rsidR="00FF33EF" w:rsidRPr="00FD64BE">
        <w:rPr>
          <w:rFonts w:ascii="Times New Roman" w:hAnsi="Times New Roman" w:cs="Times New Roman"/>
          <w:sz w:val="24"/>
          <w:szCs w:val="24"/>
          <w:lang w:val="en-US"/>
        </w:rPr>
        <w:t xml:space="preserve"> </w:t>
      </w:r>
      <w:r w:rsidR="00FD1142" w:rsidRPr="00FD64BE">
        <w:rPr>
          <w:rFonts w:ascii="Times New Roman" w:hAnsi="Times New Roman" w:cs="Times New Roman"/>
          <w:sz w:val="24"/>
          <w:szCs w:val="24"/>
          <w:lang w:val="en-US"/>
        </w:rPr>
        <w:t xml:space="preserve">maternal </w:t>
      </w:r>
      <w:r w:rsidR="00FF33EF" w:rsidRPr="00FD64BE">
        <w:rPr>
          <w:rFonts w:ascii="Times New Roman" w:hAnsi="Times New Roman" w:cs="Times New Roman"/>
          <w:sz w:val="24"/>
          <w:szCs w:val="24"/>
          <w:lang w:val="en-US"/>
        </w:rPr>
        <w:t>smoke dose</w:t>
      </w:r>
      <w:r w:rsidR="00102F83" w:rsidRPr="00FD64BE">
        <w:rPr>
          <w:rFonts w:ascii="Times New Roman" w:hAnsi="Times New Roman" w:cs="Times New Roman"/>
          <w:sz w:val="24"/>
          <w:szCs w:val="24"/>
          <w:lang w:val="en-US"/>
        </w:rPr>
        <w:t xml:space="preserve"> exposures,</w:t>
      </w:r>
      <w:r w:rsidR="00FF33EF" w:rsidRPr="00FD64BE">
        <w:rPr>
          <w:rFonts w:ascii="Times New Roman" w:hAnsi="Times New Roman" w:cs="Times New Roman"/>
          <w:sz w:val="24"/>
          <w:szCs w:val="24"/>
          <w:lang w:val="en-US"/>
        </w:rPr>
        <w:t xml:space="preserve"> or missing values for confounder variables) </w:t>
      </w:r>
      <w:r w:rsidR="00AE1CE6" w:rsidRPr="00FD64BE">
        <w:rPr>
          <w:rFonts w:ascii="Times New Roman" w:hAnsi="Times New Roman" w:cs="Times New Roman"/>
          <w:sz w:val="24"/>
          <w:szCs w:val="24"/>
          <w:lang w:val="en-US"/>
        </w:rPr>
        <w:t xml:space="preserve">showed </w:t>
      </w:r>
      <w:r w:rsidR="00FD1142" w:rsidRPr="00FD64BE">
        <w:rPr>
          <w:rFonts w:ascii="Times New Roman" w:hAnsi="Times New Roman" w:cs="Times New Roman"/>
          <w:sz w:val="24"/>
          <w:szCs w:val="24"/>
          <w:lang w:val="en-US"/>
        </w:rPr>
        <w:t xml:space="preserve">very </w:t>
      </w:r>
      <w:r w:rsidR="00364E8E" w:rsidRPr="00FD64BE">
        <w:rPr>
          <w:rFonts w:ascii="Times New Roman" w:hAnsi="Times New Roman" w:cs="Times New Roman"/>
          <w:sz w:val="24"/>
          <w:szCs w:val="24"/>
          <w:lang w:val="en-US"/>
        </w:rPr>
        <w:t>similar dose-</w:t>
      </w:r>
      <w:r w:rsidR="006A6713" w:rsidRPr="00FD64BE">
        <w:rPr>
          <w:rFonts w:ascii="Times New Roman" w:hAnsi="Times New Roman" w:cs="Times New Roman"/>
          <w:sz w:val="24"/>
          <w:szCs w:val="24"/>
          <w:lang w:val="en-US"/>
        </w:rPr>
        <w:t>response</w:t>
      </w:r>
      <w:r w:rsidR="00364E8E" w:rsidRPr="00FD64BE">
        <w:rPr>
          <w:rFonts w:ascii="Times New Roman" w:hAnsi="Times New Roman" w:cs="Times New Roman"/>
          <w:sz w:val="24"/>
          <w:szCs w:val="24"/>
          <w:lang w:val="en-US"/>
        </w:rPr>
        <w:t xml:space="preserve"> </w:t>
      </w:r>
      <w:r w:rsidR="00FD1142" w:rsidRPr="00FD64BE">
        <w:rPr>
          <w:rFonts w:ascii="Times New Roman" w:hAnsi="Times New Roman" w:cs="Times New Roman"/>
          <w:sz w:val="24"/>
          <w:szCs w:val="24"/>
          <w:lang w:val="en-US"/>
        </w:rPr>
        <w:t xml:space="preserve">effects </w:t>
      </w:r>
      <w:r w:rsidR="00364E8E" w:rsidRPr="00FD64BE">
        <w:rPr>
          <w:rFonts w:ascii="Times New Roman" w:hAnsi="Times New Roman" w:cs="Times New Roman"/>
          <w:sz w:val="24"/>
          <w:szCs w:val="24"/>
          <w:lang w:val="en-US"/>
        </w:rPr>
        <w:t xml:space="preserve">for </w:t>
      </w:r>
      <w:r w:rsidR="00D361D9" w:rsidRPr="00FD64BE">
        <w:rPr>
          <w:rFonts w:ascii="Times New Roman" w:hAnsi="Times New Roman" w:cs="Times New Roman"/>
          <w:sz w:val="24"/>
          <w:szCs w:val="24"/>
          <w:lang w:val="en-US"/>
        </w:rPr>
        <w:t xml:space="preserve">both </w:t>
      </w:r>
      <w:r w:rsidR="00364E8E" w:rsidRPr="00FD64BE">
        <w:rPr>
          <w:rFonts w:ascii="Times New Roman" w:hAnsi="Times New Roman" w:cs="Times New Roman"/>
          <w:sz w:val="24"/>
          <w:szCs w:val="24"/>
          <w:lang w:val="en-US"/>
        </w:rPr>
        <w:t xml:space="preserve">overweight </w:t>
      </w:r>
      <w:r w:rsidR="00A36003" w:rsidRPr="00FD64BE">
        <w:rPr>
          <w:rFonts w:ascii="Times New Roman" w:hAnsi="Times New Roman" w:cs="Times New Roman"/>
          <w:sz w:val="24"/>
          <w:szCs w:val="24"/>
          <w:lang w:val="en-US"/>
        </w:rPr>
        <w:t>(including obesity) and</w:t>
      </w:r>
      <w:r w:rsidR="00364E8E" w:rsidRPr="00FD64BE">
        <w:rPr>
          <w:rFonts w:ascii="Times New Roman" w:hAnsi="Times New Roman" w:cs="Times New Roman"/>
          <w:sz w:val="24"/>
          <w:szCs w:val="24"/>
          <w:lang w:val="en-US"/>
        </w:rPr>
        <w:t xml:space="preserve"> obesity</w:t>
      </w:r>
      <w:r w:rsidR="00A36003" w:rsidRPr="00FD64BE">
        <w:rPr>
          <w:rFonts w:ascii="Times New Roman" w:hAnsi="Times New Roman" w:cs="Times New Roman"/>
          <w:sz w:val="24"/>
          <w:szCs w:val="24"/>
          <w:lang w:val="en-US"/>
        </w:rPr>
        <w:t xml:space="preserve"> only</w:t>
      </w:r>
      <w:r w:rsidR="00FD1142" w:rsidRPr="00FD64BE">
        <w:rPr>
          <w:rFonts w:ascii="Times New Roman" w:hAnsi="Times New Roman" w:cs="Times New Roman"/>
          <w:sz w:val="24"/>
          <w:szCs w:val="24"/>
          <w:lang w:val="en-US"/>
        </w:rPr>
        <w:t xml:space="preserve"> compared</w:t>
      </w:r>
      <w:r w:rsidR="00D361D9" w:rsidRPr="00FD64BE">
        <w:rPr>
          <w:rFonts w:ascii="Times New Roman" w:hAnsi="Times New Roman" w:cs="Times New Roman"/>
          <w:sz w:val="24"/>
          <w:szCs w:val="24"/>
          <w:lang w:val="en-US"/>
        </w:rPr>
        <w:t xml:space="preserve"> with</w:t>
      </w:r>
      <w:r w:rsidR="00FD1142" w:rsidRPr="00FD64BE">
        <w:rPr>
          <w:rFonts w:ascii="Times New Roman" w:hAnsi="Times New Roman" w:cs="Times New Roman"/>
          <w:sz w:val="24"/>
          <w:szCs w:val="24"/>
          <w:lang w:val="en-US"/>
        </w:rPr>
        <w:t xml:space="preserve"> the main analysis</w:t>
      </w:r>
      <w:r w:rsidR="00364E8E" w:rsidRPr="00FD64BE">
        <w:rPr>
          <w:rFonts w:ascii="Times New Roman" w:hAnsi="Times New Roman" w:cs="Times New Roman"/>
          <w:sz w:val="24"/>
          <w:szCs w:val="24"/>
          <w:lang w:val="en-US"/>
        </w:rPr>
        <w:t xml:space="preserve"> </w:t>
      </w:r>
      <w:r w:rsidR="00FF33EF" w:rsidRPr="00FD64BE">
        <w:rPr>
          <w:rFonts w:ascii="Times New Roman" w:hAnsi="Times New Roman" w:cs="Times New Roman"/>
          <w:sz w:val="24"/>
          <w:szCs w:val="24"/>
          <w:lang w:val="en-US"/>
        </w:rPr>
        <w:t>(Figure S</w:t>
      </w:r>
      <w:r w:rsidR="00E93008" w:rsidRPr="00FD64BE">
        <w:rPr>
          <w:rFonts w:ascii="Times New Roman" w:hAnsi="Times New Roman" w:cs="Times New Roman"/>
          <w:sz w:val="24"/>
          <w:szCs w:val="24"/>
          <w:lang w:val="en-US"/>
        </w:rPr>
        <w:t>8</w:t>
      </w:r>
      <w:r w:rsidR="00FF33EF" w:rsidRPr="00FD64BE">
        <w:rPr>
          <w:rFonts w:ascii="Times New Roman" w:hAnsi="Times New Roman" w:cs="Times New Roman"/>
          <w:sz w:val="24"/>
          <w:szCs w:val="24"/>
          <w:lang w:val="en-US"/>
        </w:rPr>
        <w:t>)</w:t>
      </w:r>
      <w:r w:rsidR="00364E8E" w:rsidRPr="00FD64BE">
        <w:rPr>
          <w:rFonts w:ascii="Times New Roman" w:hAnsi="Times New Roman" w:cs="Times New Roman"/>
          <w:sz w:val="24"/>
          <w:szCs w:val="24"/>
          <w:lang w:val="en-US"/>
        </w:rPr>
        <w:t>.</w:t>
      </w:r>
    </w:p>
    <w:p w14:paraId="5BC9BE0F" w14:textId="77777777" w:rsidR="009E00CD" w:rsidRPr="00FD64BE" w:rsidRDefault="009E00CD" w:rsidP="004543C8">
      <w:pPr>
        <w:spacing w:line="480" w:lineRule="auto"/>
        <w:rPr>
          <w:rFonts w:ascii="Times New Roman" w:hAnsi="Times New Roman" w:cs="Times New Roman"/>
          <w:b/>
          <w:sz w:val="24"/>
          <w:szCs w:val="24"/>
          <w:lang w:val="en-US"/>
        </w:rPr>
      </w:pPr>
    </w:p>
    <w:p w14:paraId="392FAAD9" w14:textId="77777777" w:rsidR="00BE5A26" w:rsidRPr="00FD64BE" w:rsidRDefault="00BE5A26" w:rsidP="004543C8">
      <w:pPr>
        <w:spacing w:line="480" w:lineRule="auto"/>
        <w:rPr>
          <w:rFonts w:ascii="Times New Roman" w:hAnsi="Times New Roman" w:cs="Times New Roman"/>
          <w:b/>
          <w:sz w:val="24"/>
          <w:szCs w:val="24"/>
          <w:lang w:val="en-US"/>
        </w:rPr>
      </w:pPr>
    </w:p>
    <w:p w14:paraId="658D2162" w14:textId="30B76DCD" w:rsidR="009E00CD" w:rsidRPr="00FD64BE" w:rsidRDefault="009E00CD" w:rsidP="00E52E5B">
      <w:pPr>
        <w:spacing w:line="480" w:lineRule="auto"/>
        <w:rPr>
          <w:rFonts w:ascii="Times New Roman" w:hAnsi="Times New Roman" w:cs="Times New Roman"/>
          <w:b/>
          <w:sz w:val="24"/>
          <w:szCs w:val="24"/>
          <w:lang w:val="en-US"/>
        </w:rPr>
      </w:pPr>
      <w:r w:rsidRPr="00FD64BE">
        <w:rPr>
          <w:rFonts w:ascii="Times New Roman" w:hAnsi="Times New Roman" w:cs="Times New Roman"/>
          <w:b/>
          <w:sz w:val="24"/>
          <w:szCs w:val="24"/>
          <w:lang w:val="en-US"/>
        </w:rPr>
        <w:t>DISCUSSION</w:t>
      </w:r>
    </w:p>
    <w:p w14:paraId="0427F61B" w14:textId="0DCB94DF" w:rsidR="003B7FD9" w:rsidRPr="00FD64BE" w:rsidRDefault="002766A3" w:rsidP="00E52E5B">
      <w:pPr>
        <w:spacing w:line="480" w:lineRule="auto"/>
        <w:rPr>
          <w:rFonts w:ascii="Times New Roman" w:hAnsi="Times New Roman" w:cs="Times New Roman"/>
          <w:sz w:val="24"/>
          <w:szCs w:val="24"/>
          <w:lang w:val="en-US"/>
        </w:rPr>
      </w:pPr>
      <w:r w:rsidRPr="00FD64BE">
        <w:rPr>
          <w:rFonts w:ascii="Times New Roman" w:hAnsi="Times New Roman" w:cs="Times New Roman"/>
          <w:sz w:val="24"/>
          <w:szCs w:val="24"/>
          <w:lang w:val="en-US"/>
        </w:rPr>
        <w:t>Our data show</w:t>
      </w:r>
      <w:r w:rsidR="003B7FD9" w:rsidRPr="00FD64BE">
        <w:rPr>
          <w:rFonts w:ascii="Times New Roman" w:hAnsi="Times New Roman" w:cs="Times New Roman"/>
          <w:sz w:val="24"/>
          <w:szCs w:val="24"/>
          <w:lang w:val="en-US"/>
        </w:rPr>
        <w:t xml:space="preserve"> a linear increase </w:t>
      </w:r>
      <w:r w:rsidR="00BC56D8" w:rsidRPr="00FD64BE">
        <w:rPr>
          <w:rFonts w:ascii="Times New Roman" w:hAnsi="Times New Roman" w:cs="Times New Roman"/>
          <w:sz w:val="24"/>
          <w:szCs w:val="24"/>
          <w:lang w:val="en-US"/>
        </w:rPr>
        <w:t>in offspring</w:t>
      </w:r>
      <w:r w:rsidR="003B7FD9" w:rsidRPr="00FD64BE">
        <w:rPr>
          <w:rFonts w:ascii="Times New Roman" w:hAnsi="Times New Roman" w:cs="Times New Roman"/>
          <w:sz w:val="24"/>
          <w:szCs w:val="24"/>
          <w:lang w:val="en-US"/>
        </w:rPr>
        <w:t xml:space="preserve"> risk for becoming overweight</w:t>
      </w:r>
      <w:r w:rsidR="00A36003" w:rsidRPr="00FD64BE">
        <w:rPr>
          <w:rFonts w:ascii="Times New Roman" w:hAnsi="Times New Roman" w:cs="Times New Roman"/>
          <w:sz w:val="24"/>
          <w:szCs w:val="24"/>
          <w:lang w:val="en-US"/>
        </w:rPr>
        <w:t xml:space="preserve"> </w:t>
      </w:r>
      <w:r w:rsidR="00A00063" w:rsidRPr="00FD64BE">
        <w:rPr>
          <w:rFonts w:ascii="Times New Roman" w:hAnsi="Times New Roman" w:cs="Times New Roman"/>
          <w:sz w:val="24"/>
          <w:szCs w:val="24"/>
          <w:lang w:val="en-US"/>
        </w:rPr>
        <w:t xml:space="preserve">and </w:t>
      </w:r>
      <w:r w:rsidR="003B7FD9" w:rsidRPr="00FD64BE">
        <w:rPr>
          <w:rFonts w:ascii="Times New Roman" w:hAnsi="Times New Roman" w:cs="Times New Roman"/>
          <w:sz w:val="24"/>
          <w:szCs w:val="24"/>
          <w:lang w:val="en-US"/>
        </w:rPr>
        <w:t>obese by number of cigarettes</w:t>
      </w:r>
      <w:r w:rsidR="00BC56D8" w:rsidRPr="00FD64BE">
        <w:rPr>
          <w:rFonts w:ascii="Times New Roman" w:hAnsi="Times New Roman" w:cs="Times New Roman"/>
          <w:sz w:val="24"/>
          <w:szCs w:val="24"/>
          <w:lang w:val="en-US"/>
        </w:rPr>
        <w:t xml:space="preserve"> </w:t>
      </w:r>
      <w:r w:rsidR="003B7FD9" w:rsidRPr="00FD64BE">
        <w:rPr>
          <w:rFonts w:ascii="Times New Roman" w:hAnsi="Times New Roman" w:cs="Times New Roman"/>
          <w:sz w:val="24"/>
          <w:szCs w:val="24"/>
          <w:lang w:val="en-US"/>
        </w:rPr>
        <w:t>smoked during pregnancy for up to</w:t>
      </w:r>
      <w:r w:rsidR="00D94970" w:rsidRPr="00FD64BE">
        <w:rPr>
          <w:rFonts w:ascii="Times New Roman" w:hAnsi="Times New Roman" w:cs="Times New Roman"/>
          <w:sz w:val="24"/>
          <w:szCs w:val="24"/>
          <w:lang w:val="en-US"/>
        </w:rPr>
        <w:t xml:space="preserve"> </w:t>
      </w:r>
      <w:r w:rsidR="000F7178" w:rsidRPr="00FD64BE">
        <w:rPr>
          <w:rFonts w:ascii="Times New Roman" w:hAnsi="Times New Roman" w:cs="Times New Roman"/>
          <w:sz w:val="24"/>
          <w:szCs w:val="24"/>
          <w:lang w:val="en-US"/>
        </w:rPr>
        <w:t>10-</w:t>
      </w:r>
      <w:r w:rsidR="003B7FD9" w:rsidRPr="00FD64BE">
        <w:rPr>
          <w:rFonts w:ascii="Times New Roman" w:hAnsi="Times New Roman" w:cs="Times New Roman"/>
          <w:sz w:val="24"/>
          <w:szCs w:val="24"/>
          <w:lang w:val="en-US"/>
        </w:rPr>
        <w:t>15 cigarettes per day</w:t>
      </w:r>
      <w:r w:rsidR="00BC56D8" w:rsidRPr="00FD64BE">
        <w:rPr>
          <w:rFonts w:ascii="Times New Roman" w:hAnsi="Times New Roman" w:cs="Times New Roman"/>
          <w:sz w:val="24"/>
          <w:szCs w:val="24"/>
          <w:lang w:val="en-US"/>
        </w:rPr>
        <w:t xml:space="preserve">. This </w:t>
      </w:r>
      <w:r w:rsidR="008A065F" w:rsidRPr="00FD64BE">
        <w:rPr>
          <w:rFonts w:ascii="Times New Roman" w:hAnsi="Times New Roman" w:cs="Times New Roman"/>
          <w:sz w:val="24"/>
          <w:szCs w:val="24"/>
          <w:lang w:val="en-US"/>
        </w:rPr>
        <w:t xml:space="preserve">relationship </w:t>
      </w:r>
      <w:r w:rsidR="00924C8E" w:rsidRPr="00FD64BE">
        <w:rPr>
          <w:rFonts w:ascii="Times New Roman" w:hAnsi="Times New Roman" w:cs="Times New Roman"/>
          <w:sz w:val="24"/>
          <w:szCs w:val="24"/>
          <w:lang w:val="en-US"/>
        </w:rPr>
        <w:t>was most pronounced in children aged 5-8 years</w:t>
      </w:r>
      <w:r w:rsidR="00A00063" w:rsidRPr="00FD64BE">
        <w:rPr>
          <w:rFonts w:ascii="Times New Roman" w:hAnsi="Times New Roman" w:cs="Times New Roman"/>
          <w:sz w:val="24"/>
          <w:szCs w:val="24"/>
          <w:lang w:val="en-US"/>
        </w:rPr>
        <w:t>,</w:t>
      </w:r>
      <w:r w:rsidR="00924C8E" w:rsidRPr="00FD64BE">
        <w:rPr>
          <w:rFonts w:ascii="Times New Roman" w:hAnsi="Times New Roman" w:cs="Times New Roman"/>
          <w:sz w:val="24"/>
          <w:szCs w:val="24"/>
          <w:lang w:val="en-US"/>
        </w:rPr>
        <w:t xml:space="preserve"> which accord</w:t>
      </w:r>
      <w:r w:rsidR="00BC56D8" w:rsidRPr="00FD64BE">
        <w:rPr>
          <w:rFonts w:ascii="Times New Roman" w:hAnsi="Times New Roman" w:cs="Times New Roman"/>
          <w:sz w:val="24"/>
          <w:szCs w:val="24"/>
          <w:lang w:val="en-US"/>
        </w:rPr>
        <w:t>s</w:t>
      </w:r>
      <w:r w:rsidR="00924C8E" w:rsidRPr="00FD64BE">
        <w:rPr>
          <w:rFonts w:ascii="Times New Roman" w:hAnsi="Times New Roman" w:cs="Times New Roman"/>
          <w:sz w:val="24"/>
          <w:szCs w:val="24"/>
          <w:lang w:val="en-US"/>
        </w:rPr>
        <w:t xml:space="preserve"> with previous </w:t>
      </w:r>
      <w:r w:rsidR="00BC56D8" w:rsidRPr="00FD64BE">
        <w:rPr>
          <w:rFonts w:ascii="Times New Roman" w:hAnsi="Times New Roman" w:cs="Times New Roman"/>
          <w:sz w:val="24"/>
          <w:szCs w:val="24"/>
          <w:lang w:val="en-US"/>
        </w:rPr>
        <w:t>evidence</w:t>
      </w:r>
      <w:r w:rsidR="00924C8E" w:rsidRPr="00FD64BE">
        <w:rPr>
          <w:rFonts w:ascii="Times New Roman" w:hAnsi="Times New Roman" w:cs="Times New Roman"/>
          <w:sz w:val="24"/>
          <w:szCs w:val="24"/>
          <w:lang w:val="en-US"/>
        </w:rPr>
        <w:t xml:space="preserve"> that the effect emerges in </w:t>
      </w:r>
      <w:r w:rsidR="00A83C07" w:rsidRPr="00FD64BE">
        <w:rPr>
          <w:rFonts w:ascii="Times New Roman" w:hAnsi="Times New Roman" w:cs="Times New Roman"/>
          <w:sz w:val="24"/>
          <w:szCs w:val="24"/>
          <w:lang w:val="en-US"/>
        </w:rPr>
        <w:t xml:space="preserve">the </w:t>
      </w:r>
      <w:r w:rsidR="00924C8E" w:rsidRPr="00FD64BE">
        <w:rPr>
          <w:rFonts w:ascii="Times New Roman" w:hAnsi="Times New Roman" w:cs="Times New Roman"/>
          <w:sz w:val="24"/>
          <w:szCs w:val="24"/>
          <w:lang w:val="en-US"/>
        </w:rPr>
        <w:t xml:space="preserve">preschool </w:t>
      </w:r>
      <w:r w:rsidR="00A83C07" w:rsidRPr="00FD64BE">
        <w:rPr>
          <w:rFonts w:ascii="Times New Roman" w:hAnsi="Times New Roman" w:cs="Times New Roman"/>
          <w:sz w:val="24"/>
          <w:szCs w:val="24"/>
          <w:lang w:val="en-US"/>
        </w:rPr>
        <w:t>years</w:t>
      </w:r>
      <w:r w:rsidR="00943CBF" w:rsidRPr="00FD64BE">
        <w:rPr>
          <w:rFonts w:ascii="Times New Roman" w:hAnsi="Times New Roman" w:cs="Times New Roman"/>
          <w:sz w:val="24"/>
          <w:szCs w:val="24"/>
          <w:lang w:val="en-US"/>
        </w:rPr>
        <w:t xml:space="preserve"> </w:t>
      </w:r>
      <w:r w:rsidR="00371C7C" w:rsidRPr="00FD64BE">
        <w:rPr>
          <w:rFonts w:ascii="Times New Roman" w:hAnsi="Times New Roman" w:cs="Times New Roman"/>
          <w:sz w:val="24"/>
          <w:szCs w:val="24"/>
          <w:lang w:val="en-US"/>
        </w:rPr>
        <w:fldChar w:fldCharType="begin"/>
      </w:r>
      <w:r w:rsidR="008F3237" w:rsidRPr="00FD64BE">
        <w:rPr>
          <w:rFonts w:ascii="Times New Roman" w:hAnsi="Times New Roman" w:cs="Times New Roman"/>
          <w:sz w:val="24"/>
          <w:szCs w:val="24"/>
          <w:lang w:val="en-US"/>
        </w:rPr>
        <w:instrText xml:space="preserve"> ADDIN ZOTERO_ITEM CSL_CITATION {"citationID":"JUK6xT6K","properties":{"formattedCitation":"{\\rtf \\super 49\\nosupersub{}}","plainCitation":"49"},"citationItems":[{"id":1023,"uris":["http://zotero.org/users/1092812/items/IS86ZBJ6"],"uri":["http://zotero.org/users/1092812/items/IS86ZBJ6"],"itemData":{"id":1023,"type":"article-journal","title":"Differences in BMI z-Scores between Offspring of Smoking and Nonsmoking Mothers: A Longitudinal Study of German Children from Birth through 14 Years of Age","container-title":"Environ Health Perspect","page":"761-7","volume":"122","issue":"7","archive_location":"24695368","abstract":"Background: Children of mothers who smoked during pregnancy have a lower birth weight but have a higher chance to become overweight during childhood.Objectives: We followed children longitudinally to assess the age when higher body mass index (BMI) z-scores became evident in the children of mothers who smoked during pregnancy, and to evaluate the trajectory of changes until adolescence.Methods: We pooled data from two German cohort studies that included repeated anthropometric measurements until 14 years of age and information on smoking during pregnancy and other risk factors for overweight. We used longitudinal quantile regression to estimate age- and sex-specific associations between maternal smoking and the 10th, 25th, 50th, 75th, and 90th quantiles of the BMI z-score distribution in study participants from birth through 14 years of age, adjusted for potential confounders. We used additive mixed models to estimate associations with mean BMI z-scores.Results: Mean and median (50th quantile) BMI z-scores at birth were smaller in the children of mothers who smoked during pregnancy compared with children of nonsmoking mothers, but BMI z-scores were significantly associated with maternal smoking beginning at the age of 4-5 years, and differences increased over time. For example, the difference in the median BMI z-score between the daughters of smokers versus nonsmokers was 0.12 (95% CI: 0.01, 0.21) at 5 years, and 0.30 (95% CI: 0.08, 0.39) at 14 years of age. For lower BMI z-score quantiles, the association with smoking was more pronounced in girls, whereas in boys the association was more pronounced for higher BMI z-score quantiles.Conclusions: A clear difference in BMI z-score (mean and median) between children of smoking and nonsmoking mothers emerged at 4-5 years of age. The shape and size of age-specific effect estimates for maternal smoking during pregnancy varied by age and sex across the BMI z-score distribution.Citation: Riedel C, Fenske N, Muller MJ, Plachta-Danielzik S, Keil T, Grabenhenrich L, von Kries R. 2014. Differences in BMI z-scores between offspring of smoking and nonsmoking mothers: a longitudinal study of German children from birth through 14 years of age. Environ Health Perspect 122:761-767; http://dx.doi.org/10.1289/ehp.1307139.","DOI":"10.1289/ehp.1307139","ISSN":"1552-9924 (Electronic) 0091-6765 (Linking)","shortTitle":"Differences in BMI z-Scores between Offspring of Smoking and Nonsmoking Mothers: A Longitudinal Study of German Children from Birth through 14 Years of Age","journalAbbreviation":"Environmental health perspectives","author":[{"family":"Riedel","given":"C."},{"family":"Fenske","given":"N."},{"family":"Muller","given":"M. J."},{"family":"Plachta-Danielzik","given":"S."},{"family":"Keil","given":"T."},{"family":"Grabenhenrich","given":"L."},{"family":"Kries","given":"R.","non-dropping-particle":"von"}],"issued":{"date-parts":[["2014",7]]}}}],"schema":"https://github.com/citation-style-language/schema/raw/master/csl-citation.json"} </w:instrText>
      </w:r>
      <w:r w:rsidR="00371C7C" w:rsidRPr="00FD64BE">
        <w:rPr>
          <w:rFonts w:ascii="Times New Roman" w:hAnsi="Times New Roman" w:cs="Times New Roman"/>
          <w:sz w:val="24"/>
          <w:szCs w:val="24"/>
          <w:lang w:val="en-US"/>
        </w:rPr>
        <w:fldChar w:fldCharType="separate"/>
      </w:r>
      <w:r w:rsidR="008F3237" w:rsidRPr="00FD64BE">
        <w:rPr>
          <w:rFonts w:ascii="Times New Roman" w:hAnsi="Times New Roman" w:cs="Times New Roman"/>
          <w:sz w:val="24"/>
          <w:szCs w:val="24"/>
          <w:vertAlign w:val="superscript"/>
          <w:lang w:val="en-US"/>
        </w:rPr>
        <w:t>49</w:t>
      </w:r>
      <w:r w:rsidR="00371C7C" w:rsidRPr="00FD64BE">
        <w:rPr>
          <w:rFonts w:ascii="Times New Roman" w:hAnsi="Times New Roman" w:cs="Times New Roman"/>
          <w:sz w:val="24"/>
          <w:szCs w:val="24"/>
          <w:lang w:val="en-US"/>
        </w:rPr>
        <w:fldChar w:fldCharType="end"/>
      </w:r>
      <w:r w:rsidR="00943CBF" w:rsidRPr="00FD64BE">
        <w:rPr>
          <w:rFonts w:ascii="Times New Roman" w:hAnsi="Times New Roman" w:cs="Times New Roman"/>
          <w:sz w:val="24"/>
          <w:szCs w:val="24"/>
          <w:lang w:val="en-US"/>
        </w:rPr>
        <w:t>.</w:t>
      </w:r>
      <w:r w:rsidR="00924C8E" w:rsidRPr="00FD64BE">
        <w:rPr>
          <w:rFonts w:ascii="Times New Roman" w:hAnsi="Times New Roman" w:cs="Times New Roman"/>
          <w:sz w:val="24"/>
          <w:szCs w:val="24"/>
          <w:lang w:val="en-US"/>
        </w:rPr>
        <w:t xml:space="preserve"> </w:t>
      </w:r>
      <w:r w:rsidR="00963263" w:rsidRPr="00FD64BE">
        <w:rPr>
          <w:rFonts w:ascii="Times New Roman" w:hAnsi="Times New Roman" w:cs="Times New Roman"/>
          <w:sz w:val="24"/>
          <w:szCs w:val="24"/>
          <w:lang w:val="en-US"/>
        </w:rPr>
        <w:t xml:space="preserve">Thus, even few maternal cigarettes smoked </w:t>
      </w:r>
      <w:r w:rsidR="00C219C9" w:rsidRPr="00FD64BE">
        <w:rPr>
          <w:rFonts w:ascii="Times New Roman" w:hAnsi="Times New Roman" w:cs="Times New Roman"/>
          <w:sz w:val="24"/>
          <w:szCs w:val="24"/>
          <w:lang w:val="en-US"/>
        </w:rPr>
        <w:t xml:space="preserve">per day </w:t>
      </w:r>
      <w:r w:rsidR="00963263" w:rsidRPr="00FD64BE">
        <w:rPr>
          <w:rFonts w:ascii="Times New Roman" w:hAnsi="Times New Roman" w:cs="Times New Roman"/>
          <w:sz w:val="24"/>
          <w:szCs w:val="24"/>
          <w:lang w:val="en-US"/>
        </w:rPr>
        <w:t xml:space="preserve">may confer risk for subsequent offspring overweight and obesity. </w:t>
      </w:r>
      <w:r w:rsidR="00924C8E" w:rsidRPr="00FD64BE">
        <w:rPr>
          <w:rFonts w:ascii="Times New Roman" w:hAnsi="Times New Roman" w:cs="Times New Roman"/>
          <w:sz w:val="24"/>
          <w:szCs w:val="24"/>
          <w:lang w:val="en-US"/>
        </w:rPr>
        <w:t>With further increments in smoking</w:t>
      </w:r>
      <w:r w:rsidR="00BC56D8" w:rsidRPr="00FD64BE">
        <w:rPr>
          <w:rFonts w:ascii="Times New Roman" w:hAnsi="Times New Roman" w:cs="Times New Roman"/>
          <w:sz w:val="24"/>
          <w:szCs w:val="24"/>
          <w:lang w:val="en-US"/>
        </w:rPr>
        <w:t xml:space="preserve"> frequency</w:t>
      </w:r>
      <w:r w:rsidR="00863741" w:rsidRPr="00FD64BE">
        <w:rPr>
          <w:rFonts w:ascii="Times New Roman" w:hAnsi="Times New Roman" w:cs="Times New Roman"/>
          <w:sz w:val="24"/>
          <w:szCs w:val="24"/>
          <w:lang w:val="en-US"/>
        </w:rPr>
        <w:t xml:space="preserve"> beyond 15 cigarettes per day</w:t>
      </w:r>
      <w:r w:rsidR="00924C8E" w:rsidRPr="00FD64BE">
        <w:rPr>
          <w:rFonts w:ascii="Times New Roman" w:hAnsi="Times New Roman" w:cs="Times New Roman"/>
          <w:sz w:val="24"/>
          <w:szCs w:val="24"/>
          <w:lang w:val="en-US"/>
        </w:rPr>
        <w:t xml:space="preserve">, there was no </w:t>
      </w:r>
      <w:r w:rsidR="0048204A" w:rsidRPr="00FD64BE">
        <w:rPr>
          <w:rFonts w:ascii="Times New Roman" w:hAnsi="Times New Roman" w:cs="Times New Roman"/>
          <w:sz w:val="24"/>
          <w:szCs w:val="24"/>
          <w:lang w:val="en-US"/>
        </w:rPr>
        <w:t>apparent</w:t>
      </w:r>
      <w:r w:rsidR="00924C8E" w:rsidRPr="00FD64BE">
        <w:rPr>
          <w:rFonts w:ascii="Times New Roman" w:hAnsi="Times New Roman" w:cs="Times New Roman"/>
          <w:sz w:val="24"/>
          <w:szCs w:val="24"/>
          <w:lang w:val="en-US"/>
        </w:rPr>
        <w:t xml:space="preserve"> increase</w:t>
      </w:r>
      <w:r w:rsidR="00BC56D8" w:rsidRPr="00FD64BE">
        <w:rPr>
          <w:rFonts w:ascii="Times New Roman" w:hAnsi="Times New Roman" w:cs="Times New Roman"/>
          <w:sz w:val="24"/>
          <w:szCs w:val="24"/>
          <w:lang w:val="en-US"/>
        </w:rPr>
        <w:t>d additional</w:t>
      </w:r>
      <w:r w:rsidR="00963263" w:rsidRPr="00FD64BE">
        <w:rPr>
          <w:rFonts w:ascii="Times New Roman" w:hAnsi="Times New Roman" w:cs="Times New Roman"/>
          <w:sz w:val="24"/>
          <w:szCs w:val="24"/>
          <w:lang w:val="en-US"/>
        </w:rPr>
        <w:t xml:space="preserve"> risk</w:t>
      </w:r>
      <w:r w:rsidR="00DB2259" w:rsidRPr="00FD64BE">
        <w:rPr>
          <w:rFonts w:ascii="Times New Roman" w:hAnsi="Times New Roman" w:cs="Times New Roman"/>
          <w:sz w:val="24"/>
          <w:szCs w:val="24"/>
          <w:lang w:val="en-US"/>
        </w:rPr>
        <w:t xml:space="preserve">. </w:t>
      </w:r>
      <w:r w:rsidR="00963263" w:rsidRPr="00FD64BE">
        <w:rPr>
          <w:rFonts w:ascii="Times New Roman" w:hAnsi="Times New Roman" w:cs="Times New Roman"/>
          <w:sz w:val="24"/>
          <w:szCs w:val="24"/>
          <w:lang w:val="en-US"/>
        </w:rPr>
        <w:t xml:space="preserve"> </w:t>
      </w:r>
    </w:p>
    <w:p w14:paraId="2CA63FB5" w14:textId="7FB77CDD" w:rsidR="00903BA9" w:rsidRPr="00FD64BE" w:rsidRDefault="003B7FD9" w:rsidP="00E52E5B">
      <w:pPr>
        <w:spacing w:line="480" w:lineRule="auto"/>
        <w:rPr>
          <w:rFonts w:ascii="Times New Roman" w:hAnsi="Times New Roman" w:cs="Times New Roman"/>
          <w:sz w:val="24"/>
          <w:szCs w:val="24"/>
          <w:lang w:val="en-US"/>
        </w:rPr>
      </w:pPr>
      <w:r w:rsidRPr="00FD64BE">
        <w:rPr>
          <w:rFonts w:ascii="Times New Roman" w:hAnsi="Times New Roman" w:cs="Times New Roman"/>
          <w:sz w:val="24"/>
          <w:szCs w:val="24"/>
          <w:lang w:val="en-US"/>
        </w:rPr>
        <w:t xml:space="preserve">Most </w:t>
      </w:r>
      <w:r w:rsidR="002E6AF7" w:rsidRPr="00FD64BE">
        <w:rPr>
          <w:rFonts w:ascii="Times New Roman" w:hAnsi="Times New Roman" w:cs="Times New Roman"/>
          <w:sz w:val="24"/>
          <w:szCs w:val="24"/>
          <w:lang w:val="en-US"/>
        </w:rPr>
        <w:t xml:space="preserve">previous </w:t>
      </w:r>
      <w:r w:rsidRPr="00FD64BE">
        <w:rPr>
          <w:rFonts w:ascii="Times New Roman" w:hAnsi="Times New Roman" w:cs="Times New Roman"/>
          <w:sz w:val="24"/>
          <w:szCs w:val="24"/>
          <w:lang w:val="en-US"/>
        </w:rPr>
        <w:t>studies</w:t>
      </w:r>
      <w:r w:rsidR="002E6AF7" w:rsidRPr="00FD64BE">
        <w:rPr>
          <w:rFonts w:ascii="Times New Roman" w:hAnsi="Times New Roman" w:cs="Times New Roman"/>
          <w:sz w:val="24"/>
          <w:szCs w:val="24"/>
          <w:lang w:val="en-US"/>
        </w:rPr>
        <w:t xml:space="preserve"> attempting to assess </w:t>
      </w:r>
      <w:r w:rsidR="0018181B" w:rsidRPr="00FD64BE">
        <w:rPr>
          <w:rFonts w:ascii="Times New Roman" w:hAnsi="Times New Roman" w:cs="Times New Roman"/>
          <w:sz w:val="24"/>
          <w:szCs w:val="24"/>
          <w:lang w:val="en-US"/>
        </w:rPr>
        <w:t>dose response relationship</w:t>
      </w:r>
      <w:r w:rsidR="002E6AF7" w:rsidRPr="00FD64BE">
        <w:rPr>
          <w:rFonts w:ascii="Times New Roman" w:hAnsi="Times New Roman" w:cs="Times New Roman"/>
          <w:sz w:val="24"/>
          <w:szCs w:val="24"/>
          <w:lang w:val="en-US"/>
        </w:rPr>
        <w:t xml:space="preserve">s for maternal smoking did not analyze </w:t>
      </w:r>
      <w:r w:rsidR="00392CED" w:rsidRPr="00FD64BE">
        <w:rPr>
          <w:rFonts w:ascii="Times New Roman" w:hAnsi="Times New Roman" w:cs="Times New Roman"/>
          <w:sz w:val="24"/>
          <w:szCs w:val="24"/>
          <w:lang w:val="en-US"/>
        </w:rPr>
        <w:t>the</w:t>
      </w:r>
      <w:r w:rsidR="002E6AF7" w:rsidRPr="00FD64BE">
        <w:rPr>
          <w:rFonts w:ascii="Times New Roman" w:hAnsi="Times New Roman" w:cs="Times New Roman"/>
          <w:sz w:val="24"/>
          <w:szCs w:val="24"/>
          <w:lang w:val="en-US"/>
        </w:rPr>
        <w:t xml:space="preserve"> number of cigarettes smoked</w:t>
      </w:r>
      <w:r w:rsidR="00392CED" w:rsidRPr="00FD64BE">
        <w:rPr>
          <w:rFonts w:ascii="Times New Roman" w:hAnsi="Times New Roman" w:cs="Times New Roman"/>
          <w:sz w:val="24"/>
          <w:szCs w:val="24"/>
          <w:lang w:val="en-US"/>
        </w:rPr>
        <w:t xml:space="preserve"> on a continuous scale</w:t>
      </w:r>
      <w:r w:rsidR="002E6AF7" w:rsidRPr="00FD64BE">
        <w:rPr>
          <w:rFonts w:ascii="Times New Roman" w:hAnsi="Times New Roman" w:cs="Times New Roman"/>
          <w:sz w:val="24"/>
          <w:szCs w:val="24"/>
          <w:lang w:val="en-US"/>
        </w:rPr>
        <w:t xml:space="preserve">, but compared categories </w:t>
      </w:r>
      <w:r w:rsidR="00BC56D8" w:rsidRPr="00FD64BE">
        <w:rPr>
          <w:rFonts w:ascii="Times New Roman" w:hAnsi="Times New Roman" w:cs="Times New Roman"/>
          <w:sz w:val="24"/>
          <w:szCs w:val="24"/>
          <w:lang w:val="en-US"/>
        </w:rPr>
        <w:t>using</w:t>
      </w:r>
      <w:r w:rsidR="002E6AF7" w:rsidRPr="00FD64BE">
        <w:rPr>
          <w:rFonts w:ascii="Times New Roman" w:hAnsi="Times New Roman" w:cs="Times New Roman"/>
          <w:sz w:val="24"/>
          <w:szCs w:val="24"/>
          <w:lang w:val="en-US"/>
        </w:rPr>
        <w:t xml:space="preserve"> 5-10 cigarette</w:t>
      </w:r>
      <w:r w:rsidR="00BC56D8" w:rsidRPr="00FD64BE">
        <w:rPr>
          <w:rFonts w:ascii="Times New Roman" w:hAnsi="Times New Roman" w:cs="Times New Roman"/>
          <w:sz w:val="24"/>
          <w:szCs w:val="24"/>
          <w:lang w:val="en-US"/>
        </w:rPr>
        <w:t xml:space="preserve"> groupings</w:t>
      </w:r>
      <w:r w:rsidR="00CE562E" w:rsidRPr="00FD64BE">
        <w:rPr>
          <w:rFonts w:ascii="Times New Roman" w:hAnsi="Times New Roman" w:cs="Times New Roman"/>
          <w:sz w:val="24"/>
          <w:szCs w:val="24"/>
          <w:lang w:val="en-US"/>
        </w:rPr>
        <w:t xml:space="preserve"> </w:t>
      </w:r>
      <w:r w:rsidR="0007609B" w:rsidRPr="00FD64BE">
        <w:rPr>
          <w:rFonts w:ascii="Times New Roman" w:hAnsi="Times New Roman" w:cs="Times New Roman"/>
          <w:sz w:val="24"/>
          <w:szCs w:val="24"/>
          <w:lang w:val="en-US"/>
        </w:rPr>
        <w:t xml:space="preserve">(reference none smoking) </w:t>
      </w:r>
      <w:r w:rsidR="00340641" w:rsidRPr="00FD64BE">
        <w:rPr>
          <w:rFonts w:ascii="Times New Roman" w:hAnsi="Times New Roman" w:cs="Times New Roman"/>
          <w:sz w:val="24"/>
          <w:szCs w:val="24"/>
          <w:lang w:val="en-US"/>
        </w:rPr>
        <w:t xml:space="preserve">thus </w:t>
      </w:r>
      <w:r w:rsidR="008A065F" w:rsidRPr="00FD64BE">
        <w:rPr>
          <w:rFonts w:ascii="Times New Roman" w:hAnsi="Times New Roman" w:cs="Times New Roman"/>
          <w:sz w:val="24"/>
          <w:szCs w:val="24"/>
          <w:lang w:val="en-US"/>
        </w:rPr>
        <w:t>yielding</w:t>
      </w:r>
      <w:r w:rsidR="00CE562E" w:rsidRPr="00FD64BE">
        <w:rPr>
          <w:rFonts w:ascii="Times New Roman" w:hAnsi="Times New Roman" w:cs="Times New Roman"/>
          <w:sz w:val="24"/>
          <w:szCs w:val="24"/>
          <w:lang w:val="en-US"/>
        </w:rPr>
        <w:t xml:space="preserve"> imprecise estimates of the </w:t>
      </w:r>
      <w:r w:rsidR="0018181B" w:rsidRPr="00FD64BE">
        <w:rPr>
          <w:rFonts w:ascii="Times New Roman" w:hAnsi="Times New Roman" w:cs="Times New Roman"/>
          <w:sz w:val="24"/>
          <w:szCs w:val="24"/>
          <w:lang w:val="en-US"/>
        </w:rPr>
        <w:t>dose response relationship</w:t>
      </w:r>
      <w:r w:rsidR="00943CBF" w:rsidRPr="00FD64BE">
        <w:rPr>
          <w:rFonts w:ascii="Times New Roman" w:hAnsi="Times New Roman" w:cs="Times New Roman"/>
          <w:sz w:val="24"/>
          <w:szCs w:val="24"/>
          <w:lang w:val="en-US"/>
        </w:rPr>
        <w:t xml:space="preserve"> </w:t>
      </w:r>
      <w:r w:rsidR="004F164E" w:rsidRPr="00FD64BE">
        <w:rPr>
          <w:lang w:val="en-US"/>
        </w:rPr>
        <w:fldChar w:fldCharType="begin"/>
      </w:r>
      <w:r w:rsidR="008F3237" w:rsidRPr="00FD64BE">
        <w:rPr>
          <w:lang w:val="en-US"/>
        </w:rPr>
        <w:instrText xml:space="preserve"> ADDIN ZOTERO_ITEM CSL_CITATION {"citationID":"YkAkswCH","properties":{"formattedCitation":"{\\rtf \\super 17,23\\uc0\\u8211{}29,29\\uc0\\u8211{}33,58,59\\nosupersub{}}","plainCitation":"17,23–29,29–33,58,59"},"citationItems":[{"id":936,"uris":["http://zotero.org/users/1092812/items/TPVA6M2E"],"uri":["http://zotero.org/users/1092812/items/TPVA6M2E"],"itemData":{"id":936,"type":"article-journal","title":"Growth from birth to early adolescence in offspring prenatally exposed to cigarettes and marijuana","container-title":"Neurotoxicol Teratol","page":"513-25","volume":"21","issue":"5","archive_location":"10492386","DOI":"S0892-0362(99)00009-4 [pii]","ISSN":"0892-0362 (Print) 0892-0362 (Linking)","shortTitle":"Growth from birth to early adolescence in offspring prenatally exposed to cigarettes and marijuana","language":"eng","author":[{"family":"Fried","given":"P. A."},{"family":"Watkinson","given":"B."},{"family":"Gray","given":"R."}],"issued":{"date-parts":[["1999",9]]}},"label":"page"},{"id":874,"uris":["http://zotero.org/users/1092812/items/TPCSN3EV"],"uri":["http://zotero.org/users/1092812/items/TPCSN3EV"],"itemData":{"id":874,"type":"article-journal","title":"Parental smoking during pregnancy and offspring cardio-metabolic risk factors at ages 17 and 32","container-title":"Atherosclerosis","page":"430-437","volume":"235","issue":"2","source":"CrossRef","DOI":"10.1016/j.atherosclerosis.2014.05.937","ISSN":"00219150","language":"en","author":[{"family":"Dior","given":"Uri P."},{"family":"Lawrence","given":"Gabriella M."},{"family":"Sitlani","given":"Colleen"},{"family":"Enquobahrie","given":"Daniel"},{"family":"Manor","given":"Orly"},{"family":"Siscovick","given":"David S."},{"family":"Friedlander","given":"Yechiel"},{"family":"Hochner","given":"Hagit"}],"issued":{"date-parts":[["2014",8]]}},"label":"page"},{"id":1061,"uris":["http://zotero.org/users/1092812/items/CHU87W5T"],"uri":["http://zotero.org/users/1092812/items/CHU87W5T"],"itemData":{"id":1061,"type":"article-journal","title":"Prevention potential of risk factors for childhood overweight","container-title":"Canadian Journal of Public Health = Revue Canadienne De Santé Publique","page":"365-368","volume":"101","issue":"5","source":"PubMed","abstract":"BACKGROUND: In order to better target prevention initiatives for the obesity epidemic in Canada, policy-makers, in addition to information about risk factors, require an understanding of the preventive potential which is best provided by the risk factor's population attributable risk fraction (PARF).\nOBJECTIVE: To estimate the PARF for childhood overweight risk factors as identified by a population-based study of elementary schoolchildren in Nova Scotia.\nMETHODS: Population-based survey data of Grade 5 students who participated in the 2003 Children's Lifestyle and School Performance Study in Nova Scotia, Canada, were linked to a provincial perinatal registry. PARFs were calculated from a parsimonious multilevel logistic regression model.\nRESULTS: Physical activity, sedentary activity, maternal smoking during pregnancy, and maternal pre-pregnancy weight were considered potentially preventable. Sedentary activity (as estimated from time spent viewing TV, computers and video games or \"screen time\") and maternal pre-pregnancy weight appeared to offer the greatest potential for prevention. In total, approximately 40% of-overweight in childhood could potentially be prevented.\nCONCLUSION: Excess screen time and maternal pre-pregnancy weight offer the greatest potential for prevention of childhood overweight at 11 years of age.","ISSN":"0008-4263","note":"PMID: 21214049","journalAbbreviation":"Can J Public Health","language":"eng","author":[{"family":"Kuhle","given":"Stefan"},{"family":"Allen","given":"Alexander C."},{"family":"Veugelers","given":"Paul J."}],"issued":{"date-parts":[["2010",10]]}},"label":"page"},{"id":843,"uris":["http://zotero.org/users/1092812/items/PTU65BZV"],"uri":["http://zotero.org/users/1092812/items/PTU65BZV"],"itemData":{"id":843,"type":"article-journal","title":"Offspring from families at high risk for alcohol dependence: increased body mass index in association with prenatal exposure to cigarettes but not alcohol","container-title":"Psychiatry Research","page":"203-216","volume":"135","issue":"3","source":"PubMed","abstract":"The prevalence of overweight and obese children is increasing, a tendency that can be expected to increase the risk of adverse outcomes in adulthood. The aim of this study was to determine if prenatal exposure to alcohol, cigarettes, and street drugs would be associated with differences in body mass index (BMI) in childhood and adolescence in offspring from families at high and low genetic risk for developing alcohol dependence. Annual follow-up of offspring (N = 288) provided 1200 height and weight assessments for analysis. Maternal substance use data were available for 235 offspring from families stratified for familial/genetic risk for alcohol dependence (high or low risk), providing the opportunity to assess prenatal exposure and familial/genetic risk in relation to BMI in the offspring. When data were grouped by the presence or absence of any prenatal cigarette exposure, a significant difference in offspring BMI was seen for 8- to 11-year-olds. Significant group differences were also seen at ages 12-15 and 16-18 years. A dose-response relationship between cigarette use by the mother and offspring BMI was also seen. With the strong tendency for individuals who are overweight in childhood and adolescence to become overweight adults, prenatal exposure to nicotine may be a harbinger of increased risk for numerous adult-onset, weight-related health problems.","DOI":"10.1016/j.psychres.2005.04.003","ISSN":"0165-1781","note":"PMID: 16000226\nPMCID: PMC3286006","shortTitle":"Offspring from families at high risk for alcohol dependence","journalAbbreviation":"Psychiatry Res","language":"eng","author":[{"family":"Hill","given":"Shirley Y."},{"family":"Shen","given":"Sa"},{"family":"Locke Wellman","given":"Jeannette"},{"family":"Rickin","given":"Eric"},{"family":"Lowers","given":"Lisa"}],"issued":{"date-parts":[["2005",6,30]]}},"label":"page"},{"id":843,"uris":["http://zotero.org/users/1092812/items/PTU65BZV"],"uri":["http://zotero.org/users/1092812/items/PTU65BZV"],"itemData":{"id":843,"type":"article-journal","title":"Offspring from families at high risk for alcohol dependence: increased body mass index in association with prenatal exposure to cigarettes but not alcohol","container-title":"Psychiatry Research","page":"203-216","volume":"135","issue":"3","source":"PubMed","abstract":"The prevalence of overweight and obese children is increasing, a tendency that can be expected to increase the risk of adverse outcomes in adulthood. The aim of this study was to determine if prenatal exposure to alcohol, cigarettes, and street drugs would be associated with differences in body mass index (BMI) in childhood and adolescence in offspring from families at high and low genetic risk for developing alcohol dependence. Annual follow-up of offspring (N = 288) provided 1200 height and weight assessments for analysis. Maternal substance use data were available for 235 offspring from families stratified for familial/genetic risk for alcohol dependence (high or low risk), providing the opportunity to assess prenatal exposure and familial/genetic risk in relation to BMI in the offspring. When data were grouped by the presence or absence of any prenatal cigarette exposure, a significant difference in offspring BMI was seen for 8- to 11-year-olds. Significant group differences were also seen at ages 12-15 and 16-18 years. A dose-response relationship between cigarette use by the mother and offspring BMI was also seen. With the strong tendency for individuals who are overweight in childhood and adolescence to become overweight adults, prenatal exposure to nicotine may be a harbinger of increased risk for numerous adult-onset, weight-related health problems.","DOI":"10.1016/j.psychres.2005.04.003","ISSN":"0165-1781","note":"PMID: 16000226\nPMCID: PMC3286006","shortTitle":"Offspring from families at high risk for alcohol dependence","journalAbbreviation":"Psychiatry Res","language":"eng","author":[{"family":"Hill","given":"Shirley Y."},{"family":"Shen","given":"Sa"},{"family":"Locke Wellman","given":"Jeannette"},{"family":"Rickin","given":"Eric"},{"family":"Lowers","given":"Lisa"}],"issued":{"date-parts":[["2005",6,30]]}}},{"id":841,"uris":["http://zotero.org/users/1092812/items/5H79DTUI"],"uri":["http://zotero.org/users/1092812/items/5H79DTUI"],"itemData":{"id":841,"type":"article-journal","title":"Parental smoking during pregnancy and risk of overweight and obesity in the daughter","container-title":"International Journal of Obesity (2005)","page":"1356-1363","volume":"37","issue":"10","source":"PubMed","abstract":"OBJECTIVE: Emerging evidence suggests that prenatal exposures may affect long-term health outcomes. In utero exposure to smoking is associated with an increased risk of overweight and obesity in children and adolescents. However, few studies have examined how prenatal exposure to parental smoking influences the risk of obesity during adulthood and whether these associations are independent of childhood and adolescent adiposity. The aim of the current study was to investigate whether prenatal exposure to parental smoking influences body size during adulthood and whether any association may be mediated by childhood and adolescent body size.\nMETHODS: We investigated the association between parental smoking during pregnancy and the risk of being overweight and obese during adulthood and at age 18 and adiposity during childhood among 35 370 participants in the Nurses' Health Study II. Data on smoking during pregnancy and socioeconomic variables were provided by the mothers, and anthropometric data and adult risk factors were reported by participants.\nRESULTS: After adjustment for socioeconomic and behavioral variables, maternal smoking during pregnancy was associated with adiposity at ages 5-10, 18 and during adulthood. For age 18 overweight, the odd ratios, ORs (95% confidence intervals, CIs) for 1-14, 15-24 and 25+cigarettes per day were 1.13 (1.18-1.50), 1.40 (1.20-1.64) and 1.15 (0.79-1.69), and for obesity were 1.41 (1.14-1.75), 1.69 (1.31-2.18) and 2.36 (1.44-3.86). The corresponding ORs (95% CIs) for obesity during adulthood were 1.26 (1.16-1.37), 1.46 (1.30-1.63) and 1.43 (1.10-1.86). Risk of adiposity was not increased among daughters whose mothers stopped smoking during the first trimester (OR (95% CI) for overweight (1.03 (95% CI 0.90-1.17)) and for obesity (1.12 (95% CI 0.97-1.30)). Women whose fathers smoked during pregnancy were also at an increased risk of being overweight and obese during adulthood with covariate-adjusted ORs (95% CIs) for obesity of 1.19 (1.11-1.29) for 1-14 cigarettes per day, 1.27 (1.18-1.37) for 15-24 cigarettes per day and 1.40 (1.27-1.54) for 25+ cigarettes per day compared with fathers who did not smoke (Ptrend&lt;0.0001). Paternal smoking during pregnancy was also associated with an increased risk of obesity at age 18 among those whose fathers smoked 15 or more cigarettes per day but was not associated with childhood body size.\nCONCLUSIONS: Maternal smoking during pregnancy was associated in a dose-response manner with overweight and obesity in the daughter across adolescence and adult life. Smoking cessation during the first trimester appears to mitigate this excess risk.Paternal smoking was also associated with the risk of being overweight and obese of the adult daughter and this association persisted after adjustment for maternal smoking.","DOI":"10.1038/ijo.2013.101","ISSN":"1476-5497","note":"PMID: 23736356\nPMCID: PMC3795801","journalAbbreviation":"Int J Obes (Lond)","language":"eng","author":[{"family":"Harris","given":"H. R."},{"family":"Willett","given":"W. C."},{"family":"Michels","given":"K. B."}],"issued":{"date-parts":[["2013",10]]}},"label":"page"},{"id":1050,"uris":["http://zotero.org/users/1092812/items/F5CWQZZG"],"uri":["http://zotero.org/users/1092812/items/F5CWQZZG"],"itemData":{"id":1050,"type":"article-journal","title":"Parental smoking and childhood obesity--is maternal smoking in pregnancy the critical exposure?","container-title":"Int J Epidemiol","page":"210-6","volume":"37","issue":"1","archive_location":"18056122","abstract":"BACKGROUND: The concept of priming of childhood obesity by prenatal exposure to maternal smoking is based on a number of consistent studies. A recent paper found similar associations between paternal smoking and childhood obesity, questioning the presumed causal effect attributed to the prenatal exposure. Is the relation to paternal smoking consistent? Does it explain the effect of maternal smoking before or in pregnancy? METHODS: Data from a cross sectional study on 5899 children in the setting of the 2005 school entrance health examinations in Bavaria were analysed. Associations between paternal smoking or maternal smoking before or in pregnancy and childhood obesity were assessed with adjustment for potential confounders. RESULTS: The children's mean age was 5.8 years. The unadjusted odds ratio for obesity and paternal smoking was 2.0 (95% CI: 1.5, 2.6) and similar to that for maternal smoking before or in pregnancy with 2.3 (95% CI: 1.8, 3.1). After adjustment for a number of potential confounders and paternal smoking at interview the odds ratio for maternal smoking before or in pregnancy and childhood obesity was 1.9 (95% CI: 1.3, 2.7). There was no evidence for interaction between paternal smoking and maternal smoking before or in pregnancy (P = 0.38). CONCLUSIONS: Although of similar magnitude, the association of paternal smoking could only partially explain the effect of maternal smoking before or in pregnancy on childhood obesity. Whether this persistent association reflects residual confounding or causality is unclear.","DOI":"10.1093/ije/dym239","ISSN":"1464-3685 (Electronic) 0300-5771 (Linking)","shortTitle":"Parental smoking and childhood obesity--is maternal smoking in pregnancy the critical exposure?","journalAbbreviation":"International journal of epidemiology","author":[{"family":"Kries","given":"R.","non-dropping-particle":"von"},{"family":"Bolte","given":"G."},{"family":"Baghi","given":"L."},{"family":"Toschke","given":"A. M."},{"family":"Group","given":"G. M. E. Study"}],"issued":{"date-parts":[["2008",2]]}},"label":"page"},{"id":857,"uris":["http://zotero.org/users/1092812/items/2797Q2KC"],"uri":["http://zotero.org/users/1092812/items/2797Q2KC"],"itemData":{"id":857,"type":"article-journal","title":"Does maternal smoking during pregnancy cause childhood overweight?","container-title":"Paediatric and Perinatal Epidemiology","page":"171-179","volume":"17","issue":"2","source":"PubMed","abstract":"The objective of this study was to examine a possible association between maternal smoking in pregnancy and childhood overweight. From a population-based cohort of 5722 women from Trondheim, Bergen (Norway) and Uppsala (Sweden) enrolled in early pregnancy during 1986-92, a random sample of 482 women was selected for participation. They were followed up throughout pregnancy, and their children from birth until 5 years of age. Data on maternal smoking and diet, socio-economic determinants and breast feeding were recorded prospectively. During pregnancy and childhood, anthropometric measures were also recorded. Maternal smoking status was based on reported number of cigarettes smoked in week 17 of pregnancy. Child overweight was defined by body mass index (BMI) and sum of skinfold thickness (SFT) &gt;or= 85th percentile at 5 years of age. Children of mothers who smoked in pregnancy had increased risk of overweight at 5 years of age (RR 2.5, 95% CI 1.5, 4.2 for BMI; and RR 1.8, 95% CI 1.1, 3.0 for SFT). Adjusting for maternal diet, breast feeding, maternal obesity and socio-economic status did not suggest confounding. However, adjustment for birthweight increased the observed risk. A linear increase in BMI and SFT was observed with increasing number of cigarettes smoked. In conclusion, smoking during pregnancy may be a risk factor for development of childhood overweight. This study may support the hypothesis of 'fetal origin of adult disease', but the risk of overweight associated with smoking during pregnancy was independent of intrauterine growth retardation, and may thus be attributed to specific effects of cigarette smoke.","ISSN":"0269-5022","note":"PMID: 12675784","journalAbbreviation":"Paediatr Perinat Epidemiol","language":"eng","author":[{"family":"Widerøe","given":"Marius"},{"family":"Vik","given":"Torstein"},{"family":"Jacobsen","given":"Geir"},{"family":"Bakketeig","given":"Leiv S."}],"issued":{"date-parts":[["2003",4]]}},"label":"page"},{"id":853,"uris":["http://zotero.org/users/1092812/items/GT6F4KA7"],"uri":["http://zotero.org/users/1092812/items/GT6F4KA7"],"itemData":{"id":853,"type":"article-journal","title":"Dose-response associations between maternal smoking during pregnancy and subsequent childhood obesity: effect modification by maternal race/ethnicity in a low-income US cohort","container-title":"American Journal of Epidemiology","page":"995-1007","volume":"168","issue":"9","source":"PubMed","abstract":"Studies suggest that children exposed to cigarette smoke in utero are at risk of becoming obese. Few researchers have evaluated the dose-response association between maternal smoking during pregnancy and childhood obesity or whether this association varies by maternal race/ethnicity. The authors obtained retrospective cohort data by linking records from the Pregnancy Nutrition Surveillance System and the Pediatric Nutrition Surveillance System on 155,411 low-income children born during 1995-2001 in 9 US states and 2 tribal nations. The authors examined maternal smoking status, duration of smoking, quantity of smoking, and both duration and quantity combined. Childhood obesity was based on a body mass index greater than or equal to the 95th percentile for sex and age, assessed at age 2-4 years. Maternal race/ethnicity modified the association between smoking during pregnancy and childhood obesity. Among non-Hispanic White mothers, both duration and quantity of smoking were positively associated with childhood obesity in a dose-response manner. Among non-Hispanic Black mothers, only heavy smoking was positively associated with childhood obesity. Among Hispanics, American Indians/Alaska Natives, and Asians/Pacific Islanders, smoking was not associated with childhood obesity. The inconsistent association between smoking during pregnancy and childhood obesity across race/ethnicity categories merits further investigation into potential explanations for this variation, which may include confounding, reporting bias, or unexplored biologic mechanisms.","DOI":"10.1093/aje/kwn223","ISSN":"1476-6256","note":"PMID: 18801886","shortTitle":"Dose-response associations between maternal smoking during pregnancy and subsequent childhood obesity","journalAbbreviation":"Am. J. Epidemiol.","language":"eng","author":[{"family":"Sharma","given":"Andrea J."},{"family":"Cogswell","given":"Mary E."},{"family":"Li","given":"Ruowei"}],"issued":{"date-parts":[["2008",11,1]]}},"label":"page"},{"id":849,"uris":["http://zotero.org/users/1092812/items/GK4FIEKR"],"uri":["http://zotero.org/users/1092812/items/GK4FIEKR"],"itemData":{"id":849,"type":"article-journal","title":"Dose response association of pregnancy cigarette smoke exposure, childhood stature, overweight and obesity","container-title":"European Journal of Public Health","page":"286-291","volume":"21","issue":"3","source":"PubMed","abstract":"BACKGROUND: The combined dose response effects of pregnancy cigarette smoke exposure on childhood overweight, obesity and short stature have not been reported.\nMETHOD: A community based cross-sectional survey of 3038 children aged 5-11 years from 15 primary schools in Merseyside, UK. Self-completed parental questionnaires were used for family characteristics, socio-economic status and parental smoking practices. Children were measured for height and weight and z-scores calculated for parental smoking categories.\nRESULTS: Of 689 (34.0%) mothers who smoked during pregnancy 50.5% smoked ten or more cigarettes daily (heavy smokers). Children of maternal non-smokers had prevalence estimates for overweight, obesity and short stature of 25, 9.6 and 3.2%, respectively. Prevalence estimates were higher in children of mothers who were heavy smokers during pregnancy, 31.5% (P = 0.001), 15.6% (P &lt; 0.001) and 5.5% (P = 0.001), respectively. Mean height for age z-scores was lower among heavy maternal (P &lt; 0.001) and paternal smokers (P &lt; 0.01) compared to non-smokers. Childhood overweight, obesity or short stature were all associated with heavy maternal smoking during pregnancy (all P &lt; 0.001). Mean body mass index (BMI) z-scores were higher in boys of mothers who smoked (P = 0.043). The adjusted odds ratio for short stature in children of heavy maternal smokers was 2.76 (95% CI 1.21-6.33) and 4.28 (1.37-13.37) if both parents were heavy smokers. The adjusted OR for obesity in children of maternal smokers was 1.61(1.19-2.18). The population attributable risk for short stature was 8.8% (1.1-22.7) for heavy maternal smokers.\nCONCLUSION: A dose-response association was observed between pregnancy smoking exposure, short stature and obesity.","DOI":"10.1093/eurpub/ckq173","ISSN":"1464-360X","note":"PMID: 21126981","journalAbbreviation":"Eur J Public Health","language":"eng","author":[{"family":"Koshy","given":"Gibby"},{"family":"Delpisheh","given":"Ali"},{"family":"Brabin","given":"Bernard J."}],"issued":{"date-parts":[["2011",6]]}},"label":"page"},{"id":946,"uris":["http://zotero.org/users/1092812/items/3TWB4XRG"],"uri":["http://zotero.org/users/1092812/items/3TWB4XRG"],"itemData":{"id":946,"type":"article-journal","title":"Maternal smoking during pregnancy and offspring trajectories of height and adiposity: comparing maternal and paternal associations","container-title":"Int J Epidemiol","page":"722-32","volume":"41","issue":"3","archive_location":"22407859","DOI":"10.1093/ije/dys025","ISSN":"1464-3685 (Electronic) 0300-5771 (Linking)","shortTitle":"Maternal smoking during pregnancy and offspring trajectories of height and adiposity: comparing maternal and paternal associations","language":"eng","author":[{"family":"Howe","given":"L. D."},{"family":"Matijasevich","given":"A."},{"family":"Tilling","given":"K."},{"family":"Brion","given":"M. J."},{"family":"Leary","given":"S. D."},{"family":"Smith","given":"G. D."},{"family":"Lawlor","given":"D. A."}],"issued":{"date-parts":[["2012",6]]}},"label":"page"},{"id":840,"uris":["http://zotero.org/users/1092812/items/459VGU7W"],"uri":["http://zotero.org/users/1092812/items/459VGU7W"],"itemData":{"id":840,"type":"article-journal","title":"Association of early and late maternal smoking during pregnancy with offspring body mass index at 4 to 5 years of age","container-title":"Journal of Developmental Origins of Health and Disease","page":"485-492","volume":"6","issue":"06","source":"CrossRef","DOI":"10.1017/S2040174415007151","ISSN":"2040-1744, 2040-1752","language":"en","author":[{"family":"Grzeskowiak","given":"L. E."},{"family":"Hodyl","given":"N. A."},{"family":"Stark","given":"M. J."},{"family":"Morrison","given":"J. L."},{"family":"Clifton","given":"V. L."}],"issued":{"date-parts":[["2015",12]]}},"label":"page"},{"id":1017,"uris":["http://zotero.org/users/1092812/items/JE4R9DWK"],"uri":["http://zotero.org/users/1092812/items/JE4R9DWK"],"itemData":{"id":1017,"type":"article-journal","title":"Fetal environment and subsequent obesity: a study of maternal smoking","container-title":"Int J Epidemiol","page":"413-9","volume":"31","issue":"2","archive_location":"11980805","ISSN":"0300-5771 (Print) 0300-5771 (Linking)","shortTitle":"Fetal environment and subsequent obesity: a study of maternal smoking","language":"eng","author":[{"family":"Power","given":"C."},{"family":"Jefferis","given":"B. J."}],"issued":{"date-parts":[["2002",4]]}},"label":"page"},{"id":1021,"uris":["http://zotero.org/users/1092812/items/T8964BJS"],"uri":["http://zotero.org/users/1092812/items/T8964BJS"],"itemData":{"id":1021,"type":"article-journal","title":"Early life risk factors for obesity in childhood: cohort study","container-title":"BMJ","page":"1357","volume":"330","issue":"7504","archive_location":"15908441","DOI":"10.1136/bmj.38470.670903.E0","ISSN":"1756-1833 (Electronic) 0959-535X (Linking)","shortTitle":"Early life risk factors for obesity in childhood: cohort study","language":"eng","author":[{"family":"Reilly","given":"J. J."},{"family":"Armstrong","given":"J."},{"family":"Dorosty","given":"A. R."},{"family":"Emmett","given":"P. M."},{"family":"Ness","given":"A."},{"family":"Rogers","given":"I."},{"family":"Steer","given":"C."},{"family":"Sherriff","given":"A."}],"issued":{"date-parts":[["2005",6,11]]}}},{"id":904,"uris":["http://zotero.org/users/1092812/items/CMWJQHSJ"],"uri":["http://zotero.org/users/1092812/items/CMWJQHSJ"],"itemData":{"id":904,"type":"article-journal","title":"Maternal smoking during pregnancy in relation to child overweight: follow-up to age 8 years","container-title":"Int J Epidemiol","page":"121-30","volume":"35","issue":"1","archive_location":"16260450","DOI":"10.1093/ije/dyi218","ISSN":"0300-5771 (Print) 0300-5771 (Linking)","shortTitle":"Maternal smoking during pregnancy in relation to child overweight: follow-up to age 8 years","language":"eng","author":[{"family":"Chen","given":"A."},{"family":"Pennell","given":"M. L."},{"family":"Klebanoff","given":"M. A."},{"family":"Rogan","given":"W. J."},{"family":"Longnecker","given":"M. P."}],"issued":{"date-parts":[["2006",2]]}}}],"schema":"https://github.com/citation-style-language/schema/raw/master/csl-citation.json"} </w:instrText>
      </w:r>
      <w:r w:rsidR="004F164E" w:rsidRPr="00FD64BE">
        <w:rPr>
          <w:lang w:val="en-US"/>
        </w:rPr>
        <w:fldChar w:fldCharType="separate"/>
      </w:r>
      <w:r w:rsidR="008F3237" w:rsidRPr="00FD64BE">
        <w:rPr>
          <w:rFonts w:ascii="Times New Roman" w:hAnsi="Times New Roman" w:cs="Times New Roman"/>
          <w:sz w:val="24"/>
          <w:szCs w:val="24"/>
          <w:vertAlign w:val="superscript"/>
          <w:lang w:val="en-US"/>
        </w:rPr>
        <w:t>17,23–29,29–33,58,59</w:t>
      </w:r>
      <w:r w:rsidR="004F164E" w:rsidRPr="00FD64BE">
        <w:rPr>
          <w:rFonts w:ascii="Times New Roman" w:hAnsi="Times New Roman" w:cs="Times New Roman"/>
          <w:sz w:val="24"/>
          <w:szCs w:val="24"/>
          <w:lang w:val="en-US"/>
        </w:rPr>
        <w:fldChar w:fldCharType="end"/>
      </w:r>
      <w:r w:rsidR="00943CBF" w:rsidRPr="00FD64BE">
        <w:rPr>
          <w:rFonts w:ascii="Times New Roman" w:hAnsi="Times New Roman" w:cs="Times New Roman"/>
          <w:sz w:val="24"/>
          <w:szCs w:val="24"/>
          <w:lang w:val="en-US"/>
        </w:rPr>
        <w:t>.</w:t>
      </w:r>
      <w:r w:rsidR="004F0E13" w:rsidRPr="00FD64BE">
        <w:rPr>
          <w:rFonts w:ascii="Times New Roman" w:hAnsi="Times New Roman" w:cs="Times New Roman"/>
          <w:sz w:val="24"/>
          <w:szCs w:val="24"/>
          <w:lang w:val="en-US"/>
        </w:rPr>
        <w:t xml:space="preserve"> </w:t>
      </w:r>
      <w:r w:rsidR="00903BA9" w:rsidRPr="00FD64BE">
        <w:rPr>
          <w:rFonts w:ascii="Times New Roman" w:hAnsi="Times New Roman" w:cs="Times New Roman"/>
          <w:sz w:val="24"/>
          <w:szCs w:val="24"/>
          <w:lang w:val="en-US"/>
        </w:rPr>
        <w:t xml:space="preserve">Some </w:t>
      </w:r>
      <w:r w:rsidR="00340641" w:rsidRPr="00FD64BE">
        <w:rPr>
          <w:rFonts w:ascii="Times New Roman" w:hAnsi="Times New Roman" w:cs="Times New Roman"/>
          <w:sz w:val="24"/>
          <w:szCs w:val="24"/>
          <w:lang w:val="en-US"/>
        </w:rPr>
        <w:t xml:space="preserve">of these </w:t>
      </w:r>
      <w:r w:rsidR="00392CED" w:rsidRPr="00FD64BE">
        <w:rPr>
          <w:rFonts w:ascii="Times New Roman" w:hAnsi="Times New Roman" w:cs="Times New Roman"/>
          <w:sz w:val="24"/>
          <w:szCs w:val="24"/>
          <w:lang w:val="en-US"/>
        </w:rPr>
        <w:t>studies</w:t>
      </w:r>
      <w:r w:rsidR="006D6C08" w:rsidRPr="00FD64BE">
        <w:rPr>
          <w:rFonts w:ascii="Times New Roman" w:hAnsi="Times New Roman" w:cs="Times New Roman"/>
          <w:sz w:val="24"/>
          <w:szCs w:val="24"/>
          <w:lang w:val="en-US"/>
        </w:rPr>
        <w:t xml:space="preserve"> did not </w:t>
      </w:r>
      <w:r w:rsidR="00903BA9" w:rsidRPr="00FD64BE">
        <w:rPr>
          <w:rFonts w:ascii="Times New Roman" w:hAnsi="Times New Roman" w:cs="Times New Roman"/>
          <w:sz w:val="24"/>
          <w:szCs w:val="24"/>
          <w:lang w:val="en-US"/>
        </w:rPr>
        <w:t xml:space="preserve">detect a </w:t>
      </w:r>
      <w:r w:rsidR="0018181B" w:rsidRPr="00FD64BE">
        <w:rPr>
          <w:rFonts w:ascii="Times New Roman" w:hAnsi="Times New Roman" w:cs="Times New Roman"/>
          <w:sz w:val="24"/>
          <w:szCs w:val="24"/>
          <w:lang w:val="en-US"/>
        </w:rPr>
        <w:t>dose response relationship</w:t>
      </w:r>
      <w:r w:rsidR="00943CBF" w:rsidRPr="00FD64BE">
        <w:rPr>
          <w:rFonts w:ascii="Times New Roman" w:hAnsi="Times New Roman" w:cs="Times New Roman"/>
          <w:sz w:val="24"/>
          <w:szCs w:val="24"/>
          <w:lang w:val="en-US"/>
        </w:rPr>
        <w:t xml:space="preserve"> </w:t>
      </w:r>
      <w:r w:rsidR="004F0E13" w:rsidRPr="00FD64BE">
        <w:rPr>
          <w:lang w:val="en-US"/>
        </w:rPr>
        <w:fldChar w:fldCharType="begin"/>
      </w:r>
      <w:r w:rsidR="008F3237" w:rsidRPr="00FD64BE">
        <w:rPr>
          <w:lang w:val="en-US"/>
        </w:rPr>
        <w:instrText xml:space="preserve"> ADDIN ZOTERO_ITEM CSL_CITATION {"citationID":"lony2mpM","properties":{"formattedCitation":"{\\rtf \\super 19,34,36,60\\nosupersub{}}","plainCitation":"19,34,36,60"},"citationItems":[{"id":859,"uris":["http://zotero.org/users/1092812/items/GWBI9BFV"],"uri":["http://zotero.org/users/1092812/items/GWBI9BFV"],"itemData":{"id":859,"type":"article-journal","title":"Maternal smoking during pregnancy and children's cognitive and physical development: a causal risk factor?","container-title":"American Journal of Epidemiology","page":"522-531","volume":"168","issue":"5","source":"PubMed","abstract":"There remains considerable debate regarding the effects of maternal smoking during pregnancy on children's growth and development. Evidence that exposure to maternal smoking during pregnancy is associated with numerous adverse outcomes is contradicted by research suggesting that these associations are spurious. The authors investigated the relation between maternal smoking during pregnancy and 14 developmental outcomes of children from birth through age 7 years, using data from the Collaborative Perinatal Project (1959-1974; n = 52,919). In addition to adjusting for potential confounders measured contemporaneously with maternal smoking, the authors fitted conditional fixed-effects models among siblings that controlled for unmeasured confounders. Results from the conditional analyses indicated a birth weight difference of -85.63 g associated with smoking of &gt;or=20 cigarettes daily during pregnancy (95% confidence interval: -131.91, -39.34) and 2.73 times' higher odds of being overweight at age 7 years (95% confidence interval: 1.30, 5.71). However, the associations between maternal smoking and 12 other outcomes studied (including Apgar score, intelligence, academic achievement, conduct problems, and asthma) were entirely eliminated after adjustment for measured and unmeasured confounders. The authors conclude that the hypothesized effects of maternal smoking during pregnancy on these outcomes either are not present or are not distinguishable from a broader range of familial factors associated with maternal smoking.","DOI":"10.1093/aje/kwn175","ISSN":"1476-6256","note":"PMID: 18653646\nPMCID: PMC2597003","shortTitle":"Maternal smoking during pregnancy and children's cognitive and physical development","journalAbbreviation":"Am. J. Epidemiol.","language":"eng","author":[{"family":"Gilman","given":"Stephen E."},{"family":"Gardener","given":"Hannah"},{"family":"Buka","given":"Stephen L."}],"issued":{"date-parts":[["2008",9,1]]}}},{"id":836,"uris":["http://zotero.org/users/1092812/items/AQCCF87X"],"uri":["http://zotero.org/users/1092812/items/AQCCF87X"],"itemData":{"id":836,"type":"article-journal","title":"Maternal smoking during pregnancy and subcutaneous fat mass in early childhood. The Generation R Study","container-title":"European Journal of Epidemiology","page":"295-304","volume":"26","issue":"4","source":"PubMed","abstract":"Maternal smoking during pregnancy increases the risk of obesity in the offspring. Not much is known about the associations with other measures of body composition. We assessed the associations of maternal smoking during pregnancy with the development of subcutaneous fat mass measured as peripheral and central skinfold thickness measurements in early childhood, in a population-based prospective cohort study from early fetal life onward in the city of Rotterdam, The Netherlands. The study was performed in 907 mothers and their children at the ages of 1.5, 6 and 24 months. As compared to non-smoking mothers, mothers who continued smoking during pregnancy were more likely to have a younger age and a lower educational level. Their children had a lower birth weight, higher risk of small size for gestational age and were breastfed for a shorter duration (P-values &lt;0.01). We did not observe differences in peripheral, central and total subcutaneous fat mass between the offspring of non-smoking mothers, mothers who smoked in first trimester only and mothers who continued smoking during pregnancy (P &gt; 0.05). Also, the reported number of cigarettes smoked by mothers in both first and third trimester of pregnancy were not associated with peripheral, central and total subcutaneous fat mass in the offspring at the ages of 1.5, 6 and 24 months. Our findings suggest that fetal exposure to cigarette smoke during pregnancy does not influence subcutaneous fat mass in early childhood. Follow-up studies are needed in children at older ages and to identify associations of maternal smoking during pregnancy with other measures of body composition.","DOI":"10.1007/s10654-010-9544-3","ISSN":"1573-7284","note":"PMID: 21229294\nPMCID: PMC3088815","journalAbbreviation":"Eur. J. Epidemiol.","language":"eng","author":[{"family":"Durmuş","given":"Büşra"},{"family":"Ay","given":"Lamise"},{"family":"Hokken-Koelega","given":"Anita C. S."},{"family":"Raat","given":"Hein"},{"family":"Hofman","given":"Albert"},{"family":"Steegers","given":"Eric A. P."},{"family":"Jaddoe","given":"Vincent W. V."}],"issued":{"date-parts":[["2011",4]]}}},{"id":880,"uris":["http://zotero.org/users/1092812/items/254XGKUE"],"uri":["http://zotero.org/users/1092812/items/254XGKUE"],"itemData":{"id":880,"type":"article-journal","title":"Influende of parental smoking on children's growth and weight at birth and age 6","page":"117-123","volume":"54","issue":"3","journalAbbreviation":"Paediatria Croatica","author":[{"family":"Cavlek","given":"Tonka"},{"family":"Cavlek","given":"Miroslav"},{"family":"Bozikov","given":"Jadranka"},{"family":"Sturz","given":"Branka"},{"family":"Grsic","given":"Kristina"}],"issued":{"date-parts":[["2010"]]}}},{"id":875,"uris":["http://zotero.org/users/1092812/items/U8CPUTD9"],"uri":["http://zotero.org/users/1092812/items/U8CPUTD9"],"itemData":{"id":875,"type":"article-journal","title":"Trajectory of Adolescent Obesity: Exploring the Impact of Prenatal to Childhood Experiences","container-title":"Journal of Child and Family Studies","page":"1090-1101","volume":"23","issue":"6","source":"CrossRef","DOI":"10.1007/s10826-013-9766-6","ISSN":"1062-1024, 1573-2843","shortTitle":"Trajectory of Adolescent Obesity","language":"en","author":[{"family":"Huang","given":"David Y. C."},{"family":"Lanza","given":"H. Isabella"},{"family":"Anglin","given":"M. Douglas"}],"issued":{"date-parts":[["2014",8]]}}}],"schema":"https://github.com/citation-style-language/schema/raw/master/csl-citation.json"} </w:instrText>
      </w:r>
      <w:r w:rsidR="004F0E13" w:rsidRPr="00FD64BE">
        <w:rPr>
          <w:lang w:val="en-US"/>
        </w:rPr>
        <w:fldChar w:fldCharType="separate"/>
      </w:r>
      <w:r w:rsidR="008F3237" w:rsidRPr="00FD64BE">
        <w:rPr>
          <w:rFonts w:ascii="Times New Roman" w:hAnsi="Times New Roman" w:cs="Times New Roman"/>
          <w:sz w:val="24"/>
          <w:szCs w:val="24"/>
          <w:vertAlign w:val="superscript"/>
          <w:lang w:val="en-US"/>
        </w:rPr>
        <w:t>19,34,36,60</w:t>
      </w:r>
      <w:r w:rsidR="004F0E13" w:rsidRPr="00FD64BE">
        <w:rPr>
          <w:rFonts w:ascii="Times New Roman" w:hAnsi="Times New Roman" w:cs="Times New Roman"/>
          <w:sz w:val="24"/>
          <w:szCs w:val="24"/>
          <w:lang w:val="en-US"/>
        </w:rPr>
        <w:fldChar w:fldCharType="end"/>
      </w:r>
      <w:r w:rsidR="00943CBF" w:rsidRPr="00FD64BE">
        <w:rPr>
          <w:rFonts w:ascii="Times New Roman" w:hAnsi="Times New Roman" w:cs="Times New Roman"/>
          <w:sz w:val="24"/>
          <w:szCs w:val="24"/>
          <w:lang w:val="en-US"/>
        </w:rPr>
        <w:t xml:space="preserve">. </w:t>
      </w:r>
      <w:r w:rsidR="00BC56D8" w:rsidRPr="00FD64BE">
        <w:rPr>
          <w:rFonts w:ascii="Times New Roman" w:hAnsi="Times New Roman" w:cs="Times New Roman"/>
          <w:sz w:val="24"/>
          <w:szCs w:val="24"/>
          <w:lang w:val="en-US"/>
        </w:rPr>
        <w:t>O</w:t>
      </w:r>
      <w:r w:rsidR="00903BA9" w:rsidRPr="00FD64BE">
        <w:rPr>
          <w:rFonts w:ascii="Times New Roman" w:hAnsi="Times New Roman" w:cs="Times New Roman"/>
          <w:sz w:val="24"/>
          <w:szCs w:val="24"/>
          <w:lang w:val="en-US"/>
        </w:rPr>
        <w:t>nly two studies assess</w:t>
      </w:r>
      <w:r w:rsidR="00BC56D8" w:rsidRPr="00FD64BE">
        <w:rPr>
          <w:rFonts w:ascii="Times New Roman" w:hAnsi="Times New Roman" w:cs="Times New Roman"/>
          <w:sz w:val="24"/>
          <w:szCs w:val="24"/>
          <w:lang w:val="en-US"/>
        </w:rPr>
        <w:t>ed</w:t>
      </w:r>
      <w:r w:rsidR="00903BA9" w:rsidRPr="00FD64BE">
        <w:rPr>
          <w:rFonts w:ascii="Times New Roman" w:hAnsi="Times New Roman" w:cs="Times New Roman"/>
          <w:sz w:val="24"/>
          <w:szCs w:val="24"/>
          <w:lang w:val="en-US"/>
        </w:rPr>
        <w:t xml:space="preserve"> </w:t>
      </w:r>
      <w:r w:rsidR="0018181B" w:rsidRPr="00FD64BE">
        <w:rPr>
          <w:rFonts w:ascii="Times New Roman" w:hAnsi="Times New Roman" w:cs="Times New Roman"/>
          <w:sz w:val="24"/>
          <w:szCs w:val="24"/>
          <w:lang w:val="en-US"/>
        </w:rPr>
        <w:t xml:space="preserve">dose response </w:t>
      </w:r>
      <w:r w:rsidR="0018181B" w:rsidRPr="00FD64BE">
        <w:rPr>
          <w:rFonts w:ascii="Times New Roman" w:hAnsi="Times New Roman" w:cs="Times New Roman"/>
          <w:sz w:val="24"/>
          <w:szCs w:val="24"/>
          <w:lang w:val="en-US"/>
        </w:rPr>
        <w:lastRenderedPageBreak/>
        <w:t>relationship</w:t>
      </w:r>
      <w:r w:rsidR="00903BA9" w:rsidRPr="00FD64BE">
        <w:rPr>
          <w:rFonts w:ascii="Times New Roman" w:hAnsi="Times New Roman" w:cs="Times New Roman"/>
          <w:sz w:val="24"/>
          <w:szCs w:val="24"/>
          <w:lang w:val="en-US"/>
        </w:rPr>
        <w:t>s by number of cigarettes on a continuous scale</w:t>
      </w:r>
      <w:r w:rsidR="00943CBF" w:rsidRPr="00FD64BE">
        <w:rPr>
          <w:rFonts w:ascii="Times New Roman" w:hAnsi="Times New Roman" w:cs="Times New Roman"/>
          <w:sz w:val="24"/>
          <w:szCs w:val="24"/>
          <w:lang w:val="en-US"/>
        </w:rPr>
        <w:t xml:space="preserve"> </w:t>
      </w:r>
      <w:r w:rsidR="002976F1" w:rsidRPr="00FD64BE">
        <w:rPr>
          <w:rFonts w:ascii="Times New Roman" w:hAnsi="Times New Roman" w:cs="Times New Roman"/>
          <w:sz w:val="24"/>
          <w:szCs w:val="24"/>
          <w:lang w:val="en-US"/>
        </w:rPr>
        <w:fldChar w:fldCharType="begin"/>
      </w:r>
      <w:r w:rsidR="00CD3309" w:rsidRPr="00FD64BE">
        <w:rPr>
          <w:rFonts w:ascii="Times New Roman" w:hAnsi="Times New Roman" w:cs="Times New Roman"/>
          <w:sz w:val="24"/>
          <w:szCs w:val="24"/>
          <w:lang w:val="en-US"/>
        </w:rPr>
        <w:instrText xml:space="preserve"> ADDIN ZOTERO_ITEM CSL_CITATION {"citationID":"yblXpgFL","properties":{"formattedCitation":"{\\rtf \\super 22,35\\nosupersub{}}","plainCitation":"22,35"},"citationItems":[{"id":838,"uris":["http://zotero.org/users/1092812/items/B9N5M9NA"],"uri":["http://zotero.org/users/1092812/items/B9N5M9NA"],"itemData":{"id":838,"type":"article-journal","title":"Maternal smoking during pregnancy and childhood obesity: results from the CESAR Study","container-title":"Maternal and Child Health Journal","page":"985-992","volume":"15","issue":"7","source":"PubMed","abstract":"Childhood obesity is a worldwide public health concern. Recent studies from high income countries have demonstrated associations between maternal smoking during pregnancy and children's excess body weight. We examine associations between maternal smoking during pregnancy and children's overweight or obesity, in six countries in the less affluent Central/Eastern European region. Questionnaire data were analysed, for 8,926 singleton children aged 9-12 years. Country-specific odds ratios for effects of maternal smoking during pregnancy on being overweight, and on obesity, were estimated using logistic regression. Heterogeneity between country-specific results, and mean effects (allowing for heterogeneity) were estimated. Positive associations between maternal smoking and overweight were seen in all countries but Romania. While not individually statistically significant, the mean odds ratio was 1.26 (95% CI 1.03-1.55), with no evidence of between-country heterogeneity. Obese children were few (2.7%), and associations between obesity and maternal smoking during pregnancy were more heterogeneous, with odds ratios ranging from 0.71 (0.32-1.57) in Poland to 5.49 (2.11-14.30) in Slovakia. Between-country heterogeneity was strongly related to average persons-per-room, a possible socioeconomic indicator, with stronger associations where households were less crowded. Estimates of dose-response relationships tended to be small and non-significant, even when pooled. Our results provide evidence of a link between maternal smoking in pregnancy and childhood overweight. Associations with obesity, though strong in some countries, were less consistent. Maternal smoking may confer an addition to a child's potential for obesity, which is more likely to be realised in affluent conditions.","DOI":"10.1007/s10995-009-0543-5","ISSN":"1573-6628","note":"PMID: 19949970","shortTitle":"Maternal smoking during pregnancy and childhood obesity","journalAbbreviation":"Matern Child Health J","language":"eng","author":[{"family":"Gorog","given":"Krisztian"},{"family":"Pattenden","given":"Sam"},{"family":"Antova","given":"Temenuga"},{"family":"Niciu","given":"Emilia"},{"family":"Rudnai","given":"Peter"},{"family":"Scholtens","given":"Salome"},{"family":"Splichalova","given":"Anna"},{"family":"Slotova","given":"Katarina"},{"family":"Vokó","given":"Zoltán"},{"family":"Zlotkowska","given":"Renata"},{"family":"Houthuijs","given":"Danny"}],"issued":{"date-parts":[["2011",10]]}}},{"id":869,"uris":["http://zotero.org/users/1092812/items/9T6Z2Q3S"],"uri":["http://zotero.org/users/1092812/items/9T6Z2Q3S"],"itemData":{"id":869,"type":"article-journal","title":"Risk of childhood overweight after exposure to tobacco smoking in prenatal and early postnatal life","container-title":"PloS One","page":"e109184","volume":"9","issue":"10","source":"PubMed","abstract":"OBJECTIVE: To investigate the association between exposure to mothers smoking during prenatal and early postnatal life and risk of overweight at age 7 years, while taking birth weight into account.\nMETHODS: From the Danish National Birth Cohort a total of 32,747 families were identified with available information on maternal smoking status in child's pre- and postnatal life and child's birth weight, and weight and height at age 7 years. Outcome was overweight according to the International Obesity Task Force gender and age specific body mass index. Smoking exposure was categorized into four groups: no exposure (n = 25,076); exposure only during pregnancy (n = 3,343); exposure only postnatally (n = 140); and exposure during pregnancy and postnatally (n = 4,188). Risk of overweight according to smoking status as well as dose-response relationships were estimated by crude and adjusted odds ratios using logistic regression models.\nRESULTS: Exposure to smoking only during pregnancy, or both during pregnancy and postnatally were both significantly associated with overweight at 7 years of age (OR: 1.31, 95% CI: 1.15-1.48, and OR: 1.76, 95% CI: 1.58-1.97, respectively). Analyses excluding children with low birth weight (&lt;2,500 gram) revealed similar results. A significant prenatal dose-response relationship was found. Per one additional cigarette smoked per day an increase in risk of overweight was observed (OR: 1.02, 95% CI: 1.01-1.03). When adjusting for quantity of smoking during pregnancy, prolonged exposure after birth further increased the risk of later overweight in the children (OR 1.28, 95% CI:1.09-1.50) compared with exposure only in the prenatal period.\nCONCLUSIONS: Mother's perinatal smoking increased child's OR of overweight at age 7 years irrespective of birth weight, and with higher OR if exposed both during pregnancy and in early postnatal life. Clear dose-response relationships were observed, which emphasizes the need for prevention of any tobacco exposure of infants.","DOI":"10.1371/journal.pone.0109184","ISSN":"1932-6203","note":"PMID: 25310824\nPMCID: PMC4195647","journalAbbreviation":"PLoS ONE","language":"eng","author":[{"family":"Møller","given":"Susanne Eifer"},{"family":"Ajslev","given":"Teresa Adeltoft"},{"family":"Andersen","given":"Camilla Schou"},{"family":"Dalgård","given":"Christine"},{"family":"Sørensen","given":"Thorkild I. A."}],"issued":{"date-parts":[["2014"]]}}}],"schema":"https://github.com/citation-style-language/schema/raw/master/csl-citation.json"} </w:instrText>
      </w:r>
      <w:r w:rsidR="002976F1" w:rsidRPr="00FD64BE">
        <w:rPr>
          <w:rFonts w:ascii="Times New Roman" w:hAnsi="Times New Roman" w:cs="Times New Roman"/>
          <w:sz w:val="24"/>
          <w:szCs w:val="24"/>
          <w:lang w:val="en-US"/>
        </w:rPr>
        <w:fldChar w:fldCharType="separate"/>
      </w:r>
      <w:r w:rsidR="00BC3FD8" w:rsidRPr="00FD64BE">
        <w:rPr>
          <w:rFonts w:ascii="Times New Roman" w:hAnsi="Times New Roman" w:cs="Times New Roman"/>
          <w:sz w:val="24"/>
          <w:szCs w:val="24"/>
          <w:vertAlign w:val="superscript"/>
          <w:lang w:val="en-US"/>
        </w:rPr>
        <w:t>22,35</w:t>
      </w:r>
      <w:r w:rsidR="002976F1" w:rsidRPr="00FD64BE">
        <w:rPr>
          <w:rFonts w:ascii="Times New Roman" w:hAnsi="Times New Roman" w:cs="Times New Roman"/>
          <w:sz w:val="24"/>
          <w:szCs w:val="24"/>
          <w:lang w:val="en-US"/>
        </w:rPr>
        <w:fldChar w:fldCharType="end"/>
      </w:r>
      <w:r w:rsidR="00BC56D8" w:rsidRPr="00FD64BE">
        <w:rPr>
          <w:rFonts w:ascii="Times New Roman" w:hAnsi="Times New Roman" w:cs="Times New Roman"/>
          <w:sz w:val="24"/>
          <w:szCs w:val="24"/>
          <w:lang w:val="en-US"/>
        </w:rPr>
        <w:t xml:space="preserve"> and these</w:t>
      </w:r>
      <w:r w:rsidR="00903BA9" w:rsidRPr="00FD64BE">
        <w:rPr>
          <w:rFonts w:ascii="Times New Roman" w:hAnsi="Times New Roman" w:cs="Times New Roman"/>
          <w:sz w:val="24"/>
          <w:szCs w:val="24"/>
          <w:lang w:val="en-US"/>
        </w:rPr>
        <w:t xml:space="preserve"> assumed a linear association over </w:t>
      </w:r>
      <w:r w:rsidR="00BC56D8" w:rsidRPr="00FD64BE">
        <w:rPr>
          <w:rFonts w:ascii="Times New Roman" w:hAnsi="Times New Roman" w:cs="Times New Roman"/>
          <w:sz w:val="24"/>
          <w:szCs w:val="24"/>
          <w:lang w:val="en-US"/>
        </w:rPr>
        <w:t>the</w:t>
      </w:r>
      <w:r w:rsidR="00903BA9" w:rsidRPr="00FD64BE">
        <w:rPr>
          <w:rFonts w:ascii="Times New Roman" w:hAnsi="Times New Roman" w:cs="Times New Roman"/>
          <w:sz w:val="24"/>
          <w:szCs w:val="24"/>
          <w:lang w:val="en-US"/>
        </w:rPr>
        <w:t xml:space="preserve"> whole range of </w:t>
      </w:r>
      <w:r w:rsidR="00BC56D8" w:rsidRPr="00FD64BE">
        <w:rPr>
          <w:rFonts w:ascii="Times New Roman" w:hAnsi="Times New Roman" w:cs="Times New Roman"/>
          <w:sz w:val="24"/>
          <w:szCs w:val="24"/>
          <w:lang w:val="en-US"/>
        </w:rPr>
        <w:t xml:space="preserve">frequency of </w:t>
      </w:r>
      <w:r w:rsidR="00903BA9" w:rsidRPr="00FD64BE">
        <w:rPr>
          <w:rFonts w:ascii="Times New Roman" w:hAnsi="Times New Roman" w:cs="Times New Roman"/>
          <w:sz w:val="24"/>
          <w:szCs w:val="24"/>
          <w:lang w:val="en-US"/>
        </w:rPr>
        <w:t>cigarette</w:t>
      </w:r>
      <w:r w:rsidR="00BC56D8" w:rsidRPr="00FD64BE">
        <w:rPr>
          <w:rFonts w:ascii="Times New Roman" w:hAnsi="Times New Roman" w:cs="Times New Roman"/>
          <w:sz w:val="24"/>
          <w:szCs w:val="24"/>
          <w:lang w:val="en-US"/>
        </w:rPr>
        <w:t xml:space="preserve"> use</w:t>
      </w:r>
      <w:r w:rsidR="00903BA9" w:rsidRPr="00FD64BE">
        <w:rPr>
          <w:rFonts w:ascii="Times New Roman" w:hAnsi="Times New Roman" w:cs="Times New Roman"/>
          <w:sz w:val="24"/>
          <w:szCs w:val="24"/>
          <w:lang w:val="en-US"/>
        </w:rPr>
        <w:t xml:space="preserve">. In </w:t>
      </w:r>
      <w:r w:rsidR="00BC56D8" w:rsidRPr="00FD64BE">
        <w:rPr>
          <w:rFonts w:ascii="Times New Roman" w:hAnsi="Times New Roman" w:cs="Times New Roman"/>
          <w:sz w:val="24"/>
          <w:szCs w:val="24"/>
          <w:lang w:val="en-US"/>
        </w:rPr>
        <w:t>the present</w:t>
      </w:r>
      <w:r w:rsidR="00903BA9" w:rsidRPr="00FD64BE">
        <w:rPr>
          <w:rFonts w:ascii="Times New Roman" w:hAnsi="Times New Roman" w:cs="Times New Roman"/>
          <w:sz w:val="24"/>
          <w:szCs w:val="24"/>
          <w:lang w:val="en-US"/>
        </w:rPr>
        <w:t xml:space="preserve"> analysis, applying </w:t>
      </w:r>
      <w:r w:rsidR="000F41EF" w:rsidRPr="00FD64BE">
        <w:rPr>
          <w:rFonts w:ascii="Times New Roman" w:hAnsi="Times New Roman" w:cs="Times New Roman"/>
          <w:sz w:val="24"/>
          <w:szCs w:val="24"/>
          <w:lang w:val="en-US"/>
        </w:rPr>
        <w:t>P-splines for the estimation of non</w:t>
      </w:r>
      <w:r w:rsidR="00BC56D8" w:rsidRPr="00FD64BE">
        <w:rPr>
          <w:rFonts w:ascii="Times New Roman" w:hAnsi="Times New Roman" w:cs="Times New Roman"/>
          <w:sz w:val="24"/>
          <w:szCs w:val="24"/>
          <w:lang w:val="en-US"/>
        </w:rPr>
        <w:t>-</w:t>
      </w:r>
      <w:r w:rsidR="000F41EF" w:rsidRPr="00FD64BE">
        <w:rPr>
          <w:rFonts w:ascii="Times New Roman" w:hAnsi="Times New Roman" w:cs="Times New Roman"/>
          <w:sz w:val="24"/>
          <w:szCs w:val="24"/>
          <w:lang w:val="en-US"/>
        </w:rPr>
        <w:t>linear effect</w:t>
      </w:r>
      <w:r w:rsidR="002E309A" w:rsidRPr="00FD64BE">
        <w:rPr>
          <w:rFonts w:ascii="Times New Roman" w:hAnsi="Times New Roman" w:cs="Times New Roman"/>
          <w:sz w:val="24"/>
          <w:szCs w:val="24"/>
          <w:lang w:val="en-US"/>
        </w:rPr>
        <w:t>s</w:t>
      </w:r>
      <w:r w:rsidR="000F41EF" w:rsidRPr="00FD64BE">
        <w:rPr>
          <w:rFonts w:ascii="Times New Roman" w:hAnsi="Times New Roman" w:cs="Times New Roman"/>
          <w:sz w:val="24"/>
          <w:szCs w:val="24"/>
          <w:lang w:val="en-US"/>
        </w:rPr>
        <w:t>, with data-driven estimation of the smoothness of the effect by generalized cross-validation minimization,</w:t>
      </w:r>
      <w:r w:rsidR="00903BA9" w:rsidRPr="00FD64BE">
        <w:rPr>
          <w:rFonts w:ascii="Times New Roman" w:hAnsi="Times New Roman" w:cs="Times New Roman"/>
          <w:sz w:val="24"/>
          <w:szCs w:val="24"/>
          <w:lang w:val="en-US"/>
        </w:rPr>
        <w:t xml:space="preserve"> no fixed linear association was forced on the data. Indeed</w:t>
      </w:r>
      <w:r w:rsidR="00392CED" w:rsidRPr="00FD64BE">
        <w:rPr>
          <w:rFonts w:ascii="Times New Roman" w:hAnsi="Times New Roman" w:cs="Times New Roman"/>
          <w:sz w:val="24"/>
          <w:szCs w:val="24"/>
          <w:lang w:val="en-US"/>
        </w:rPr>
        <w:t>,</w:t>
      </w:r>
      <w:r w:rsidR="00903BA9" w:rsidRPr="00FD64BE">
        <w:rPr>
          <w:rFonts w:ascii="Times New Roman" w:hAnsi="Times New Roman" w:cs="Times New Roman"/>
          <w:sz w:val="24"/>
          <w:szCs w:val="24"/>
          <w:lang w:val="en-US"/>
        </w:rPr>
        <w:t xml:space="preserve"> a linear association was only observed for up to </w:t>
      </w:r>
      <w:r w:rsidR="000F7178" w:rsidRPr="00FD64BE">
        <w:rPr>
          <w:rFonts w:ascii="Times New Roman" w:hAnsi="Times New Roman" w:cs="Times New Roman"/>
          <w:sz w:val="24"/>
          <w:szCs w:val="24"/>
          <w:lang w:val="en-US"/>
        </w:rPr>
        <w:t>10-</w:t>
      </w:r>
      <w:r w:rsidR="00903BA9" w:rsidRPr="00FD64BE">
        <w:rPr>
          <w:rFonts w:ascii="Times New Roman" w:hAnsi="Times New Roman" w:cs="Times New Roman"/>
          <w:sz w:val="24"/>
          <w:szCs w:val="24"/>
          <w:lang w:val="en-US"/>
        </w:rPr>
        <w:t xml:space="preserve">15 cigarettes. </w:t>
      </w:r>
      <w:r w:rsidR="00DB2259" w:rsidRPr="00FD64BE">
        <w:rPr>
          <w:rFonts w:ascii="Times New Roman" w:hAnsi="Times New Roman" w:cs="Times New Roman"/>
          <w:sz w:val="24"/>
          <w:szCs w:val="24"/>
          <w:lang w:val="en-US"/>
        </w:rPr>
        <w:t xml:space="preserve">The observation of flattening of the effect with very high number of cigarettes smoked by the mother </w:t>
      </w:r>
      <w:r w:rsidR="000F525E" w:rsidRPr="00FD64BE">
        <w:rPr>
          <w:rFonts w:ascii="Times New Roman" w:hAnsi="Times New Roman" w:cs="Times New Roman"/>
          <w:sz w:val="24"/>
          <w:szCs w:val="24"/>
          <w:lang w:val="en-US"/>
        </w:rPr>
        <w:t>might be due to reporting bias</w:t>
      </w:r>
      <w:r w:rsidR="000158FC" w:rsidRPr="00FD64BE">
        <w:rPr>
          <w:rFonts w:ascii="Times New Roman" w:hAnsi="Times New Roman" w:cs="Times New Roman"/>
          <w:sz w:val="24"/>
          <w:szCs w:val="24"/>
          <w:lang w:val="en-US"/>
        </w:rPr>
        <w:t xml:space="preserve">, </w:t>
      </w:r>
      <w:r w:rsidR="000F525E" w:rsidRPr="00FD64BE">
        <w:rPr>
          <w:rFonts w:ascii="Times New Roman" w:hAnsi="Times New Roman" w:cs="Times New Roman"/>
          <w:sz w:val="24"/>
          <w:szCs w:val="24"/>
          <w:lang w:val="en-US"/>
        </w:rPr>
        <w:t>which might arise if heavy smoking mothers lose awareness of the number of cigarettes smoked. Assuming selective underreporting of excessive smoking, however, would rather account for a</w:t>
      </w:r>
      <w:r w:rsidR="004352BF" w:rsidRPr="00FD64BE">
        <w:rPr>
          <w:rFonts w:ascii="Times New Roman" w:hAnsi="Times New Roman" w:cs="Times New Roman"/>
          <w:sz w:val="24"/>
          <w:szCs w:val="24"/>
          <w:lang w:val="en-US"/>
        </w:rPr>
        <w:t>n</w:t>
      </w:r>
      <w:r w:rsidR="000F525E" w:rsidRPr="00FD64BE">
        <w:rPr>
          <w:rFonts w:ascii="Times New Roman" w:hAnsi="Times New Roman" w:cs="Times New Roman"/>
          <w:sz w:val="24"/>
          <w:szCs w:val="24"/>
          <w:lang w:val="en-US"/>
        </w:rPr>
        <w:t xml:space="preserve"> upward shift of the curve</w:t>
      </w:r>
      <w:r w:rsidR="00DB2259" w:rsidRPr="00FD64BE">
        <w:rPr>
          <w:rFonts w:ascii="Times New Roman" w:hAnsi="Times New Roman" w:cs="Times New Roman"/>
          <w:sz w:val="24"/>
          <w:szCs w:val="24"/>
          <w:lang w:val="en-US"/>
        </w:rPr>
        <w:t xml:space="preserve">. </w:t>
      </w:r>
    </w:p>
    <w:p w14:paraId="5D0990F7" w14:textId="77777777" w:rsidR="001C27D0" w:rsidRPr="00FD64BE" w:rsidRDefault="001C27D0" w:rsidP="00E52E5B">
      <w:pPr>
        <w:spacing w:line="480" w:lineRule="auto"/>
        <w:rPr>
          <w:rFonts w:ascii="Times New Roman" w:hAnsi="Times New Roman" w:cs="Times New Roman"/>
          <w:sz w:val="24"/>
          <w:szCs w:val="24"/>
          <w:lang w:val="en-US"/>
        </w:rPr>
      </w:pPr>
    </w:p>
    <w:p w14:paraId="530B38F5" w14:textId="6CDE4030" w:rsidR="001C27D0" w:rsidRPr="00FD64BE" w:rsidRDefault="001C27D0" w:rsidP="00E52E5B">
      <w:pPr>
        <w:spacing w:line="480" w:lineRule="auto"/>
        <w:rPr>
          <w:rFonts w:ascii="Times New Roman" w:hAnsi="Times New Roman" w:cs="Times New Roman"/>
          <w:sz w:val="24"/>
          <w:szCs w:val="24"/>
          <w:lang w:val="en-US"/>
        </w:rPr>
      </w:pPr>
      <w:r w:rsidRPr="00FD64BE">
        <w:rPr>
          <w:rFonts w:ascii="Times New Roman" w:hAnsi="Times New Roman" w:cs="Times New Roman"/>
          <w:sz w:val="24"/>
          <w:szCs w:val="24"/>
          <w:lang w:val="en-US"/>
        </w:rPr>
        <w:t>Implications of study findings</w:t>
      </w:r>
    </w:p>
    <w:p w14:paraId="2460CCA1" w14:textId="6E32C111" w:rsidR="00264638" w:rsidRPr="00FD64BE" w:rsidRDefault="00C26188" w:rsidP="002976F1">
      <w:pPr>
        <w:spacing w:line="480" w:lineRule="auto"/>
        <w:rPr>
          <w:rFonts w:ascii="Times New Roman" w:hAnsi="Times New Roman" w:cs="Times New Roman"/>
          <w:sz w:val="24"/>
          <w:szCs w:val="24"/>
          <w:lang w:val="en-US"/>
        </w:rPr>
      </w:pPr>
      <w:r w:rsidRPr="00FD64BE">
        <w:rPr>
          <w:rFonts w:ascii="Times New Roman" w:hAnsi="Times New Roman" w:cs="Times New Roman"/>
          <w:sz w:val="24"/>
          <w:szCs w:val="24"/>
          <w:lang w:val="en-US"/>
        </w:rPr>
        <w:t>Since cotinine concentrations in the offspring related to paternal</w:t>
      </w:r>
      <w:r w:rsidR="00EB0093" w:rsidRPr="00FD64BE">
        <w:rPr>
          <w:rFonts w:ascii="Times New Roman" w:hAnsi="Times New Roman" w:cs="Times New Roman"/>
          <w:sz w:val="24"/>
          <w:szCs w:val="24"/>
          <w:lang w:val="en-US"/>
        </w:rPr>
        <w:t xml:space="preserve"> cigarette smoke exposure alone</w:t>
      </w:r>
      <w:r w:rsidR="00943CBF" w:rsidRPr="00FD64BE">
        <w:rPr>
          <w:rFonts w:ascii="Times New Roman" w:hAnsi="Times New Roman" w:cs="Times New Roman"/>
          <w:sz w:val="24"/>
          <w:szCs w:val="24"/>
          <w:lang w:val="en-US"/>
        </w:rPr>
        <w:t xml:space="preserve"> </w:t>
      </w:r>
      <w:r w:rsidRPr="00FD64BE">
        <w:rPr>
          <w:rFonts w:ascii="Times New Roman" w:hAnsi="Times New Roman" w:cs="Times New Roman"/>
          <w:sz w:val="24"/>
          <w:szCs w:val="24"/>
          <w:lang w:val="en-US"/>
        </w:rPr>
        <w:fldChar w:fldCharType="begin"/>
      </w:r>
      <w:r w:rsidR="008F3237" w:rsidRPr="00FD64BE">
        <w:rPr>
          <w:rFonts w:ascii="Times New Roman" w:hAnsi="Times New Roman" w:cs="Times New Roman"/>
          <w:sz w:val="24"/>
          <w:szCs w:val="24"/>
          <w:lang w:val="en-US"/>
        </w:rPr>
        <w:instrText xml:space="preserve"> ADDIN ZOTERO_ITEM CSL_CITATION {"citationID":"va2Rq8Bn","properties":{"formattedCitation":"{\\rtf \\super 61\\nosupersub{}}","plainCitation":"61"},"citationItems":[{"id":1042,"uris":["http://zotero.org/users/1092812/items/ZT6PB9W3"],"uri":["http://zotero.org/users/1092812/items/ZT6PB9W3"],"itemData":{"id":1042,"type":"article-journal","title":"Partner smoking and maternal cotinine during pregnancy: implications for negative control methods","container-title":"Drug Alcohol Depend","page":"159-63","volume":"139","archive_location":"24726428","abstract":"BACKGROUND: Comparison of the associations of maternal and mother's partner smoking with offspring outcomes is, in theory, a useful method for assessing whether there may be an intrauterine effect of tobacco exposure on these outcomes. However, this approach assumes that the effects of passive smoking from exposure to partner smoking during pregnancy are minimal. We evaluated this assumption using a biochemical measure of tobacco exposure in pregnant women. METHODS: Cotinine levels taken during the first trimester of pregnancy were measured in a sample of 3928 women from the Avon Longitudinal Study of Parents and Children. Median cotinine values were compared across categories of smoking heaviness (cigarettes per day) of the women during the first trimester and in non-smoking women by the smoking heaviness of their partner. RESULTS: Cotinine levels were substantially higher in women who smoked compared to non-smokers (range of medians across smoking heaviness categories: 900-5362 ng/ml versus 20 ng/ml, interquartile range (IQR) (0-63) for non-smokers). In contrast, cotinine levels in non-smoking women were only very weakly related to partner smoking status (range of medians in women with smoking partners: 34-69 ng/ml versus 12 ng/ml, IQR (0-48) in women with non-smoking partners). CONCLUSIONS: Levels of tobacco exposure from partner smoking, as assessed by cotinine, were low in non-smoking pregnant women. This suggests that using mother's partner's smoking as a negative control for investigating intrauterine effects is valid.","DOI":"10.1016/j.drugalcdep.2014.03.012","ISSN":"1879-0046 (Electronic) 0376-8716 (Linking)","shortTitle":"Partner smoking and maternal cotinine during pregnancy: implications for negative control methods","journalAbbreviation":"Drug and alcohol dependence","author":[{"family":"Taylor","given":"A. E."},{"family":"Davey Smith","given":"G."},{"family":"Bares","given":"C. B."},{"family":"Edwards","given":"A. C."},{"family":"Munafo","given":"M. R."}],"issued":{"date-parts":[["2014",6,1]]}}}],"schema":"https://github.com/citation-style-language/schema/raw/master/csl-citation.json"} </w:instrText>
      </w:r>
      <w:r w:rsidRPr="00FD64BE">
        <w:rPr>
          <w:rFonts w:ascii="Times New Roman" w:hAnsi="Times New Roman" w:cs="Times New Roman"/>
          <w:sz w:val="24"/>
          <w:szCs w:val="24"/>
          <w:lang w:val="en-US"/>
        </w:rPr>
        <w:fldChar w:fldCharType="separate"/>
      </w:r>
      <w:r w:rsidR="008F3237" w:rsidRPr="00FD64BE">
        <w:rPr>
          <w:rFonts w:ascii="Times New Roman" w:hAnsi="Times New Roman" w:cs="Times New Roman"/>
          <w:sz w:val="24"/>
          <w:szCs w:val="24"/>
          <w:vertAlign w:val="superscript"/>
          <w:lang w:val="en-US"/>
        </w:rPr>
        <w:t>61</w:t>
      </w:r>
      <w:r w:rsidRPr="00FD64BE">
        <w:rPr>
          <w:rFonts w:ascii="Times New Roman" w:hAnsi="Times New Roman" w:cs="Times New Roman"/>
          <w:sz w:val="24"/>
          <w:szCs w:val="24"/>
          <w:lang w:val="en-US"/>
        </w:rPr>
        <w:fldChar w:fldCharType="end"/>
      </w:r>
      <w:r w:rsidRPr="00FD64BE">
        <w:rPr>
          <w:rFonts w:ascii="Times New Roman" w:hAnsi="Times New Roman" w:cs="Times New Roman"/>
          <w:sz w:val="24"/>
          <w:szCs w:val="24"/>
          <w:lang w:val="en-US"/>
        </w:rPr>
        <w:t xml:space="preserve"> </w:t>
      </w:r>
      <w:r w:rsidR="008E23ED" w:rsidRPr="00FD64BE">
        <w:rPr>
          <w:rFonts w:ascii="Times New Roman" w:hAnsi="Times New Roman" w:cs="Times New Roman"/>
          <w:sz w:val="24"/>
          <w:szCs w:val="24"/>
          <w:lang w:val="en-US"/>
        </w:rPr>
        <w:t>can be</w:t>
      </w:r>
      <w:r w:rsidRPr="00FD64BE">
        <w:rPr>
          <w:rFonts w:ascii="Times New Roman" w:hAnsi="Times New Roman" w:cs="Times New Roman"/>
          <w:sz w:val="24"/>
          <w:szCs w:val="24"/>
          <w:lang w:val="en-US"/>
        </w:rPr>
        <w:t xml:space="preserve"> similar to </w:t>
      </w:r>
      <w:r w:rsidR="008E23ED" w:rsidRPr="00FD64BE">
        <w:rPr>
          <w:rFonts w:ascii="Times New Roman" w:hAnsi="Times New Roman" w:cs="Times New Roman"/>
          <w:sz w:val="24"/>
          <w:szCs w:val="24"/>
          <w:lang w:val="en-US"/>
        </w:rPr>
        <w:t xml:space="preserve">concentrations when only a </w:t>
      </w:r>
      <w:r w:rsidRPr="00FD64BE">
        <w:rPr>
          <w:rFonts w:ascii="Times New Roman" w:hAnsi="Times New Roman" w:cs="Times New Roman"/>
          <w:sz w:val="24"/>
          <w:szCs w:val="24"/>
          <w:lang w:val="en-US"/>
        </w:rPr>
        <w:t xml:space="preserve">few cigarettes </w:t>
      </w:r>
      <w:r w:rsidR="008E23ED" w:rsidRPr="00FD64BE">
        <w:rPr>
          <w:rFonts w:ascii="Times New Roman" w:hAnsi="Times New Roman" w:cs="Times New Roman"/>
          <w:sz w:val="24"/>
          <w:szCs w:val="24"/>
          <w:lang w:val="en-US"/>
        </w:rPr>
        <w:t xml:space="preserve">are </w:t>
      </w:r>
      <w:r w:rsidRPr="00FD64BE">
        <w:rPr>
          <w:rFonts w:ascii="Times New Roman" w:hAnsi="Times New Roman" w:cs="Times New Roman"/>
          <w:sz w:val="24"/>
          <w:szCs w:val="24"/>
          <w:lang w:val="en-US"/>
        </w:rPr>
        <w:t xml:space="preserve">smoked by the mother, the linear </w:t>
      </w:r>
      <w:r w:rsidR="0018181B" w:rsidRPr="00FD64BE">
        <w:rPr>
          <w:rFonts w:ascii="Times New Roman" w:hAnsi="Times New Roman" w:cs="Times New Roman"/>
          <w:sz w:val="24"/>
          <w:szCs w:val="24"/>
          <w:lang w:val="en-US"/>
        </w:rPr>
        <w:t>dose response relationship</w:t>
      </w:r>
      <w:r w:rsidRPr="00FD64BE">
        <w:rPr>
          <w:rFonts w:ascii="Times New Roman" w:hAnsi="Times New Roman" w:cs="Times New Roman"/>
          <w:sz w:val="24"/>
          <w:szCs w:val="24"/>
          <w:lang w:val="en-US"/>
        </w:rPr>
        <w:t xml:space="preserve"> up to 10-15 cigarettes may have implications  for the understanding of the role </w:t>
      </w:r>
      <w:r w:rsidR="005175BB" w:rsidRPr="00FD64BE">
        <w:rPr>
          <w:rFonts w:ascii="Times New Roman" w:hAnsi="Times New Roman" w:cs="Times New Roman"/>
          <w:sz w:val="24"/>
          <w:szCs w:val="24"/>
          <w:lang w:val="en-US"/>
        </w:rPr>
        <w:t xml:space="preserve">of </w:t>
      </w:r>
      <w:r w:rsidRPr="00FD64BE">
        <w:rPr>
          <w:rFonts w:ascii="Times New Roman" w:hAnsi="Times New Roman" w:cs="Times New Roman"/>
          <w:sz w:val="24"/>
          <w:szCs w:val="24"/>
          <w:lang w:val="en-US"/>
        </w:rPr>
        <w:t>paternal s</w:t>
      </w:r>
      <w:r w:rsidR="00943CBF" w:rsidRPr="00FD64BE">
        <w:rPr>
          <w:rFonts w:ascii="Times New Roman" w:hAnsi="Times New Roman" w:cs="Times New Roman"/>
          <w:sz w:val="24"/>
          <w:szCs w:val="24"/>
          <w:lang w:val="en-US"/>
        </w:rPr>
        <w:t xml:space="preserve">moking for </w:t>
      </w:r>
      <w:r w:rsidR="001B2860" w:rsidRPr="00FD64BE">
        <w:rPr>
          <w:rFonts w:ascii="Times New Roman" w:hAnsi="Times New Roman" w:cs="Times New Roman"/>
          <w:sz w:val="24"/>
          <w:szCs w:val="24"/>
          <w:lang w:val="en-US"/>
        </w:rPr>
        <w:t>offspring</w:t>
      </w:r>
      <w:r w:rsidR="00943CBF" w:rsidRPr="00FD64BE">
        <w:rPr>
          <w:rFonts w:ascii="Times New Roman" w:hAnsi="Times New Roman" w:cs="Times New Roman"/>
          <w:sz w:val="24"/>
          <w:szCs w:val="24"/>
          <w:lang w:val="en-US"/>
        </w:rPr>
        <w:t xml:space="preserve"> overweight </w:t>
      </w:r>
      <w:r w:rsidRPr="00FD64BE">
        <w:rPr>
          <w:rFonts w:ascii="Times New Roman" w:hAnsi="Times New Roman" w:cs="Times New Roman"/>
          <w:sz w:val="24"/>
          <w:szCs w:val="24"/>
          <w:lang w:val="en-US"/>
        </w:rPr>
        <w:fldChar w:fldCharType="begin"/>
      </w:r>
      <w:r w:rsidR="00CD3309" w:rsidRPr="00FD64BE">
        <w:rPr>
          <w:rFonts w:ascii="Times New Roman" w:hAnsi="Times New Roman" w:cs="Times New Roman"/>
          <w:sz w:val="24"/>
          <w:szCs w:val="24"/>
          <w:lang w:val="en-US"/>
        </w:rPr>
        <w:instrText xml:space="preserve"> ADDIN ZOTERO_ITEM CSL_CITATION {"citationID":"2o8p82s3aj","properties":{"formattedCitation":"{\\rtf \\super 2\\nosupersub{}}","plainCitation":"2"},"citationItems":[{"id":1026,"uris":["http://zotero.org/users/1092812/items/2HMCBDIU"],"uri":["http://zotero.org/users/1092812/items/2HMCBDIU"],"itemData":{"id":1026,"type":"article-journal","title":"Parental Smoking and Childhood Obesity: Higher Effect Estimates for Maternal Smoking in Pregnancy Compared to Paternal Smoking - A Meta-Analysis","container-title":"International Journal of Epidemiology","shortTitle":"Parental Smoking and Childhood Obesity: Higher Effect Estimates for Maternal Smoking in Pregnancy Compared to Paternal Smoking - A Meta-Analysis","author":[{"family":"Riedel","given":"C"},{"family":"Schönberger","given":"K"},{"family":"Yang","given":"S"},{"family":"Koshy","given":"G"},{"family":"Chen","given":"Y-C"},{"family":"Gopinath","given":"B"},{"family":"Ziebarth","given":"S"},{"family":"Kries","given":"R","non-dropping-particle":"von"}],"issued":{"date-parts":[["2014"]]}}}],"schema":"https://github.com/citation-style-language/schema/raw/master/csl-citation.json"} </w:instrText>
      </w:r>
      <w:r w:rsidRPr="00FD64BE">
        <w:rPr>
          <w:rFonts w:ascii="Times New Roman" w:hAnsi="Times New Roman" w:cs="Times New Roman"/>
          <w:sz w:val="24"/>
          <w:szCs w:val="24"/>
          <w:lang w:val="en-US"/>
        </w:rPr>
        <w:fldChar w:fldCharType="separate"/>
      </w:r>
      <w:r w:rsidR="00BC3FD8" w:rsidRPr="00FD64BE">
        <w:rPr>
          <w:rFonts w:ascii="Times New Roman" w:hAnsi="Times New Roman" w:cs="Times New Roman"/>
          <w:sz w:val="24"/>
          <w:szCs w:val="24"/>
          <w:vertAlign w:val="superscript"/>
          <w:lang w:val="en-US"/>
        </w:rPr>
        <w:t>2</w:t>
      </w:r>
      <w:r w:rsidRPr="00FD64BE">
        <w:rPr>
          <w:rFonts w:ascii="Times New Roman" w:hAnsi="Times New Roman" w:cs="Times New Roman"/>
          <w:sz w:val="24"/>
          <w:szCs w:val="24"/>
          <w:lang w:val="en-US"/>
        </w:rPr>
        <w:fldChar w:fldCharType="end"/>
      </w:r>
      <w:r w:rsidR="00943CBF" w:rsidRPr="00FD64BE">
        <w:rPr>
          <w:rFonts w:ascii="Times New Roman" w:hAnsi="Times New Roman" w:cs="Times New Roman"/>
          <w:sz w:val="24"/>
          <w:szCs w:val="24"/>
          <w:lang w:val="en-US"/>
        </w:rPr>
        <w:t>.</w:t>
      </w:r>
      <w:r w:rsidRPr="00FD64BE">
        <w:rPr>
          <w:rFonts w:ascii="Times New Roman" w:hAnsi="Times New Roman" w:cs="Times New Roman"/>
          <w:sz w:val="24"/>
          <w:szCs w:val="24"/>
          <w:lang w:val="en-US"/>
        </w:rPr>
        <w:t xml:space="preserve"> The paternal smoking e</w:t>
      </w:r>
      <w:r w:rsidR="00392CED" w:rsidRPr="00FD64BE">
        <w:rPr>
          <w:rFonts w:ascii="Times New Roman" w:hAnsi="Times New Roman" w:cs="Times New Roman"/>
          <w:sz w:val="24"/>
          <w:szCs w:val="24"/>
          <w:lang w:val="en-US"/>
        </w:rPr>
        <w:t xml:space="preserve">ffect might be a reflection of </w:t>
      </w:r>
      <w:r w:rsidR="00371817" w:rsidRPr="00FD64BE">
        <w:rPr>
          <w:rFonts w:ascii="Times New Roman" w:hAnsi="Times New Roman" w:cs="Times New Roman"/>
          <w:sz w:val="24"/>
          <w:szCs w:val="24"/>
          <w:lang w:val="en-US"/>
        </w:rPr>
        <w:t xml:space="preserve">low doses by passive smoking; exposing the pregnant mother to environmental tobacco smoke (ETS) may have a genuine effect on the child’s risk for overweight. </w:t>
      </w:r>
      <w:r w:rsidRPr="00FD64BE">
        <w:rPr>
          <w:rFonts w:ascii="Times New Roman" w:hAnsi="Times New Roman" w:cs="Times New Roman"/>
          <w:sz w:val="24"/>
          <w:szCs w:val="24"/>
          <w:lang w:val="en-US"/>
        </w:rPr>
        <w:t>Cotinine values in urine of neonates from non-smoking mothers increase in relation to number of daily cigarettes smoked</w:t>
      </w:r>
      <w:r w:rsidR="00943CBF" w:rsidRPr="00FD64BE">
        <w:rPr>
          <w:rFonts w:ascii="Times New Roman" w:hAnsi="Times New Roman" w:cs="Times New Roman"/>
          <w:sz w:val="24"/>
          <w:szCs w:val="24"/>
          <w:lang w:val="en-US"/>
        </w:rPr>
        <w:t xml:space="preserve"> by the father during pregnancy </w:t>
      </w:r>
      <w:r w:rsidRPr="00FD64BE">
        <w:rPr>
          <w:rFonts w:ascii="Times New Roman" w:hAnsi="Times New Roman" w:cs="Times New Roman"/>
          <w:sz w:val="24"/>
          <w:szCs w:val="24"/>
          <w:lang w:val="en-US"/>
        </w:rPr>
        <w:fldChar w:fldCharType="begin"/>
      </w:r>
      <w:r w:rsidR="008F3237" w:rsidRPr="00FD64BE">
        <w:rPr>
          <w:rFonts w:ascii="Times New Roman" w:hAnsi="Times New Roman" w:cs="Times New Roman"/>
          <w:sz w:val="24"/>
          <w:szCs w:val="24"/>
          <w:lang w:val="en-US"/>
        </w:rPr>
        <w:instrText xml:space="preserve"> ADDIN ZOTERO_ITEM CSL_CITATION {"citationID":"j6vw0LTJ","properties":{"formattedCitation":"{\\rtf \\super 62\\nosupersub{}}","plainCitation":"62"},"citationItems":[{"id":971,"uris":["http://zotero.org/users/1092812/items/WPDIVIN2"],"uri":["http://zotero.org/users/1092812/items/WPDIVIN2"],"itemData":{"id":971,"type":"article-journal","title":"Neonatal urinary cotinine correlates with behavioral alterations in newborns prenatally exposed to tobacco smoke","container-title":"Pediatr Res","page":"257-61","volume":"61","issue":"2","archive_location":"17237732","abstract":"Altered behavior due to prenatal smoke exposure was examined in 25 neonates born from smoking mothers who consumed at least 5 cigarettes/d during the entire gestation. Data were compared with 25 matched neonates born from nonsmoking mothers. Neonatal behavior was evaluated using the Brazelton Neonatal Behavioral Assessment Scale (BNBAS). Antenatal exposure to tobacco smoke at the end of the pregnancy was determined by measurement of urinary cotinine. Newborns from smoking mothers showed significant lower scores in various BNBAS items compared with neonates from nonsmoking mothers. A strong correlation was observed between infant irritability and urinary cotinine in newborns from smoker and nonsmoking mothers and with number of daily smoked cigarettes and maternal nicotine daily intake of infants exposed to active maternal smoking. Linear regression analysis showed that urinary cotinine was the best predictor of infant irritability (r(2) = 0.727). The latter was also associated to the neonate's low level of attention and poor response to inanimate auditory stimuli. Among infants from nonsmoking mothers, paternal smoking significantly correlated with infant urinary cotinine and infant irritability, being also the best predictor of irritability (r(2) = 0.364). Neonatal behavior can be significantly altered in a dose-dependent manner even after modest prenatal exposure to tobacco smoke.","DOI":"10.1203/pdr.0b013e31802d89eb","ISSN":"0031-3998 (Print) 0031-3998 (Linking)","shortTitle":"Neonatal urinary cotinine correlates with behavioral alterations in newborns prenatally exposed to tobacco smoke","journalAbbreviation":"Pediatric research","author":[{"family":"Mansi","given":"G."},{"family":"Raimondi","given":"F."},{"family":"Pichini","given":"S."},{"family":"Capasso","given":"L."},{"family":"Sarno","given":"M."},{"family":"Zuccaro","given":"P."},{"family":"Pacifici","given":"R."},{"family":"Garcia-Algar","given":"O."},{"family":"Romano","given":"A."},{"family":"Paludetto","given":"R."}],"issued":{"date-parts":[["2007",2]]}}}],"schema":"https://github.com/citation-style-language/schema/raw/master/csl-citation.json"} </w:instrText>
      </w:r>
      <w:r w:rsidRPr="00FD64BE">
        <w:rPr>
          <w:rFonts w:ascii="Times New Roman" w:hAnsi="Times New Roman" w:cs="Times New Roman"/>
          <w:sz w:val="24"/>
          <w:szCs w:val="24"/>
          <w:lang w:val="en-US"/>
        </w:rPr>
        <w:fldChar w:fldCharType="separate"/>
      </w:r>
      <w:r w:rsidR="008F3237" w:rsidRPr="00FD64BE">
        <w:rPr>
          <w:rFonts w:ascii="Times New Roman" w:hAnsi="Times New Roman" w:cs="Times New Roman"/>
          <w:sz w:val="24"/>
          <w:szCs w:val="24"/>
          <w:vertAlign w:val="superscript"/>
          <w:lang w:val="en-US"/>
        </w:rPr>
        <w:t>62</w:t>
      </w:r>
      <w:r w:rsidRPr="00FD64BE">
        <w:rPr>
          <w:rFonts w:ascii="Times New Roman" w:hAnsi="Times New Roman" w:cs="Times New Roman"/>
          <w:sz w:val="24"/>
          <w:szCs w:val="24"/>
          <w:lang w:val="en-US"/>
        </w:rPr>
        <w:fldChar w:fldCharType="end"/>
      </w:r>
      <w:r w:rsidR="00943CBF" w:rsidRPr="00FD64BE">
        <w:rPr>
          <w:rFonts w:ascii="Times New Roman" w:hAnsi="Times New Roman" w:cs="Times New Roman"/>
          <w:sz w:val="24"/>
          <w:szCs w:val="24"/>
          <w:lang w:val="en-US"/>
        </w:rPr>
        <w:t>.</w:t>
      </w:r>
      <w:r w:rsidRPr="00FD64BE">
        <w:rPr>
          <w:rFonts w:ascii="Times New Roman" w:hAnsi="Times New Roman" w:cs="Times New Roman"/>
          <w:sz w:val="24"/>
          <w:szCs w:val="24"/>
          <w:lang w:val="en-US"/>
        </w:rPr>
        <w:t xml:space="preserve"> </w:t>
      </w:r>
      <w:r w:rsidR="00D42DEF" w:rsidRPr="00FD64BE">
        <w:rPr>
          <w:rFonts w:ascii="Times New Roman" w:hAnsi="Times New Roman" w:cs="Times New Roman"/>
          <w:sz w:val="24"/>
          <w:szCs w:val="24"/>
          <w:lang w:val="en-US"/>
        </w:rPr>
        <w:t>Interestingly</w:t>
      </w:r>
      <w:r w:rsidR="00DF0CBC" w:rsidRPr="00FD64BE">
        <w:rPr>
          <w:rFonts w:ascii="Times New Roman" w:hAnsi="Times New Roman" w:cs="Times New Roman"/>
          <w:sz w:val="24"/>
          <w:szCs w:val="24"/>
          <w:lang w:val="en-US"/>
        </w:rPr>
        <w:t>,</w:t>
      </w:r>
      <w:r w:rsidR="00903BA9" w:rsidRPr="00FD64BE">
        <w:rPr>
          <w:rFonts w:ascii="Times New Roman" w:hAnsi="Times New Roman" w:cs="Times New Roman"/>
          <w:sz w:val="24"/>
          <w:szCs w:val="24"/>
          <w:lang w:val="en-US"/>
        </w:rPr>
        <w:t xml:space="preserve"> </w:t>
      </w:r>
      <w:r w:rsidR="003F101E" w:rsidRPr="00FD64BE">
        <w:rPr>
          <w:rFonts w:ascii="Times New Roman" w:hAnsi="Times New Roman" w:cs="Times New Roman"/>
          <w:sz w:val="24"/>
          <w:szCs w:val="24"/>
          <w:lang w:val="en-US"/>
        </w:rPr>
        <w:t>two</w:t>
      </w:r>
      <w:r w:rsidR="002E309A" w:rsidRPr="00FD64BE">
        <w:rPr>
          <w:rFonts w:ascii="Times New Roman" w:hAnsi="Times New Roman" w:cs="Times New Roman"/>
          <w:sz w:val="24"/>
          <w:szCs w:val="24"/>
          <w:lang w:val="en-US"/>
        </w:rPr>
        <w:t xml:space="preserve"> </w:t>
      </w:r>
      <w:r w:rsidR="00903BA9" w:rsidRPr="00FD64BE">
        <w:rPr>
          <w:rFonts w:ascii="Times New Roman" w:hAnsi="Times New Roman" w:cs="Times New Roman"/>
          <w:sz w:val="24"/>
          <w:szCs w:val="24"/>
          <w:lang w:val="en-US"/>
        </w:rPr>
        <w:t>stud</w:t>
      </w:r>
      <w:r w:rsidR="003F101E" w:rsidRPr="00FD64BE">
        <w:rPr>
          <w:rFonts w:ascii="Times New Roman" w:hAnsi="Times New Roman" w:cs="Times New Roman"/>
          <w:sz w:val="24"/>
          <w:szCs w:val="24"/>
          <w:lang w:val="en-US"/>
        </w:rPr>
        <w:t>ies</w:t>
      </w:r>
      <w:r w:rsidR="00903BA9" w:rsidRPr="00FD64BE">
        <w:rPr>
          <w:rFonts w:ascii="Times New Roman" w:hAnsi="Times New Roman" w:cs="Times New Roman"/>
          <w:sz w:val="24"/>
          <w:szCs w:val="24"/>
          <w:lang w:val="en-US"/>
        </w:rPr>
        <w:t xml:space="preserve"> </w:t>
      </w:r>
      <w:r w:rsidR="002E309A" w:rsidRPr="00FD64BE">
        <w:rPr>
          <w:rFonts w:ascii="Times New Roman" w:hAnsi="Times New Roman" w:cs="Times New Roman"/>
          <w:sz w:val="24"/>
          <w:szCs w:val="24"/>
          <w:lang w:val="en-US"/>
        </w:rPr>
        <w:t>r</w:t>
      </w:r>
      <w:r w:rsidR="000F7178" w:rsidRPr="00FD64BE">
        <w:rPr>
          <w:rFonts w:ascii="Times New Roman" w:hAnsi="Times New Roman" w:cs="Times New Roman"/>
          <w:sz w:val="24"/>
          <w:szCs w:val="24"/>
          <w:lang w:val="en-US"/>
        </w:rPr>
        <w:t>e</w:t>
      </w:r>
      <w:r w:rsidR="002E309A" w:rsidRPr="00FD64BE">
        <w:rPr>
          <w:rFonts w:ascii="Times New Roman" w:hAnsi="Times New Roman" w:cs="Times New Roman"/>
          <w:sz w:val="24"/>
          <w:szCs w:val="24"/>
          <w:lang w:val="en-US"/>
        </w:rPr>
        <w:t xml:space="preserve">ported a </w:t>
      </w:r>
      <w:r w:rsidR="0018181B" w:rsidRPr="00FD64BE">
        <w:rPr>
          <w:rFonts w:ascii="Times New Roman" w:hAnsi="Times New Roman" w:cs="Times New Roman"/>
          <w:sz w:val="24"/>
          <w:szCs w:val="24"/>
          <w:lang w:val="en-US"/>
        </w:rPr>
        <w:t>dose response relationship</w:t>
      </w:r>
      <w:r w:rsidR="00903BA9" w:rsidRPr="00FD64BE">
        <w:rPr>
          <w:rFonts w:ascii="Times New Roman" w:hAnsi="Times New Roman" w:cs="Times New Roman"/>
          <w:sz w:val="24"/>
          <w:szCs w:val="24"/>
          <w:lang w:val="en-US"/>
        </w:rPr>
        <w:t xml:space="preserve"> </w:t>
      </w:r>
      <w:r w:rsidR="003F101E" w:rsidRPr="00FD64BE">
        <w:rPr>
          <w:rFonts w:ascii="Times New Roman" w:hAnsi="Times New Roman" w:cs="Times New Roman"/>
          <w:sz w:val="24"/>
          <w:szCs w:val="24"/>
          <w:lang w:val="en-US"/>
        </w:rPr>
        <w:t xml:space="preserve">for the risk of overweight and </w:t>
      </w:r>
      <w:r w:rsidR="00893368" w:rsidRPr="00FD64BE">
        <w:rPr>
          <w:rFonts w:ascii="Times New Roman" w:hAnsi="Times New Roman" w:cs="Times New Roman"/>
          <w:sz w:val="24"/>
          <w:szCs w:val="24"/>
          <w:lang w:val="en-US"/>
        </w:rPr>
        <w:t xml:space="preserve">obesity </w:t>
      </w:r>
      <w:r w:rsidR="00903BA9" w:rsidRPr="00FD64BE">
        <w:rPr>
          <w:rFonts w:ascii="Times New Roman" w:hAnsi="Times New Roman" w:cs="Times New Roman"/>
          <w:sz w:val="24"/>
          <w:szCs w:val="24"/>
          <w:lang w:val="en-US"/>
        </w:rPr>
        <w:t>for paternal smoking</w:t>
      </w:r>
      <w:r w:rsidR="00D42DEF" w:rsidRPr="00FD64BE">
        <w:rPr>
          <w:rFonts w:ascii="Times New Roman" w:hAnsi="Times New Roman" w:cs="Times New Roman"/>
          <w:sz w:val="24"/>
          <w:szCs w:val="24"/>
          <w:lang w:val="en-US"/>
        </w:rPr>
        <w:t xml:space="preserve"> during pregnancy</w:t>
      </w:r>
      <w:r w:rsidR="00943CBF" w:rsidRPr="00FD64BE">
        <w:rPr>
          <w:rFonts w:ascii="Times New Roman" w:hAnsi="Times New Roman" w:cs="Times New Roman"/>
          <w:sz w:val="24"/>
          <w:szCs w:val="24"/>
          <w:lang w:val="en-US"/>
        </w:rPr>
        <w:t xml:space="preserve"> </w:t>
      </w:r>
      <w:r w:rsidR="004543C8" w:rsidRPr="00FD64BE">
        <w:rPr>
          <w:rFonts w:ascii="Times New Roman" w:hAnsi="Times New Roman" w:cs="Times New Roman"/>
          <w:sz w:val="24"/>
          <w:szCs w:val="24"/>
          <w:lang w:val="en-US"/>
        </w:rPr>
        <w:fldChar w:fldCharType="begin"/>
      </w:r>
      <w:r w:rsidR="00CD3309" w:rsidRPr="00FD64BE">
        <w:rPr>
          <w:rFonts w:ascii="Times New Roman" w:hAnsi="Times New Roman" w:cs="Times New Roman"/>
          <w:sz w:val="24"/>
          <w:szCs w:val="24"/>
          <w:lang w:val="en-US"/>
        </w:rPr>
        <w:instrText xml:space="preserve"> ADDIN ZOTERO_ITEM CSL_CITATION {"citationID":"tLRKz4nV","properties":{"formattedCitation":"{\\rtf \\super 17,25\\nosupersub{}}","plainCitation":"17,25"},"citationItems":[{"id":841,"uris":["http://zotero.org/users/1092812/items/5H79DTUI"],"uri":["http://zotero.org/users/1092812/items/5H79DTUI"],"itemData":{"id":841,"type":"article-journal","title":"Parental smoking during pregnancy and risk of overweight and obesity in the daughter","container-title":"International Journal of Obesity (2005)","page":"1356-1363","volume":"37","issue":"10","source":"PubMed","abstract":"OBJECTIVE: Emerging evidence suggests that prenatal exposures may affect long-term health outcomes. In utero exposure to smoking is associated with an increased risk of overweight and obesity in children and adolescents. However, few studies have examined how prenatal exposure to parental smoking influences the risk of obesity during adulthood and whether these associations are independent of childhood and adolescent adiposity. The aim of the current study was to investigate whether prenatal exposure to parental smoking influences body size during adulthood and whether any association may be mediated by childhood and adolescent body size.\nMETHODS: We investigated the association between parental smoking during pregnancy and the risk of being overweight and obese during adulthood and at age 18 and adiposity during childhood among 35 370 participants in the Nurses' Health Study II. Data on smoking during pregnancy and socioeconomic variables were provided by the mothers, and anthropometric data and adult risk factors were reported by participants.\nRESULTS: After adjustment for socioeconomic and behavioral variables, maternal smoking during pregnancy was associated with adiposity at ages 5-10, 18 and during adulthood. For age 18 overweight, the odd ratios, ORs (95% confidence intervals, CIs) for 1-14, 15-24 and 25+cigarettes per day were 1.13 (1.18-1.50), 1.40 (1.20-1.64) and 1.15 (0.79-1.69), and for obesity were 1.41 (1.14-1.75), 1.69 (1.31-2.18) and 2.36 (1.44-3.86). The corresponding ORs (95% CIs) for obesity during adulthood were 1.26 (1.16-1.37), 1.46 (1.30-1.63) and 1.43 (1.10-1.86). Risk of adiposity was not increased among daughters whose mothers stopped smoking during the first trimester (OR (95% CI) for overweight (1.03 (95% CI 0.90-1.17)) and for obesity (1.12 (95% CI 0.97-1.30)). Women whose fathers smoked during pregnancy were also at an increased risk of being overweight and obese during adulthood with covariate-adjusted ORs (95% CIs) for obesity of 1.19 (1.11-1.29) for 1-14 cigarettes per day, 1.27 (1.18-1.37) for 15-24 cigarettes per day and 1.40 (1.27-1.54) for 25+ cigarettes per day compared with fathers who did not smoke (Ptrend&lt;0.0001). Paternal smoking during pregnancy was also associated with an increased risk of obesity at age 18 among those whose fathers smoked 15 or more cigarettes per day but was not associated with childhood body size.\nCONCLUSIONS: Maternal smoking during pregnancy was associated in a dose-response manner with overweight and obesity in the daughter across adolescence and adult life. Smoking cessation during the first trimester appears to mitigate this excess risk.Paternal smoking was also associated with the risk of being overweight and obese of the adult daughter and this association persisted after adjustment for maternal smoking.","DOI":"10.1038/ijo.2013.101","ISSN":"1476-5497","note":"PMID: 23736356\nPMCID: PMC3795801","journalAbbreviation":"Int J Obes (Lond)","language":"eng","author":[{"family":"Harris","given":"H. R."},{"family":"Willett","given":"W. C."},{"family":"Michels","given":"K. B."}],"issued":{"date-parts":[["2013",10]]}}},{"id":849,"uris":["http://zotero.org/users/1092812/items/GK4FIEKR"],"uri":["http://zotero.org/users/1092812/items/GK4FIEKR"],"itemData":{"id":849,"type":"article-journal","title":"Dose response association of pregnancy cigarette smoke exposure, childhood stature, overweight and obesity","container-title":"European Journal of Public Health","page":"286-291","volume":"21","issue":"3","source":"PubMed","abstract":"BACKGROUND: The combined dose response effects of pregnancy cigarette smoke exposure on childhood overweight, obesity and short stature have not been reported.\nMETHOD: A community based cross-sectional survey of 3038 children aged 5-11 years from 15 primary schools in Merseyside, UK. Self-completed parental questionnaires were used for family characteristics, socio-economic status and parental smoking practices. Children were measured for height and weight and z-scores calculated for parental smoking categories.\nRESULTS: Of 689 (34.0%) mothers who smoked during pregnancy 50.5% smoked ten or more cigarettes daily (heavy smokers). Children of maternal non-smokers had prevalence estimates for overweight, obesity and short stature of 25, 9.6 and 3.2%, respectively. Prevalence estimates were higher in children of mothers who were heavy smokers during pregnancy, 31.5% (P = 0.001), 15.6% (P &lt; 0.001) and 5.5% (P = 0.001), respectively. Mean height for age z-scores was lower among heavy maternal (P &lt; 0.001) and paternal smokers (P &lt; 0.01) compared to non-smokers. Childhood overweight, obesity or short stature were all associated with heavy maternal smoking during pregnancy (all P &lt; 0.001). Mean body mass index (BMI) z-scores were higher in boys of mothers who smoked (P = 0.043). The adjusted odds ratio for short stature in children of heavy maternal smokers was 2.76 (95% CI 1.21-6.33) and 4.28 (1.37-13.37) if both parents were heavy smokers. The adjusted OR for obesity in children of maternal smokers was 1.61(1.19-2.18). The population attributable risk for short stature was 8.8% (1.1-22.7) for heavy maternal smokers.\nCONCLUSION: A dose-response association was observed between pregnancy smoking exposure, short stature and obesity.","DOI":"10.1093/eurpub/ckq173","ISSN":"1464-360X","note":"PMID: 21126981","journalAbbreviation":"Eur J Public Health","language":"eng","author":[{"family":"Koshy","given":"Gibby"},{"family":"Delpisheh","given":"Ali"},{"family":"Brabin","given":"Bernard J."}],"issued":{"date-parts":[["2011",6]]}}}],"schema":"https://github.com/citation-style-language/schema/raw/master/csl-citation.json"} </w:instrText>
      </w:r>
      <w:r w:rsidR="004543C8" w:rsidRPr="00FD64BE">
        <w:rPr>
          <w:rFonts w:ascii="Times New Roman" w:hAnsi="Times New Roman" w:cs="Times New Roman"/>
          <w:sz w:val="24"/>
          <w:szCs w:val="24"/>
          <w:lang w:val="en-US"/>
        </w:rPr>
        <w:fldChar w:fldCharType="separate"/>
      </w:r>
      <w:r w:rsidR="00BC3FD8" w:rsidRPr="00FD64BE">
        <w:rPr>
          <w:rFonts w:ascii="Times New Roman" w:hAnsi="Times New Roman" w:cs="Times New Roman"/>
          <w:sz w:val="24"/>
          <w:szCs w:val="24"/>
          <w:vertAlign w:val="superscript"/>
        </w:rPr>
        <w:t>17,25</w:t>
      </w:r>
      <w:r w:rsidR="004543C8" w:rsidRPr="00FD64BE">
        <w:rPr>
          <w:rFonts w:ascii="Times New Roman" w:hAnsi="Times New Roman" w:cs="Times New Roman"/>
          <w:sz w:val="24"/>
          <w:szCs w:val="24"/>
          <w:lang w:val="en-US"/>
        </w:rPr>
        <w:fldChar w:fldCharType="end"/>
      </w:r>
      <w:r w:rsidR="00903BA9" w:rsidRPr="00FD64BE">
        <w:rPr>
          <w:rFonts w:ascii="Times New Roman" w:hAnsi="Times New Roman" w:cs="Times New Roman"/>
          <w:sz w:val="24"/>
          <w:szCs w:val="24"/>
          <w:lang w:val="en-US"/>
        </w:rPr>
        <w:fldChar w:fldCharType="begin"/>
      </w:r>
      <w:r w:rsidR="00CD3309" w:rsidRPr="00FD64BE">
        <w:rPr>
          <w:rFonts w:ascii="Times New Roman" w:hAnsi="Times New Roman" w:cs="Times New Roman"/>
          <w:sz w:val="24"/>
          <w:szCs w:val="24"/>
          <w:lang w:val="en-US"/>
        </w:rPr>
        <w:instrText xml:space="preserve"> ADDIN ZOTERO_ITEM CSL_CITATION {"citationID":"2gomnqcneg","properties":{"formattedCitation":"{\\rtf \\super 17\\nosupersub{}}","plainCitation":"17"},"citationItems":[{"id":841,"uris":["http://zotero.org/users/1092812/items/5H79DTUI"],"uri":["http://zotero.org/users/1092812/items/5H79DTUI"],"itemData":{"id":841,"type":"article-journal","title":"Parental smoking during pregnancy and risk of overweight and obesity in the daughter","container-title":"International Journal of Obesity (2005)","page":"1356-1363","volume":"37","issue":"10","source":"PubMed","abstract":"OBJECTIVE: Emerging evidence suggests that prenatal exposures may affect long-term health outcomes. In utero exposure to smoking is associated with an increased risk of overweight and obesity in children and adolescents. However, few studies have examined how prenatal exposure to parental smoking influences the risk of obesity during adulthood and whether these associations are independent of childhood and adolescent adiposity. The aim of the current study was to investigate whether prenatal exposure to parental smoking influences body size during adulthood and whether any association may be mediated by childhood and adolescent body size.\nMETHODS: We investigated the association between parental smoking during pregnancy and the risk of being overweight and obese during adulthood and at age 18 and adiposity during childhood among 35 370 participants in the Nurses' Health Study II. Data on smoking during pregnancy and socioeconomic variables were provided by the mothers, and anthropometric data and adult risk factors were reported by participants.\nRESULTS: After adjustment for socioeconomic and behavioral variables, maternal smoking during pregnancy was associated with adiposity at ages 5-10, 18 and during adulthood. For age 18 overweight, the odd ratios, ORs (95% confidence intervals, CIs) for 1-14, 15-24 and 25+cigarettes per day were 1.13 (1.18-1.50), 1.40 (1.20-1.64) and 1.15 (0.79-1.69), and for obesity were 1.41 (1.14-1.75), 1.69 (1.31-2.18) and 2.36 (1.44-3.86). The corresponding ORs (95% CIs) for obesity during adulthood were 1.26 (1.16-1.37), 1.46 (1.30-1.63) and 1.43 (1.10-1.86). Risk of adiposity was not increased among daughters whose mothers stopped smoking during the first trimester (OR (95% CI) for overweight (1.03 (95% CI 0.90-1.17)) and for obesity (1.12 (95% CI 0.97-1.30)). Women whose fathers smoked during pregnancy were also at an increased risk of being overweight and obese during adulthood with covariate-adjusted ORs (95% CIs) for obesity of 1.19 (1.11-1.29) for 1-14 cigarettes per day, 1.27 (1.18-1.37) for 15-24 cigarettes per day and 1.40 (1.27-1.54) for 25+ cigarettes per day compared with fathers who did not smoke (Ptrend&lt;0.0001). Paternal smoking during pregnancy was also associated with an increased risk of obesity at age 18 among those whose fathers smoked 15 or more cigarettes per day but was not associated with childhood body size.\nCONCLUSIONS: Maternal smoking during pregnancy was associated in a dose-response manner with overweight and obesity in the daughter across adolescence and adult life. Smoking cessation during the first trimester appears to mitigate this excess risk.Paternal smoking was also associated with the risk of being overweight and obese of the adult daughter and this association persisted after adjustment for maternal smoking.","DOI":"10.1038/ijo.2013.101","ISSN":"1476-5497","note":"PMID: 23736356\nPMCID: PMC3795801","journalAbbreviation":"Int J Obes (Lond)","language":"eng","author":[{"family":"Harris","given":"H. R."},{"family":"Willett","given":"W. C."},{"family":"Michels","given":"K. B."}],"issued":{"date-parts":[["2013",10]]}}}],"schema":"https://github.com/citation-style-language/schema/raw/master/csl-citation.json"} </w:instrText>
      </w:r>
      <w:r w:rsidR="00903BA9" w:rsidRPr="00FD64BE">
        <w:rPr>
          <w:rFonts w:ascii="Times New Roman" w:hAnsi="Times New Roman" w:cs="Times New Roman"/>
          <w:sz w:val="24"/>
          <w:szCs w:val="24"/>
          <w:lang w:val="en-US"/>
        </w:rPr>
        <w:fldChar w:fldCharType="end"/>
      </w:r>
      <w:r w:rsidR="00943CBF" w:rsidRPr="00FD64BE">
        <w:rPr>
          <w:rFonts w:ascii="Times New Roman" w:hAnsi="Times New Roman" w:cs="Times New Roman"/>
          <w:sz w:val="24"/>
          <w:szCs w:val="24"/>
          <w:lang w:val="en-US"/>
        </w:rPr>
        <w:t>.</w:t>
      </w:r>
      <w:r w:rsidR="00903BA9" w:rsidRPr="00FD64BE">
        <w:rPr>
          <w:rFonts w:ascii="Times New Roman" w:hAnsi="Times New Roman" w:cs="Times New Roman"/>
          <w:sz w:val="24"/>
          <w:szCs w:val="24"/>
          <w:lang w:val="en-US"/>
        </w:rPr>
        <w:t xml:space="preserve"> </w:t>
      </w:r>
      <w:r w:rsidR="007504D7" w:rsidRPr="00FD64BE">
        <w:rPr>
          <w:rFonts w:ascii="Times New Roman" w:hAnsi="Times New Roman" w:cs="Times New Roman"/>
          <w:sz w:val="24"/>
          <w:szCs w:val="24"/>
          <w:lang w:val="en-US"/>
        </w:rPr>
        <w:t>Whether</w:t>
      </w:r>
      <w:r w:rsidR="009F6C0F" w:rsidRPr="00FD64BE">
        <w:rPr>
          <w:rFonts w:ascii="Times New Roman" w:hAnsi="Times New Roman" w:cs="Times New Roman"/>
          <w:sz w:val="24"/>
          <w:szCs w:val="24"/>
          <w:lang w:val="en-US"/>
        </w:rPr>
        <w:t xml:space="preserve"> this effect </w:t>
      </w:r>
      <w:r w:rsidR="00793E70" w:rsidRPr="00FD64BE">
        <w:rPr>
          <w:rFonts w:ascii="Times New Roman" w:hAnsi="Times New Roman" w:cs="Times New Roman"/>
          <w:sz w:val="24"/>
          <w:szCs w:val="24"/>
          <w:lang w:val="en-US"/>
        </w:rPr>
        <w:t xml:space="preserve">of paternal smoking </w:t>
      </w:r>
      <w:r w:rsidR="009F6C0F" w:rsidRPr="00FD64BE">
        <w:rPr>
          <w:rFonts w:ascii="Times New Roman" w:hAnsi="Times New Roman" w:cs="Times New Roman"/>
          <w:sz w:val="24"/>
          <w:szCs w:val="24"/>
          <w:lang w:val="en-US"/>
        </w:rPr>
        <w:t>is mediated by passive smoking of the mother</w:t>
      </w:r>
      <w:r w:rsidR="00793E70" w:rsidRPr="00FD64BE">
        <w:rPr>
          <w:rFonts w:ascii="Times New Roman" w:hAnsi="Times New Roman" w:cs="Times New Roman"/>
          <w:sz w:val="24"/>
          <w:szCs w:val="24"/>
          <w:lang w:val="en-US"/>
        </w:rPr>
        <w:t xml:space="preserve"> during pregnancy</w:t>
      </w:r>
      <w:r w:rsidR="000E0C5B" w:rsidRPr="00FD64BE">
        <w:rPr>
          <w:rFonts w:ascii="Times New Roman" w:hAnsi="Times New Roman" w:cs="Times New Roman"/>
          <w:sz w:val="24"/>
          <w:szCs w:val="24"/>
          <w:lang w:val="en-US"/>
        </w:rPr>
        <w:t>,</w:t>
      </w:r>
      <w:r w:rsidR="009F6C0F" w:rsidRPr="00FD64BE">
        <w:rPr>
          <w:rFonts w:ascii="Times New Roman" w:hAnsi="Times New Roman" w:cs="Times New Roman"/>
          <w:sz w:val="24"/>
          <w:szCs w:val="24"/>
          <w:lang w:val="en-US"/>
        </w:rPr>
        <w:t xml:space="preserve"> </w:t>
      </w:r>
      <w:r w:rsidR="00793E70" w:rsidRPr="00FD64BE">
        <w:rPr>
          <w:rFonts w:ascii="Times New Roman" w:hAnsi="Times New Roman" w:cs="Times New Roman"/>
          <w:sz w:val="24"/>
          <w:szCs w:val="24"/>
          <w:lang w:val="en-US"/>
        </w:rPr>
        <w:t>or is transmitted via the spermatozoal genome</w:t>
      </w:r>
      <w:r w:rsidR="001E1758" w:rsidRPr="00FD64BE">
        <w:rPr>
          <w:rFonts w:ascii="Times New Roman" w:hAnsi="Times New Roman" w:cs="Times New Roman"/>
          <w:sz w:val="24"/>
          <w:szCs w:val="24"/>
          <w:lang w:val="en-US"/>
        </w:rPr>
        <w:t xml:space="preserve"> (meaning the </w:t>
      </w:r>
      <w:r w:rsidR="00346889" w:rsidRPr="00FD64BE">
        <w:rPr>
          <w:rFonts w:ascii="Times New Roman" w:hAnsi="Times New Roman" w:cs="Times New Roman"/>
          <w:sz w:val="24"/>
          <w:szCs w:val="24"/>
          <w:lang w:val="en-US"/>
        </w:rPr>
        <w:t>preconceptional</w:t>
      </w:r>
      <w:r w:rsidR="001E1758" w:rsidRPr="00FD64BE">
        <w:rPr>
          <w:rFonts w:ascii="Times New Roman" w:hAnsi="Times New Roman" w:cs="Times New Roman"/>
          <w:sz w:val="24"/>
          <w:szCs w:val="24"/>
          <w:lang w:val="en-US"/>
        </w:rPr>
        <w:t xml:space="preserve"> toxical exposure of the father)</w:t>
      </w:r>
      <w:r w:rsidR="00793E70" w:rsidRPr="00FD64BE">
        <w:rPr>
          <w:rFonts w:ascii="Times New Roman" w:hAnsi="Times New Roman" w:cs="Times New Roman"/>
          <w:sz w:val="24"/>
          <w:szCs w:val="24"/>
          <w:lang w:val="en-US"/>
        </w:rPr>
        <w:t xml:space="preserve"> as </w:t>
      </w:r>
      <w:r w:rsidR="00F33E5D" w:rsidRPr="00FD64BE">
        <w:rPr>
          <w:rFonts w:ascii="Times New Roman" w:hAnsi="Times New Roman" w:cs="Times New Roman"/>
          <w:sz w:val="24"/>
          <w:szCs w:val="24"/>
          <w:lang w:val="en-US"/>
        </w:rPr>
        <w:t>explor</w:t>
      </w:r>
      <w:r w:rsidR="00793E70" w:rsidRPr="00FD64BE">
        <w:rPr>
          <w:rFonts w:ascii="Times New Roman" w:hAnsi="Times New Roman" w:cs="Times New Roman"/>
          <w:sz w:val="24"/>
          <w:szCs w:val="24"/>
          <w:lang w:val="en-US"/>
        </w:rPr>
        <w:t xml:space="preserve">ed in a recent </w:t>
      </w:r>
      <w:r w:rsidR="009F6C0F" w:rsidRPr="00FD64BE">
        <w:rPr>
          <w:rFonts w:ascii="Times New Roman" w:hAnsi="Times New Roman" w:cs="Times New Roman"/>
          <w:sz w:val="24"/>
          <w:szCs w:val="24"/>
          <w:lang w:val="en-US"/>
        </w:rPr>
        <w:t xml:space="preserve">methylation </w:t>
      </w:r>
      <w:r w:rsidR="001E1758" w:rsidRPr="00FD64BE">
        <w:rPr>
          <w:rFonts w:ascii="Times New Roman" w:hAnsi="Times New Roman" w:cs="Times New Roman"/>
          <w:sz w:val="24"/>
          <w:szCs w:val="24"/>
          <w:lang w:val="en-US"/>
        </w:rPr>
        <w:t>study</w:t>
      </w:r>
      <w:r w:rsidR="00943CBF" w:rsidRPr="00FD64BE">
        <w:rPr>
          <w:rFonts w:ascii="Times New Roman" w:hAnsi="Times New Roman" w:cs="Times New Roman"/>
          <w:sz w:val="24"/>
          <w:szCs w:val="24"/>
          <w:lang w:val="en-US"/>
        </w:rPr>
        <w:t xml:space="preserve"> </w:t>
      </w:r>
      <w:r w:rsidR="004543C8" w:rsidRPr="00FD64BE">
        <w:rPr>
          <w:rFonts w:ascii="Times New Roman" w:hAnsi="Times New Roman" w:cs="Times New Roman"/>
          <w:sz w:val="24"/>
          <w:szCs w:val="24"/>
          <w:lang w:val="en-US"/>
        </w:rPr>
        <w:fldChar w:fldCharType="begin"/>
      </w:r>
      <w:r w:rsidR="008F3237" w:rsidRPr="00FD64BE">
        <w:rPr>
          <w:rFonts w:ascii="Times New Roman" w:hAnsi="Times New Roman" w:cs="Times New Roman"/>
          <w:sz w:val="24"/>
          <w:szCs w:val="24"/>
          <w:lang w:val="en-US"/>
        </w:rPr>
        <w:instrText xml:space="preserve"> ADDIN ZOTERO_ITEM CSL_CITATION {"citationID":"ryhDLNRz","properties":{"formattedCitation":"{\\rtf \\super 63\\nosupersub{}}","plainCitation":"63"},"citationItems":[{"id":1076,"uris":["http://zotero.org/users/1092812/items/2AUKXHP8"],"uri":["http://zotero.org/users/1092812/items/2AUKXHP8"],"itemData":{"id":1076,"type":"article-journal","title":"Cigarette smoke-induced transgenerational alterations in genome stability in cord blood of human F1 offspring","container-title":"The FASEB Journal","page":"3946-3956","volume":"26","issue":"10","source":"CrossRef","DOI":"10.1096/fj.11-201194","ISSN":"0892-6638, 1530-6860","language":"en","author":[{"family":"Laubenthal","given":"J."},{"family":"Zlobinskaya","given":"O."},{"family":"Poterlowicz","given":"K."},{"family":"Baumgartner","given":"A."},{"family":"Gdula","given":"M. R."},{"family":"Fthenou","given":"E."},{"family":"Keramarou","given":"M."},{"family":"Hepworth","given":"S. J."},{"family":"Kleinjans","given":"J. C. S."},{"family":"Schooten","given":"F.-J.","non-dropping-particle":"van"},{"family":"Brunborg","given":"G."},{"family":"Godschalk","given":"R. W."},{"family":"Schmid","given":"T. E."},{"family":"Anderson","given":"D."}],"issued":{"date-parts":[["2012",10,1]]}}}],"schema":"https://github.com/citation-style-language/schema/raw/master/csl-citation.json"} </w:instrText>
      </w:r>
      <w:r w:rsidR="004543C8" w:rsidRPr="00FD64BE">
        <w:rPr>
          <w:rFonts w:ascii="Times New Roman" w:hAnsi="Times New Roman" w:cs="Times New Roman"/>
          <w:sz w:val="24"/>
          <w:szCs w:val="24"/>
          <w:lang w:val="en-US"/>
        </w:rPr>
        <w:fldChar w:fldCharType="separate"/>
      </w:r>
      <w:r w:rsidR="008F3237" w:rsidRPr="00FD64BE">
        <w:rPr>
          <w:rFonts w:ascii="Times New Roman" w:hAnsi="Times New Roman" w:cs="Times New Roman"/>
          <w:sz w:val="24"/>
          <w:szCs w:val="24"/>
          <w:vertAlign w:val="superscript"/>
          <w:lang w:val="en-US"/>
        </w:rPr>
        <w:t>63</w:t>
      </w:r>
      <w:r w:rsidR="004543C8" w:rsidRPr="00FD64BE">
        <w:rPr>
          <w:rFonts w:ascii="Times New Roman" w:hAnsi="Times New Roman" w:cs="Times New Roman"/>
          <w:sz w:val="24"/>
          <w:szCs w:val="24"/>
          <w:lang w:val="en-US"/>
        </w:rPr>
        <w:fldChar w:fldCharType="end"/>
      </w:r>
      <w:r w:rsidR="007F595F" w:rsidRPr="00FD64BE">
        <w:rPr>
          <w:rFonts w:ascii="Times New Roman" w:hAnsi="Times New Roman" w:cs="Times New Roman"/>
          <w:sz w:val="24"/>
          <w:szCs w:val="24"/>
          <w:lang w:val="en-US"/>
        </w:rPr>
        <w:t xml:space="preserve"> </w:t>
      </w:r>
      <w:r w:rsidR="000E0C5B" w:rsidRPr="00FD64BE">
        <w:rPr>
          <w:rFonts w:ascii="Times New Roman" w:hAnsi="Times New Roman" w:cs="Times New Roman"/>
          <w:sz w:val="24"/>
          <w:szCs w:val="24"/>
          <w:lang w:val="en-US"/>
        </w:rPr>
        <w:t xml:space="preserve">is </w:t>
      </w:r>
      <w:r w:rsidR="00346889" w:rsidRPr="00FD64BE">
        <w:rPr>
          <w:rFonts w:ascii="Times New Roman" w:hAnsi="Times New Roman" w:cs="Times New Roman"/>
          <w:sz w:val="24"/>
          <w:szCs w:val="24"/>
          <w:lang w:val="en-US"/>
        </w:rPr>
        <w:t>unknown</w:t>
      </w:r>
      <w:r w:rsidR="001E1758" w:rsidRPr="00FD64BE">
        <w:rPr>
          <w:rFonts w:ascii="Times New Roman" w:hAnsi="Times New Roman" w:cs="Times New Roman"/>
          <w:sz w:val="24"/>
          <w:szCs w:val="24"/>
          <w:lang w:val="en-US"/>
        </w:rPr>
        <w:t xml:space="preserve">. </w:t>
      </w:r>
      <w:r w:rsidR="00821507" w:rsidRPr="00FD64BE">
        <w:rPr>
          <w:rFonts w:ascii="Times New Roman" w:hAnsi="Times New Roman" w:cs="Times New Roman"/>
          <w:sz w:val="24"/>
          <w:szCs w:val="24"/>
          <w:lang w:val="en-US"/>
        </w:rPr>
        <w:t>A</w:t>
      </w:r>
      <w:r w:rsidR="00AE6303" w:rsidRPr="00FD64BE">
        <w:rPr>
          <w:rFonts w:ascii="Times New Roman" w:hAnsi="Times New Roman" w:cs="Times New Roman"/>
          <w:sz w:val="24"/>
          <w:szCs w:val="24"/>
          <w:lang w:val="en-US"/>
        </w:rPr>
        <w:t xml:space="preserve"> low exposure to maternal smoking</w:t>
      </w:r>
      <w:r w:rsidR="00821507" w:rsidRPr="00FD64BE">
        <w:rPr>
          <w:rFonts w:ascii="Times New Roman" w:hAnsi="Times New Roman" w:cs="Times New Roman"/>
          <w:sz w:val="24"/>
          <w:szCs w:val="24"/>
          <w:lang w:val="en-US"/>
        </w:rPr>
        <w:t xml:space="preserve">, which appears to have </w:t>
      </w:r>
      <w:r w:rsidR="00821507" w:rsidRPr="00FD64BE">
        <w:rPr>
          <w:rFonts w:ascii="Times New Roman" w:hAnsi="Times New Roman" w:cs="Times New Roman"/>
          <w:sz w:val="24"/>
          <w:szCs w:val="24"/>
          <w:lang w:val="en-US"/>
        </w:rPr>
        <w:lastRenderedPageBreak/>
        <w:t xml:space="preserve">an effect on offspring overweight/obesity, </w:t>
      </w:r>
      <w:r w:rsidR="00AE6303" w:rsidRPr="00FD64BE">
        <w:rPr>
          <w:rFonts w:ascii="Times New Roman" w:hAnsi="Times New Roman" w:cs="Times New Roman"/>
          <w:sz w:val="24"/>
          <w:szCs w:val="24"/>
          <w:lang w:val="en-US"/>
        </w:rPr>
        <w:t>may be mimicked by</w:t>
      </w:r>
      <w:r w:rsidR="00821507" w:rsidRPr="00FD64BE">
        <w:rPr>
          <w:rFonts w:ascii="Times New Roman" w:hAnsi="Times New Roman" w:cs="Times New Roman"/>
          <w:sz w:val="24"/>
          <w:szCs w:val="24"/>
          <w:lang w:val="en-US"/>
        </w:rPr>
        <w:t xml:space="preserve"> ETS. Therefore </w:t>
      </w:r>
      <w:r w:rsidR="00AE6303" w:rsidRPr="00FD64BE">
        <w:rPr>
          <w:rFonts w:ascii="Times New Roman" w:hAnsi="Times New Roman" w:cs="Times New Roman"/>
          <w:sz w:val="24"/>
          <w:szCs w:val="24"/>
          <w:lang w:val="en-US"/>
        </w:rPr>
        <w:t xml:space="preserve">one implication of our findings is, that any environmental smoke exposure during pregnancy might causally related to </w:t>
      </w:r>
      <w:r w:rsidR="0019767C" w:rsidRPr="00FD64BE">
        <w:rPr>
          <w:rFonts w:ascii="Times New Roman" w:hAnsi="Times New Roman" w:cs="Times New Roman"/>
          <w:sz w:val="24"/>
          <w:szCs w:val="24"/>
          <w:lang w:val="en-US"/>
        </w:rPr>
        <w:t xml:space="preserve">overweight/obesity </w:t>
      </w:r>
      <w:r w:rsidR="00AE6303" w:rsidRPr="00FD64BE">
        <w:rPr>
          <w:rFonts w:ascii="Times New Roman" w:hAnsi="Times New Roman" w:cs="Times New Roman"/>
          <w:sz w:val="24"/>
          <w:szCs w:val="24"/>
          <w:lang w:val="en-US"/>
        </w:rPr>
        <w:t>in offspring.</w:t>
      </w:r>
    </w:p>
    <w:p w14:paraId="2679910E" w14:textId="3BA93CB4" w:rsidR="0023702A" w:rsidRPr="00FD64BE" w:rsidRDefault="0023702A" w:rsidP="0023702A">
      <w:pPr>
        <w:spacing w:line="480" w:lineRule="auto"/>
        <w:rPr>
          <w:rFonts w:ascii="Times New Roman" w:hAnsi="Times New Roman" w:cs="Times New Roman"/>
          <w:sz w:val="24"/>
          <w:szCs w:val="24"/>
          <w:lang w:val="en-CA"/>
        </w:rPr>
      </w:pPr>
      <w:r w:rsidRPr="00FD64BE">
        <w:rPr>
          <w:rFonts w:ascii="Times New Roman" w:hAnsi="Times New Roman" w:cs="Times New Roman"/>
          <w:sz w:val="24"/>
          <w:szCs w:val="24"/>
          <w:lang w:val="en-CA"/>
        </w:rPr>
        <w:t>Mechanistic pathways linking prenatal exposure to cigarette smoking to obesity are not well understood. One potential pathway may involve exposure-related effects on the developing brain-reward system. The system processes hedonic properties of food (as well as drugs of abuse) and includes brain st</w:t>
      </w:r>
      <w:r w:rsidR="007B557F" w:rsidRPr="00FD64BE">
        <w:rPr>
          <w:rFonts w:ascii="Times New Roman" w:hAnsi="Times New Roman" w:cs="Times New Roman"/>
          <w:sz w:val="24"/>
          <w:szCs w:val="24"/>
          <w:lang w:val="en-CA"/>
        </w:rPr>
        <w:t xml:space="preserve">ructures, such as the amygdala </w:t>
      </w:r>
      <w:r w:rsidR="00E17A53" w:rsidRPr="00FD64BE">
        <w:rPr>
          <w:rFonts w:ascii="Times New Roman" w:hAnsi="Times New Roman" w:cs="Times New Roman"/>
          <w:sz w:val="24"/>
          <w:szCs w:val="24"/>
          <w:lang w:val="en-CA"/>
        </w:rPr>
        <w:fldChar w:fldCharType="begin"/>
      </w:r>
      <w:r w:rsidR="008F3237" w:rsidRPr="00FD64BE">
        <w:rPr>
          <w:rFonts w:ascii="Times New Roman" w:hAnsi="Times New Roman" w:cs="Times New Roman"/>
          <w:sz w:val="24"/>
          <w:szCs w:val="24"/>
          <w:lang w:val="en-CA"/>
        </w:rPr>
        <w:instrText xml:space="preserve"> ADDIN ZOTERO_ITEM CSL_CITATION {"citationID":"mqpoku7rr","properties":{"formattedCitation":"{\\rtf \\super 64\\nosupersub{}}","plainCitation":"64"},"citationItems":[{"id":1180,"uris":["http://zotero.org/users/1092812/items/BNI8DSF3"],"uri":["http://zotero.org/users/1092812/items/BNI8DSF3"],"itemData":{"id":1180,"type":"article-journal","title":"Common cellular and molecular mechanisms in obesity and drug addiction","container-title":"Nature Reviews. Neuroscience","page":"638-651","volume":"12","issue":"11","source":"PubMed","abstract":"The hedonic properties of food can stimulate feeding behaviour even when energy requirements have been met, contributing to weight gain and obesity. Similarly, the hedonic effects of drugs of abuse can motivate their excessive intake, culminating in addiction. Common brain substrates regulate the hedonic properties of palatable food and addictive drugs, and recent reports suggest that excessive consumption of food or drugs of abuse induces similar neuroadaptive responses in brain reward circuitries. Here, we review evidence suggesting that obesity and drug addiction may share common molecular, cellular and systems-level mechanisms.","DOI":"10.1038/nrn3105","ISSN":"1471-0048","note":"PMID: 22011680","journalAbbreviation":"Nat. Rev. Neurosci.","language":"eng","author":[{"family":"Kenny","given":"Paul J."}],"issued":{"date-parts":[["2011",11]]}}}],"schema":"https://github.com/citation-style-language/schema/raw/master/csl-citation.json"} </w:instrText>
      </w:r>
      <w:r w:rsidR="00E17A53" w:rsidRPr="00FD64BE">
        <w:rPr>
          <w:rFonts w:ascii="Times New Roman" w:hAnsi="Times New Roman" w:cs="Times New Roman"/>
          <w:sz w:val="24"/>
          <w:szCs w:val="24"/>
          <w:lang w:val="en-CA"/>
        </w:rPr>
        <w:fldChar w:fldCharType="separate"/>
      </w:r>
      <w:r w:rsidR="008F3237" w:rsidRPr="00FD64BE">
        <w:rPr>
          <w:rFonts w:ascii="Times New Roman" w:hAnsi="Times New Roman" w:cs="Times New Roman"/>
          <w:sz w:val="24"/>
          <w:szCs w:val="24"/>
          <w:vertAlign w:val="superscript"/>
          <w:lang w:val="en-US"/>
        </w:rPr>
        <w:t>64</w:t>
      </w:r>
      <w:r w:rsidR="00E17A53" w:rsidRPr="00FD64BE">
        <w:rPr>
          <w:rFonts w:ascii="Times New Roman" w:hAnsi="Times New Roman" w:cs="Times New Roman"/>
          <w:sz w:val="24"/>
          <w:szCs w:val="24"/>
          <w:lang w:val="en-CA"/>
        </w:rPr>
        <w:fldChar w:fldCharType="end"/>
      </w:r>
      <w:r w:rsidR="007B557F" w:rsidRPr="00FD64BE">
        <w:rPr>
          <w:rFonts w:ascii="Times New Roman" w:hAnsi="Times New Roman" w:cs="Times New Roman"/>
          <w:sz w:val="24"/>
          <w:szCs w:val="24"/>
          <w:lang w:val="en-CA"/>
        </w:rPr>
        <w:t>.</w:t>
      </w:r>
      <w:r w:rsidRPr="00FD64BE">
        <w:rPr>
          <w:rFonts w:ascii="Times New Roman" w:hAnsi="Times New Roman" w:cs="Times New Roman"/>
          <w:sz w:val="24"/>
          <w:szCs w:val="24"/>
          <w:lang w:val="en-CA"/>
        </w:rPr>
        <w:t xml:space="preserve"> In a brain-imaging study of adolescents, prenatal exposure to maternal cigarette smoking was associated with higher adiposity and preference for fatty foods and lower volume of the amygdala; further, </w:t>
      </w:r>
      <w:r w:rsidRPr="00FD64BE">
        <w:rPr>
          <w:rFonts w:ascii="Times New Roman" w:hAnsi="Times New Roman" w:cs="Times New Roman"/>
          <w:sz w:val="24"/>
          <w:szCs w:val="24"/>
          <w:lang w:val="en-US"/>
        </w:rPr>
        <w:t>amygdala volume correl</w:t>
      </w:r>
      <w:r w:rsidR="007B557F" w:rsidRPr="00FD64BE">
        <w:rPr>
          <w:rFonts w:ascii="Times New Roman" w:hAnsi="Times New Roman" w:cs="Times New Roman"/>
          <w:sz w:val="24"/>
          <w:szCs w:val="24"/>
          <w:lang w:val="en-US"/>
        </w:rPr>
        <w:t xml:space="preserve">ated inversely with fat intake </w:t>
      </w:r>
      <w:r w:rsidR="00E17A53" w:rsidRPr="00FD64BE">
        <w:rPr>
          <w:rFonts w:ascii="Times New Roman" w:hAnsi="Times New Roman" w:cs="Times New Roman"/>
          <w:sz w:val="24"/>
          <w:szCs w:val="24"/>
          <w:lang w:val="en-US"/>
        </w:rPr>
        <w:fldChar w:fldCharType="begin"/>
      </w:r>
      <w:r w:rsidR="008F3237" w:rsidRPr="00FD64BE">
        <w:rPr>
          <w:rFonts w:ascii="Times New Roman" w:hAnsi="Times New Roman" w:cs="Times New Roman"/>
          <w:sz w:val="24"/>
          <w:szCs w:val="24"/>
          <w:lang w:val="en-US"/>
        </w:rPr>
        <w:instrText xml:space="preserve"> ADDIN ZOTERO_ITEM CSL_CITATION {"citationID":"2om2kb8vfd","properties":{"formattedCitation":"{\\rtf \\super 65\\nosupersub{}}","plainCitation":"65"},"citationItems":[{"id":1182,"uris":["http://zotero.org/users/1092812/items/HIB26VPW"],"uri":["http://zotero.org/users/1092812/items/HIB26VPW"],"itemData":{"id":1182,"type":"article-journal","title":"Prenatal exposure to maternal cigarette smoking, amygdala volume, and fat intake in adolescence","container-title":"JAMA psychiatry","page":"98-105","volume":"70","issue":"1","source":"PubMed","abstract":"CONTEXT: Prenatal exposure to maternal cigarette smoking is a well-established risk factor for obesity, but the underlying mechanisms are not known. Preference for fatty foods, regulated in part by the brain reward system, may contribute to the development of obesity.\nOBJECTIVE: To examine whether prenatal exposure to maternal cigarette smoking is associated with enhanced fat intake and risk for obesity, and whether these associations may be related to subtle structural variations in brain regions involved in reward processing.\nDESIGN: Cross-sectional study of a population-based cohort.\nSETTING: The Saguenay Youth Study, Quebec, Canada.\nPARTICIPANTS: A total of 378 adolescents (aged 13 to 19 years; Tanner stage 4 and 5 of sexual maturation), half of whom were exposed prenatally to maternal cigarette smoking (mean [SD], 11.1 [6.8] cigarettes/d).\nMAIN OUTCOME MEASURES: Fat intake was assessed with a 24-hour food recall (percentage of energy intake consumed as fat). Body adiposity was measured with anthropometry and multifrequency bioimpedance. Volumes of key brain structures involved in reward processing, namely the amygdala, nucleus accumbens, and orbitofrontal cortex, were measured with magnetic resonance imaging.\nRESULTS: Exposed vs nonexposed subjects exhibited a higher total body fat (by approximately 1.7 kg; P = .009) and fat intake (by 2.7%; P = .001). They also exhibited a lower volume of the amygdala (by 95 mm3; P &lt; .001) but not of the other 2 brain structures. Consistent with its possible role in limiting fat intake, amygdala volume correlated inversely with fat intake (r = -0.15; P = .006).\nCONCLUSIONS: Prenatal exposure to maternal cigarette smoking may promote obesity by enhancing dietary preference for fat, and this effect may be mediated in part through subtle structural variations in the amygdala.","DOI":"10.1001/archgenpsychiatry.2012.1101","ISSN":"2168-6238","note":"PMID: 22945562","journalAbbreviation":"JAMA Psychiatry","language":"eng","author":[{"family":"Haghighi","given":"Amirreza"},{"family":"Schwartz","given":"Deborah H."},{"family":"Abrahamowicz","given":"Michal"},{"family":"Leonard","given":"Gabriel T."},{"family":"Perron","given":"Michel"},{"family":"Richer","given":"Louis"},{"family":"Veillette","given":"Suzanne"},{"family":"Gaudet","given":"Daniel"},{"family":"Paus","given":"Tomáš"},{"family":"Pausova","given":"Zdenka"}],"issued":{"date-parts":[["2013",1]]}}}],"schema":"https://github.com/citation-style-language/schema/raw/master/csl-citation.json"} </w:instrText>
      </w:r>
      <w:r w:rsidR="00E17A53" w:rsidRPr="00FD64BE">
        <w:rPr>
          <w:rFonts w:ascii="Times New Roman" w:hAnsi="Times New Roman" w:cs="Times New Roman"/>
          <w:sz w:val="24"/>
          <w:szCs w:val="24"/>
          <w:lang w:val="en-US"/>
        </w:rPr>
        <w:fldChar w:fldCharType="separate"/>
      </w:r>
      <w:r w:rsidR="008F3237" w:rsidRPr="00FD64BE">
        <w:rPr>
          <w:rFonts w:ascii="Times New Roman" w:hAnsi="Times New Roman" w:cs="Times New Roman"/>
          <w:sz w:val="24"/>
          <w:szCs w:val="24"/>
          <w:vertAlign w:val="superscript"/>
          <w:lang w:val="en-US"/>
        </w:rPr>
        <w:t>65</w:t>
      </w:r>
      <w:r w:rsidR="00E17A53" w:rsidRPr="00FD64BE">
        <w:rPr>
          <w:rFonts w:ascii="Times New Roman" w:hAnsi="Times New Roman" w:cs="Times New Roman"/>
          <w:sz w:val="24"/>
          <w:szCs w:val="24"/>
          <w:lang w:val="en-US"/>
        </w:rPr>
        <w:fldChar w:fldCharType="end"/>
      </w:r>
      <w:r w:rsidR="007B557F" w:rsidRPr="00FD64BE">
        <w:rPr>
          <w:rFonts w:ascii="Times New Roman" w:hAnsi="Times New Roman" w:cs="Times New Roman"/>
          <w:sz w:val="24"/>
          <w:szCs w:val="24"/>
          <w:lang w:val="en-US"/>
        </w:rPr>
        <w:t>.</w:t>
      </w:r>
      <w:r w:rsidRPr="00FD64BE">
        <w:rPr>
          <w:rFonts w:ascii="Times New Roman" w:hAnsi="Times New Roman" w:cs="Times New Roman"/>
          <w:sz w:val="24"/>
          <w:szCs w:val="24"/>
          <w:lang w:val="en-US"/>
        </w:rPr>
        <w:t xml:space="preserve"> </w:t>
      </w:r>
      <w:r w:rsidRPr="00FD64BE">
        <w:rPr>
          <w:rFonts w:ascii="Times New Roman" w:hAnsi="Times New Roman" w:cs="Times New Roman"/>
          <w:sz w:val="24"/>
          <w:szCs w:val="24"/>
          <w:lang w:val="en-CA"/>
        </w:rPr>
        <w:t>Diets high in fats are considered rewarding</w:t>
      </w:r>
      <w:r w:rsidR="007B557F" w:rsidRPr="00FD64BE">
        <w:rPr>
          <w:rFonts w:ascii="Times New Roman" w:hAnsi="Times New Roman" w:cs="Times New Roman"/>
          <w:sz w:val="24"/>
          <w:szCs w:val="24"/>
          <w:lang w:val="en-CA"/>
        </w:rPr>
        <w:t xml:space="preserve"> </w:t>
      </w:r>
      <w:r w:rsidR="00E17A53" w:rsidRPr="00FD64BE">
        <w:rPr>
          <w:rFonts w:ascii="Times New Roman" w:hAnsi="Times New Roman" w:cs="Times New Roman"/>
          <w:sz w:val="24"/>
          <w:szCs w:val="24"/>
          <w:lang w:val="en-CA"/>
        </w:rPr>
        <w:fldChar w:fldCharType="begin"/>
      </w:r>
      <w:r w:rsidR="008F3237" w:rsidRPr="00FD64BE">
        <w:rPr>
          <w:rFonts w:ascii="Times New Roman" w:hAnsi="Times New Roman" w:cs="Times New Roman"/>
          <w:sz w:val="24"/>
          <w:szCs w:val="24"/>
          <w:lang w:val="en-CA"/>
        </w:rPr>
        <w:instrText xml:space="preserve"> ADDIN ZOTERO_ITEM CSL_CITATION {"citationID":"2j7e9rb1eq","properties":{"formattedCitation":"{\\rtf \\super 66\\nosupersub{}}","plainCitation":"66"},"citationItems":[{"id":1184,"uris":["http://zotero.org/users/1092812/items/UJ3RI5XU"],"uri":["http://zotero.org/users/1092812/items/UJ3RI5XU"],"itemData":{"id":1184,"type":"article-journal","title":"Taste, olfactory and food texture reward processing in the brain and obesity","container-title":"International Journal of Obesity (2005)","page":"550-561","volume":"35","issue":"4","source":"PubMed","abstract":"Complementary neuronal recordings and functional neuroimaging in humans, show that the primary taste cortex in the anterior insula provides separate and combined representations of the taste, temperature and texture (including fat texture) of food in the mouth independently of hunger and thus of reward value and pleasantness. One synapse on, in the orbitofrontal cortex (OFC), these sensory inputs are for some neurons combined by learning with olfactory and visual inputs, and these neurons encode food reward in that they only respond to food when hungry, and in that activations correlate with subjective pleasantness. Cognitive factors, including word-level descriptions, and attention, modulate the representation of the reward value of food in the OFC. Further, there are individual differences in the representation of the reward value of food in the OFC. It is argued that overeating and obesity are related in many cases to an increased reward value of the sensory inputs produced by foods, and their modulation by cognition and attention, which overrides existing satiety signals. It is proposed that control of all rather than one or several of these factors that influence food reward and eating may be important in the prevention and treatment of overeating and obesity.","DOI":"10.1038/ijo.2010.155","ISSN":"1476-5497","note":"PMID: 20680018","journalAbbreviation":"Int J Obes (Lond)","language":"eng","author":[{"family":"Rolls","given":"E. T."}],"issued":{"date-parts":[["2011",4]]}}}],"schema":"https://github.com/citation-style-language/schema/raw/master/csl-citation.json"} </w:instrText>
      </w:r>
      <w:r w:rsidR="00E17A53" w:rsidRPr="00FD64BE">
        <w:rPr>
          <w:rFonts w:ascii="Times New Roman" w:hAnsi="Times New Roman" w:cs="Times New Roman"/>
          <w:sz w:val="24"/>
          <w:szCs w:val="24"/>
          <w:lang w:val="en-CA"/>
        </w:rPr>
        <w:fldChar w:fldCharType="separate"/>
      </w:r>
      <w:r w:rsidR="008F3237" w:rsidRPr="00FD64BE">
        <w:rPr>
          <w:rFonts w:ascii="Times New Roman" w:hAnsi="Times New Roman" w:cs="Times New Roman"/>
          <w:sz w:val="24"/>
          <w:szCs w:val="24"/>
          <w:vertAlign w:val="superscript"/>
          <w:lang w:val="en-US"/>
        </w:rPr>
        <w:t>66</w:t>
      </w:r>
      <w:r w:rsidR="00E17A53" w:rsidRPr="00FD64BE">
        <w:rPr>
          <w:rFonts w:ascii="Times New Roman" w:hAnsi="Times New Roman" w:cs="Times New Roman"/>
          <w:sz w:val="24"/>
          <w:szCs w:val="24"/>
          <w:lang w:val="en-CA"/>
        </w:rPr>
        <w:fldChar w:fldCharType="end"/>
      </w:r>
      <w:r w:rsidR="00E17A53" w:rsidRPr="00FD64BE">
        <w:rPr>
          <w:rFonts w:ascii="Times New Roman" w:hAnsi="Times New Roman" w:cs="Times New Roman"/>
          <w:sz w:val="24"/>
          <w:szCs w:val="24"/>
          <w:lang w:val="en-CA"/>
        </w:rPr>
        <w:t xml:space="preserve"> </w:t>
      </w:r>
      <w:r w:rsidRPr="00FD64BE">
        <w:rPr>
          <w:rFonts w:ascii="Times New Roman" w:hAnsi="Times New Roman" w:cs="Times New Roman"/>
          <w:sz w:val="24"/>
          <w:szCs w:val="24"/>
          <w:lang w:val="en-CA"/>
        </w:rPr>
        <w:t>and obesogenic</w:t>
      </w:r>
      <w:r w:rsidR="007B557F" w:rsidRPr="00FD64BE">
        <w:rPr>
          <w:rFonts w:ascii="Times New Roman" w:hAnsi="Times New Roman" w:cs="Times New Roman"/>
          <w:sz w:val="24"/>
          <w:szCs w:val="24"/>
          <w:lang w:val="en-CA"/>
        </w:rPr>
        <w:t xml:space="preserve"> </w:t>
      </w:r>
      <w:r w:rsidR="00E17A53" w:rsidRPr="00FD64BE">
        <w:rPr>
          <w:rFonts w:ascii="Times New Roman" w:hAnsi="Times New Roman" w:cs="Times New Roman"/>
          <w:sz w:val="24"/>
          <w:szCs w:val="24"/>
          <w:lang w:val="en-CA"/>
        </w:rPr>
        <w:fldChar w:fldCharType="begin"/>
      </w:r>
      <w:r w:rsidR="008F3237" w:rsidRPr="00FD64BE">
        <w:rPr>
          <w:rFonts w:ascii="Times New Roman" w:hAnsi="Times New Roman" w:cs="Times New Roman"/>
          <w:sz w:val="24"/>
          <w:szCs w:val="24"/>
          <w:lang w:val="en-CA"/>
        </w:rPr>
        <w:instrText xml:space="preserve"> ADDIN ZOTERO_ITEM CSL_CITATION {"citationID":"18e0ntlak9","properties":{"formattedCitation":"{\\rtf \\super 67\\nosupersub{}}","plainCitation":"67"},"citationItems":[{"id":1186,"uris":["http://zotero.org/users/1092812/items/AFVM7BNM"],"uri":["http://zotero.org/users/1092812/items/AFVM7BNM"],"itemData":{"id":1186,"type":"article-journal","title":"Dietary fat intake does affect obesity!","container-title":"The American Journal of Clinical Nutrition","page":"1157-1173","volume":"68","issue":"6","source":"PubMed","abstract":"There is a difference of opinion about whether the percentage of dietary fat plays an important role in the rising prevalence of overweight and in its treatment once it has developed. We believe that ample research from animal and clinical studies, from controlled trials, and from epidemiologic and ecologic analyses provides strong evidence that dietary fat plays a role in the development and treatment of obesity. A reduction in fat intake reduces the gap between total energy intake and total energy expenditure and thus is an effective strategy for reducing the present epidemic of obesity worldwide. A review of the results from 28 clinical trials that studied the effects of a reduction in the amount of energy from fat in the diet showed that a reduction of 10% in the proportion of energy from fat was associated with a reduction in weight of 16 g/d. We thus conclude that dietary fat plays a role in the development of obesity. To reduce the prevalence of obesity, there must be an increase in energy expenditure, a reduction in total energy intake, or both. This goal can be facilitated by reducing the amount of fat in the diet.","ISSN":"0002-9165","note":"PMID: 9846842","journalAbbreviation":"Am. J. Clin. Nutr.","language":"eng","author":[{"family":"Bray","given":"G. A."},{"family":"Popkin","given":"B. M."}],"issued":{"date-parts":[["1998",12]]}}}],"schema":"https://github.com/citation-style-language/schema/raw/master/csl-citation.json"} </w:instrText>
      </w:r>
      <w:r w:rsidR="00E17A53" w:rsidRPr="00FD64BE">
        <w:rPr>
          <w:rFonts w:ascii="Times New Roman" w:hAnsi="Times New Roman" w:cs="Times New Roman"/>
          <w:sz w:val="24"/>
          <w:szCs w:val="24"/>
          <w:lang w:val="en-CA"/>
        </w:rPr>
        <w:fldChar w:fldCharType="separate"/>
      </w:r>
      <w:r w:rsidR="008F3237" w:rsidRPr="00FD64BE">
        <w:rPr>
          <w:rFonts w:ascii="Times New Roman" w:hAnsi="Times New Roman" w:cs="Times New Roman"/>
          <w:sz w:val="24"/>
          <w:szCs w:val="24"/>
          <w:vertAlign w:val="superscript"/>
          <w:lang w:val="en-US"/>
        </w:rPr>
        <w:t>67</w:t>
      </w:r>
      <w:r w:rsidR="00E17A53" w:rsidRPr="00FD64BE">
        <w:rPr>
          <w:rFonts w:ascii="Times New Roman" w:hAnsi="Times New Roman" w:cs="Times New Roman"/>
          <w:sz w:val="24"/>
          <w:szCs w:val="24"/>
          <w:lang w:val="en-CA"/>
        </w:rPr>
        <w:fldChar w:fldCharType="end"/>
      </w:r>
      <w:r w:rsidR="00E17A53" w:rsidRPr="00FD64BE">
        <w:rPr>
          <w:rFonts w:ascii="Times New Roman" w:hAnsi="Times New Roman" w:cs="Times New Roman"/>
          <w:sz w:val="24"/>
          <w:szCs w:val="24"/>
          <w:lang w:val="en-CA"/>
        </w:rPr>
        <w:t xml:space="preserve">, </w:t>
      </w:r>
      <w:r w:rsidRPr="00FD64BE">
        <w:rPr>
          <w:rFonts w:ascii="Times New Roman" w:hAnsi="Times New Roman" w:cs="Times New Roman"/>
          <w:sz w:val="24"/>
          <w:szCs w:val="24"/>
          <w:lang w:val="en-CA"/>
        </w:rPr>
        <w:t>as fats compared with other macronutrients (i.e. carbohydrates and proteins) are of higher</w:t>
      </w:r>
      <w:r w:rsidR="007B557F" w:rsidRPr="00FD64BE">
        <w:rPr>
          <w:rFonts w:ascii="Times New Roman" w:hAnsi="Times New Roman" w:cs="Times New Roman"/>
          <w:sz w:val="24"/>
          <w:szCs w:val="24"/>
          <w:lang w:val="en-CA"/>
        </w:rPr>
        <w:t xml:space="preserve"> energy density and efficiency </w:t>
      </w:r>
      <w:r w:rsidR="00E17A53" w:rsidRPr="00FD64BE">
        <w:rPr>
          <w:rFonts w:ascii="Times New Roman" w:hAnsi="Times New Roman" w:cs="Times New Roman"/>
          <w:sz w:val="24"/>
          <w:szCs w:val="24"/>
          <w:lang w:val="en-CA"/>
        </w:rPr>
        <w:fldChar w:fldCharType="begin"/>
      </w:r>
      <w:r w:rsidR="008F3237" w:rsidRPr="00FD64BE">
        <w:rPr>
          <w:rFonts w:ascii="Times New Roman" w:hAnsi="Times New Roman" w:cs="Times New Roman"/>
          <w:sz w:val="24"/>
          <w:szCs w:val="24"/>
          <w:lang w:val="en-CA"/>
        </w:rPr>
        <w:instrText xml:space="preserve"> ADDIN ZOTERO_ITEM CSL_CITATION {"citationID":"24p26n2ffl","properties":{"formattedCitation":"{\\rtf \\super 68\\nosupersub{}}","plainCitation":"68"},"citationItems":[{"id":1188,"uris":["http://zotero.org/users/1092812/items/ISGX6WD2"],"uri":["http://zotero.org/users/1092812/items/ISGX6WD2"],"itemData":{"id":1188,"type":"article-journal","title":"Thermic effect of food and sympathetic nervous system activity in humans","container-title":"Reproduction, Nutrition, Development","page":"391-397","volume":"36","issue":"4","source":"PubMed","abstract":"The intake of nutrients is known to increase energy expenditure. Measured thermic effects of nutrient are 0-3% for fat, 5-10% for carbohydrates and 20-30% for proteins. Stimulation of adenosine triphosphate (ATP) hydrolysis during intestinal absorption, initial metabolic steps and nutrient storage are responsible for this food thermic effect. The autonomic nervous system modulates the thermic effect of nutrients. Parasympathetic muscarinic antagonists reduce the thermic effect of orally administered nutrients, most likely by delaying gastric emptying and decreasing the amount of nutrient storage. Antagonists of the beta-adrenoreceptors decrease the thermic effect of glucose. The part of glucose induced thermogenesis which is eliminated by beta-adrenergic antagonists has been called 'facultative thermogenesis' and takes place, at least in part, in skeletal muscle. Insulin-induced stimulation of muscle sympathetic nerve activity may be involved in this facultative thermogenesis. The thermic effect of food is reduced in obese, insulin-resistant patients. The effect of thermogenesis represents about 50-150 kcal/day in such patients, and can explain only a minor part of their excess body weight. Defective thermogenesis may, however, contribute to weight gain, or impair weight loss in such patients.","ISSN":"0926-5287","note":"PMID: 8878356","journalAbbreviation":"Reprod. Nutr. Dev.","language":"eng","author":[{"family":"Tappy","given":"L."}],"issued":{"date-parts":[["1996"]]}}}],"schema":"https://github.com/citation-style-language/schema/raw/master/csl-citation.json"} </w:instrText>
      </w:r>
      <w:r w:rsidR="00E17A53" w:rsidRPr="00FD64BE">
        <w:rPr>
          <w:rFonts w:ascii="Times New Roman" w:hAnsi="Times New Roman" w:cs="Times New Roman"/>
          <w:sz w:val="24"/>
          <w:szCs w:val="24"/>
          <w:lang w:val="en-CA"/>
        </w:rPr>
        <w:fldChar w:fldCharType="separate"/>
      </w:r>
      <w:r w:rsidR="008F3237" w:rsidRPr="00FD64BE">
        <w:rPr>
          <w:rFonts w:ascii="Times New Roman" w:hAnsi="Times New Roman" w:cs="Times New Roman"/>
          <w:sz w:val="24"/>
          <w:szCs w:val="24"/>
          <w:vertAlign w:val="superscript"/>
          <w:lang w:val="en-US"/>
        </w:rPr>
        <w:t>68</w:t>
      </w:r>
      <w:r w:rsidR="00E17A53" w:rsidRPr="00FD64BE">
        <w:rPr>
          <w:rFonts w:ascii="Times New Roman" w:hAnsi="Times New Roman" w:cs="Times New Roman"/>
          <w:sz w:val="24"/>
          <w:szCs w:val="24"/>
          <w:lang w:val="en-CA"/>
        </w:rPr>
        <w:fldChar w:fldCharType="end"/>
      </w:r>
      <w:r w:rsidR="007B557F" w:rsidRPr="00FD64BE">
        <w:rPr>
          <w:rFonts w:ascii="Times New Roman" w:hAnsi="Times New Roman" w:cs="Times New Roman"/>
          <w:sz w:val="24"/>
          <w:szCs w:val="24"/>
          <w:lang w:val="en-CA"/>
        </w:rPr>
        <w:t>.</w:t>
      </w:r>
      <w:r w:rsidRPr="00FD64BE">
        <w:rPr>
          <w:rFonts w:ascii="Times New Roman" w:hAnsi="Times New Roman" w:cs="Times New Roman"/>
          <w:sz w:val="24"/>
          <w:szCs w:val="24"/>
          <w:lang w:val="en-CA"/>
        </w:rPr>
        <w:t xml:space="preserve"> The amygdala has been studied extensively in the context of both drug addiction and the regulation of fat preference. With respect to the former, lower amygdala volume has been observed in individuals with alcohol addiction in whom it was associated with greater alcohol craving and more likely r</w:t>
      </w:r>
      <w:r w:rsidR="007B557F" w:rsidRPr="00FD64BE">
        <w:rPr>
          <w:rFonts w:ascii="Times New Roman" w:hAnsi="Times New Roman" w:cs="Times New Roman"/>
          <w:sz w:val="24"/>
          <w:szCs w:val="24"/>
          <w:lang w:val="en-CA"/>
        </w:rPr>
        <w:t xml:space="preserve">elapse into alcohol consumption </w:t>
      </w:r>
      <w:r w:rsidR="00E17A53" w:rsidRPr="00FD64BE">
        <w:rPr>
          <w:rFonts w:ascii="Times New Roman" w:hAnsi="Times New Roman" w:cs="Times New Roman"/>
          <w:sz w:val="24"/>
          <w:szCs w:val="24"/>
          <w:lang w:val="en-CA"/>
        </w:rPr>
        <w:fldChar w:fldCharType="begin"/>
      </w:r>
      <w:r w:rsidR="008F3237" w:rsidRPr="00FD64BE">
        <w:rPr>
          <w:rFonts w:ascii="Times New Roman" w:hAnsi="Times New Roman" w:cs="Times New Roman"/>
          <w:sz w:val="24"/>
          <w:szCs w:val="24"/>
          <w:lang w:val="en-CA"/>
        </w:rPr>
        <w:instrText xml:space="preserve"> ADDIN ZOTERO_ITEM CSL_CITATION {"citationID":"2jq12do1lk","properties":{"formattedCitation":"{\\rtf \\super 69\\nosupersub{}}","plainCitation":"69"},"citationItems":[{"id":1190,"uris":["http://zotero.org/users/1092812/items/K8TZXI7Z"],"uri":["http://zotero.org/users/1092812/items/K8TZXI7Z"],"itemData":{"id":1190,"type":"article-journal","title":"Amygdala volume associated with alcohol abuse relapse and craving","container-title":"The American Journal of Psychiatry","page":"1179-1184","volume":"165","issue":"9","source":"PubMed","abstract":"OBJECTIVE: Amygdala volume has been associated with drug craving in cocaine addicts, and amygdala volume reduction is observed in some alcohol-dependent subjects. This study sought an association in alcohol-dependent subjects between volumes of reward-related brain regions, alcohol craving, and the risk of relapse.\nMETHOD: Besides alcohol craving, the authors assessed amygdala, hippocampus, and ventral striatum volumes in 51 alcohol-dependent subjects and 52 age- and education-matched healthy comparison subjects after detoxification. After imaging and clinical assessment, patients were followed for 6 months and alcohol intake was recorded.\nRESULTS: Alcohol-dependent subjects showed reduced amygdala, hippocampus, and ventral striatum volumes and reported stronger craving in relation to healthy comparison subjects. However, only amygdala volume and craving differentiated between subsequent relapsers and abstainers. A significant decrease of amygdala volume in alcohol-dependent subjects was associated with increased alcohol craving before imaging and an increased alcohol intake during the 6-month follow-up period.\nCONCLUSIONS: These findings suggest a relationship between amygdala volume reduction, alcohol craving, and prospective relapse into alcohol consumption.","DOI":"10.1176/appi.ajp.2008.07121877","ISSN":"1535-7228","note":"PMID: 18593776","journalAbbreviation":"Am J Psychiatry","language":"eng","author":[{"family":"Wrase","given":"Jana"},{"family":"Makris","given":"Nicos"},{"family":"Braus","given":"Dieter F."},{"family":"Mann","given":"Karl"},{"family":"Smolka","given":"Michael N."},{"family":"Kennedy","given":"David N."},{"family":"Caviness","given":"Verne S."},{"family":"Hodge","given":"Steven M."},{"family":"Tang","given":"Lena"},{"family":"Albaugh","given":"Matthew"},{"family":"Ziegler","given":"David A."},{"family":"Davis","given":"Orin C."},{"family":"Kissling","given":"Christian"},{"family":"Schumann","given":"Gunter"},{"family":"Breiter","given":"Hans C."},{"family":"Heinz","given":"Andreas"}],"issued":{"date-parts":[["2008",9]]}}}],"schema":"https://github.com/citation-style-language/schema/raw/master/csl-citation.json"} </w:instrText>
      </w:r>
      <w:r w:rsidR="00E17A53" w:rsidRPr="00FD64BE">
        <w:rPr>
          <w:rFonts w:ascii="Times New Roman" w:hAnsi="Times New Roman" w:cs="Times New Roman"/>
          <w:sz w:val="24"/>
          <w:szCs w:val="24"/>
          <w:lang w:val="en-CA"/>
        </w:rPr>
        <w:fldChar w:fldCharType="separate"/>
      </w:r>
      <w:r w:rsidR="008F3237" w:rsidRPr="00FD64BE">
        <w:rPr>
          <w:rFonts w:ascii="Times New Roman" w:hAnsi="Times New Roman" w:cs="Times New Roman"/>
          <w:sz w:val="24"/>
          <w:szCs w:val="24"/>
          <w:vertAlign w:val="superscript"/>
          <w:lang w:val="en-US"/>
        </w:rPr>
        <w:t>69</w:t>
      </w:r>
      <w:r w:rsidR="00E17A53" w:rsidRPr="00FD64BE">
        <w:rPr>
          <w:rFonts w:ascii="Times New Roman" w:hAnsi="Times New Roman" w:cs="Times New Roman"/>
          <w:sz w:val="24"/>
          <w:szCs w:val="24"/>
          <w:lang w:val="en-CA"/>
        </w:rPr>
        <w:fldChar w:fldCharType="end"/>
      </w:r>
      <w:r w:rsidR="007B557F" w:rsidRPr="00FD64BE">
        <w:rPr>
          <w:rFonts w:ascii="Times New Roman" w:hAnsi="Times New Roman" w:cs="Times New Roman"/>
          <w:sz w:val="24"/>
          <w:szCs w:val="24"/>
          <w:lang w:val="en-CA"/>
        </w:rPr>
        <w:t>.</w:t>
      </w:r>
      <w:r w:rsidRPr="00FD64BE">
        <w:rPr>
          <w:rFonts w:ascii="Times New Roman" w:hAnsi="Times New Roman" w:cs="Times New Roman"/>
          <w:sz w:val="24"/>
          <w:szCs w:val="24"/>
          <w:lang w:val="en-CA"/>
        </w:rPr>
        <w:t xml:space="preserve"> With respect to the regulation of fat preference, activation of</w:t>
      </w:r>
      <w:r w:rsidR="008E60F0" w:rsidRPr="00FD64BE">
        <w:rPr>
          <w:rFonts w:ascii="Times New Roman" w:hAnsi="Times New Roman" w:cs="Times New Roman"/>
          <w:sz w:val="24"/>
          <w:szCs w:val="24"/>
          <w:lang w:val="en-CA"/>
        </w:rPr>
        <w:t xml:space="preserve"> the amygdala by intra-amygdala</w:t>
      </w:r>
      <w:r w:rsidRPr="00FD64BE">
        <w:rPr>
          <w:rFonts w:ascii="Times New Roman" w:hAnsi="Times New Roman" w:cs="Times New Roman"/>
          <w:sz w:val="24"/>
          <w:szCs w:val="24"/>
          <w:lang w:val="en-CA"/>
        </w:rPr>
        <w:t xml:space="preserve"> administrations of neuropeptide Y and enterostatin decreases dietary preference </w:t>
      </w:r>
      <w:r w:rsidR="007B557F" w:rsidRPr="00FD64BE">
        <w:rPr>
          <w:rFonts w:ascii="Times New Roman" w:hAnsi="Times New Roman" w:cs="Times New Roman"/>
          <w:sz w:val="24"/>
          <w:szCs w:val="24"/>
          <w:lang w:val="en-CA"/>
        </w:rPr>
        <w:t xml:space="preserve">for fat in experimental animals </w:t>
      </w:r>
      <w:r w:rsidR="00E17A53" w:rsidRPr="00FD64BE">
        <w:rPr>
          <w:rFonts w:ascii="Times New Roman" w:hAnsi="Times New Roman" w:cs="Times New Roman"/>
          <w:sz w:val="24"/>
          <w:szCs w:val="24"/>
          <w:lang w:val="en-CA"/>
        </w:rPr>
        <w:fldChar w:fldCharType="begin"/>
      </w:r>
      <w:r w:rsidR="008F3237" w:rsidRPr="00FD64BE">
        <w:rPr>
          <w:rFonts w:ascii="Times New Roman" w:hAnsi="Times New Roman" w:cs="Times New Roman"/>
          <w:sz w:val="24"/>
          <w:szCs w:val="24"/>
          <w:lang w:val="en-CA"/>
        </w:rPr>
        <w:instrText xml:space="preserve"> ADDIN ZOTERO_ITEM CSL_CITATION {"citationID":"29dipte37r","properties":{"formattedCitation":"{\\rtf \\super 70,71\\nosupersub{}}","plainCitation":"70,71"},"citationItems":[{"id":1192,"uris":["http://zotero.org/users/1092812/items/23EIH853"],"uri":["http://zotero.org/users/1092812/items/23EIH853"],"itemData":{"id":1192,"type":"article-journal","title":"Neuropeptide Y administration into the amygdala alters high fat food intake","container-title":"Peptides","page":"1644-1651","volume":"27","issue":"7","source":"PubMed","abstract":"The orexigenic effects of neuropeptide Y (NPY) are mediated through the hypothalamus, while the anxiolytic effects of NPY appear to be mediated through the amygdala. We hypothesized that intra-amygdalar administration of NPY might alter food preference without changing total food intake. Neuropeptide Y was administered into the central nucleus of the amygdala in both satiated and overnight-fasted rats, and intake and preference for a high fat diet (56%)/low carbohydrate (20%) diet or a low fat (10%)/high carbohydrate (66%) diet were measured. Intra-amygdalar NPY administration in satiated rats did not change total caloric intake, but it did produce a dose-dependent decrease in intake of and preference for high fat diet relative to low fat diet over 24 h. In overnight-fasted rats, intra-amygdalar NPY also decreased the intake and preference for a high fat diet relative to low fat diet over 24 h, without altering total caloric intake. Intra-amygdalar NPY administration did not produce conditioned taste aversions to a novel saccharin solution. These results suggest that amygdalar NPY may have a role in macronutrient selection, without altering total caloric intake.","DOI":"10.1016/j.peptides.2005.12.009","ISSN":"0196-9781","note":"PMID: 16426702","journalAbbreviation":"Peptides","language":"eng","author":[{"family":"Primeaux","given":"Stefany D."},{"family":"York","given":"David A."},{"family":"Bray","given":"George A."}],"issued":{"date-parts":[["2006",7]]}}},{"id":1194,"uris":["http://zotero.org/users/1092812/items/3IRPFJRQ"],"uri":["http://zotero.org/users/1092812/items/3IRPFJRQ"],"itemData":{"id":1194,"type":"article-journal","title":"Melanocortin activity in the amygdala controls appetite for dietary fat","container-title":"American Journal of Physiology. Regulatory, Integrative and Comparative Physiology","page":"R385-393","volume":"298","issue":"2","source":"PubMed","abstract":"The amygdala is rich in melanocortin 4 receptors. Because the reduction in dietary fat intake after enterostatin is injected in the central nucleus of the amygdala (CeA) is blocked by a melanocortin 4 receptor antagonist, we investigated the role of melanocortin activity in the CeA in regulating food intake and macronutrient choice. Sprague-Dawley rats, fitted with CeA cannulas, were fed either chow, a high-fat (HF) diet, or adapted to a two-choice HF or low-fat (LF) diet. Injections of the MC4R agonist melanotan II (MTII) in the CeA had a dose-dependent inhibitory effect on food intake that lasted for at least 24 h. This response was greater in rats fed a HF diet. The inverse agonist agouti-related protein (AgRP) and antagonist SHU-9119 increased food intake in a dose-dependent manner, with the hyperphagia lasting for 60 h. In rats adapted to a two-choice HF/LF diet, MTII decreased HF consumption but had no effect on LF consumption, resulting in a long-lasting decrease in total calorie intake (-35.5% after 24 h, P &lt; 0.05). Total calorie intake increased in both AgRP- and SHU-9119-treated rats (32 and 109% after 24 h, respectively) as the result of increased intake of HF diet. There was no modification of LF consumption with AgRP treatment and a transient nonsignificant decrease with SHU-9119 treatment. Amygdala brain-derived neurotrophic factor expression was increased by AgRP in fed rats. These results identify the amygdala as a site of action for the melanocortin system to control food intake and dietary preferences.","DOI":"10.1152/ajpregu.00591.2009","ISSN":"1522-1490","note":"PMID: 19923360","journalAbbreviation":"Am. J. Physiol. Regul. Integr. Comp. Physiol.","language":"eng","author":[{"family":"Boghossian","given":"Stéphane"},{"family":"Park","given":"MieJung"},{"family":"York","given":"David A."}],"issued":{"date-parts":[["2010",2]]}}}],"schema":"https://github.com/citation-style-language/schema/raw/master/csl-citation.json"} </w:instrText>
      </w:r>
      <w:r w:rsidR="00E17A53" w:rsidRPr="00FD64BE">
        <w:rPr>
          <w:rFonts w:ascii="Times New Roman" w:hAnsi="Times New Roman" w:cs="Times New Roman"/>
          <w:sz w:val="24"/>
          <w:szCs w:val="24"/>
          <w:lang w:val="en-CA"/>
        </w:rPr>
        <w:fldChar w:fldCharType="separate"/>
      </w:r>
      <w:r w:rsidR="008F3237" w:rsidRPr="00FD64BE">
        <w:rPr>
          <w:rFonts w:ascii="Times New Roman" w:hAnsi="Times New Roman" w:cs="Times New Roman"/>
          <w:sz w:val="24"/>
          <w:szCs w:val="24"/>
          <w:vertAlign w:val="superscript"/>
          <w:lang w:val="en-US"/>
        </w:rPr>
        <w:t>70,71</w:t>
      </w:r>
      <w:r w:rsidR="00E17A53" w:rsidRPr="00FD64BE">
        <w:rPr>
          <w:rFonts w:ascii="Times New Roman" w:hAnsi="Times New Roman" w:cs="Times New Roman"/>
          <w:sz w:val="24"/>
          <w:szCs w:val="24"/>
          <w:lang w:val="en-CA"/>
        </w:rPr>
        <w:fldChar w:fldCharType="end"/>
      </w:r>
      <w:r w:rsidR="007B557F" w:rsidRPr="00FD64BE">
        <w:rPr>
          <w:rFonts w:ascii="Times New Roman" w:hAnsi="Times New Roman" w:cs="Times New Roman"/>
          <w:sz w:val="24"/>
          <w:szCs w:val="24"/>
          <w:lang w:val="en-CA"/>
        </w:rPr>
        <w:t>.</w:t>
      </w:r>
      <w:r w:rsidRPr="00FD64BE">
        <w:rPr>
          <w:rFonts w:ascii="Times New Roman" w:hAnsi="Times New Roman" w:cs="Times New Roman"/>
          <w:sz w:val="24"/>
          <w:szCs w:val="24"/>
          <w:lang w:val="en-CA"/>
        </w:rPr>
        <w:t xml:space="preserve"> In human brain-imaging studies, the amygdala is </w:t>
      </w:r>
      <w:r w:rsidRPr="00FD64BE">
        <w:rPr>
          <w:rFonts w:ascii="Times New Roman" w:hAnsi="Times New Roman" w:cs="Times New Roman"/>
          <w:sz w:val="24"/>
          <w:szCs w:val="24"/>
          <w:lang w:val="en-US"/>
        </w:rPr>
        <w:t>activated by high-fat versus low-fat food stimuli</w:t>
      </w:r>
      <w:r w:rsidR="007B557F" w:rsidRPr="00FD64BE">
        <w:rPr>
          <w:rFonts w:ascii="Times New Roman" w:hAnsi="Times New Roman" w:cs="Times New Roman"/>
          <w:sz w:val="24"/>
          <w:szCs w:val="24"/>
          <w:lang w:val="en-US"/>
        </w:rPr>
        <w:t xml:space="preserve"> </w:t>
      </w:r>
      <w:r w:rsidR="00E17A53" w:rsidRPr="00FD64BE">
        <w:rPr>
          <w:rFonts w:ascii="Times New Roman" w:hAnsi="Times New Roman" w:cs="Times New Roman"/>
          <w:sz w:val="24"/>
          <w:szCs w:val="24"/>
          <w:lang w:val="en-US"/>
        </w:rPr>
        <w:fldChar w:fldCharType="begin"/>
      </w:r>
      <w:r w:rsidR="008F3237" w:rsidRPr="00FD64BE">
        <w:rPr>
          <w:rFonts w:ascii="Times New Roman" w:hAnsi="Times New Roman" w:cs="Times New Roman"/>
          <w:sz w:val="24"/>
          <w:szCs w:val="24"/>
          <w:lang w:val="en-US"/>
        </w:rPr>
        <w:instrText xml:space="preserve"> ADDIN ZOTERO_ITEM CSL_CITATION {"citationID":"1051ko0nbi","properties":{"formattedCitation":"{\\rtf \\super 72\\nosupersub{}}","plainCitation":"72"},"citationItems":[{"id":1196,"uris":["http://zotero.org/users/1092812/items/N48W34D2"],"uri":["http://zotero.org/users/1092812/items/N48W34D2"],"itemData":{"id":1196,"type":"article-journal","title":"How the brain represents the reward value of fat in the mouth","container-title":"Cerebral Cortex (New York, N.Y.: 1991)","page":"1082-1091","volume":"20","issue":"5","source":"PubMed","abstract":"The palatability and pleasantness of the sensory properties of foods drive food selection and intake and may contribute to overeating and obesity. Oral fat texture can make food palatable and pleasant. To analyze its neural basis, we correlated humans' subjective reports of the pleasantness of the texture and flavor of a high- and low-fat food with a vanilla or strawberry flavor, with neural activations measured with functional magnetic resonance imaging. Activity in the midorbitofrontal and anterior cingulate cortex was correlated with the pleasantness of oral fat texture and in nearby locations with the pleasantness of flavor. The pregenual cingulate cortex showed a supralinear response to the combination of high fat and pleasant, sweet flavor, implicating it in the convergence of fat texture and flavor to produce a representation of highly pleasant stimuli. The subjective reports of oral fattiness were correlated with activations in the midorbitofrontal cortex and ventral striatum. The lateral hypothalamus and amygdala were more strongly activated by high- versus low-fat stimuli. This discovery of which brain regions track the subjective hedonic experience of fat texture will help to unravel possible differences in the neural responses in obese versus lean people to oral fat, a driver of food intake.","DOI":"10.1093/cercor/bhp169","ISSN":"1460-2199","note":"PMID: 19684248","journalAbbreviation":"Cereb. Cortex","language":"eng","author":[{"family":"Grabenhorst","given":"Fabian"},{"family":"Rolls","given":"Edmund T."},{"family":"Parris","given":"Benjamin A."},{"family":"Souza","given":"Arun A.","non-dropping-particle":"d'"}],"issued":{"date-parts":[["2010",5]]}}}],"schema":"https://github.com/citation-style-language/schema/raw/master/csl-citation.json"} </w:instrText>
      </w:r>
      <w:r w:rsidR="00E17A53" w:rsidRPr="00FD64BE">
        <w:rPr>
          <w:rFonts w:ascii="Times New Roman" w:hAnsi="Times New Roman" w:cs="Times New Roman"/>
          <w:sz w:val="24"/>
          <w:szCs w:val="24"/>
          <w:lang w:val="en-US"/>
        </w:rPr>
        <w:fldChar w:fldCharType="separate"/>
      </w:r>
      <w:r w:rsidR="008F3237" w:rsidRPr="00FD64BE">
        <w:rPr>
          <w:rFonts w:ascii="Times New Roman" w:hAnsi="Times New Roman" w:cs="Times New Roman"/>
          <w:sz w:val="24"/>
          <w:szCs w:val="24"/>
          <w:vertAlign w:val="superscript"/>
          <w:lang w:val="en-US"/>
        </w:rPr>
        <w:t>72</w:t>
      </w:r>
      <w:r w:rsidR="00E17A53" w:rsidRPr="00FD64BE">
        <w:rPr>
          <w:rFonts w:ascii="Times New Roman" w:hAnsi="Times New Roman" w:cs="Times New Roman"/>
          <w:sz w:val="24"/>
          <w:szCs w:val="24"/>
          <w:lang w:val="en-US"/>
        </w:rPr>
        <w:fldChar w:fldCharType="end"/>
      </w:r>
      <w:r w:rsidR="007B557F" w:rsidRPr="00FD64BE">
        <w:rPr>
          <w:rFonts w:ascii="Times New Roman" w:hAnsi="Times New Roman" w:cs="Times New Roman"/>
          <w:sz w:val="24"/>
          <w:szCs w:val="24"/>
          <w:lang w:val="en-US"/>
        </w:rPr>
        <w:t>.</w:t>
      </w:r>
      <w:r w:rsidRPr="00FD64BE">
        <w:rPr>
          <w:rFonts w:ascii="Times New Roman" w:hAnsi="Times New Roman" w:cs="Times New Roman"/>
          <w:sz w:val="24"/>
          <w:szCs w:val="24"/>
          <w:lang w:val="en-US"/>
        </w:rPr>
        <w:t xml:space="preserve"> T</w:t>
      </w:r>
      <w:r w:rsidRPr="00FD64BE">
        <w:rPr>
          <w:rFonts w:ascii="Times New Roman" w:hAnsi="Times New Roman" w:cs="Times New Roman"/>
          <w:sz w:val="24"/>
          <w:szCs w:val="24"/>
          <w:lang w:val="en-CA"/>
        </w:rPr>
        <w:t>hese observations are consistent with the possible role of the prenatal exposure-induced reduction of the amygdala size in increasing fat preference and, in turn, risk for obesity.</w:t>
      </w:r>
    </w:p>
    <w:p w14:paraId="149A65E2" w14:textId="77777777" w:rsidR="00267250" w:rsidRPr="00FD64BE" w:rsidRDefault="00267250" w:rsidP="001C27D0">
      <w:pPr>
        <w:spacing w:line="480" w:lineRule="auto"/>
        <w:rPr>
          <w:rFonts w:ascii="Times New Roman" w:hAnsi="Times New Roman" w:cs="Times New Roman"/>
          <w:b/>
          <w:sz w:val="24"/>
          <w:szCs w:val="24"/>
          <w:lang w:val="en-US"/>
        </w:rPr>
      </w:pPr>
    </w:p>
    <w:p w14:paraId="2FA9B6CD" w14:textId="77777777" w:rsidR="001C27D0" w:rsidRPr="00FD64BE" w:rsidRDefault="001C27D0" w:rsidP="001C27D0">
      <w:pPr>
        <w:spacing w:line="480" w:lineRule="auto"/>
        <w:rPr>
          <w:rFonts w:ascii="Times New Roman" w:hAnsi="Times New Roman" w:cs="Times New Roman"/>
          <w:sz w:val="24"/>
          <w:szCs w:val="24"/>
          <w:lang w:val="en-US"/>
        </w:rPr>
      </w:pPr>
      <w:r w:rsidRPr="00FD64BE">
        <w:rPr>
          <w:rFonts w:ascii="Times New Roman" w:hAnsi="Times New Roman" w:cs="Times New Roman"/>
          <w:sz w:val="24"/>
          <w:szCs w:val="24"/>
          <w:lang w:val="en-US"/>
        </w:rPr>
        <w:t>Strengths and Limitations</w:t>
      </w:r>
    </w:p>
    <w:p w14:paraId="1CD6AC45" w14:textId="77777777" w:rsidR="001C27D0" w:rsidRPr="00FD64BE" w:rsidRDefault="001C27D0" w:rsidP="001C27D0">
      <w:pPr>
        <w:spacing w:line="480" w:lineRule="auto"/>
        <w:rPr>
          <w:rFonts w:ascii="Times New Roman" w:hAnsi="Times New Roman" w:cs="Times New Roman"/>
          <w:sz w:val="24"/>
          <w:szCs w:val="24"/>
          <w:lang w:val="en-US"/>
        </w:rPr>
      </w:pPr>
      <w:r w:rsidRPr="00FD64BE">
        <w:rPr>
          <w:rFonts w:ascii="Times New Roman" w:hAnsi="Times New Roman" w:cs="Times New Roman"/>
          <w:sz w:val="24"/>
          <w:szCs w:val="24"/>
          <w:lang w:val="en-US"/>
        </w:rPr>
        <w:t xml:space="preserve">The major strengths of this study are the large sample size and application of a dose response model allowing assessment of dose response in a uniform analysis by number of cigarettes </w:t>
      </w:r>
      <w:r w:rsidRPr="00FD64BE">
        <w:rPr>
          <w:rFonts w:ascii="Times New Roman" w:hAnsi="Times New Roman" w:cs="Times New Roman"/>
          <w:sz w:val="24"/>
          <w:szCs w:val="24"/>
          <w:lang w:val="en-US"/>
        </w:rPr>
        <w:lastRenderedPageBreak/>
        <w:t xml:space="preserve">smoked and confounding factors. In contrast to previous studies, this study did not restrict estimates to a linear association, but instead employed P-splines to examine possible non-linear effects. </w:t>
      </w:r>
    </w:p>
    <w:p w14:paraId="729B85B7" w14:textId="77777777" w:rsidR="001C27D0" w:rsidRPr="00FD64BE" w:rsidRDefault="001C27D0" w:rsidP="001C27D0">
      <w:pPr>
        <w:spacing w:line="480" w:lineRule="auto"/>
        <w:rPr>
          <w:rFonts w:ascii="Times New Roman" w:hAnsi="Times New Roman" w:cs="Times New Roman"/>
          <w:sz w:val="24"/>
          <w:szCs w:val="24"/>
          <w:lang w:val="en-US"/>
        </w:rPr>
      </w:pPr>
      <w:r w:rsidRPr="00FD64BE">
        <w:rPr>
          <w:rFonts w:ascii="Times New Roman" w:hAnsi="Times New Roman" w:cs="Times New Roman"/>
          <w:sz w:val="24"/>
          <w:szCs w:val="24"/>
          <w:lang w:val="en-US"/>
        </w:rPr>
        <w:t>The validity of the findings is supported by the robustness of these results confirmed by sensitivity analyses considering paternal smoking and other possible confounding variables.</w:t>
      </w:r>
    </w:p>
    <w:p w14:paraId="5365B597" w14:textId="4E84BBDF" w:rsidR="001C27D0" w:rsidRPr="00FD64BE" w:rsidRDefault="001C27D0" w:rsidP="001C27D0">
      <w:pPr>
        <w:spacing w:line="480" w:lineRule="auto"/>
        <w:rPr>
          <w:rFonts w:ascii="Times New Roman" w:hAnsi="Times New Roman" w:cs="Times New Roman"/>
          <w:sz w:val="24"/>
          <w:szCs w:val="24"/>
          <w:lang w:val="en-US"/>
        </w:rPr>
      </w:pPr>
      <w:r w:rsidRPr="00FD64BE">
        <w:rPr>
          <w:rFonts w:ascii="Times New Roman" w:hAnsi="Times New Roman" w:cs="Times New Roman"/>
          <w:sz w:val="24"/>
          <w:szCs w:val="24"/>
          <w:lang w:val="en-US"/>
        </w:rPr>
        <w:t xml:space="preserve">The dose response relationship observed in the main analysis might still reflect residual confounding due to imprecise measurement and limited information on potential confounders. However, the sensitivity analysis, based on studies, which provided more extensive information on confounders including paternal smoking, physical activity, and TV watching/video games, yielded very similar risk estimates and strengthens the main conclusion. Confounding by unknown risk factors e.g. nutrition and eating patterns </w:t>
      </w:r>
      <w:r w:rsidRPr="00FD64BE">
        <w:rPr>
          <w:rFonts w:ascii="Times New Roman" w:hAnsi="Times New Roman" w:cs="Times New Roman"/>
          <w:sz w:val="24"/>
          <w:szCs w:val="24"/>
          <w:lang w:val="en-US"/>
        </w:rPr>
        <w:fldChar w:fldCharType="begin"/>
      </w:r>
      <w:r w:rsidR="008F3237" w:rsidRPr="00FD64BE">
        <w:rPr>
          <w:rFonts w:ascii="Times New Roman" w:hAnsi="Times New Roman" w:cs="Times New Roman"/>
          <w:sz w:val="24"/>
          <w:szCs w:val="24"/>
          <w:lang w:val="en-US"/>
        </w:rPr>
        <w:instrText xml:space="preserve"> ADDIN ZOTERO_ITEM CSL_CITATION {"citationID":"5yljxPFD","properties":{"formattedCitation":"{\\rtf \\super 73\\nosupersub{}}","plainCitation":"73"},"citationItems":[{"id":1138,"uris":["http://zotero.org/users/1092812/items/ESWJRBEU"],"uri":["http://zotero.org/users/1092812/items/ESWJRBEU"],"itemData":{"id":1138,"type":"article-journal","title":"Do pregnant smokers eat differently from pregnant non-smokers?","container-title":"Paediatric and Perinatal Epidemiology","page":"307-319","volume":"9","issue":"3","source":"PubMed","abstract":"This article describes a study of the relationship between diet and smoking in a group of 821 Norwegian pregnant women. The study is part of a multi-centre project, examining risk factors for intrauterine growth retardation. Two 3-day dietary records were collected during the 17th and 33rd week of pregnancy. Information on smoking habits and other relevant parameters were collected through an extensive questionnaire. The results showed that the smokers consumed significantly less than the non-smokers of bread, cakes and cookies, vegetables, fruits and berries, cheese, yoghurt, low fat milk, juice and tea. The smokers also consumed significantly more meat, margarine, whole milk, soft drinks and coffee than the non-smokers on both occasions. The diet of the smokers contained significantly less protein, carbohydrate, dietary fibre, thiamin, riboflavin, vitamin C, calcium and iron as compared with the non-smokers. Fat contributed significantly more to the energy content of the diet of the smokers and it is concluded that their diet was less nutritious than that of the non-smokers throughout pregnancy.","ISSN":"0269-5022","note":"PMID: 7479279","journalAbbreviation":"Paediatr Perinat Epidemiol","language":"eng","author":[{"family":"Trygg","given":"K."},{"family":"Lund-Larsen","given":"K."},{"family":"Sandstad","given":"B."},{"family":"Hoffman","given":"H. J."},{"family":"Jacobsen","given":"G."},{"family":"Bakketeig","given":"L. S."}],"issued":{"date-parts":[["1995",7]]}}}],"schema":"https://github.com/citation-style-language/schema/raw/master/csl-citation.json"} </w:instrText>
      </w:r>
      <w:r w:rsidRPr="00FD64BE">
        <w:rPr>
          <w:rFonts w:ascii="Times New Roman" w:hAnsi="Times New Roman" w:cs="Times New Roman"/>
          <w:sz w:val="24"/>
          <w:szCs w:val="24"/>
          <w:lang w:val="en-US"/>
        </w:rPr>
        <w:fldChar w:fldCharType="separate"/>
      </w:r>
      <w:r w:rsidR="008F3237" w:rsidRPr="00FD64BE">
        <w:rPr>
          <w:rFonts w:ascii="Times New Roman" w:hAnsi="Times New Roman" w:cs="Times New Roman"/>
          <w:sz w:val="24"/>
          <w:szCs w:val="24"/>
          <w:vertAlign w:val="superscript"/>
          <w:lang w:val="en-US"/>
        </w:rPr>
        <w:t>73</w:t>
      </w:r>
      <w:r w:rsidRPr="00FD64BE">
        <w:rPr>
          <w:rFonts w:ascii="Times New Roman" w:hAnsi="Times New Roman" w:cs="Times New Roman"/>
          <w:sz w:val="24"/>
          <w:szCs w:val="24"/>
          <w:lang w:val="en-US"/>
        </w:rPr>
        <w:fldChar w:fldCharType="end"/>
      </w:r>
      <w:r w:rsidRPr="00FD64BE">
        <w:rPr>
          <w:rFonts w:ascii="Times New Roman" w:hAnsi="Times New Roman" w:cs="Times New Roman"/>
          <w:sz w:val="24"/>
          <w:szCs w:val="24"/>
          <w:lang w:val="en-US"/>
        </w:rPr>
        <w:t xml:space="preserve"> cannot be excluded. </w:t>
      </w:r>
    </w:p>
    <w:p w14:paraId="7FF44249" w14:textId="4102C587" w:rsidR="001C27D0" w:rsidRPr="00FD64BE" w:rsidRDefault="001C27D0" w:rsidP="001C27D0">
      <w:pPr>
        <w:spacing w:line="480" w:lineRule="auto"/>
        <w:rPr>
          <w:rFonts w:ascii="Times New Roman" w:hAnsi="Times New Roman" w:cs="Times New Roman"/>
          <w:sz w:val="24"/>
          <w:szCs w:val="24"/>
          <w:lang w:val="en-US"/>
        </w:rPr>
      </w:pPr>
      <w:r w:rsidRPr="00FD64BE">
        <w:rPr>
          <w:rFonts w:ascii="Times New Roman" w:hAnsi="Times New Roman" w:cs="Times New Roman"/>
          <w:sz w:val="24"/>
          <w:szCs w:val="24"/>
          <w:lang w:val="en-US"/>
        </w:rPr>
        <w:t>Furthermore, we showed that size for gestational age is not an effect modifier for the association between maternal smoking during pregnancy and offspring overweight. Hence, it might act as mediator. Adjustment for size at birth and gestational age, (Figure 2) yielded generally higher estimates with a similar pattern as the main analysis results. These estimates can be interpreted as the direct effect of smoking on overweight or obesity (</w:t>
      </w:r>
      <w:r w:rsidRPr="00FD64BE">
        <w:rPr>
          <w:rFonts w:ascii="Times New Roman" w:hAnsi="Times New Roman" w:cs="Times New Roman"/>
          <w:sz w:val="24"/>
          <w:szCs w:val="24"/>
          <w:lang w:val="en-GB"/>
        </w:rPr>
        <w:t xml:space="preserve">independent of the effects working through </w:t>
      </w:r>
      <w:r w:rsidRPr="00FD64BE">
        <w:rPr>
          <w:rFonts w:ascii="Times New Roman" w:hAnsi="Times New Roman" w:cs="Times New Roman"/>
          <w:sz w:val="24"/>
          <w:szCs w:val="24"/>
          <w:lang w:val="en-US"/>
        </w:rPr>
        <w:t xml:space="preserve">SGA, LGA or preterm delivery), whereas the models without adjustment for these potential mediating variables estimates the total effect of maternal smoking. These higher estimates might imply that there are two oppositely acting pathways from maternal smoking during pregnancy through </w:t>
      </w:r>
      <w:r w:rsidR="001B2860" w:rsidRPr="00FD64BE">
        <w:rPr>
          <w:rFonts w:ascii="Times New Roman" w:hAnsi="Times New Roman" w:cs="Times New Roman"/>
          <w:sz w:val="24"/>
          <w:szCs w:val="24"/>
          <w:lang w:val="en-US"/>
        </w:rPr>
        <w:t>offspring</w:t>
      </w:r>
      <w:r w:rsidRPr="00FD64BE">
        <w:rPr>
          <w:rFonts w:ascii="Times New Roman" w:hAnsi="Times New Roman" w:cs="Times New Roman"/>
          <w:sz w:val="24"/>
          <w:szCs w:val="24"/>
          <w:lang w:val="en-US"/>
        </w:rPr>
        <w:t xml:space="preserve"> overweight and obesity: one reducing child adiposity by reducing birth weight and another increasing child adiposity through another pathway. </w:t>
      </w:r>
    </w:p>
    <w:p w14:paraId="589FE1F4" w14:textId="02794EB8" w:rsidR="001C27D0" w:rsidRPr="00FD64BE" w:rsidRDefault="001C27D0" w:rsidP="001C27D0">
      <w:pPr>
        <w:pStyle w:val="Listenabsatz"/>
        <w:spacing w:line="480" w:lineRule="auto"/>
        <w:ind w:left="0"/>
        <w:rPr>
          <w:rFonts w:ascii="Times New Roman" w:hAnsi="Times New Roman" w:cs="Times New Roman"/>
          <w:sz w:val="24"/>
          <w:szCs w:val="24"/>
          <w:vertAlign w:val="superscript"/>
          <w:lang w:val="en-US"/>
        </w:rPr>
      </w:pPr>
      <w:r w:rsidRPr="00FD64BE">
        <w:rPr>
          <w:rFonts w:ascii="Times New Roman" w:hAnsi="Times New Roman" w:cs="Times New Roman"/>
          <w:sz w:val="24"/>
          <w:szCs w:val="24"/>
          <w:lang w:val="en-US"/>
        </w:rPr>
        <w:t xml:space="preserve">Selection bias due to non-participation of eligible studies, whose authors did not contribute data to the IPD analyses </w:t>
      </w:r>
      <w:r w:rsidRPr="00FD64BE">
        <w:rPr>
          <w:rFonts w:ascii="Times New Roman" w:hAnsi="Times New Roman" w:cs="Times New Roman"/>
          <w:sz w:val="24"/>
          <w:szCs w:val="24"/>
          <w:lang w:val="en-US"/>
        </w:rPr>
        <w:fldChar w:fldCharType="begin"/>
      </w:r>
      <w:r w:rsidR="008F3237" w:rsidRPr="00FD64BE">
        <w:rPr>
          <w:rFonts w:ascii="Times New Roman" w:hAnsi="Times New Roman" w:cs="Times New Roman"/>
          <w:sz w:val="24"/>
          <w:szCs w:val="24"/>
          <w:lang w:val="en-US"/>
        </w:rPr>
        <w:instrText xml:space="preserve"> ADDIN ZOTERO_ITEM CSL_CITATION {"citationID":"igXyT8CN","properties":{"formattedCitation":"{\\rtf \\super 17,18,29,32,33,35,36,59,60,74\\nosupersub{}}","plainCitation":"17,18,29,32,33,35,36,59,60,74"},"citationItems":[{"id":875,"uris":["http://zotero.org/users/1092812/items/U8CPUTD9"],"uri":["http://zotero.org/users/1092812/items/U8CPUTD9"],"itemData":{"id":875,"type":"article-journal","title":"Trajectory of Adolescent Obesity: Exploring the Impact of Prenatal to Childhood Experiences","container-title":"Journal of Child and Family Studies","page":"1090-1101","volume":"23","issue":"6","source":"CrossRef","DOI":"10.1007/s10826-013-9766-6","ISSN":"1062-1024, 1573-2843","shortTitle":"Trajectory of Adolescent Obesity","language":"en","author":[{"family":"Huang","given":"David Y. C."},{"family":"Lanza","given":"H. Isabella"},{"family":"Anglin","given":"M. Douglas"}],"issued":{"date-parts":[["2014",8]]}}},{"id":1061,"uris":["http://zotero.org/users/1092812/items/CHU87W5T"],"uri":["http://zotero.org/users/1092812/items/CHU87W5T"],"itemData":{"id":1061,"type":"article-journal","title":"Prevention potential of risk factors for childhood overweight","container-title":"Canadian Journal of Public Health = Revue Canadienne De Santé Publique","page":"365-368","volume":"101","issue":"5","source":"PubMed","abstract":"BACKGROUND: In order to better target prevention initiatives for the obesity epidemic in Canada, policy-makers, in addition to information about risk factors, require an understanding of the preventive potential which is best provided by the risk factor's population attributable risk fraction (PARF).\nOBJECTIVE: To estimate the PARF for childhood overweight risk factors as identified by a population-based study of elementary schoolchildren in Nova Scotia.\nMETHODS: Population-based survey data of Grade 5 students who participated in the 2003 Children's Lifestyle and School Performance Study in Nova Scotia, Canada, were linked to a provincial perinatal registry. PARFs were calculated from a parsimonious multilevel logistic regression model.\nRESULTS: Physical activity, sedentary activity, maternal smoking during pregnancy, and maternal pre-pregnancy weight were considered potentially preventable. Sedentary activity (as estimated from time spent viewing TV, computers and video games or \"screen time\") and maternal pre-pregnancy weight appeared to offer the greatest potential for prevention. In total, approximately 40% of-overweight in childhood could potentially be prevented.\nCONCLUSION: Excess screen time and maternal pre-pregnancy weight offer the greatest potential for prevention of childhood overweight at 11 years of age.","ISSN":"0008-4263","note":"PMID: 21214049","journalAbbreviation":"Can J Public Health","language":"eng","author":[{"family":"Kuhle","given":"Stefan"},{"family":"Allen","given":"Alexander C."},{"family":"Veugelers","given":"Paul J."}],"issued":{"date-parts":[["2010",10]]}}},{"id":861,"uris":["http://zotero.org/users/1092812/items/ZXR5TA4N"],"uri":["http://zotero.org/users/1092812/items/ZXR5TA4N"],"itemData":{"id":861,"type":"article-journal","title":"Familial factors confound the association between maternal smoking during pregnancy and young adult offspring overweight","container-title":"International Journal of Epidemiology","page":"1193-1202","volume":"39","issue":"5","source":"PubMed","abstract":"BACKGROUND: Smoking during pregnancy has been shown to increase the risks of several adverse birth outcomes. Associations with overweight and/or obesity in the offspring have also been suggested. We aim to investigate whether familial factors confound the association between maternal smoking during pregnancy and overweight in early adulthood in young Swedish males born 1983-88.\nMETHODS: In a population-based Swedish cohort comprising 124 203 singleton males born to Nordic mothers between 1983 and 1988, we examined the association between maternal smoking during pregnancy and the risk of overweight in the offspring at age </w:instrText>
      </w:r>
      <w:r w:rsidR="008F3237" w:rsidRPr="00FD64BE">
        <w:rPr>
          <w:rFonts w:ascii="Cambria Math" w:hAnsi="Cambria Math" w:cs="Cambria Math"/>
          <w:sz w:val="24"/>
          <w:szCs w:val="24"/>
          <w:lang w:val="en-US"/>
        </w:rPr>
        <w:instrText>∼</w:instrText>
      </w:r>
      <w:r w:rsidR="008F3237" w:rsidRPr="00FD64BE">
        <w:rPr>
          <w:rFonts w:ascii="Times New Roman" w:hAnsi="Times New Roman" w:cs="Times New Roman"/>
          <w:sz w:val="24"/>
          <w:szCs w:val="24"/>
          <w:lang w:val="en-US"/>
        </w:rPr>
        <w:instrText xml:space="preserve">18 years. We also investigated the association within siblings, controlling for common genes and shared environment.\nRESULTS: In the cohort analyses, the risk of overweight was increased in sons of smoking mothers compared with sons of non-smokers: adjusted odds ratios 1.41, 95% confidence interval (CI) 1.34-1.49, and 1.56, 95% CI 1.46-1.66, for one to nine cigarettes per day, and &gt;10 cigarettes per day, respectively. Stratifying for maternal smoking habits across two subsequent male pregnancies, there was an increased risk of overweight for the second son only if the mother was smoking in both male pregnancies. The effect of smoking during pregnancy on the offspring's body mass index was not present when the association was evaluated within full and half sibling pairs.\nCONCLUSION: The association between maternal smoking during pregnancy and offspring's risk of overweight appears to be confounded by familial factors.","DOI":"10.1093/ije/dyq064","ISSN":"1464-3685","note":"PMID: 20430830","journalAbbreviation":"Int J Epidemiol","language":"eng","author":[{"family":"Iliadou","given":"Anastasia Nyman"},{"family":"Koupil","given":"Ilona"},{"family":"Villamor","given":"Eduardo"},{"family":"Altman","given":"Daniel"},{"family":"Hultman","given":"Christina"},{"family":"Långström","given":"Niklas"},{"family":"Cnattingius","given":"Sven"}],"issued":{"date-parts":[["2010",10]]}}},{"id":841,"uris":["http://zotero.org/users/1092812/items/5H79DTUI"],"uri":["http://zotero.org/users/1092812/items/5H79DTUI"],"itemData":{"id":841,"type":"article-journal","title":"Parental smoking during pregnancy and risk of overweight and obesity in the daughter","container-title":"International Journal of Obesity (2005)","page":"1356-1363","volume":"37","issue":"10","source":"PubMed","abstract":"OBJECTIVE: Emerging evidence suggests that prenatal exposures may affect long-term health outcomes. In utero exposure to smoking is associated with an increased risk of overweight and obesity in children and adolescents. However, few studies have examined how prenatal exposure to parental smoking influences the risk of obesity during adulthood and whether these associations are independent of childhood and adolescent adiposity. The aim of the current study was to investigate whether prenatal exposure to parental smoking influences body size during adulthood and whether any association may be mediated by childhood and adolescent body size.\nMETHODS: We investigated the association between parental smoking during pregnancy and the risk of being overweight and obese during adulthood and at age 18 and adiposity during childhood among 35 370 participants in the Nurses' Health Study II. Data on smoking during pregnancy and socioeconomic variables were provided by the mothers, and anthropometric data and adult risk factors were reported by participants.\nRESULTS: After adjustment for socioeconomic and behavioral variables, maternal smoking during pregnancy was associated with adiposity at ages 5-10, 18 and during adulthood. For age 18 overweight, the odd ratios, ORs (95% confidence intervals, CIs) for 1-14, 15-24 and 25+cigarettes per day were 1.13 (1.18-1.50), 1.40 (1.20-1.64) and 1.15 (0.79-1.69), and for obesity were 1.41 (1.14-1.75), 1.69 (1.31-2.18) and 2.36 (1.44-3.86). The corresponding ORs (95% CIs) for obesity during adulthood were 1.26 (1.16-1.37), 1.46 (1.30-1.63) and 1.43 (1.10-1.86). Risk of adiposity was not increased among daughters whose mothers stopped smoking during the first trimester (OR (95% CI) for overweight (1.03 (95% CI 0.90-1.17)) and for obesity (1.12 (95% CI 0.97-1.30)). Women whose fathers smoked during pregnancy were also at an increased risk of being overweight and obese during adulthood with covariate-adjusted ORs (95% CIs) for obesity of 1.19 (1.11-1.29) for 1-14 cigarettes per day, 1.27 (1.18-1.37) for 15-24 cigarettes per day and 1.40 (1.27-1.54) for 25+ cigarettes per day compared with fathers who did not smoke (Ptrend&lt;0.0001). Paternal smoking during pregnancy was also associated with an increased risk of obesity at age 18 among those whose fathers smoked 15 or more cigarettes per day but was not associated with childhood body size.\nCONCLUSIONS: Maternal smoking during pregnancy was associated in a dose-response manner with overweight and obesity in the daughter across adolescence and adult life. Smoking cessation during the first trimester appears to mitigate this excess risk.Paternal smoking was also associated with the risk of being overweight and obese of the adult daughter and this association persisted after adjustment for maternal smoking.","DOI":"10.1038/ijo.2013.101","ISSN":"1476-5497","note":"PMID: 23736356\nPMCID: PMC3795801","journalAbbreviation":"Int J Obes (Lond)","language":"eng","author":[{"family":"Harris","given":"H. R."},{"family":"Willett","given":"W. C."},{"family":"Michels","given":"K. B."}],"issued":{"date-parts":[["2013",10]]}}},{"id":867,"uris":["http://zotero.org/users/1092812/items/KU5MTHZN"],"uri":["http://zotero.org/users/1092812/items/KU5MTHZN"],"itemData":{"id":867,"type":"article-journal","title":"Growth from birth to early adolescence in offspring prenatally exposed to cigarettes and marijuana","container-title":"Neurotoxicology and Teratology","page":"513-525","volume":"21","issue":"5","source":"PubMed","abstract":"Weight, height, and head circumference were examined in children from birth to early adolescence for whom prenatal exposure to marijuana and cigarettes had been ascertained. The subjects were from a low-risk, predominantly middle-class sample participating in an ongoing longitudinal study. The negative association between growth measures at birth and prenatal cigarette exposure was overcome, sooner in males than females, within the first few years, and by the age of six, the children of heavy smokers were heavier than control subjects. Pre and postnatal environmental tobacco smoke did not have a negative effect upon the growth parameters; however, the choice of bottle-feeding or shorter duration of breast-feeding by women who smoked during pregnancy appeared to play an important positive role in the catch-up observed among the infants of smokers. Prenatal exposure to marijuana was not significantly related to any growth measures at birth, although a smaller head circumference observed at all ages reached statistical significance among the early adolescents born to the heavy marijuana users.","ISSN":"0892-0362","note":"PMID: 10492386","journalAbbreviation":"Neurotoxicol Teratol","language":"eng","author":[{"family":"Fried","given":"P. A."},{"family":"Watkinson","given":"B."},{"family":"Gray","given":"R."}],"issued":{"date-parts":[["1999",10]]}}},{"id":880,"uris":["http://zotero.org/users/1092812/items/254XGKUE"],"uri":["http://zotero.org/users/1092812/items/254XGKUE"],"itemData":{"id":880,"type":"article-journal","title":"Influende of parental smoking on children's growth and weight at birth and age 6","page":"117-123","volume":"54","issue":"3","journalAbbreviation":"Paediatria Croatica","author":[{"family":"Cavlek","given":"Tonka"},{"family":"Cavlek","given":"Miroslav"},{"family":"Bozikov","given":"Jadranka"},{"family":"Sturz","given":"Branka"},{"family":"Grsic","given":"Kristina"}],"issued":{"date-parts":[["2010"]]}}},{"id":838,"uris":["http://zotero.org/users/1092812/items/B9N5M9NA"],"uri":["http://zotero.org/users/1092812/items/B9N5M9NA"],"itemData":{"id":838,"type":"article-journal","title":"Maternal smoking during pregnancy and childhood obesity: results from the CESAR Study","container-title":"Maternal and Child Health Journal","page":"985-992","volume":"15","issue":"7","source":"PubMed","abstract":"Childhood obesity is a worldwide public health concern. Recent studies from high income countries have demonstrated associations between maternal smoking during pregnancy and children's excess body weight. We examine associations between maternal smoking during pregnancy and children's overweight or obesity, in six countries in the less affluent Central/Eastern European region. Questionnaire data were analysed, for 8,926 singleton children aged 9-12 years. Country-specific odds ratios for effects of maternal smoking during pregnancy on being overweight, and on obesity, were estimated using logistic regression. Heterogeneity between country-specific results, and mean effects (allowing for heterogeneity) were estimated. Positive associations between maternal smoking and overweight were seen in all countries but Romania. While not individually statistically significant, the mean odds ratio was 1.26 (95% CI 1.03-1.55), with no evidence of between-country heterogeneity. Obese children were few (2.7%), and associations between obesity and maternal smoking during pregnancy were more heterogeneous, with odds ratios ranging from 0.71 (0.32-1.57) in Poland to 5.49 (2.11-14.30) in Slovakia. Between-country heterogeneity was strongly related to average persons-per-room, a possible socioeconomic indicator, with stronger associations where households were less crowded. Estimates of dose-response relationships tended to be small and non-significant, even when pooled. Our results provide evidence of a link between maternal smoking in pregnancy and childhood overweight. Associations with obesity, though strong in some countries, were less consistent. Maternal smoking may confer an addition to a child's potential for obesity, which is more likely to be realised in affluent conditions.","DOI":"10.1007/s10995-009-0543-5","ISSN":"1573-6628","note":"PMID: 19949970","shortTitle":"Maternal smoking during pregnancy and childhood obesity","journalAbbreviation":"Matern Child Health J","language":"eng","author":[{"family":"Gorog","given":"Krisztian"},{"family":"Pattenden","given":"Sam"},{"family":"Antova","given":"Temenuga"},{"family":"Niciu","given":"Emilia"},{"family":"Rudnai","given":"Peter"},{"family":"Scholtens","given":"Salome"},{"family":"Splichalova","given":"Anna"},{"family":"Slotova","given":"Katarina"},{"family":"Vokó","given":"Zoltán"},{"family":"Zlotkowska","given":"Renata"},{"family":"Houthuijs","given":"Danny"}],"issued":{"date-parts":[["2011",10]]}}},{"id":874,"uris":["http://zotero.org/users/1092812/items/TPCSN3EV"],"uri":["http://zotero.org/users/1092812/items/TPCSN3EV"],"itemData":{"id":874,"type":"article-journal","title":"Parental smoking during pregnancy and offspring cardio-metabolic risk factors at ages 17 and 32","container-title":"Atherosclerosis","page":"430-437","volume":"235","issue":"2","source":"CrossRef","DOI":"10.1016/j.atherosclerosis.2014.05.937","ISSN":"00219150","language":"en","author":[{"family":"Dior","given":"Uri P."},{"family":"Lawrence","given":"Gabriella M."},{"family":"Sitlani","given":"Colleen"},{"family":"Enquobahrie","given":"Daniel"},{"family":"Manor","given":"Orly"},{"family":"Siscovick","given":"David S."},{"family":"Friedlander","given":"Yechiel"},{"family":"Hochner","given":"Hagit"}],"issued":{"date-parts":[["2014",8]]}}},{"id":1017,"uris":["http://zotero.org/users/1092812/items/JE4R9DWK"],"uri":["http://zotero.org/users/1092812/items/JE4R9DWK"],"itemData":{"id":1017,"type":"article-journal","title":"Fetal environment and subsequent obesity: a study of maternal smoking","container-title":"Int J Epidemiol","page":"413-9","volume":"31","issue":"2","archive_location":"11980805","ISSN":"0300-5771 (Print) 0300-5771 (Linking)","shortTitle":"Fetal environment and subsequent obesity: a study of maternal smoking","language":"eng","author":[{"family":"Power","given":"C."},{"family":"Jefferis","given":"B. J."}],"issued":{"date-parts":[["2002",4]]}}},{"id":843,"uris":["http://zotero.org/users/1092812/items/PTU65BZV"],"uri":["http://zotero.org/users/1092812/items/PTU65BZV"],"itemData":{"id":843,"type":"article-journal","title":"Offspring from families at high risk for alcohol dependence: increased body mass index in association with prenatal exposure to cigarettes but not alcohol","container-title":"Psychiatry Research","page":"203-216","volume":"135","issue":"3","source":"PubMed","abstract":"The prevalence of overweight and obese children is increasing, a tendency that can be expected to increase the risk of adverse outcomes in adulthood. The aim of this study was to determine if prenatal exposure to alcohol, cigarettes, and street drugs would be associated with differences in body mass index (BMI) in childhood and adolescence in offspring from families at high and low genetic risk for developing alcohol dependence. Annual follow-up of offspring (N = 288) provided 1200 height and weight assessments for analysis. Maternal substance use data were available for 235 offspring from families stratified for familial/genetic risk for alcohol dependence (high or low risk), providing the opportunity to assess prenatal exposure and familial/genetic risk in relation to BMI in the offspring. When data were grouped by the presence or absence of any prenatal cigarette exposure, a significant difference in offspring BMI was seen for 8- to 11-year-olds. Significant group differences were also seen at ages 12-15 and 16-18 years. A dose-response relationship between cigarette use by the mother and offspring BMI was also seen. With the strong tendency for individuals who are overweight in childhood and adolescence to become overweight adults, prenatal exposure to nicotine may be a harbinger of increased risk for numerous adult-onset, weight-related health problems.","DOI":"10.1016/j.psychres.2005.04.003","ISSN":"0165-1781","note":"PMID: 16000226\nPMCID: PMC3286006","shortTitle":"Offspring from families at high risk for alcohol dependence","journalAbbreviation":"Psychiatry Res","language":"eng","author":[{"family":"Hill","given":"Shirley Y."},{"family":"Shen","given":"Sa"},{"family":"Locke Wellman","given":"Jeannette"},{"family":"Rickin","given":"Eric"},{"family":"Lowers","given":"Lisa"}],"issued":{"date-parts":[["2005",6,30]]}}}],"schema":"https://github.com/citation-style-language/schema/raw/master/csl-citation.json"} </w:instrText>
      </w:r>
      <w:r w:rsidRPr="00FD64BE">
        <w:rPr>
          <w:rFonts w:ascii="Times New Roman" w:hAnsi="Times New Roman" w:cs="Times New Roman"/>
          <w:sz w:val="24"/>
          <w:szCs w:val="24"/>
          <w:lang w:val="en-US"/>
        </w:rPr>
        <w:fldChar w:fldCharType="end"/>
      </w:r>
      <w:r w:rsidR="008F3237" w:rsidRPr="00FD64BE">
        <w:rPr>
          <w:rFonts w:ascii="Times New Roman" w:hAnsi="Times New Roman" w:cs="Times New Roman"/>
          <w:sz w:val="24"/>
          <w:szCs w:val="24"/>
          <w:vertAlign w:val="superscript"/>
          <w:lang w:val="en-US"/>
        </w:rPr>
        <w:t>17,18,29,32,33,35,36,59,60,74</w:t>
      </w:r>
      <w:r w:rsidR="00DE3B39" w:rsidRPr="00FD64BE">
        <w:rPr>
          <w:rFonts w:ascii="Times New Roman" w:hAnsi="Times New Roman" w:cs="Times New Roman"/>
          <w:sz w:val="24"/>
          <w:szCs w:val="24"/>
          <w:vertAlign w:val="superscript"/>
          <w:lang w:val="en-US"/>
        </w:rPr>
        <w:t xml:space="preserve"> </w:t>
      </w:r>
      <w:r w:rsidR="0019767C" w:rsidRPr="00FD64BE">
        <w:rPr>
          <w:rFonts w:ascii="Times New Roman" w:hAnsi="Times New Roman" w:cs="Times New Roman"/>
          <w:sz w:val="24"/>
          <w:szCs w:val="24"/>
          <w:lang w:val="en-US"/>
        </w:rPr>
        <w:t xml:space="preserve">might be an issue. We summarized </w:t>
      </w:r>
      <w:r w:rsidR="002E2868" w:rsidRPr="00FD64BE">
        <w:rPr>
          <w:rFonts w:ascii="Times New Roman" w:hAnsi="Times New Roman" w:cs="Times New Roman"/>
          <w:sz w:val="24"/>
          <w:szCs w:val="24"/>
          <w:lang w:val="en-US"/>
        </w:rPr>
        <w:t>s</w:t>
      </w:r>
      <w:r w:rsidR="0019767C" w:rsidRPr="00FD64BE">
        <w:rPr>
          <w:rFonts w:ascii="Times New Roman" w:hAnsi="Times New Roman" w:cs="Times New Roman"/>
          <w:sz w:val="24"/>
          <w:szCs w:val="24"/>
          <w:lang w:val="en-US"/>
        </w:rPr>
        <w:t xml:space="preserve">tudy </w:t>
      </w:r>
      <w:r w:rsidR="0019767C" w:rsidRPr="00FD64BE">
        <w:rPr>
          <w:rFonts w:ascii="Times New Roman" w:hAnsi="Times New Roman" w:cs="Times New Roman"/>
          <w:sz w:val="24"/>
          <w:szCs w:val="24"/>
          <w:lang w:val="en-US"/>
        </w:rPr>
        <w:lastRenderedPageBreak/>
        <w:t>characteristics and dose-response results for the number of cigarettes smoked during pregnancy or overall results for the association between smoking in pregnancy and offspring anthropometric outcome in studies not providing data for the IPD meta-analysis</w:t>
      </w:r>
      <w:r w:rsidR="002E2868" w:rsidRPr="00FD64BE">
        <w:rPr>
          <w:rFonts w:ascii="Times New Roman" w:hAnsi="Times New Roman" w:cs="Times New Roman"/>
          <w:sz w:val="24"/>
          <w:szCs w:val="24"/>
          <w:lang w:val="en-US"/>
        </w:rPr>
        <w:t xml:space="preserve"> in Table S3 of</w:t>
      </w:r>
      <w:r w:rsidR="0019767C" w:rsidRPr="00FD64BE">
        <w:rPr>
          <w:rFonts w:ascii="Times New Roman" w:hAnsi="Times New Roman" w:cs="Times New Roman"/>
          <w:sz w:val="24"/>
          <w:szCs w:val="24"/>
          <w:lang w:val="en-US"/>
        </w:rPr>
        <w:t xml:space="preserve"> the supplemental material. U</w:t>
      </w:r>
      <w:r w:rsidRPr="00FD64BE">
        <w:rPr>
          <w:rFonts w:ascii="Times New Roman" w:hAnsi="Times New Roman" w:cs="Times New Roman"/>
          <w:sz w:val="24"/>
          <w:szCs w:val="24"/>
          <w:lang w:val="en-US"/>
        </w:rPr>
        <w:t>nfortunately it was impossible to provide a summary estimate of the dose response relationship reported in the studies which had not provide data, because units, outcomes, stat</w:t>
      </w:r>
      <w:r w:rsidR="0019767C" w:rsidRPr="00FD64BE">
        <w:rPr>
          <w:rFonts w:ascii="Times New Roman" w:hAnsi="Times New Roman" w:cs="Times New Roman"/>
          <w:sz w:val="24"/>
          <w:szCs w:val="24"/>
          <w:lang w:val="en-US"/>
        </w:rPr>
        <w:t>istics differed between studies.</w:t>
      </w:r>
      <w:r w:rsidRPr="00FD64BE">
        <w:rPr>
          <w:rFonts w:ascii="Times New Roman" w:hAnsi="Times New Roman" w:cs="Times New Roman"/>
          <w:sz w:val="24"/>
          <w:szCs w:val="24"/>
          <w:lang w:val="en-US"/>
        </w:rPr>
        <w:t xml:space="preserve"> In studies reporting odds ratios for the association between </w:t>
      </w:r>
      <w:r w:rsidR="00691648" w:rsidRPr="00FD64BE">
        <w:rPr>
          <w:rFonts w:ascii="Times New Roman" w:hAnsi="Times New Roman" w:cs="Times New Roman"/>
          <w:sz w:val="24"/>
          <w:szCs w:val="24"/>
          <w:lang w:val="en-US"/>
        </w:rPr>
        <w:t xml:space="preserve">overweight/obesity </w:t>
      </w:r>
      <w:r w:rsidRPr="00FD64BE">
        <w:rPr>
          <w:rFonts w:ascii="Times New Roman" w:hAnsi="Times New Roman" w:cs="Times New Roman"/>
          <w:sz w:val="24"/>
          <w:szCs w:val="24"/>
          <w:lang w:val="en-US"/>
        </w:rPr>
        <w:t xml:space="preserve">and maternal smoking, the strength of the effects were comparable with the main findings. </w:t>
      </w:r>
    </w:p>
    <w:p w14:paraId="08AC3C2A" w14:textId="77777777" w:rsidR="001C27D0" w:rsidRPr="00FD64BE" w:rsidRDefault="001C27D0" w:rsidP="001C27D0">
      <w:pPr>
        <w:spacing w:line="480" w:lineRule="auto"/>
        <w:rPr>
          <w:rFonts w:ascii="Times New Roman" w:hAnsi="Times New Roman" w:cs="Times New Roman"/>
          <w:sz w:val="24"/>
          <w:szCs w:val="24"/>
          <w:lang w:val="en-US"/>
        </w:rPr>
      </w:pPr>
      <w:r w:rsidRPr="00FD64BE">
        <w:rPr>
          <w:rFonts w:ascii="Times New Roman" w:hAnsi="Times New Roman" w:cs="Times New Roman"/>
          <w:sz w:val="24"/>
          <w:szCs w:val="24"/>
          <w:lang w:val="en-US"/>
        </w:rPr>
        <w:t xml:space="preserve">It would have been ideal to use also repeated BMI outcome measures of the same child for the analysis. Therefore, we tried to estimate such models with an additional random effect for the child’s identification number, but unfortunately these models did not converge irrespective of which statistical software was used (neither R nor SAS). </w:t>
      </w:r>
    </w:p>
    <w:p w14:paraId="528CC7A9" w14:textId="7132FBFC" w:rsidR="001C27D0" w:rsidRPr="00FD64BE" w:rsidRDefault="001C27D0" w:rsidP="001C27D0">
      <w:pPr>
        <w:spacing w:line="480" w:lineRule="auto"/>
        <w:rPr>
          <w:rFonts w:ascii="Times New Roman" w:hAnsi="Times New Roman" w:cs="Times New Roman"/>
          <w:sz w:val="24"/>
          <w:szCs w:val="24"/>
          <w:lang w:val="en-US"/>
        </w:rPr>
      </w:pPr>
      <w:r w:rsidRPr="00FD64BE">
        <w:rPr>
          <w:rFonts w:ascii="Times New Roman" w:hAnsi="Times New Roman" w:cs="Times New Roman"/>
          <w:sz w:val="24"/>
          <w:szCs w:val="24"/>
          <w:lang w:val="en-US"/>
        </w:rPr>
        <w:t xml:space="preserve">A concern for validity is that mothers may have under-reported the number of cigarettes smoked during pregnancy due to negative social stigma associated with smoking in pregnancy. In cases where under-reporting was selective, meaning that only those reporting the lowest number of cigarettes were misreporting and those who reported smoking more cigarettes gave the true numbers, this could be an explanation for the flattening of the dose response effect. However, there is no ideal biomarker for early pregnancy smoking exposure. Cotinine concentration in the newborn’s hair constitutes a very precise measure for the cumulative smoke exposure during pregnancy during the last three months of the pregnancy </w:t>
      </w:r>
      <w:r w:rsidRPr="00FD64BE">
        <w:rPr>
          <w:rFonts w:ascii="Times New Roman" w:hAnsi="Times New Roman" w:cs="Times New Roman"/>
          <w:sz w:val="24"/>
          <w:szCs w:val="24"/>
          <w:lang w:val="en-US"/>
        </w:rPr>
        <w:fldChar w:fldCharType="begin"/>
      </w:r>
      <w:r w:rsidR="008F3237" w:rsidRPr="00FD64BE">
        <w:rPr>
          <w:rFonts w:ascii="Times New Roman" w:hAnsi="Times New Roman" w:cs="Times New Roman"/>
          <w:sz w:val="24"/>
          <w:szCs w:val="24"/>
          <w:lang w:val="en-US"/>
        </w:rPr>
        <w:instrText xml:space="preserve"> ADDIN ZOTERO_ITEM CSL_CITATION {"citationID":"FRk5oOhD","properties":{"formattedCitation":"{\\rtf \\super 75\\nosupersub{}}","plainCitation":"75"},"citationItems":[{"id":1130,"uris":["http://zotero.org/users/1092812/items/P5DBGGMF"],"uri":["http://zotero.org/users/1092812/items/P5DBGGMF"],"itemData":{"id":1130,"type":"article-journal","title":"Biological matrices for the evaluation of exposure to environmental tobacco smoke during prenatal life and childhood","container-title":"Analytical and Bioanalytical Chemistry","page":"379-399","volume":"396","issue":"1","source":"PubMed","abstract":"The measurement of nicotine and its major metabolites cotinine and trans-3 -hydroxicotinine together with other minor metabolites (e.g., cotinine N-oxide, cotinine, and trans-3 -hydroxicotinine glucuronides) in conventional and nonconventional biological matrices has been used as a biomarker to assess the exposure to environmental tobacco smoke during childhood. The determination of these substances in matrices such as amniotic fluid, meconium, and fetal hair accounts for prenatal exposure to cigarette smoking at different stages of pregnancy. Nicotine and its metabolites in cord blood, neonatal urine, and breast milk are useful for determining acute exposure to drugs of abuse in the period immediately before and after delivery. Cotinine measurement in children's blood and urine and nicotine and cotinine measurements in children's hair constitute objective indexes of acute and chronic exposure during infancy, respectively. However, for monitoring and categorizing cumulative exposure to environmental tobacco smoke during the entire childhood, including the prenatal period, the assessment of nicotine in teeth has been proposed as a promising noninvasive tool. This article reviews the usefulness of measurement of nicotine and its metabolites in different fetal and pediatric biological matrices in light of noninvasive collection, time window of exposure detection, and finally clinical application in pediatrics.","DOI":"10.1007/s00216-009-2831-8","ISSN":"1618-2650","note":"PMID: 19466395","journalAbbreviation":"Anal Bioanal Chem","language":"eng","author":[{"family":"Llaquet","given":"Heura"},{"family":"Pichini","given":"Simona"},{"family":"Joya","given":"Xavier"},{"family":"Papaseit","given":"Esther"},{"family":"Vall","given":"Oriol"},{"family":"Klein","given":"Julia"},{"family":"Garcia-Algar","given":"Oscar"}],"issued":{"date-parts":[["2010",1]]}}}],"schema":"https://github.com/citation-style-language/schema/raw/master/csl-citation.json"} </w:instrText>
      </w:r>
      <w:r w:rsidRPr="00FD64BE">
        <w:rPr>
          <w:rFonts w:ascii="Times New Roman" w:hAnsi="Times New Roman" w:cs="Times New Roman"/>
          <w:sz w:val="24"/>
          <w:szCs w:val="24"/>
          <w:lang w:val="en-US"/>
        </w:rPr>
        <w:fldChar w:fldCharType="separate"/>
      </w:r>
      <w:r w:rsidR="008F3237" w:rsidRPr="00FD64BE">
        <w:rPr>
          <w:rFonts w:ascii="Times New Roman" w:hAnsi="Times New Roman" w:cs="Times New Roman"/>
          <w:sz w:val="24"/>
          <w:szCs w:val="24"/>
          <w:vertAlign w:val="superscript"/>
          <w:lang w:val="en-US"/>
        </w:rPr>
        <w:t>75</w:t>
      </w:r>
      <w:r w:rsidRPr="00FD64BE">
        <w:rPr>
          <w:rFonts w:ascii="Times New Roman" w:hAnsi="Times New Roman" w:cs="Times New Roman"/>
          <w:sz w:val="24"/>
          <w:szCs w:val="24"/>
          <w:lang w:val="en-US"/>
        </w:rPr>
        <w:fldChar w:fldCharType="end"/>
      </w:r>
      <w:r w:rsidRPr="00FD64BE">
        <w:rPr>
          <w:rFonts w:ascii="Times New Roman" w:hAnsi="Times New Roman" w:cs="Times New Roman"/>
          <w:sz w:val="24"/>
          <w:szCs w:val="24"/>
          <w:lang w:val="en-US"/>
        </w:rPr>
        <w:t xml:space="preserve">. Such data have demonstrated a close association between the self-reported number of maternal cigarettes smoked and the measured newborn hair cotinine concentration </w:t>
      </w:r>
      <w:r w:rsidRPr="00FD64BE">
        <w:rPr>
          <w:rFonts w:ascii="Times New Roman" w:hAnsi="Times New Roman" w:cs="Times New Roman"/>
          <w:sz w:val="24"/>
          <w:szCs w:val="24"/>
          <w:lang w:val="en-US"/>
        </w:rPr>
        <w:fldChar w:fldCharType="begin"/>
      </w:r>
      <w:r w:rsidR="008F3237" w:rsidRPr="00FD64BE">
        <w:rPr>
          <w:rFonts w:ascii="Times New Roman" w:hAnsi="Times New Roman" w:cs="Times New Roman"/>
          <w:sz w:val="24"/>
          <w:szCs w:val="24"/>
          <w:lang w:val="en-US"/>
        </w:rPr>
        <w:instrText xml:space="preserve"> ADDIN ZOTERO_ITEM CSL_CITATION {"citationID":"ItsZP0Bj","properties":{"formattedCitation":"{\\rtf \\super 76\\nosupersub{}}","plainCitation":"76"},"citationItems":[{"id":1128,"uris":["http://zotero.org/users/1092812/items/682S2NIU"],"uri":["http://zotero.org/users/1092812/items/682S2NIU"],"itemData":{"id":1128,"type":"article-journal","title":"Maternal smoking during pregnancy and nicotine and cotinine concentrations in maternal and neonatal hair","container-title":"BJOG: an international journal of obstetrics and gynaecology","page":"909-911","volume":"109","issue":"8","source":"PubMed","abstract":"OBJECTIVE: Conflicting data have been reported in the association between maternal smoking and adverse effects during pregnancy and in neonates. Some studies, conducted on a limited number of patients have evaluated maternal consumption and fetal exposure by measuring nicotine and cotinine in the hair. Our aims were to evaluate the relationship among maternal cigarette consumption, fetal smoking exposure and outcome of pregnancy in a population of pregnant women who smoked.\nDESIGN: Mothers smoking during pregnancy were included at their first prenatal visit and followed prospectively. Maternal data (demographic variables, obstetrical history and cigarette consumption), neonatal data and birth indicators (number of weeks of gestation, type of delivery, weight) were collected. Hair samples from the mothers and the babies were collected at birth.\nSETTING: The present study was conducted in the Department of Obstetrics of the University Hospital Robert Debré in Paris.\nPOPULATION: A total of 254 women smokers were included in the study and 182 mother/neonate pairs were analyzed after exclusion of 50 babies whose hair samples were inadequate and 22 for various other reasons.\nMETHODS: Nicotine and cotinine concentrations in the maternal and neonatal hair were measured at birth by radio-immunoassay.\nMAIN OUTCOME MEASURES: Cigarette consumption was based on self reporting and quantified each trimester. It was expressed more precisely during the third trimester by the mean number per cigarette per day. Nicotine and cotinine concentrations in the maternal and neonatal hair at birth were also analysed.\nRESULTS: Nicotine and cotinine concentrations in maternal hair were associated with cigarette consumption during the third trimester of pregnancy (P &lt; 0.003 and P &lt; 0.01, respectively). In neonates, only cotinine concentrations were associated to maternal cigarette consumption (P &lt; 0.0001). This association remained significant in a multivariate analysis, which included maternal cotinine hair concentrations and the ethnic group.\nCONCLUSIONS: Our results have shown a strong relationship between maternal cigarette consumption and fetal exposure to smoking measured by cotinine concentrations in neonatal hair. Further studies are required to look for associations between fetal exposure and adverse pregnancy outcome.","ISSN":"1470-0328","note":"PMID: 12197371","journalAbbreviation":"BJOG","language":"eng","author":[{"family":"Jacqz-Aigrain","given":"E."},{"family":"Zhang","given":"D."},{"family":"Maillard","given":"G."},{"family":"Luton","given":"D."},{"family":"André","given":"J."},{"family":"Oury","given":"J. F."}],"issued":{"date-parts":[["2002",8]]}}}],"schema":"https://github.com/citation-style-language/schema/raw/master/csl-citation.json"} </w:instrText>
      </w:r>
      <w:r w:rsidRPr="00FD64BE">
        <w:rPr>
          <w:rFonts w:ascii="Times New Roman" w:hAnsi="Times New Roman" w:cs="Times New Roman"/>
          <w:sz w:val="24"/>
          <w:szCs w:val="24"/>
          <w:lang w:val="en-US"/>
        </w:rPr>
        <w:fldChar w:fldCharType="separate"/>
      </w:r>
      <w:r w:rsidR="008F3237" w:rsidRPr="00FD64BE">
        <w:rPr>
          <w:rFonts w:ascii="Times New Roman" w:hAnsi="Times New Roman" w:cs="Times New Roman"/>
          <w:sz w:val="24"/>
          <w:szCs w:val="24"/>
          <w:vertAlign w:val="superscript"/>
          <w:lang w:val="en-US"/>
        </w:rPr>
        <w:t>76</w:t>
      </w:r>
      <w:r w:rsidRPr="00FD64BE">
        <w:rPr>
          <w:rFonts w:ascii="Times New Roman" w:hAnsi="Times New Roman" w:cs="Times New Roman"/>
          <w:sz w:val="24"/>
          <w:szCs w:val="24"/>
          <w:lang w:val="en-US"/>
        </w:rPr>
        <w:fldChar w:fldCharType="end"/>
      </w:r>
      <w:r w:rsidRPr="00FD64BE">
        <w:rPr>
          <w:rFonts w:ascii="Times New Roman" w:hAnsi="Times New Roman" w:cs="Times New Roman"/>
          <w:sz w:val="24"/>
          <w:szCs w:val="24"/>
          <w:lang w:val="en-US"/>
        </w:rPr>
        <w:t xml:space="preserve">. However, maternal smoking in the third trimester might not be the best indicator for overall smoke exposure of the fetus </w:t>
      </w:r>
      <w:r w:rsidRPr="00FD64BE">
        <w:rPr>
          <w:rFonts w:ascii="Times New Roman" w:hAnsi="Times New Roman" w:cs="Times New Roman"/>
          <w:sz w:val="24"/>
          <w:szCs w:val="24"/>
          <w:lang w:val="en-US"/>
        </w:rPr>
        <w:fldChar w:fldCharType="begin"/>
      </w:r>
      <w:r w:rsidR="008F3237" w:rsidRPr="00FD64BE">
        <w:rPr>
          <w:rFonts w:ascii="Times New Roman" w:hAnsi="Times New Roman" w:cs="Times New Roman"/>
          <w:sz w:val="24"/>
          <w:szCs w:val="24"/>
          <w:lang w:val="en-US"/>
        </w:rPr>
        <w:instrText xml:space="preserve"> ADDIN ZOTERO_ITEM CSL_CITATION {"citationID":"7du67tc3s","properties":{"formattedCitation":"{\\rtf \\super 77\\nosupersub{}}","plainCitation":"77"},"citationItems":[{"id":1047,"uris":["http://zotero.org/users/1092812/items/RFUNTIF8"],"uri":["http://zotero.org/users/1092812/items/RFUNTIF8"],"itemData":{"id":1047,"type":"article-journal","title":"Early intrauterine exposure to tobacco-inhaled products and obesity","container-title":"Am J Epidemiol","page":"1068-74","volume":"158","issue":"11","archive_location":"14630602","abstract":"An association between maternal smoking during pregnancy and offspring obesity has been reported. This study assessed the impact of maternal smoking during the first trimester. Data on 4,974 German children aged 5-6 years were obtained at school entry health examinations in 2001-2002 in Bavaria. Obesity was defined by body mass index using International Obesity Task Force cutpoints. Prevalence of obesity was 1.9% (95% confidence interval (CI): 1.5, 2.4) in offspring of never smokers, 4.5% (95% CI: 2.9, 6.7) for maternal smoking during the first trimester only, and 5.9% (95% CI: 3.8, 8.7) for maternal smoking throughout pregnancy. Unadjusted odds ratios were higher for maternal smoking throughout pregnancy (odds ratio = 3.23, 95% CI: 2.00, 5.21) compared with the first trimester only (odds ratio = 2.41, 95% CI: 1.49, 3.91). Adjusted odds ratios were similar: 1.70 (95% CI: 1.02, 2.87) for maternal smoking throughout pregnancy and 2.22 (95% CI: 1.33, 3.69) for maternal smoking in the first trimester only. When modeled together, no statistically significant difference in obesity risk was found between maternal smoking in the first trimester compared with throughout pregnancy. The effect of intrauterine tobacco exposure on childhood obesity may depend largely on cigarette smoking during the first trimester, whereas the additional impact of smoking throughout pregnancy might be due to confounding by sociodemographics. Women should be encouraged to quit smoking prior to conception.","ISSN":"0002-9262 (Print) 0002-9262 (Linking)","shortTitle":"Early intrauterine exposure to tobacco-inhaled products and obesity","journalAbbreviation":"American journal of epidemiology","author":[{"family":"Toschke","given":"A. M."},{"family":"Montgomery","given":"S. M."},{"family":"Pfeiffer","given":"U."},{"family":"Kries","given":"R.","non-dropping-particle":"von"}],"issued":{"date-parts":[["2003",12,1]]}}}],"schema":"https://github.com/citation-style-language/schema/raw/master/csl-citation.json"} </w:instrText>
      </w:r>
      <w:r w:rsidRPr="00FD64BE">
        <w:rPr>
          <w:rFonts w:ascii="Times New Roman" w:hAnsi="Times New Roman" w:cs="Times New Roman"/>
          <w:sz w:val="24"/>
          <w:szCs w:val="24"/>
          <w:lang w:val="en-US"/>
        </w:rPr>
        <w:fldChar w:fldCharType="separate"/>
      </w:r>
      <w:r w:rsidR="008F3237" w:rsidRPr="00FD64BE">
        <w:rPr>
          <w:rFonts w:ascii="Times New Roman" w:hAnsi="Times New Roman" w:cs="Times New Roman"/>
          <w:sz w:val="24"/>
          <w:szCs w:val="24"/>
          <w:vertAlign w:val="superscript"/>
          <w:lang w:val="en-US"/>
        </w:rPr>
        <w:t>77</w:t>
      </w:r>
      <w:r w:rsidRPr="00FD64BE">
        <w:rPr>
          <w:rFonts w:ascii="Times New Roman" w:hAnsi="Times New Roman" w:cs="Times New Roman"/>
          <w:sz w:val="24"/>
          <w:szCs w:val="24"/>
          <w:lang w:val="en-US"/>
        </w:rPr>
        <w:fldChar w:fldCharType="end"/>
      </w:r>
      <w:r w:rsidRPr="00FD64BE">
        <w:rPr>
          <w:rFonts w:ascii="Times New Roman" w:hAnsi="Times New Roman" w:cs="Times New Roman"/>
          <w:sz w:val="24"/>
          <w:szCs w:val="24"/>
          <w:lang w:val="en-US"/>
        </w:rPr>
        <w:t xml:space="preserve">. Good markers for early pregnancy smoke exposure are required. End-tidal breath carbon monoxide (ETCO) levels and urine cotinine levels in the </w:t>
      </w:r>
      <w:r w:rsidRPr="00FD64BE">
        <w:rPr>
          <w:rFonts w:ascii="Times New Roman" w:hAnsi="Times New Roman" w:cs="Times New Roman"/>
          <w:sz w:val="24"/>
          <w:szCs w:val="24"/>
          <w:lang w:val="en-US"/>
        </w:rPr>
        <w:lastRenderedPageBreak/>
        <w:t xml:space="preserve">mother do provide more accurate measurements for recent nicotine and carbon monoxide exposure </w:t>
      </w:r>
      <w:r w:rsidRPr="00FD64BE">
        <w:rPr>
          <w:rFonts w:ascii="Times New Roman" w:hAnsi="Times New Roman" w:cs="Times New Roman"/>
          <w:sz w:val="24"/>
          <w:szCs w:val="24"/>
          <w:lang w:val="en-US"/>
        </w:rPr>
        <w:fldChar w:fldCharType="begin"/>
      </w:r>
      <w:r w:rsidR="008F3237" w:rsidRPr="00FD64BE">
        <w:rPr>
          <w:rFonts w:ascii="Times New Roman" w:hAnsi="Times New Roman" w:cs="Times New Roman"/>
          <w:sz w:val="24"/>
          <w:szCs w:val="24"/>
          <w:lang w:val="en-US"/>
        </w:rPr>
        <w:instrText xml:space="preserve"> ADDIN ZOTERO_ITEM CSL_CITATION {"citationID":"0z9EDiwP","properties":{"formattedCitation":"{\\rtf \\super 78\\nosupersub{}}","plainCitation":"78"},"citationItems":[{"id":1077,"uris":["http://zotero.org/users/1092812/items/PFUGKR2Q"],"uri":["http://zotero.org/users/1092812/items/PFUGKR2Q"],"itemData":{"id":1077,"type":"article-journal","title":"Self-reported cigarette smoking status imprecisely quantifies exposure in pregnancy","container-title":"Open Journal of Obstetrics and Gynecology","page":"56-61","volume":"02","issue":"01","source":"CrossRef","DOI":"10.4236/ojog.2012.21010","ISSN":"2160-8792, 2160-8806","author":[{"family":"C. Venditti","given":"Carolina"},{"family":"N. Smith","given":"Graeme"}],"issued":{"date-parts":[["2012"]]}}}],"schema":"https://github.com/citation-style-language/schema/raw/master/csl-citation.json"} </w:instrText>
      </w:r>
      <w:r w:rsidRPr="00FD64BE">
        <w:rPr>
          <w:rFonts w:ascii="Times New Roman" w:hAnsi="Times New Roman" w:cs="Times New Roman"/>
          <w:sz w:val="24"/>
          <w:szCs w:val="24"/>
          <w:lang w:val="en-US"/>
        </w:rPr>
        <w:fldChar w:fldCharType="separate"/>
      </w:r>
      <w:r w:rsidR="008F3237" w:rsidRPr="00FD64BE">
        <w:rPr>
          <w:rFonts w:ascii="Times New Roman" w:hAnsi="Times New Roman" w:cs="Times New Roman"/>
          <w:sz w:val="24"/>
          <w:szCs w:val="24"/>
          <w:vertAlign w:val="superscript"/>
          <w:lang w:val="en-US"/>
        </w:rPr>
        <w:t>78</w:t>
      </w:r>
      <w:r w:rsidRPr="00FD64BE">
        <w:rPr>
          <w:rFonts w:ascii="Times New Roman" w:hAnsi="Times New Roman" w:cs="Times New Roman"/>
          <w:sz w:val="24"/>
          <w:szCs w:val="24"/>
          <w:lang w:val="en-US"/>
        </w:rPr>
        <w:fldChar w:fldCharType="end"/>
      </w:r>
      <w:r w:rsidRPr="00FD64BE">
        <w:rPr>
          <w:rFonts w:ascii="Times New Roman" w:hAnsi="Times New Roman" w:cs="Times New Roman"/>
          <w:sz w:val="24"/>
          <w:szCs w:val="24"/>
          <w:lang w:val="en-US"/>
        </w:rPr>
        <w:t xml:space="preserve">, but may indicate transient exposures rather than chronicity during  pregnancy. Substantial within-person fluctuation may exist if women repeatedly try to quit or cut-down. This may explain why confidence intervals widen at doses &gt;15 cigarettes. Pickett et al. suggest that where timing, intensity and duration of exposure are critical, self-reported history of cigarette consumption may be a better measure for fetal exposure </w:t>
      </w:r>
      <w:r w:rsidRPr="00FD64BE">
        <w:rPr>
          <w:rFonts w:ascii="Times New Roman" w:hAnsi="Times New Roman" w:cs="Times New Roman"/>
          <w:sz w:val="24"/>
          <w:szCs w:val="24"/>
          <w:lang w:val="en-US"/>
        </w:rPr>
        <w:fldChar w:fldCharType="begin"/>
      </w:r>
      <w:r w:rsidR="008F3237" w:rsidRPr="00FD64BE">
        <w:rPr>
          <w:rFonts w:ascii="Times New Roman" w:hAnsi="Times New Roman" w:cs="Times New Roman"/>
          <w:sz w:val="24"/>
          <w:szCs w:val="24"/>
          <w:lang w:val="en-US"/>
        </w:rPr>
        <w:instrText xml:space="preserve"> ADDIN ZOTERO_ITEM CSL_CITATION {"citationID":"9hITaws0","properties":{"formattedCitation":"{\\rtf \\super 79\\nosupersub{}}","plainCitation":"79"},"citationItems":[{"id":1013,"uris":["http://zotero.org/users/1092812/items/8SRZFRVQ"],"uri":["http://zotero.org/users/1092812/items/8SRZFRVQ"],"itemData":{"id":1013,"type":"article-journal","title":"Self-reported smoking, cotinine levels, and patterns of smoking in pregnancy","container-title":"Paediatr Perinat Epidemiol","page":"368-76","volume":"19","issue":"5","archive_location":"16115289","abstract":"Non-pregnant adult smokers generally exhibit fairly stable smoking behaviour over time. In studies of this population, cotinine assays are considered a 'gold standard' measure of exposure to cigarette smoke; current smoking status can be validated with high sensitivity and specificity. In contrast, there is substantial within-person fluctuation in pregnancy smoking, as women try repeatedly to quit or cut down. As a result, cotinine measures may be of limited use for validation of amount smoked, as they are informative only about recent exposure, vary with individual smoking topography and are dependent on time lapsed since the last cigarette smoked. Thus, in reproductive epidemiology, where timing, intensity and duration of exposure are critical, self-reported history of cigarette consumption may be a more relevant fetal exposure than current smoking status. If there were substantial within-person variation over the course of pregnancy, numerous measures of cotinine would be needed to characterise patterns of fetal exposure and would not be feasible in many studies. We examined self-reported smoking patterns and compared them to patterns of urinary cotinine levels in a prospective study of 998 pregnant women, recruited 1988-92. Fluctuations in smoking were considerable and, while cotinine measures and self-reported number of cigarettes were highly correlated at any given time point across women (r=0.70), the within-person correlation between the patterns of self-reported number of cigarettes and cotinine levels was weaker (r=0.33). For researchers interested in fetal outcomes in which intensity and timing of exposure are critical, we conclude that self-reported variations in smoking during pregnancy may be a valid way to characterise detailed patterns of fetal exposure in epidemiological studies.","DOI":"10.1111/j.1365-3016.2005.00660.x","ISSN":"0269-5022 (Print) 0269-5022 (Linking)","shortTitle":"Self-reported smoking, cotinine levels, and patterns of smoking in pregnancy","journalAbbreviation":"Paediatric and perinatal epidemiology","author":[{"family":"Pickett","given":"K. E."},{"family":"Rathouz","given":"P. J."},{"family":"Kasza","given":"K."},{"family":"Wakschlag","given":"L. S."},{"family":"Wright","given":"R."}],"issued":{"date-parts":[["2005",9]]}}}],"schema":"https://github.com/citation-style-language/schema/raw/master/csl-citation.json"} </w:instrText>
      </w:r>
      <w:r w:rsidRPr="00FD64BE">
        <w:rPr>
          <w:rFonts w:ascii="Times New Roman" w:hAnsi="Times New Roman" w:cs="Times New Roman"/>
          <w:sz w:val="24"/>
          <w:szCs w:val="24"/>
          <w:lang w:val="en-US"/>
        </w:rPr>
        <w:fldChar w:fldCharType="separate"/>
      </w:r>
      <w:r w:rsidR="008F3237" w:rsidRPr="00FD64BE">
        <w:rPr>
          <w:rFonts w:ascii="Times New Roman" w:hAnsi="Times New Roman" w:cs="Times New Roman"/>
          <w:sz w:val="24"/>
          <w:szCs w:val="24"/>
          <w:vertAlign w:val="superscript"/>
          <w:lang w:val="en-US"/>
        </w:rPr>
        <w:t>79</w:t>
      </w:r>
      <w:r w:rsidRPr="00FD64BE">
        <w:rPr>
          <w:rFonts w:ascii="Times New Roman" w:hAnsi="Times New Roman" w:cs="Times New Roman"/>
          <w:sz w:val="24"/>
          <w:szCs w:val="24"/>
          <w:lang w:val="en-US"/>
        </w:rPr>
        <w:fldChar w:fldCharType="end"/>
      </w:r>
      <w:r w:rsidRPr="00FD64BE">
        <w:rPr>
          <w:rFonts w:ascii="Times New Roman" w:hAnsi="Times New Roman" w:cs="Times New Roman"/>
          <w:sz w:val="24"/>
          <w:szCs w:val="24"/>
          <w:lang w:val="en-US"/>
        </w:rPr>
        <w:t xml:space="preserve">. Maternal smoking status at different stages of pregnancy was only reported in few studies, therefore in our study we could not assess whether the duration of smoking is also important for child overweight and obesity. If a longer duration is stronger associated with </w:t>
      </w:r>
      <w:r w:rsidR="001B2860" w:rsidRPr="00FD64BE">
        <w:rPr>
          <w:rFonts w:ascii="Times New Roman" w:hAnsi="Times New Roman" w:cs="Times New Roman"/>
          <w:sz w:val="24"/>
          <w:szCs w:val="24"/>
          <w:lang w:val="en-US"/>
        </w:rPr>
        <w:t>offspring</w:t>
      </w:r>
      <w:r w:rsidRPr="00FD64BE">
        <w:rPr>
          <w:rFonts w:ascii="Times New Roman" w:hAnsi="Times New Roman" w:cs="Times New Roman"/>
          <w:sz w:val="24"/>
          <w:szCs w:val="24"/>
          <w:lang w:val="en-US"/>
        </w:rPr>
        <w:t xml:space="preserve"> overweight and obesity, as suggested by a large study from the United States </w:t>
      </w:r>
      <w:r w:rsidRPr="00FD64BE">
        <w:rPr>
          <w:rFonts w:ascii="Times New Roman" w:hAnsi="Times New Roman" w:cs="Times New Roman"/>
          <w:sz w:val="24"/>
          <w:szCs w:val="24"/>
          <w:lang w:val="en-US"/>
        </w:rPr>
        <w:fldChar w:fldCharType="begin"/>
      </w:r>
      <w:r w:rsidRPr="00FD64BE">
        <w:rPr>
          <w:rFonts w:ascii="Times New Roman" w:hAnsi="Times New Roman" w:cs="Times New Roman"/>
          <w:sz w:val="24"/>
          <w:szCs w:val="24"/>
          <w:lang w:val="en-US"/>
        </w:rPr>
        <w:instrText xml:space="preserve"> ADDIN ZOTERO_ITEM CSL_CITATION {"citationID":"1406outdhq","properties":{"formattedCitation":"{\\rtf \\super 26\\nosupersub{}}","plainCitation":"26"},"citationItems":[{"id":853,"uris":["http://zotero.org/users/1092812/items/GT6F4KA7"],"uri":["http://zotero.org/users/1092812/items/GT6F4KA7"],"itemData":{"id":853,"type":"article-journal","title":"Dose-response associations between maternal smoking during pregnancy and subsequent childhood obesity: effect modification by maternal race/ethnicity in a low-income US cohort","container-title":"American Journal of Epidemiology","page":"995-1007","volume":"168","issue":"9","source":"PubMed","abstract":"Studies suggest that children exposed to cigarette smoke in utero are at risk of becoming obese. Few researchers have evaluated the dose-response association between maternal smoking during pregnancy and childhood obesity or whether this association varies by maternal race/ethnicity. The authors obtained retrospective cohort data by linking records from the Pregnancy Nutrition Surveillance System and the Pediatric Nutrition Surveillance System on 155,411 low-income children born during 1995-2001 in 9 US states and 2 tribal nations. The authors examined maternal smoking status, duration of smoking, quantity of smoking, and both duration and quantity combined. Childhood obesity was based on a body mass index greater than or equal to the 95th percentile for sex and age, assessed at age 2-4 years. Maternal race/ethnicity modified the association between smoking during pregnancy and childhood obesity. Among non-Hispanic White mothers, both duration and quantity of smoking were positively associated with childhood obesity in a dose-response manner. Among non-Hispanic Black mothers, only heavy smoking was positively associated with childhood obesity. Among Hispanics, American Indians/Alaska Natives, and Asians/Pacific Islanders, smoking was not associated with childhood obesity. The inconsistent association between smoking during pregnancy and childhood obesity across race/ethnicity categories merits further investigation into potential explanations for this variation, which may include confounding, reporting bias, or unexplored biologic mechanisms.","DOI":"10.1093/aje/kwn223","ISSN":"1476-6256","note":"PMID: 18801886","shortTitle":"Dose-response associations between maternal smoking during pregnancy and subsequent childhood obesity","journalAbbreviation":"Am. J. Epidemiol.","language":"eng","author":[{"family":"Sharma","given":"Andrea J."},{"family":"Cogswell","given":"Mary E."},{"family":"Li","given":"Ruowei"}],"issued":{"date-parts":[["2008",11,1]]}}}],"schema":"https://github.com/citation-style-language/schema/raw/master/csl-citation.json"} </w:instrText>
      </w:r>
      <w:r w:rsidRPr="00FD64BE">
        <w:rPr>
          <w:rFonts w:ascii="Times New Roman" w:hAnsi="Times New Roman" w:cs="Times New Roman"/>
          <w:sz w:val="24"/>
          <w:szCs w:val="24"/>
          <w:lang w:val="en-US"/>
        </w:rPr>
        <w:fldChar w:fldCharType="separate"/>
      </w:r>
      <w:r w:rsidRPr="00FD64BE">
        <w:rPr>
          <w:rFonts w:ascii="Times New Roman" w:hAnsi="Times New Roman" w:cs="Times New Roman"/>
          <w:sz w:val="24"/>
          <w:szCs w:val="24"/>
          <w:vertAlign w:val="superscript"/>
          <w:lang w:val="en-US"/>
        </w:rPr>
        <w:t>26</w:t>
      </w:r>
      <w:r w:rsidRPr="00FD64BE">
        <w:rPr>
          <w:rFonts w:ascii="Times New Roman" w:hAnsi="Times New Roman" w:cs="Times New Roman"/>
          <w:sz w:val="24"/>
          <w:szCs w:val="24"/>
          <w:lang w:val="en-US"/>
        </w:rPr>
        <w:fldChar w:fldCharType="end"/>
      </w:r>
      <w:r w:rsidRPr="00FD64BE">
        <w:rPr>
          <w:rFonts w:ascii="Times New Roman" w:hAnsi="Times New Roman" w:cs="Times New Roman"/>
          <w:sz w:val="24"/>
          <w:szCs w:val="24"/>
          <w:lang w:val="en-US"/>
        </w:rPr>
        <w:t>, our current results would be an underestimate of the true association among continued smokers.</w:t>
      </w:r>
    </w:p>
    <w:p w14:paraId="08CD50CF" w14:textId="77777777" w:rsidR="0023702A" w:rsidRPr="00FD64BE" w:rsidRDefault="0023702A">
      <w:pPr>
        <w:spacing w:line="480" w:lineRule="auto"/>
        <w:rPr>
          <w:rFonts w:ascii="Times New Roman" w:hAnsi="Times New Roman" w:cs="Times New Roman"/>
          <w:sz w:val="24"/>
          <w:szCs w:val="24"/>
          <w:lang w:val="en-US"/>
        </w:rPr>
      </w:pPr>
    </w:p>
    <w:p w14:paraId="06C71724" w14:textId="77777777" w:rsidR="00CB04BB" w:rsidRPr="00FD64BE" w:rsidRDefault="00CB04BB">
      <w:pPr>
        <w:spacing w:line="480" w:lineRule="auto"/>
        <w:rPr>
          <w:rFonts w:ascii="Times New Roman" w:hAnsi="Times New Roman" w:cs="Times New Roman"/>
          <w:sz w:val="24"/>
          <w:szCs w:val="24"/>
          <w:lang w:val="en-US"/>
        </w:rPr>
      </w:pPr>
    </w:p>
    <w:p w14:paraId="7C9BC0E5" w14:textId="0437907A" w:rsidR="000D038E" w:rsidRPr="00FD64BE" w:rsidRDefault="000D038E">
      <w:pPr>
        <w:spacing w:line="480" w:lineRule="auto"/>
        <w:rPr>
          <w:rFonts w:ascii="Times New Roman" w:hAnsi="Times New Roman" w:cs="Times New Roman"/>
          <w:b/>
          <w:sz w:val="24"/>
          <w:szCs w:val="24"/>
          <w:lang w:val="en-US"/>
        </w:rPr>
      </w:pPr>
      <w:r w:rsidRPr="00FD64BE">
        <w:rPr>
          <w:rFonts w:ascii="Times New Roman" w:hAnsi="Times New Roman" w:cs="Times New Roman"/>
          <w:b/>
          <w:sz w:val="24"/>
          <w:szCs w:val="24"/>
          <w:lang w:val="en-US"/>
        </w:rPr>
        <w:t>CONCLUSION</w:t>
      </w:r>
    </w:p>
    <w:p w14:paraId="75DA0771" w14:textId="6819B781" w:rsidR="00713310" w:rsidRPr="00D94CDC" w:rsidRDefault="00092763" w:rsidP="00821507">
      <w:pPr>
        <w:spacing w:line="480" w:lineRule="auto"/>
        <w:rPr>
          <w:rFonts w:ascii="Times New Roman" w:hAnsi="Times New Roman" w:cs="Times New Roman"/>
          <w:sz w:val="24"/>
          <w:szCs w:val="24"/>
          <w:lang w:val="en-US"/>
        </w:rPr>
      </w:pPr>
      <w:r w:rsidRPr="00FD64BE">
        <w:rPr>
          <w:rFonts w:ascii="Times New Roman" w:hAnsi="Times New Roman" w:cs="Times New Roman"/>
          <w:sz w:val="24"/>
          <w:szCs w:val="24"/>
          <w:lang w:val="en-US"/>
        </w:rPr>
        <w:t xml:space="preserve">A linear </w:t>
      </w:r>
      <w:r w:rsidR="00C341F9" w:rsidRPr="00FD64BE">
        <w:rPr>
          <w:rFonts w:ascii="Times New Roman" w:hAnsi="Times New Roman" w:cs="Times New Roman"/>
          <w:sz w:val="24"/>
          <w:szCs w:val="24"/>
          <w:lang w:val="en-US"/>
        </w:rPr>
        <w:t xml:space="preserve">dose-response relationship </w:t>
      </w:r>
      <w:r w:rsidRPr="00FD64BE">
        <w:rPr>
          <w:rFonts w:ascii="Times New Roman" w:hAnsi="Times New Roman" w:cs="Times New Roman"/>
          <w:sz w:val="24"/>
          <w:szCs w:val="24"/>
          <w:lang w:val="en-US"/>
        </w:rPr>
        <w:t xml:space="preserve">between </w:t>
      </w:r>
      <w:r w:rsidR="00C341F9" w:rsidRPr="00FD64BE">
        <w:rPr>
          <w:rFonts w:ascii="Times New Roman" w:hAnsi="Times New Roman" w:cs="Times New Roman"/>
          <w:sz w:val="24"/>
          <w:szCs w:val="24"/>
          <w:lang w:val="en-US"/>
        </w:rPr>
        <w:t xml:space="preserve">maternal </w:t>
      </w:r>
      <w:r w:rsidR="00AE1CE6" w:rsidRPr="00FD64BE">
        <w:rPr>
          <w:rFonts w:ascii="Times New Roman" w:hAnsi="Times New Roman" w:cs="Times New Roman"/>
          <w:sz w:val="24"/>
          <w:szCs w:val="24"/>
          <w:lang w:val="en-US"/>
        </w:rPr>
        <w:t>smoking during pregnancy and the child’s risk for overweight was observed</w:t>
      </w:r>
      <w:r w:rsidR="00CF7293" w:rsidRPr="00FD64BE">
        <w:rPr>
          <w:rFonts w:ascii="Times New Roman" w:hAnsi="Times New Roman" w:cs="Times New Roman"/>
          <w:sz w:val="24"/>
          <w:szCs w:val="24"/>
          <w:lang w:val="en-US"/>
        </w:rPr>
        <w:t xml:space="preserve"> for </w:t>
      </w:r>
      <w:r w:rsidR="00C341F9" w:rsidRPr="00FD64BE">
        <w:rPr>
          <w:rFonts w:ascii="Times New Roman" w:hAnsi="Times New Roman" w:cs="Times New Roman"/>
          <w:sz w:val="24"/>
          <w:szCs w:val="24"/>
          <w:lang w:val="en-US"/>
        </w:rPr>
        <w:t>mothers</w:t>
      </w:r>
      <w:r w:rsidR="00664437" w:rsidRPr="00FD64BE">
        <w:rPr>
          <w:rFonts w:ascii="Times New Roman" w:hAnsi="Times New Roman" w:cs="Times New Roman"/>
          <w:sz w:val="24"/>
          <w:szCs w:val="24"/>
          <w:lang w:val="en-US"/>
        </w:rPr>
        <w:t xml:space="preserve"> who smoked </w:t>
      </w:r>
      <w:r w:rsidR="00AE1CE6" w:rsidRPr="00FD64BE">
        <w:rPr>
          <w:rFonts w:ascii="Times New Roman" w:hAnsi="Times New Roman" w:cs="Times New Roman"/>
          <w:sz w:val="24"/>
          <w:szCs w:val="24"/>
          <w:lang w:val="en-US"/>
        </w:rPr>
        <w:t>one to 15 cigarettes per day</w:t>
      </w:r>
      <w:r w:rsidR="00D16BBE" w:rsidRPr="00FD64BE">
        <w:rPr>
          <w:rFonts w:ascii="Times New Roman" w:hAnsi="Times New Roman" w:cs="Times New Roman"/>
          <w:sz w:val="24"/>
          <w:szCs w:val="24"/>
          <w:lang w:val="en-US"/>
        </w:rPr>
        <w:t xml:space="preserve">. </w:t>
      </w:r>
      <w:r w:rsidR="00821507" w:rsidRPr="00FD64BE">
        <w:rPr>
          <w:rFonts w:ascii="Times New Roman" w:hAnsi="Times New Roman" w:cs="Times New Roman"/>
          <w:sz w:val="24"/>
          <w:szCs w:val="24"/>
          <w:lang w:val="en-US"/>
        </w:rPr>
        <w:t xml:space="preserve">Since </w:t>
      </w:r>
      <w:r w:rsidR="005E1EE8" w:rsidRPr="00FD64BE">
        <w:rPr>
          <w:rFonts w:ascii="Times New Roman" w:hAnsi="Times New Roman" w:cs="Times New Roman"/>
          <w:sz w:val="24"/>
          <w:szCs w:val="24"/>
          <w:lang w:val="en-US"/>
        </w:rPr>
        <w:t xml:space="preserve">these findings </w:t>
      </w:r>
      <w:r w:rsidR="005E4F1C" w:rsidRPr="00FD64BE">
        <w:rPr>
          <w:rFonts w:ascii="Times New Roman" w:hAnsi="Times New Roman" w:cs="Times New Roman"/>
          <w:sz w:val="24"/>
          <w:szCs w:val="24"/>
          <w:lang w:val="en-US"/>
        </w:rPr>
        <w:t>suggest that even very low doses of cigarette smoke exposure during pregnancy</w:t>
      </w:r>
      <w:r w:rsidR="00821507" w:rsidRPr="00FD64BE">
        <w:rPr>
          <w:rFonts w:ascii="Times New Roman" w:hAnsi="Times New Roman" w:cs="Times New Roman"/>
          <w:sz w:val="24"/>
          <w:szCs w:val="24"/>
          <w:lang w:val="en-US"/>
        </w:rPr>
        <w:t xml:space="preserve"> may increase the risk of </w:t>
      </w:r>
      <w:r w:rsidR="001B2860" w:rsidRPr="00FD64BE">
        <w:rPr>
          <w:rFonts w:ascii="Times New Roman" w:hAnsi="Times New Roman" w:cs="Times New Roman"/>
          <w:sz w:val="24"/>
          <w:szCs w:val="24"/>
          <w:lang w:val="en-US"/>
        </w:rPr>
        <w:t>offspring</w:t>
      </w:r>
      <w:r w:rsidR="00821507" w:rsidRPr="00FD64BE">
        <w:rPr>
          <w:rFonts w:ascii="Times New Roman" w:hAnsi="Times New Roman" w:cs="Times New Roman"/>
          <w:sz w:val="24"/>
          <w:szCs w:val="24"/>
          <w:lang w:val="en-US"/>
        </w:rPr>
        <w:t xml:space="preserve"> overweight</w:t>
      </w:r>
      <w:r w:rsidR="00A36003" w:rsidRPr="00FD64BE">
        <w:rPr>
          <w:rFonts w:ascii="Times New Roman" w:hAnsi="Times New Roman" w:cs="Times New Roman"/>
          <w:sz w:val="24"/>
          <w:szCs w:val="24"/>
          <w:lang w:val="en-US"/>
        </w:rPr>
        <w:t xml:space="preserve"> and obesity</w:t>
      </w:r>
      <w:r w:rsidR="00821507" w:rsidRPr="00FD64BE">
        <w:rPr>
          <w:rFonts w:ascii="Times New Roman" w:hAnsi="Times New Roman" w:cs="Times New Roman"/>
          <w:sz w:val="24"/>
          <w:szCs w:val="24"/>
          <w:lang w:val="en-US"/>
        </w:rPr>
        <w:t>, family smoking cessation programs and recommendations about avoiding passive smoke exposure</w:t>
      </w:r>
      <w:r w:rsidR="005E4F1C" w:rsidRPr="00FD64BE">
        <w:rPr>
          <w:rFonts w:ascii="Times New Roman" w:hAnsi="Times New Roman" w:cs="Times New Roman"/>
          <w:sz w:val="24"/>
          <w:szCs w:val="24"/>
          <w:lang w:val="en-US"/>
        </w:rPr>
        <w:t xml:space="preserve"> </w:t>
      </w:r>
      <w:r w:rsidR="00821507" w:rsidRPr="00FD64BE">
        <w:rPr>
          <w:rFonts w:ascii="Times New Roman" w:hAnsi="Times New Roman" w:cs="Times New Roman"/>
          <w:sz w:val="24"/>
          <w:szCs w:val="24"/>
          <w:lang w:val="en-US"/>
        </w:rPr>
        <w:t>are warranted.</w:t>
      </w:r>
      <w:r w:rsidR="00821507" w:rsidRPr="00D94CDC">
        <w:rPr>
          <w:rFonts w:ascii="Times New Roman" w:hAnsi="Times New Roman" w:cs="Times New Roman"/>
          <w:sz w:val="24"/>
          <w:szCs w:val="24"/>
          <w:lang w:val="en-US"/>
        </w:rPr>
        <w:t xml:space="preserve"> </w:t>
      </w:r>
    </w:p>
    <w:p w14:paraId="08D083A3" w14:textId="77777777" w:rsidR="00D33B82" w:rsidRPr="00D94CDC" w:rsidRDefault="00D33B82" w:rsidP="00D33B82">
      <w:pPr>
        <w:spacing w:after="0" w:line="480" w:lineRule="auto"/>
        <w:rPr>
          <w:rFonts w:ascii="Times New Roman" w:hAnsi="Times New Roman" w:cs="Times New Roman"/>
          <w:sz w:val="24"/>
          <w:szCs w:val="24"/>
          <w:lang w:val="en-US"/>
        </w:rPr>
      </w:pPr>
    </w:p>
    <w:p w14:paraId="4E7A3075" w14:textId="77777777" w:rsidR="00232F4F" w:rsidRPr="00D94CDC" w:rsidRDefault="00232F4F" w:rsidP="00D33B82">
      <w:pPr>
        <w:spacing w:after="0" w:line="480" w:lineRule="auto"/>
        <w:rPr>
          <w:rFonts w:ascii="Times New Roman" w:hAnsi="Times New Roman" w:cs="Times New Roman"/>
          <w:sz w:val="24"/>
          <w:szCs w:val="24"/>
          <w:lang w:val="en-US"/>
        </w:rPr>
      </w:pPr>
    </w:p>
    <w:p w14:paraId="7A592AD4" w14:textId="269F5B9B" w:rsidR="00232F4F" w:rsidRPr="00D94CDC" w:rsidRDefault="00232F4F" w:rsidP="00D33B82">
      <w:pPr>
        <w:spacing w:after="0" w:line="480" w:lineRule="auto"/>
        <w:rPr>
          <w:rFonts w:ascii="Times New Roman" w:hAnsi="Times New Roman" w:cs="Times New Roman"/>
          <w:b/>
          <w:sz w:val="24"/>
          <w:szCs w:val="24"/>
          <w:lang w:val="en-US"/>
        </w:rPr>
      </w:pPr>
      <w:r w:rsidRPr="00D94CDC">
        <w:rPr>
          <w:rFonts w:ascii="Times New Roman" w:hAnsi="Times New Roman" w:cs="Times New Roman"/>
          <w:b/>
          <w:sz w:val="24"/>
          <w:szCs w:val="24"/>
          <w:lang w:val="en-US"/>
        </w:rPr>
        <w:t>Acknowledgements</w:t>
      </w:r>
    </w:p>
    <w:p w14:paraId="5D6CA5F6" w14:textId="77777777" w:rsidR="007A0242" w:rsidRPr="00D94CDC" w:rsidRDefault="007A0242" w:rsidP="007A0242">
      <w:pPr>
        <w:spacing w:line="480" w:lineRule="auto"/>
        <w:rPr>
          <w:rFonts w:ascii="Times New Roman" w:hAnsi="Times New Roman" w:cs="Times New Roman"/>
          <w:sz w:val="24"/>
          <w:szCs w:val="24"/>
          <w:lang w:val="en-US"/>
        </w:rPr>
      </w:pPr>
      <w:r w:rsidRPr="00D94CDC">
        <w:rPr>
          <w:rFonts w:ascii="Times New Roman" w:hAnsi="Times New Roman" w:cs="Times New Roman"/>
          <w:sz w:val="24"/>
          <w:szCs w:val="24"/>
          <w:lang w:val="en-US"/>
        </w:rPr>
        <w:lastRenderedPageBreak/>
        <w:t>We want to thank the funders of the individual studies: The UK Medical Research Council and the Wellcome Trust (Grant ref: 102215/2/13/2) and the University of Bristol, the Danish National Research Foundation, Pharmacy Foundation, the March of Dimes Birth Defects Foundation, the Augustinus Foundation, and the Health Foundation, the US NICHD (Contracts No 1-HD-4-2803 and No 1-HD-1-3127, R01 HD</w:t>
      </w:r>
      <w:r w:rsidRPr="00D94CDC">
        <w:rPr>
          <w:rFonts w:ascii="Arial" w:eastAsia="Times New Roman" w:hAnsi="Arial" w:cs="Arial"/>
          <w:lang w:val="en-US"/>
        </w:rPr>
        <w:t xml:space="preserve"> </w:t>
      </w:r>
      <w:r w:rsidRPr="00D94CDC">
        <w:rPr>
          <w:rFonts w:ascii="Times New Roman" w:hAnsi="Times New Roman" w:cs="Times New Roman"/>
          <w:sz w:val="24"/>
          <w:szCs w:val="24"/>
          <w:lang w:val="en-US"/>
        </w:rPr>
        <w:t>HD034568), the NHMRC, the CNPq (Portuguese acronym for the National Research Council –grant 523474/96-2) and FAPESP (Portuguese acronym for the São Paulo State Research Council – grant 00/0908-7).</w:t>
      </w:r>
    </w:p>
    <w:p w14:paraId="2C27C14F" w14:textId="77777777" w:rsidR="007A0242" w:rsidRPr="00D94CDC" w:rsidRDefault="007A0242" w:rsidP="007A0242">
      <w:pPr>
        <w:spacing w:line="480" w:lineRule="auto"/>
        <w:rPr>
          <w:rFonts w:ascii="Times New Roman" w:hAnsi="Times New Roman" w:cs="Times New Roman"/>
          <w:sz w:val="24"/>
          <w:szCs w:val="24"/>
          <w:lang w:val="en-US"/>
        </w:rPr>
      </w:pPr>
      <w:r w:rsidRPr="00D94CDC">
        <w:rPr>
          <w:rFonts w:ascii="Times New Roman" w:hAnsi="Times New Roman" w:cs="Times New Roman"/>
          <w:sz w:val="24"/>
          <w:szCs w:val="24"/>
          <w:lang w:val="en-US"/>
        </w:rPr>
        <w:t xml:space="preserve">We would like to thank the participating families of all studies for the use of data. For the ASPAC study we want to thank the midwives for their help in recruiting families, and the whole ALSPAC team, which includes interviewers, computer and laboratory technicians, clerical workers, research scientists, volunteers, managers, receptionists and nurses. </w:t>
      </w:r>
    </w:p>
    <w:p w14:paraId="0C2FBF9B" w14:textId="77777777" w:rsidR="007A0242" w:rsidRPr="00D94CDC" w:rsidRDefault="007A0242" w:rsidP="007A0242">
      <w:pPr>
        <w:spacing w:line="480" w:lineRule="auto"/>
        <w:rPr>
          <w:rFonts w:ascii="Times New Roman" w:hAnsi="Times New Roman" w:cs="Times New Roman"/>
          <w:sz w:val="24"/>
          <w:szCs w:val="24"/>
          <w:lang w:val="en-US"/>
        </w:rPr>
      </w:pPr>
      <w:r w:rsidRPr="00D94CDC">
        <w:rPr>
          <w:rFonts w:ascii="Times New Roman" w:eastAsia="Times New Roman" w:hAnsi="Times New Roman" w:cs="Times New Roman"/>
          <w:sz w:val="24"/>
          <w:szCs w:val="24"/>
          <w:lang w:val="en-US" w:eastAsia="de-DE"/>
        </w:rPr>
        <w:t>This work was supported by the Deutschen Forschungsgesellschaft (German Research Foundation, DFG) [KR 1926/9-1, KU1443/4-1]. Dr. Gilman’s contribution was supported by</w:t>
      </w:r>
      <w:r w:rsidRPr="00D94CDC">
        <w:rPr>
          <w:rFonts w:ascii="Times New Roman" w:hAnsi="Times New Roman" w:cs="Times New Roman"/>
          <w:sz w:val="24"/>
          <w:szCs w:val="24"/>
          <w:lang w:val="en-US"/>
        </w:rPr>
        <w:t xml:space="preserve"> the Intramural Research Program of the </w:t>
      </w:r>
      <w:r w:rsidRPr="00D94CDC">
        <w:rPr>
          <w:rFonts w:ascii="Times New Roman" w:hAnsi="Times New Roman" w:cs="Times New Roman"/>
          <w:i/>
          <w:sz w:val="24"/>
          <w:szCs w:val="24"/>
          <w:lang w:val="en-US"/>
        </w:rPr>
        <w:t xml:space="preserve">Eunice Kennedy Shriver </w:t>
      </w:r>
      <w:r w:rsidRPr="00D94CDC">
        <w:rPr>
          <w:rFonts w:ascii="Times New Roman" w:hAnsi="Times New Roman" w:cs="Times New Roman"/>
          <w:sz w:val="24"/>
          <w:szCs w:val="24"/>
          <w:lang w:val="en-US"/>
        </w:rPr>
        <w:t>National Institute of Child Health and Human Development.</w:t>
      </w:r>
    </w:p>
    <w:p w14:paraId="1ED650DD" w14:textId="77777777" w:rsidR="007A0242" w:rsidRPr="00D94CDC" w:rsidRDefault="007A0242" w:rsidP="007A0242">
      <w:pPr>
        <w:spacing w:line="480" w:lineRule="auto"/>
        <w:rPr>
          <w:rFonts w:ascii="Times New Roman" w:eastAsia="Times New Roman" w:hAnsi="Times New Roman" w:cs="Times New Roman"/>
          <w:sz w:val="24"/>
          <w:szCs w:val="24"/>
          <w:lang w:val="en-US" w:eastAsia="de-DE"/>
        </w:rPr>
      </w:pPr>
    </w:p>
    <w:p w14:paraId="745FC290" w14:textId="77777777" w:rsidR="00232F4F" w:rsidRPr="00D94CDC" w:rsidRDefault="00232F4F" w:rsidP="00D33B82">
      <w:pPr>
        <w:spacing w:after="0" w:line="480" w:lineRule="auto"/>
        <w:rPr>
          <w:rFonts w:ascii="Times New Roman" w:hAnsi="Times New Roman" w:cs="Times New Roman"/>
          <w:sz w:val="24"/>
          <w:szCs w:val="24"/>
          <w:lang w:val="en-US"/>
        </w:rPr>
      </w:pPr>
    </w:p>
    <w:p w14:paraId="195E5F1E" w14:textId="01A696EF" w:rsidR="00131648" w:rsidRPr="00D94CDC" w:rsidRDefault="00232F4F">
      <w:pPr>
        <w:spacing w:line="480" w:lineRule="auto"/>
        <w:rPr>
          <w:rFonts w:ascii="Times New Roman" w:hAnsi="Times New Roman" w:cs="Times New Roman"/>
          <w:b/>
          <w:sz w:val="24"/>
          <w:szCs w:val="24"/>
          <w:lang w:val="en-US"/>
        </w:rPr>
      </w:pPr>
      <w:r w:rsidRPr="00D94CDC">
        <w:rPr>
          <w:rFonts w:ascii="Times New Roman" w:hAnsi="Times New Roman" w:cs="Times New Roman"/>
          <w:b/>
          <w:sz w:val="24"/>
          <w:szCs w:val="24"/>
          <w:lang w:val="en-US"/>
        </w:rPr>
        <w:t xml:space="preserve">Conflict of interest </w:t>
      </w:r>
    </w:p>
    <w:p w14:paraId="169797FE" w14:textId="027A5005" w:rsidR="00131648" w:rsidRPr="00D94CDC" w:rsidRDefault="006A67B1">
      <w:pPr>
        <w:spacing w:line="480" w:lineRule="auto"/>
        <w:rPr>
          <w:rFonts w:ascii="Times New Roman" w:hAnsi="Times New Roman" w:cs="Times New Roman"/>
          <w:sz w:val="24"/>
          <w:szCs w:val="24"/>
          <w:lang w:val="en-US"/>
        </w:rPr>
      </w:pPr>
      <w:r w:rsidRPr="00D94CDC">
        <w:rPr>
          <w:rFonts w:ascii="Times New Roman" w:hAnsi="Times New Roman" w:cs="Times New Roman"/>
          <w:sz w:val="24"/>
          <w:szCs w:val="24"/>
          <w:lang w:val="en-US"/>
        </w:rPr>
        <w:t xml:space="preserve">All authors declare that they have no </w:t>
      </w:r>
      <w:r w:rsidR="00BB45A4" w:rsidRPr="00D94CDC">
        <w:rPr>
          <w:rFonts w:ascii="Times New Roman" w:hAnsi="Times New Roman" w:cs="Times New Roman"/>
          <w:sz w:val="24"/>
          <w:szCs w:val="24"/>
          <w:lang w:val="en-US"/>
        </w:rPr>
        <w:t>competing financial interests in relation to the work.</w:t>
      </w:r>
    </w:p>
    <w:p w14:paraId="2B7D6E95" w14:textId="77777777" w:rsidR="007A0242" w:rsidRPr="00D94CDC" w:rsidRDefault="007A0242" w:rsidP="007A0242">
      <w:pPr>
        <w:spacing w:line="480" w:lineRule="auto"/>
        <w:rPr>
          <w:rFonts w:ascii="Times New Roman" w:hAnsi="Times New Roman" w:cs="Times New Roman"/>
          <w:sz w:val="24"/>
          <w:szCs w:val="24"/>
          <w:lang w:val="en-US"/>
        </w:rPr>
      </w:pPr>
    </w:p>
    <w:p w14:paraId="06080D91" w14:textId="77777777" w:rsidR="007A0242" w:rsidRPr="00D94CDC" w:rsidRDefault="007A0242" w:rsidP="007A0242">
      <w:pPr>
        <w:spacing w:after="0" w:line="480" w:lineRule="auto"/>
        <w:rPr>
          <w:rFonts w:ascii="Times New Roman" w:hAnsi="Times New Roman" w:cs="Times New Roman"/>
          <w:sz w:val="24"/>
          <w:szCs w:val="24"/>
          <w:lang w:val="en-US"/>
        </w:rPr>
      </w:pPr>
      <w:r w:rsidRPr="00D94CDC">
        <w:rPr>
          <w:rFonts w:ascii="Times New Roman" w:hAnsi="Times New Roman" w:cs="Times New Roman"/>
          <w:b/>
          <w:sz w:val="24"/>
          <w:szCs w:val="24"/>
          <w:lang w:val="en-US"/>
        </w:rPr>
        <w:t>Disclaimer:</w:t>
      </w:r>
      <w:r w:rsidRPr="00D94CDC">
        <w:rPr>
          <w:rFonts w:ascii="Times New Roman" w:hAnsi="Times New Roman" w:cs="Times New Roman"/>
          <w:sz w:val="24"/>
          <w:szCs w:val="24"/>
          <w:lang w:val="en-US"/>
        </w:rPr>
        <w:t xml:space="preserve"> The findings and conclusions in this report are those of the authors and do not necessarily represent the official position of the CDC.  </w:t>
      </w:r>
    </w:p>
    <w:p w14:paraId="35F2691F" w14:textId="77777777" w:rsidR="00973796" w:rsidRPr="00D94CDC" w:rsidRDefault="00973796" w:rsidP="00524DE0">
      <w:pPr>
        <w:spacing w:line="480" w:lineRule="auto"/>
        <w:rPr>
          <w:rFonts w:ascii="Times New Roman" w:hAnsi="Times New Roman" w:cs="Times New Roman"/>
          <w:sz w:val="24"/>
          <w:szCs w:val="24"/>
          <w:lang w:val="en-US"/>
        </w:rPr>
      </w:pPr>
    </w:p>
    <w:p w14:paraId="4C28927E" w14:textId="1C2AB155" w:rsidR="00135EE9" w:rsidRPr="00D94CDC" w:rsidRDefault="000F48A9" w:rsidP="000F48A9">
      <w:pPr>
        <w:rPr>
          <w:rFonts w:ascii="Times New Roman" w:hAnsi="Times New Roman" w:cs="Times New Roman"/>
          <w:sz w:val="24"/>
          <w:szCs w:val="24"/>
          <w:lang w:val="en-US"/>
        </w:rPr>
      </w:pPr>
      <w:r w:rsidRPr="00D94CDC">
        <w:rPr>
          <w:rFonts w:ascii="Times New Roman" w:hAnsi="Times New Roman" w:cs="Times New Roman"/>
          <w:sz w:val="24"/>
          <w:szCs w:val="24"/>
          <w:lang w:val="en-US"/>
        </w:rPr>
        <w:lastRenderedPageBreak/>
        <w:t>Supplementary information is available at International Journal of Obesity’s website.</w:t>
      </w:r>
    </w:p>
    <w:p w14:paraId="110CBDDE" w14:textId="77777777" w:rsidR="00B03FE6" w:rsidRPr="00D94CDC" w:rsidRDefault="00B03FE6">
      <w:pPr>
        <w:spacing w:line="480" w:lineRule="auto"/>
        <w:rPr>
          <w:rFonts w:ascii="Times New Roman" w:hAnsi="Times New Roman" w:cs="Times New Roman"/>
          <w:sz w:val="24"/>
          <w:szCs w:val="24"/>
          <w:lang w:val="en-US"/>
        </w:rPr>
      </w:pPr>
    </w:p>
    <w:p w14:paraId="41004BF9" w14:textId="77777777" w:rsidR="00BE5A26" w:rsidRPr="00D94CDC" w:rsidRDefault="00BE5A26">
      <w:pPr>
        <w:spacing w:line="480" w:lineRule="auto"/>
        <w:rPr>
          <w:rFonts w:ascii="Times New Roman" w:hAnsi="Times New Roman" w:cs="Times New Roman"/>
          <w:sz w:val="24"/>
          <w:szCs w:val="24"/>
          <w:lang w:val="en-US"/>
        </w:rPr>
      </w:pPr>
    </w:p>
    <w:p w14:paraId="288A6F12" w14:textId="77777777" w:rsidR="00BE5A26" w:rsidRPr="00D94CDC" w:rsidRDefault="00BE5A26">
      <w:pPr>
        <w:spacing w:line="480" w:lineRule="auto"/>
        <w:rPr>
          <w:rFonts w:ascii="Times New Roman" w:hAnsi="Times New Roman" w:cs="Times New Roman"/>
          <w:sz w:val="24"/>
          <w:szCs w:val="24"/>
          <w:lang w:val="en-US"/>
        </w:rPr>
      </w:pPr>
    </w:p>
    <w:p w14:paraId="19789C4E" w14:textId="42EDF785" w:rsidR="00D84B73" w:rsidRPr="00D94CDC" w:rsidRDefault="00AC3096" w:rsidP="00CD3309">
      <w:pPr>
        <w:spacing w:line="480" w:lineRule="auto"/>
        <w:rPr>
          <w:rFonts w:ascii="Times New Roman" w:hAnsi="Times New Roman" w:cs="Times New Roman"/>
          <w:b/>
          <w:sz w:val="24"/>
          <w:szCs w:val="24"/>
          <w:lang w:val="en-US"/>
        </w:rPr>
      </w:pPr>
      <w:r w:rsidRPr="00D94CDC">
        <w:rPr>
          <w:rFonts w:ascii="Times New Roman" w:hAnsi="Times New Roman" w:cs="Times New Roman"/>
          <w:b/>
          <w:sz w:val="24"/>
          <w:szCs w:val="24"/>
          <w:lang w:val="en-US"/>
        </w:rPr>
        <w:t>REFERENCES</w:t>
      </w:r>
    </w:p>
    <w:p w14:paraId="19C1D593" w14:textId="3DA1CA99" w:rsidR="008F3237" w:rsidRPr="00D94CDC" w:rsidRDefault="00D84B73" w:rsidP="00823C9C">
      <w:pPr>
        <w:pStyle w:val="Literaturverzeichnis"/>
        <w:rPr>
          <w:lang w:val="en-US"/>
        </w:rPr>
      </w:pPr>
      <w:r w:rsidRPr="00D94CDC">
        <w:rPr>
          <w:lang w:val="en-US"/>
        </w:rPr>
        <w:fldChar w:fldCharType="begin"/>
      </w:r>
      <w:r w:rsidR="008F3237" w:rsidRPr="00D94CDC">
        <w:rPr>
          <w:lang w:val="en-US"/>
        </w:rPr>
        <w:instrText xml:space="preserve"> ADDIN ZOTERO_BIBL {"custom":[]} CSL_BIBLIOGRAPHY </w:instrText>
      </w:r>
      <w:r w:rsidRPr="00D94CDC">
        <w:rPr>
          <w:lang w:val="en-US"/>
        </w:rPr>
        <w:fldChar w:fldCharType="separate"/>
      </w:r>
      <w:r w:rsidR="008F3237" w:rsidRPr="00D94CDC">
        <w:rPr>
          <w:lang w:val="en-US"/>
        </w:rPr>
        <w:t xml:space="preserve">1 </w:t>
      </w:r>
      <w:r w:rsidR="008F3237" w:rsidRPr="00D94CDC">
        <w:rPr>
          <w:lang w:val="en-US"/>
        </w:rPr>
        <w:tab/>
        <w:t xml:space="preserve">Rayfield S, Plugge E. Systematic review and meta-analysis of the association between maternal smoking in pregnancy and childhood overweight and obesity. </w:t>
      </w:r>
      <w:r w:rsidR="008F3237" w:rsidRPr="00D94CDC">
        <w:rPr>
          <w:i/>
          <w:iCs/>
          <w:lang w:val="en-US"/>
        </w:rPr>
        <w:t>J Epidemiol Community Health</w:t>
      </w:r>
      <w:r w:rsidR="008F3237" w:rsidRPr="00D94CDC">
        <w:rPr>
          <w:lang w:val="en-US"/>
        </w:rPr>
        <w:t xml:space="preserve"> 2016. doi:10.1136/jech-2016-207376.</w:t>
      </w:r>
    </w:p>
    <w:p w14:paraId="3C2B3607" w14:textId="77777777" w:rsidR="008F3237" w:rsidRPr="00D94CDC" w:rsidRDefault="008F3237" w:rsidP="00823C9C">
      <w:pPr>
        <w:pStyle w:val="Literaturverzeichnis"/>
        <w:rPr>
          <w:lang w:val="en-US"/>
        </w:rPr>
      </w:pPr>
      <w:r w:rsidRPr="00D94CDC">
        <w:rPr>
          <w:lang w:val="en-US"/>
        </w:rPr>
        <w:t xml:space="preserve">2 </w:t>
      </w:r>
      <w:r w:rsidRPr="00D94CDC">
        <w:rPr>
          <w:lang w:val="en-US"/>
        </w:rPr>
        <w:tab/>
        <w:t xml:space="preserve">Riedel C, Schönberger K, Yang S, Koshy G, Chen Y-C, Gopinath B </w:t>
      </w:r>
      <w:r w:rsidRPr="00D94CDC">
        <w:rPr>
          <w:i/>
          <w:iCs/>
          <w:lang w:val="en-US"/>
        </w:rPr>
        <w:t>et al.</w:t>
      </w:r>
      <w:r w:rsidRPr="00D94CDC">
        <w:rPr>
          <w:lang w:val="en-US"/>
        </w:rPr>
        <w:t xml:space="preserve"> Parental Smoking and Childhood Obesity: Higher Effect Estimates for Maternal Smoking in Pregnancy Compared to Paternal Smoking - A Meta-Analysis. </w:t>
      </w:r>
      <w:r w:rsidRPr="00D94CDC">
        <w:rPr>
          <w:i/>
          <w:iCs/>
          <w:lang w:val="en-US"/>
        </w:rPr>
        <w:t>Int J Epidemiol</w:t>
      </w:r>
      <w:r w:rsidRPr="00D94CDC">
        <w:rPr>
          <w:lang w:val="en-US"/>
        </w:rPr>
        <w:t xml:space="preserve"> 2014.</w:t>
      </w:r>
    </w:p>
    <w:p w14:paraId="60C48B46" w14:textId="77777777" w:rsidR="008F3237" w:rsidRPr="00D94CDC" w:rsidRDefault="008F3237" w:rsidP="00823C9C">
      <w:pPr>
        <w:pStyle w:val="Literaturverzeichnis"/>
        <w:rPr>
          <w:lang w:val="en-US"/>
        </w:rPr>
      </w:pPr>
      <w:r w:rsidRPr="00D94CDC">
        <w:rPr>
          <w:lang w:val="en-US"/>
        </w:rPr>
        <w:t xml:space="preserve">3 </w:t>
      </w:r>
      <w:r w:rsidRPr="00D94CDC">
        <w:rPr>
          <w:lang w:val="en-US"/>
        </w:rPr>
        <w:tab/>
        <w:t xml:space="preserve">Ino T. Maternal smoking during pregnancy and offspring obesity: meta-analysis. </w:t>
      </w:r>
      <w:r w:rsidRPr="00D94CDC">
        <w:rPr>
          <w:i/>
          <w:iCs/>
          <w:lang w:val="en-US"/>
        </w:rPr>
        <w:t>Pediatr Int</w:t>
      </w:r>
      <w:r w:rsidRPr="00D94CDC">
        <w:rPr>
          <w:lang w:val="en-US"/>
        </w:rPr>
        <w:t xml:space="preserve"> 2010; </w:t>
      </w:r>
      <w:r w:rsidRPr="00D94CDC">
        <w:rPr>
          <w:b/>
          <w:bCs/>
          <w:lang w:val="en-US"/>
        </w:rPr>
        <w:t>52</w:t>
      </w:r>
      <w:r w:rsidRPr="00D94CDC">
        <w:rPr>
          <w:lang w:val="en-US"/>
        </w:rPr>
        <w:t>: 94–9.</w:t>
      </w:r>
    </w:p>
    <w:p w14:paraId="6F1FE95F" w14:textId="77777777" w:rsidR="008F3237" w:rsidRPr="00D94CDC" w:rsidRDefault="008F3237" w:rsidP="00823C9C">
      <w:pPr>
        <w:pStyle w:val="Literaturverzeichnis"/>
        <w:rPr>
          <w:lang w:val="en-US"/>
        </w:rPr>
      </w:pPr>
      <w:r w:rsidRPr="00D94CDC">
        <w:rPr>
          <w:lang w:val="en-US"/>
        </w:rPr>
        <w:t xml:space="preserve">4 </w:t>
      </w:r>
      <w:r w:rsidRPr="00D94CDC">
        <w:rPr>
          <w:lang w:val="en-US"/>
        </w:rPr>
        <w:tab/>
        <w:t xml:space="preserve">Oken E, Levitan EB, Gillman MW. Maternal smoking during pregnancy and child overweight: systematic review and meta-analysis. </w:t>
      </w:r>
      <w:r w:rsidRPr="00D94CDC">
        <w:rPr>
          <w:i/>
          <w:iCs/>
          <w:lang w:val="en-US"/>
        </w:rPr>
        <w:t>Int J Obes</w:t>
      </w:r>
      <w:r w:rsidRPr="00D94CDC">
        <w:rPr>
          <w:lang w:val="en-US"/>
        </w:rPr>
        <w:t xml:space="preserve"> 2008; </w:t>
      </w:r>
      <w:r w:rsidRPr="00D94CDC">
        <w:rPr>
          <w:b/>
          <w:bCs/>
          <w:lang w:val="en-US"/>
        </w:rPr>
        <w:t>32</w:t>
      </w:r>
      <w:r w:rsidRPr="00D94CDC">
        <w:rPr>
          <w:lang w:val="en-US"/>
        </w:rPr>
        <w:t>: 201–10.</w:t>
      </w:r>
    </w:p>
    <w:p w14:paraId="3648E5C3" w14:textId="77777777" w:rsidR="008F3237" w:rsidRPr="00D94CDC" w:rsidRDefault="008F3237" w:rsidP="00823C9C">
      <w:pPr>
        <w:pStyle w:val="Literaturverzeichnis"/>
        <w:rPr>
          <w:lang w:val="en-US"/>
        </w:rPr>
      </w:pPr>
      <w:r w:rsidRPr="00D94CDC">
        <w:rPr>
          <w:lang w:val="en-US"/>
        </w:rPr>
        <w:t xml:space="preserve">5 </w:t>
      </w:r>
      <w:r w:rsidRPr="00D94CDC">
        <w:rPr>
          <w:lang w:val="en-US"/>
        </w:rPr>
        <w:tab/>
        <w:t xml:space="preserve">Zinkhan EK, Lang BY, Yu B, Wang Y, Jiang C, Fitzhugh M </w:t>
      </w:r>
      <w:r w:rsidRPr="00D94CDC">
        <w:rPr>
          <w:i/>
          <w:iCs/>
          <w:lang w:val="en-US"/>
        </w:rPr>
        <w:t>et al.</w:t>
      </w:r>
      <w:r w:rsidRPr="00D94CDC">
        <w:rPr>
          <w:lang w:val="en-US"/>
        </w:rPr>
        <w:t xml:space="preserve"> Maternal tobacco smoke increased visceral adiposity and serum corticosterone levels in adult male rat offspring. </w:t>
      </w:r>
      <w:r w:rsidRPr="00D94CDC">
        <w:rPr>
          <w:i/>
          <w:iCs/>
          <w:lang w:val="en-US"/>
        </w:rPr>
        <w:t>Pediatr Res</w:t>
      </w:r>
      <w:r w:rsidRPr="00D94CDC">
        <w:rPr>
          <w:lang w:val="en-US"/>
        </w:rPr>
        <w:t xml:space="preserve"> 2014; </w:t>
      </w:r>
      <w:r w:rsidRPr="00D94CDC">
        <w:rPr>
          <w:b/>
          <w:bCs/>
          <w:lang w:val="en-US"/>
        </w:rPr>
        <w:t>76</w:t>
      </w:r>
      <w:r w:rsidRPr="00D94CDC">
        <w:rPr>
          <w:lang w:val="en-US"/>
        </w:rPr>
        <w:t>: 17–23.</w:t>
      </w:r>
    </w:p>
    <w:p w14:paraId="25A3343F" w14:textId="77777777" w:rsidR="008F3237" w:rsidRPr="00D94CDC" w:rsidRDefault="008F3237" w:rsidP="00823C9C">
      <w:pPr>
        <w:pStyle w:val="Literaturverzeichnis"/>
      </w:pPr>
      <w:r w:rsidRPr="00D94CDC">
        <w:rPr>
          <w:lang w:val="en-US"/>
        </w:rPr>
        <w:t xml:space="preserve">6 </w:t>
      </w:r>
      <w:r w:rsidRPr="00D94CDC">
        <w:rPr>
          <w:lang w:val="en-US"/>
        </w:rPr>
        <w:tab/>
        <w:t xml:space="preserve">Gao Y-J, Holloway AC, Zeng Z, Lim GE, Petrik JJ, Foster WG </w:t>
      </w:r>
      <w:r w:rsidRPr="00D94CDC">
        <w:rPr>
          <w:i/>
          <w:iCs/>
          <w:lang w:val="en-US"/>
        </w:rPr>
        <w:t>et al.</w:t>
      </w:r>
      <w:r w:rsidRPr="00D94CDC">
        <w:rPr>
          <w:lang w:val="en-US"/>
        </w:rPr>
        <w:t xml:space="preserve"> Prenatal exposure to nicotine causes postnatal obesity and altered perivascular adipose tissue function. </w:t>
      </w:r>
      <w:r w:rsidRPr="00D94CDC">
        <w:rPr>
          <w:i/>
          <w:iCs/>
        </w:rPr>
        <w:t>Obes Res</w:t>
      </w:r>
      <w:r w:rsidRPr="00D94CDC">
        <w:t xml:space="preserve"> 2005; </w:t>
      </w:r>
      <w:r w:rsidRPr="00D94CDC">
        <w:rPr>
          <w:b/>
          <w:bCs/>
        </w:rPr>
        <w:t>13</w:t>
      </w:r>
      <w:r w:rsidRPr="00D94CDC">
        <w:t>: 687–692.</w:t>
      </w:r>
    </w:p>
    <w:p w14:paraId="01181687" w14:textId="77777777" w:rsidR="008F3237" w:rsidRPr="00D94CDC" w:rsidRDefault="008F3237" w:rsidP="00823C9C">
      <w:pPr>
        <w:pStyle w:val="Literaturverzeichnis"/>
        <w:rPr>
          <w:lang w:val="en-US"/>
        </w:rPr>
      </w:pPr>
      <w:r w:rsidRPr="00D94CDC">
        <w:t xml:space="preserve">7 </w:t>
      </w:r>
      <w:r w:rsidRPr="00D94CDC">
        <w:tab/>
        <w:t xml:space="preserve">Somm E, Schwitzgebel VM, Vauthay DM, Camm EJ, Chen CY, Giacobino J-P </w:t>
      </w:r>
      <w:r w:rsidRPr="00D94CDC">
        <w:rPr>
          <w:i/>
          <w:iCs/>
        </w:rPr>
        <w:t>et al.</w:t>
      </w:r>
      <w:r w:rsidRPr="00D94CDC">
        <w:t xml:space="preserve"> </w:t>
      </w:r>
      <w:r w:rsidRPr="00D94CDC">
        <w:rPr>
          <w:lang w:val="en-US"/>
        </w:rPr>
        <w:t xml:space="preserve">Prenatal nicotine exposure alters early pancreatic islet and adipose tissue development with consequences on the control of body weight and glucose metabolism later in life. </w:t>
      </w:r>
      <w:r w:rsidRPr="00D94CDC">
        <w:rPr>
          <w:i/>
          <w:iCs/>
          <w:lang w:val="en-US"/>
        </w:rPr>
        <w:t>Endocrinology</w:t>
      </w:r>
      <w:r w:rsidRPr="00D94CDC">
        <w:rPr>
          <w:lang w:val="en-US"/>
        </w:rPr>
        <w:t xml:space="preserve"> 2008; </w:t>
      </w:r>
      <w:r w:rsidRPr="00D94CDC">
        <w:rPr>
          <w:b/>
          <w:bCs/>
          <w:lang w:val="en-US"/>
        </w:rPr>
        <w:t>149</w:t>
      </w:r>
      <w:r w:rsidRPr="00D94CDC">
        <w:rPr>
          <w:lang w:val="en-US"/>
        </w:rPr>
        <w:t>: 6289–6299.</w:t>
      </w:r>
    </w:p>
    <w:p w14:paraId="1424F104" w14:textId="77777777" w:rsidR="008F3237" w:rsidRPr="00D94CDC" w:rsidRDefault="008F3237" w:rsidP="00823C9C">
      <w:pPr>
        <w:pStyle w:val="Literaturverzeichnis"/>
        <w:rPr>
          <w:lang w:val="en-US"/>
        </w:rPr>
      </w:pPr>
      <w:r w:rsidRPr="00D94CDC">
        <w:rPr>
          <w:lang w:val="en-US"/>
        </w:rPr>
        <w:t xml:space="preserve">8 </w:t>
      </w:r>
      <w:r w:rsidRPr="00D94CDC">
        <w:rPr>
          <w:lang w:val="en-US"/>
        </w:rPr>
        <w:tab/>
        <w:t xml:space="preserve">Oliveira E, Moura EG, Santos-Silva AP, Fagundes ATS, Rios AS, Abreu-Villaça Y </w:t>
      </w:r>
      <w:r w:rsidRPr="00D94CDC">
        <w:rPr>
          <w:i/>
          <w:iCs/>
          <w:lang w:val="en-US"/>
        </w:rPr>
        <w:t>et al.</w:t>
      </w:r>
      <w:r w:rsidRPr="00D94CDC">
        <w:rPr>
          <w:lang w:val="en-US"/>
        </w:rPr>
        <w:t xml:space="preserve"> Short- and long-term effects of maternal nicotine exposure during lactation on body adiposity, lipid profile, and thyroid function of rat offspring. </w:t>
      </w:r>
      <w:r w:rsidRPr="00D94CDC">
        <w:rPr>
          <w:i/>
          <w:iCs/>
          <w:lang w:val="en-US"/>
        </w:rPr>
        <w:t>J Endocrinol</w:t>
      </w:r>
      <w:r w:rsidRPr="00D94CDC">
        <w:rPr>
          <w:lang w:val="en-US"/>
        </w:rPr>
        <w:t xml:space="preserve"> 2009; </w:t>
      </w:r>
      <w:r w:rsidRPr="00D94CDC">
        <w:rPr>
          <w:b/>
          <w:bCs/>
          <w:lang w:val="en-US"/>
        </w:rPr>
        <w:t>202</w:t>
      </w:r>
      <w:r w:rsidRPr="00D94CDC">
        <w:rPr>
          <w:lang w:val="en-US"/>
        </w:rPr>
        <w:t>: 397–405.</w:t>
      </w:r>
    </w:p>
    <w:p w14:paraId="683EF43A" w14:textId="77777777" w:rsidR="008F3237" w:rsidRPr="00D94CDC" w:rsidRDefault="008F3237" w:rsidP="00823C9C">
      <w:pPr>
        <w:pStyle w:val="Literaturverzeichnis"/>
        <w:rPr>
          <w:lang w:val="en-US"/>
        </w:rPr>
      </w:pPr>
      <w:r w:rsidRPr="00D94CDC">
        <w:rPr>
          <w:lang w:val="en-US"/>
        </w:rPr>
        <w:t xml:space="preserve">9 </w:t>
      </w:r>
      <w:r w:rsidRPr="00D94CDC">
        <w:rPr>
          <w:lang w:val="en-US"/>
        </w:rPr>
        <w:tab/>
        <w:t xml:space="preserve">Holloway AC, Lim GE, Petrik JJ, Foster WG, Morrison KM, Gerstein HC. Fetal and neonatal exposure to nicotine in Wistar rats results in increased beta cell apoptosis at birth and postnatal endocrine and metabolic changes associated with type 2 diabetes. </w:t>
      </w:r>
      <w:r w:rsidRPr="00D94CDC">
        <w:rPr>
          <w:i/>
          <w:iCs/>
          <w:lang w:val="en-US"/>
        </w:rPr>
        <w:t>Diabetologia</w:t>
      </w:r>
      <w:r w:rsidRPr="00D94CDC">
        <w:rPr>
          <w:lang w:val="en-US"/>
        </w:rPr>
        <w:t xml:space="preserve"> 2005; </w:t>
      </w:r>
      <w:r w:rsidRPr="00D94CDC">
        <w:rPr>
          <w:b/>
          <w:bCs/>
          <w:lang w:val="en-US"/>
        </w:rPr>
        <w:t>48</w:t>
      </w:r>
      <w:r w:rsidRPr="00D94CDC">
        <w:rPr>
          <w:lang w:val="en-US"/>
        </w:rPr>
        <w:t>: 2661–2666.</w:t>
      </w:r>
    </w:p>
    <w:p w14:paraId="522C4F3D" w14:textId="77777777" w:rsidR="008F3237" w:rsidRPr="00D94CDC" w:rsidRDefault="008F3237" w:rsidP="00823C9C">
      <w:pPr>
        <w:pStyle w:val="Literaturverzeichnis"/>
        <w:rPr>
          <w:lang w:val="en-US"/>
        </w:rPr>
      </w:pPr>
      <w:r w:rsidRPr="00D94CDC">
        <w:rPr>
          <w:lang w:val="en-US"/>
        </w:rPr>
        <w:t xml:space="preserve">10 </w:t>
      </w:r>
      <w:r w:rsidRPr="00D94CDC">
        <w:rPr>
          <w:lang w:val="en-US"/>
        </w:rPr>
        <w:tab/>
        <w:t xml:space="preserve">Yousefi M, Karmaus W, Zhang H, Ewart S, Arshad H, Holloway JW. The methylation of the LEPR/LEPROT genotype at the promoter and body regions influence concentrations of leptin in girls and BMI at age 18 years if their mother smoked during pregnancy. </w:t>
      </w:r>
      <w:r w:rsidRPr="00D94CDC">
        <w:rPr>
          <w:i/>
          <w:iCs/>
          <w:lang w:val="en-US"/>
        </w:rPr>
        <w:t>Int J Mol Epidemiol Genet</w:t>
      </w:r>
      <w:r w:rsidRPr="00D94CDC">
        <w:rPr>
          <w:lang w:val="en-US"/>
        </w:rPr>
        <w:t xml:space="preserve"> 2013; </w:t>
      </w:r>
      <w:r w:rsidRPr="00D94CDC">
        <w:rPr>
          <w:b/>
          <w:bCs/>
          <w:lang w:val="en-US"/>
        </w:rPr>
        <w:t>4</w:t>
      </w:r>
      <w:r w:rsidRPr="00D94CDC">
        <w:rPr>
          <w:lang w:val="en-US"/>
        </w:rPr>
        <w:t>: 86–100.</w:t>
      </w:r>
    </w:p>
    <w:p w14:paraId="08E8CA8E" w14:textId="77777777" w:rsidR="008F3237" w:rsidRPr="00D94CDC" w:rsidRDefault="008F3237" w:rsidP="00823C9C">
      <w:pPr>
        <w:pStyle w:val="Literaturverzeichnis"/>
        <w:rPr>
          <w:lang w:val="en-US"/>
        </w:rPr>
      </w:pPr>
      <w:r w:rsidRPr="00D94CDC">
        <w:rPr>
          <w:lang w:val="en-US"/>
        </w:rPr>
        <w:lastRenderedPageBreak/>
        <w:t xml:space="preserve">11 </w:t>
      </w:r>
      <w:r w:rsidRPr="00D94CDC">
        <w:rPr>
          <w:lang w:val="en-US"/>
        </w:rPr>
        <w:tab/>
        <w:t xml:space="preserve">Rhee KE, Phelan S, McCaffery J. Early Determinants of Obesity: Genetic, Epigenetic, and In Utero Influences. </w:t>
      </w:r>
      <w:r w:rsidRPr="00D94CDC">
        <w:rPr>
          <w:i/>
          <w:iCs/>
          <w:lang w:val="en-US"/>
        </w:rPr>
        <w:t>Int J Pediatr</w:t>
      </w:r>
      <w:r w:rsidRPr="00D94CDC">
        <w:rPr>
          <w:lang w:val="en-US"/>
        </w:rPr>
        <w:t xml:space="preserve"> 2012; </w:t>
      </w:r>
      <w:r w:rsidRPr="00D94CDC">
        <w:rPr>
          <w:b/>
          <w:bCs/>
          <w:lang w:val="en-US"/>
        </w:rPr>
        <w:t>2012</w:t>
      </w:r>
      <w:r w:rsidRPr="00D94CDC">
        <w:rPr>
          <w:lang w:val="en-US"/>
        </w:rPr>
        <w:t>: 1–9.</w:t>
      </w:r>
    </w:p>
    <w:p w14:paraId="65AF5292" w14:textId="77777777" w:rsidR="008F3237" w:rsidRPr="00D94CDC" w:rsidRDefault="008F3237" w:rsidP="00823C9C">
      <w:pPr>
        <w:pStyle w:val="Literaturverzeichnis"/>
        <w:rPr>
          <w:lang w:val="en-US"/>
        </w:rPr>
      </w:pPr>
      <w:r w:rsidRPr="00D94CDC">
        <w:rPr>
          <w:lang w:val="en-US"/>
        </w:rPr>
        <w:t xml:space="preserve">12 </w:t>
      </w:r>
      <w:r w:rsidRPr="00D94CDC">
        <w:rPr>
          <w:lang w:val="en-US"/>
        </w:rPr>
        <w:tab/>
        <w:t xml:space="preserve">Joubert BR, Felix JF, Yousefi P, Bakulski KM, Just AC, Breton C </w:t>
      </w:r>
      <w:r w:rsidRPr="00D94CDC">
        <w:rPr>
          <w:i/>
          <w:iCs/>
          <w:lang w:val="en-US"/>
        </w:rPr>
        <w:t>et al.</w:t>
      </w:r>
      <w:r w:rsidRPr="00D94CDC">
        <w:rPr>
          <w:lang w:val="en-US"/>
        </w:rPr>
        <w:t xml:space="preserve"> DNA Methylation in Newborns and Maternal Smoking in Pregnancy: Genome-wide Consortium Meta-analysis. </w:t>
      </w:r>
      <w:r w:rsidRPr="00D94CDC">
        <w:rPr>
          <w:i/>
          <w:iCs/>
          <w:lang w:val="en-US"/>
        </w:rPr>
        <w:t>Am J Hum Genet</w:t>
      </w:r>
      <w:r w:rsidRPr="00D94CDC">
        <w:rPr>
          <w:lang w:val="en-US"/>
        </w:rPr>
        <w:t xml:space="preserve"> 2016; </w:t>
      </w:r>
      <w:r w:rsidRPr="00D94CDC">
        <w:rPr>
          <w:b/>
          <w:bCs/>
          <w:lang w:val="en-US"/>
        </w:rPr>
        <w:t>98</w:t>
      </w:r>
      <w:r w:rsidRPr="00D94CDC">
        <w:rPr>
          <w:lang w:val="en-US"/>
        </w:rPr>
        <w:t>: 680–696.</w:t>
      </w:r>
    </w:p>
    <w:p w14:paraId="11FF9298" w14:textId="77777777" w:rsidR="008F3237" w:rsidRPr="00D94CDC" w:rsidRDefault="008F3237" w:rsidP="00823C9C">
      <w:pPr>
        <w:pStyle w:val="Literaturverzeichnis"/>
        <w:rPr>
          <w:lang w:val="en-US"/>
        </w:rPr>
      </w:pPr>
      <w:r w:rsidRPr="00D94CDC">
        <w:rPr>
          <w:lang w:val="en-US"/>
        </w:rPr>
        <w:t xml:space="preserve">13 </w:t>
      </w:r>
      <w:r w:rsidRPr="00D94CDC">
        <w:rPr>
          <w:lang w:val="en-US"/>
        </w:rPr>
        <w:tab/>
        <w:t xml:space="preserve">Lee KWK, Richmond R, Hu P, French L, Shin J, Bourdon C </w:t>
      </w:r>
      <w:r w:rsidRPr="00D94CDC">
        <w:rPr>
          <w:i/>
          <w:iCs/>
          <w:lang w:val="en-US"/>
        </w:rPr>
        <w:t>et al.</w:t>
      </w:r>
      <w:r w:rsidRPr="00D94CDC">
        <w:rPr>
          <w:lang w:val="en-US"/>
        </w:rPr>
        <w:t xml:space="preserve"> Prenatal exposure to maternal cigarette smoking and DNA methylation: epigenome-wide association in a discovery sample of adolescents and replication in an independent cohort at birth through 17 years of age. </w:t>
      </w:r>
      <w:r w:rsidRPr="00D94CDC">
        <w:rPr>
          <w:i/>
          <w:iCs/>
          <w:lang w:val="en-US"/>
        </w:rPr>
        <w:t>Environ Health Perspect</w:t>
      </w:r>
      <w:r w:rsidRPr="00D94CDC">
        <w:rPr>
          <w:lang w:val="en-US"/>
        </w:rPr>
        <w:t xml:space="preserve"> 2015; </w:t>
      </w:r>
      <w:r w:rsidRPr="00D94CDC">
        <w:rPr>
          <w:b/>
          <w:bCs/>
          <w:lang w:val="en-US"/>
        </w:rPr>
        <w:t>123</w:t>
      </w:r>
      <w:r w:rsidRPr="00D94CDC">
        <w:rPr>
          <w:lang w:val="en-US"/>
        </w:rPr>
        <w:t>: 193–199.</w:t>
      </w:r>
    </w:p>
    <w:p w14:paraId="14A785BF" w14:textId="77777777" w:rsidR="008F3237" w:rsidRPr="00D94CDC" w:rsidRDefault="008F3237" w:rsidP="00823C9C">
      <w:pPr>
        <w:pStyle w:val="Literaturverzeichnis"/>
      </w:pPr>
      <w:r w:rsidRPr="00D94CDC">
        <w:rPr>
          <w:lang w:val="en-US"/>
        </w:rPr>
        <w:t xml:space="preserve">14 </w:t>
      </w:r>
      <w:r w:rsidRPr="00D94CDC">
        <w:rPr>
          <w:lang w:val="en-US"/>
        </w:rPr>
        <w:tab/>
        <w:t xml:space="preserve">Leary SD, Smith GD, Rogers IS, Reilly JJ, Wells JC, Ness AR. Smoking during pregnancy and offspring fat and lean mass in childhood. </w:t>
      </w:r>
      <w:r w:rsidRPr="00D94CDC">
        <w:rPr>
          <w:i/>
          <w:iCs/>
        </w:rPr>
        <w:t>Obes Silver Spring</w:t>
      </w:r>
      <w:r w:rsidRPr="00D94CDC">
        <w:t xml:space="preserve"> 2006; </w:t>
      </w:r>
      <w:r w:rsidRPr="00D94CDC">
        <w:rPr>
          <w:b/>
          <w:bCs/>
        </w:rPr>
        <w:t>14</w:t>
      </w:r>
      <w:r w:rsidRPr="00D94CDC">
        <w:t>: 2284–93.</w:t>
      </w:r>
    </w:p>
    <w:p w14:paraId="79C2B086" w14:textId="77777777" w:rsidR="008F3237" w:rsidRPr="00D94CDC" w:rsidRDefault="008F3237" w:rsidP="00823C9C">
      <w:pPr>
        <w:pStyle w:val="Literaturverzeichnis"/>
        <w:rPr>
          <w:lang w:val="en-US"/>
        </w:rPr>
      </w:pPr>
      <w:r w:rsidRPr="00D94CDC">
        <w:t xml:space="preserve">15 </w:t>
      </w:r>
      <w:r w:rsidRPr="00D94CDC">
        <w:tab/>
        <w:t xml:space="preserve">Kleiser C, Schaffrath Rosario A, Mensink GB, Prinz-Langenohl R, Kurth BM. </w:t>
      </w:r>
      <w:r w:rsidRPr="00D94CDC">
        <w:rPr>
          <w:lang w:val="en-US"/>
        </w:rPr>
        <w:t xml:space="preserve">Potential determinants of obesity among children and adolescents in Germany: results from the cross-sectional KiGGS Study. </w:t>
      </w:r>
      <w:r w:rsidRPr="00D94CDC">
        <w:rPr>
          <w:i/>
          <w:iCs/>
          <w:lang w:val="en-US"/>
        </w:rPr>
        <w:t>BMC Public Health</w:t>
      </w:r>
      <w:r w:rsidRPr="00D94CDC">
        <w:rPr>
          <w:lang w:val="en-US"/>
        </w:rPr>
        <w:t xml:space="preserve"> 2009; </w:t>
      </w:r>
      <w:r w:rsidRPr="00D94CDC">
        <w:rPr>
          <w:b/>
          <w:bCs/>
          <w:lang w:val="en-US"/>
        </w:rPr>
        <w:t>9</w:t>
      </w:r>
      <w:r w:rsidRPr="00D94CDC">
        <w:rPr>
          <w:lang w:val="en-US"/>
        </w:rPr>
        <w:t>: 46.</w:t>
      </w:r>
    </w:p>
    <w:p w14:paraId="3CFAF11A" w14:textId="77777777" w:rsidR="008F3237" w:rsidRPr="00D94CDC" w:rsidRDefault="008F3237" w:rsidP="00823C9C">
      <w:pPr>
        <w:pStyle w:val="Literaturverzeichnis"/>
        <w:rPr>
          <w:lang w:val="en-US"/>
        </w:rPr>
      </w:pPr>
      <w:r w:rsidRPr="00D94CDC">
        <w:rPr>
          <w:lang w:val="en-US"/>
        </w:rPr>
        <w:t xml:space="preserve">16 </w:t>
      </w:r>
      <w:r w:rsidRPr="00D94CDC">
        <w:rPr>
          <w:lang w:val="en-US"/>
        </w:rPr>
        <w:tab/>
        <w:t xml:space="preserve">Plachta-Danielzik S, Kehden B, Landsberg B, Schaffrath Rosario A, Kurth BM, Arnold C </w:t>
      </w:r>
      <w:r w:rsidRPr="00D94CDC">
        <w:rPr>
          <w:i/>
          <w:iCs/>
          <w:lang w:val="en-US"/>
        </w:rPr>
        <w:t>et al.</w:t>
      </w:r>
      <w:r w:rsidRPr="00D94CDC">
        <w:rPr>
          <w:lang w:val="en-US"/>
        </w:rPr>
        <w:t xml:space="preserve"> Attributable risks for childhood overweight: evidence for limited effectiveness of prevention. </w:t>
      </w:r>
      <w:r w:rsidRPr="00D94CDC">
        <w:rPr>
          <w:i/>
          <w:iCs/>
          <w:lang w:val="en-US"/>
        </w:rPr>
        <w:t>Pediatrics</w:t>
      </w:r>
      <w:r w:rsidRPr="00D94CDC">
        <w:rPr>
          <w:lang w:val="en-US"/>
        </w:rPr>
        <w:t xml:space="preserve"> 2012; </w:t>
      </w:r>
      <w:r w:rsidRPr="00D94CDC">
        <w:rPr>
          <w:b/>
          <w:bCs/>
          <w:lang w:val="en-US"/>
        </w:rPr>
        <w:t>130</w:t>
      </w:r>
      <w:r w:rsidRPr="00D94CDC">
        <w:rPr>
          <w:lang w:val="en-US"/>
        </w:rPr>
        <w:t>: e865-71.</w:t>
      </w:r>
    </w:p>
    <w:p w14:paraId="020045FF" w14:textId="77777777" w:rsidR="008F3237" w:rsidRPr="00D94CDC" w:rsidRDefault="008F3237" w:rsidP="00823C9C">
      <w:pPr>
        <w:pStyle w:val="Literaturverzeichnis"/>
        <w:rPr>
          <w:lang w:val="en-US"/>
        </w:rPr>
      </w:pPr>
      <w:r w:rsidRPr="00D94CDC">
        <w:rPr>
          <w:lang w:val="en-US"/>
        </w:rPr>
        <w:t xml:space="preserve">17 </w:t>
      </w:r>
      <w:r w:rsidRPr="00D94CDC">
        <w:rPr>
          <w:lang w:val="en-US"/>
        </w:rPr>
        <w:tab/>
        <w:t xml:space="preserve">Harris HR, Willett WC, Michels KB. Parental smoking during pregnancy and risk of overweight and obesity in the daughter. </w:t>
      </w:r>
      <w:r w:rsidRPr="00D94CDC">
        <w:rPr>
          <w:i/>
          <w:iCs/>
          <w:lang w:val="en-US"/>
        </w:rPr>
        <w:t>Int J Obes 2005</w:t>
      </w:r>
      <w:r w:rsidRPr="00D94CDC">
        <w:rPr>
          <w:lang w:val="en-US"/>
        </w:rPr>
        <w:t xml:space="preserve"> 2013; </w:t>
      </w:r>
      <w:r w:rsidRPr="00D94CDC">
        <w:rPr>
          <w:b/>
          <w:bCs/>
          <w:lang w:val="en-US"/>
        </w:rPr>
        <w:t>37</w:t>
      </w:r>
      <w:r w:rsidRPr="00D94CDC">
        <w:rPr>
          <w:lang w:val="en-US"/>
        </w:rPr>
        <w:t>: 1356–1363.</w:t>
      </w:r>
    </w:p>
    <w:p w14:paraId="5F89E90E" w14:textId="77777777" w:rsidR="008F3237" w:rsidRPr="00D94CDC" w:rsidRDefault="008F3237" w:rsidP="00823C9C">
      <w:pPr>
        <w:pStyle w:val="Literaturverzeichnis"/>
        <w:rPr>
          <w:lang w:val="en-US"/>
        </w:rPr>
      </w:pPr>
      <w:r w:rsidRPr="00D94CDC">
        <w:rPr>
          <w:lang w:val="en-US"/>
        </w:rPr>
        <w:t xml:space="preserve">18 </w:t>
      </w:r>
      <w:r w:rsidRPr="00D94CDC">
        <w:rPr>
          <w:lang w:val="en-US"/>
        </w:rPr>
        <w:tab/>
        <w:t xml:space="preserve">Iliadou AN, Koupil I, Villamor E, Altman D, Hultman C, Långström N </w:t>
      </w:r>
      <w:r w:rsidRPr="00D94CDC">
        <w:rPr>
          <w:i/>
          <w:iCs/>
          <w:lang w:val="en-US"/>
        </w:rPr>
        <w:t>et al.</w:t>
      </w:r>
      <w:r w:rsidRPr="00D94CDC">
        <w:rPr>
          <w:lang w:val="en-US"/>
        </w:rPr>
        <w:t xml:space="preserve"> Familial factors confound the association between maternal smoking during pregnancy and young adult offspring overweight. </w:t>
      </w:r>
      <w:r w:rsidRPr="00D94CDC">
        <w:rPr>
          <w:i/>
          <w:iCs/>
          <w:lang w:val="en-US"/>
        </w:rPr>
        <w:t>Int J Epidemiol</w:t>
      </w:r>
      <w:r w:rsidRPr="00D94CDC">
        <w:rPr>
          <w:lang w:val="en-US"/>
        </w:rPr>
        <w:t xml:space="preserve"> 2010; </w:t>
      </w:r>
      <w:r w:rsidRPr="00D94CDC">
        <w:rPr>
          <w:b/>
          <w:bCs/>
          <w:lang w:val="en-US"/>
        </w:rPr>
        <w:t>39</w:t>
      </w:r>
      <w:r w:rsidRPr="00D94CDC">
        <w:rPr>
          <w:lang w:val="en-US"/>
        </w:rPr>
        <w:t>: 1193–1202.</w:t>
      </w:r>
    </w:p>
    <w:p w14:paraId="48BE9860" w14:textId="77777777" w:rsidR="008F3237" w:rsidRPr="00D94CDC" w:rsidRDefault="008F3237" w:rsidP="00823C9C">
      <w:pPr>
        <w:pStyle w:val="Literaturverzeichnis"/>
        <w:rPr>
          <w:lang w:val="en-US"/>
        </w:rPr>
      </w:pPr>
      <w:r w:rsidRPr="00D94CDC">
        <w:rPr>
          <w:lang w:val="en-US"/>
        </w:rPr>
        <w:t xml:space="preserve">19 </w:t>
      </w:r>
      <w:r w:rsidRPr="00D94CDC">
        <w:rPr>
          <w:lang w:val="en-US"/>
        </w:rPr>
        <w:tab/>
        <w:t xml:space="preserve">Gilman SE, Gardener H, Buka SL. Maternal smoking during pregnancy and children’s cognitive and physical development: a causal risk factor? </w:t>
      </w:r>
      <w:r w:rsidRPr="00D94CDC">
        <w:rPr>
          <w:i/>
          <w:iCs/>
          <w:lang w:val="en-US"/>
        </w:rPr>
        <w:t>Am J Epidemiol</w:t>
      </w:r>
      <w:r w:rsidRPr="00D94CDC">
        <w:rPr>
          <w:lang w:val="en-US"/>
        </w:rPr>
        <w:t xml:space="preserve"> 2008; </w:t>
      </w:r>
      <w:r w:rsidRPr="00D94CDC">
        <w:rPr>
          <w:b/>
          <w:bCs/>
          <w:lang w:val="en-US"/>
        </w:rPr>
        <w:t>168</w:t>
      </w:r>
      <w:r w:rsidRPr="00D94CDC">
        <w:rPr>
          <w:lang w:val="en-US"/>
        </w:rPr>
        <w:t>: 522–531.</w:t>
      </w:r>
    </w:p>
    <w:p w14:paraId="52E886FF" w14:textId="77777777" w:rsidR="008F3237" w:rsidRPr="00D94CDC" w:rsidRDefault="008F3237" w:rsidP="00823C9C">
      <w:pPr>
        <w:pStyle w:val="Literaturverzeichnis"/>
        <w:rPr>
          <w:lang w:val="en-US"/>
        </w:rPr>
      </w:pPr>
      <w:r w:rsidRPr="00D94CDC">
        <w:rPr>
          <w:lang w:val="en-US"/>
        </w:rPr>
        <w:t xml:space="preserve">20 </w:t>
      </w:r>
      <w:r w:rsidRPr="00D94CDC">
        <w:rPr>
          <w:lang w:val="en-US"/>
        </w:rPr>
        <w:tab/>
        <w:t xml:space="preserve">Eliopoulos C, Klein J, Phan MK, Knie B, Greenwald M, Chitayat D </w:t>
      </w:r>
      <w:r w:rsidRPr="00D94CDC">
        <w:rPr>
          <w:i/>
          <w:iCs/>
          <w:lang w:val="en-US"/>
        </w:rPr>
        <w:t>et al.</w:t>
      </w:r>
      <w:r w:rsidRPr="00D94CDC">
        <w:rPr>
          <w:lang w:val="en-US"/>
        </w:rPr>
        <w:t xml:space="preserve"> Hair concentrations of nicotine and cotinine in women and their newborn infants. </w:t>
      </w:r>
      <w:r w:rsidRPr="00D94CDC">
        <w:rPr>
          <w:i/>
          <w:iCs/>
          <w:lang w:val="en-US"/>
        </w:rPr>
        <w:t>JAMA</w:t>
      </w:r>
      <w:r w:rsidRPr="00D94CDC">
        <w:rPr>
          <w:lang w:val="en-US"/>
        </w:rPr>
        <w:t xml:space="preserve"> 1994; </w:t>
      </w:r>
      <w:r w:rsidRPr="00D94CDC">
        <w:rPr>
          <w:b/>
          <w:bCs/>
          <w:lang w:val="en-US"/>
        </w:rPr>
        <w:t>271</w:t>
      </w:r>
      <w:r w:rsidRPr="00D94CDC">
        <w:rPr>
          <w:lang w:val="en-US"/>
        </w:rPr>
        <w:t>: 621–3.</w:t>
      </w:r>
    </w:p>
    <w:p w14:paraId="3D8FC299" w14:textId="77777777" w:rsidR="008F3237" w:rsidRPr="00D94CDC" w:rsidRDefault="008F3237" w:rsidP="00823C9C">
      <w:pPr>
        <w:pStyle w:val="Literaturverzeichnis"/>
        <w:rPr>
          <w:lang w:val="en-US"/>
        </w:rPr>
      </w:pPr>
      <w:r w:rsidRPr="00D94CDC">
        <w:rPr>
          <w:lang w:val="en-US"/>
        </w:rPr>
        <w:t xml:space="preserve">21 </w:t>
      </w:r>
      <w:r w:rsidRPr="00D94CDC">
        <w:rPr>
          <w:lang w:val="en-US"/>
        </w:rPr>
        <w:tab/>
        <w:t xml:space="preserve">Eliopoulos C, Klein J, Chitayat D, Greenwald M, Koren G. Nicotine and cotinine in maternal and neonatal hair as markers of gestational smoking. </w:t>
      </w:r>
      <w:r w:rsidRPr="00D94CDC">
        <w:rPr>
          <w:i/>
          <w:iCs/>
          <w:lang w:val="en-US"/>
        </w:rPr>
        <w:t>Clin Investig Med Médecine Clin Exp</w:t>
      </w:r>
      <w:r w:rsidRPr="00D94CDC">
        <w:rPr>
          <w:lang w:val="en-US"/>
        </w:rPr>
        <w:t xml:space="preserve"> 1996; </w:t>
      </w:r>
      <w:r w:rsidRPr="00D94CDC">
        <w:rPr>
          <w:b/>
          <w:bCs/>
          <w:lang w:val="en-US"/>
        </w:rPr>
        <w:t>19</w:t>
      </w:r>
      <w:r w:rsidRPr="00D94CDC">
        <w:rPr>
          <w:lang w:val="en-US"/>
        </w:rPr>
        <w:t>: 231–242.</w:t>
      </w:r>
    </w:p>
    <w:p w14:paraId="4F2938E1" w14:textId="77777777" w:rsidR="008F3237" w:rsidRPr="00D94CDC" w:rsidRDefault="008F3237" w:rsidP="00823C9C">
      <w:pPr>
        <w:pStyle w:val="Literaturverzeichnis"/>
        <w:rPr>
          <w:lang w:val="en-US"/>
        </w:rPr>
      </w:pPr>
      <w:r w:rsidRPr="00D94CDC">
        <w:rPr>
          <w:lang w:val="en-US"/>
        </w:rPr>
        <w:t xml:space="preserve">22 </w:t>
      </w:r>
      <w:r w:rsidRPr="00D94CDC">
        <w:rPr>
          <w:lang w:val="en-US"/>
        </w:rPr>
        <w:tab/>
        <w:t xml:space="preserve">Møller SE, Ajslev TA, Andersen CS, Dalgård C, Sørensen TIA. Risk of childhood overweight after exposure to tobacco smoking in prenatal and early postnatal life. </w:t>
      </w:r>
      <w:r w:rsidRPr="00D94CDC">
        <w:rPr>
          <w:i/>
          <w:iCs/>
          <w:lang w:val="en-US"/>
        </w:rPr>
        <w:t>PloS One</w:t>
      </w:r>
      <w:r w:rsidRPr="00D94CDC">
        <w:rPr>
          <w:lang w:val="en-US"/>
        </w:rPr>
        <w:t xml:space="preserve"> 2014; </w:t>
      </w:r>
      <w:r w:rsidRPr="00D94CDC">
        <w:rPr>
          <w:b/>
          <w:bCs/>
          <w:lang w:val="en-US"/>
        </w:rPr>
        <w:t>9</w:t>
      </w:r>
      <w:r w:rsidRPr="00D94CDC">
        <w:rPr>
          <w:lang w:val="en-US"/>
        </w:rPr>
        <w:t>: e109184.</w:t>
      </w:r>
    </w:p>
    <w:p w14:paraId="7B77ECA5" w14:textId="77777777" w:rsidR="008F3237" w:rsidRPr="00D94CDC" w:rsidRDefault="008F3237" w:rsidP="00823C9C">
      <w:pPr>
        <w:pStyle w:val="Literaturverzeichnis"/>
        <w:rPr>
          <w:lang w:val="en-US"/>
        </w:rPr>
      </w:pPr>
      <w:r w:rsidRPr="00D94CDC">
        <w:rPr>
          <w:lang w:val="en-US"/>
        </w:rPr>
        <w:t xml:space="preserve">23 </w:t>
      </w:r>
      <w:r w:rsidRPr="00D94CDC">
        <w:rPr>
          <w:lang w:val="en-US"/>
        </w:rPr>
        <w:tab/>
        <w:t xml:space="preserve">Grzeskowiak LE, Hodyl NA, Stark MJ, Morrison JL, Clifton VL. Association of early and late maternal smoking during pregnancy with offspring body mass index at 4 to 5 years of age. </w:t>
      </w:r>
      <w:r w:rsidRPr="00D94CDC">
        <w:rPr>
          <w:i/>
          <w:iCs/>
          <w:lang w:val="en-US"/>
        </w:rPr>
        <w:t>J Dev Orig Health Dis</w:t>
      </w:r>
      <w:r w:rsidRPr="00D94CDC">
        <w:rPr>
          <w:lang w:val="en-US"/>
        </w:rPr>
        <w:t xml:space="preserve"> 2015; </w:t>
      </w:r>
      <w:r w:rsidRPr="00D94CDC">
        <w:rPr>
          <w:b/>
          <w:bCs/>
          <w:lang w:val="en-US"/>
        </w:rPr>
        <w:t>6</w:t>
      </w:r>
      <w:r w:rsidRPr="00D94CDC">
        <w:rPr>
          <w:lang w:val="en-US"/>
        </w:rPr>
        <w:t>: 485–492.</w:t>
      </w:r>
    </w:p>
    <w:p w14:paraId="42BE7F23" w14:textId="77777777" w:rsidR="008F3237" w:rsidRPr="00D94CDC" w:rsidRDefault="008F3237" w:rsidP="00823C9C">
      <w:pPr>
        <w:pStyle w:val="Literaturverzeichnis"/>
        <w:rPr>
          <w:lang w:val="en-US"/>
        </w:rPr>
      </w:pPr>
      <w:r w:rsidRPr="00D94CDC">
        <w:rPr>
          <w:lang w:val="en-US"/>
        </w:rPr>
        <w:t xml:space="preserve">24 </w:t>
      </w:r>
      <w:r w:rsidRPr="00D94CDC">
        <w:rPr>
          <w:lang w:val="en-US"/>
        </w:rPr>
        <w:tab/>
        <w:t xml:space="preserve">Howe LD, Matijasevich A, Tilling K, Brion MJ, Leary SD, Smith GD </w:t>
      </w:r>
      <w:r w:rsidRPr="00D94CDC">
        <w:rPr>
          <w:i/>
          <w:iCs/>
          <w:lang w:val="en-US"/>
        </w:rPr>
        <w:t>et al.</w:t>
      </w:r>
      <w:r w:rsidRPr="00D94CDC">
        <w:rPr>
          <w:lang w:val="en-US"/>
        </w:rPr>
        <w:t xml:space="preserve"> Maternal smoking during pregnancy and offspring trajectories of height and adiposity: comparing maternal and paternal associations. </w:t>
      </w:r>
      <w:r w:rsidRPr="00D94CDC">
        <w:rPr>
          <w:i/>
          <w:iCs/>
          <w:lang w:val="en-US"/>
        </w:rPr>
        <w:t>Int J Epidemiol</w:t>
      </w:r>
      <w:r w:rsidRPr="00D94CDC">
        <w:rPr>
          <w:lang w:val="en-US"/>
        </w:rPr>
        <w:t xml:space="preserve"> 2012; </w:t>
      </w:r>
      <w:r w:rsidRPr="00D94CDC">
        <w:rPr>
          <w:b/>
          <w:bCs/>
          <w:lang w:val="en-US"/>
        </w:rPr>
        <w:t>41</w:t>
      </w:r>
      <w:r w:rsidRPr="00D94CDC">
        <w:rPr>
          <w:lang w:val="en-US"/>
        </w:rPr>
        <w:t>: 722–32.</w:t>
      </w:r>
    </w:p>
    <w:p w14:paraId="21202BAC" w14:textId="77777777" w:rsidR="008F3237" w:rsidRPr="00D94CDC" w:rsidRDefault="008F3237" w:rsidP="00823C9C">
      <w:pPr>
        <w:pStyle w:val="Literaturverzeichnis"/>
        <w:rPr>
          <w:lang w:val="en-US"/>
        </w:rPr>
      </w:pPr>
      <w:r w:rsidRPr="00D94CDC">
        <w:rPr>
          <w:lang w:val="en-US"/>
        </w:rPr>
        <w:t xml:space="preserve">25 </w:t>
      </w:r>
      <w:r w:rsidRPr="00D94CDC">
        <w:rPr>
          <w:lang w:val="en-US"/>
        </w:rPr>
        <w:tab/>
        <w:t xml:space="preserve">Koshy G, Delpisheh A, Brabin BJ. Dose response association of pregnancy cigarette smoke exposure, childhood stature, overweight and obesity. </w:t>
      </w:r>
      <w:r w:rsidRPr="00D94CDC">
        <w:rPr>
          <w:i/>
          <w:iCs/>
          <w:lang w:val="en-US"/>
        </w:rPr>
        <w:t>Eur J Public Health</w:t>
      </w:r>
      <w:r w:rsidRPr="00D94CDC">
        <w:rPr>
          <w:lang w:val="en-US"/>
        </w:rPr>
        <w:t xml:space="preserve"> 2011; </w:t>
      </w:r>
      <w:r w:rsidRPr="00D94CDC">
        <w:rPr>
          <w:b/>
          <w:bCs/>
          <w:lang w:val="en-US"/>
        </w:rPr>
        <w:t>21</w:t>
      </w:r>
      <w:r w:rsidRPr="00D94CDC">
        <w:rPr>
          <w:lang w:val="en-US"/>
        </w:rPr>
        <w:t>: 286–291.</w:t>
      </w:r>
    </w:p>
    <w:p w14:paraId="6A3823AC" w14:textId="77777777" w:rsidR="008F3237" w:rsidRPr="00D94CDC" w:rsidRDefault="008F3237" w:rsidP="00823C9C">
      <w:pPr>
        <w:pStyle w:val="Literaturverzeichnis"/>
      </w:pPr>
      <w:r w:rsidRPr="00D94CDC">
        <w:rPr>
          <w:lang w:val="en-US"/>
        </w:rPr>
        <w:lastRenderedPageBreak/>
        <w:t xml:space="preserve">26 </w:t>
      </w:r>
      <w:r w:rsidRPr="00D94CDC">
        <w:rPr>
          <w:lang w:val="en-US"/>
        </w:rPr>
        <w:tab/>
        <w:t xml:space="preserve">Sharma AJ, Cogswell ME, Li R. Dose-response associations between maternal smoking during pregnancy and subsequent childhood obesity: effect modification by maternal race/ethnicity in a low-income US cohort. </w:t>
      </w:r>
      <w:r w:rsidRPr="00D94CDC">
        <w:rPr>
          <w:i/>
          <w:iCs/>
        </w:rPr>
        <w:t>Am J Epidemiol</w:t>
      </w:r>
      <w:r w:rsidRPr="00D94CDC">
        <w:t xml:space="preserve"> 2008; </w:t>
      </w:r>
      <w:r w:rsidRPr="00D94CDC">
        <w:rPr>
          <w:b/>
          <w:bCs/>
        </w:rPr>
        <w:t>168</w:t>
      </w:r>
      <w:r w:rsidRPr="00D94CDC">
        <w:t>: 995–1007.</w:t>
      </w:r>
    </w:p>
    <w:p w14:paraId="06BD748D" w14:textId="77777777" w:rsidR="008F3237" w:rsidRPr="00D94CDC" w:rsidRDefault="008F3237" w:rsidP="00823C9C">
      <w:pPr>
        <w:pStyle w:val="Literaturverzeichnis"/>
      </w:pPr>
      <w:r w:rsidRPr="00D94CDC">
        <w:t xml:space="preserve">27 </w:t>
      </w:r>
      <w:r w:rsidRPr="00D94CDC">
        <w:tab/>
        <w:t xml:space="preserve">Widerøe M, Vik T, Jacobsen G, Bakketeig LS. </w:t>
      </w:r>
      <w:r w:rsidRPr="00D94CDC">
        <w:rPr>
          <w:lang w:val="en-US"/>
        </w:rPr>
        <w:t xml:space="preserve">Does maternal smoking during pregnancy cause childhood overweight? </w:t>
      </w:r>
      <w:r w:rsidRPr="00D94CDC">
        <w:rPr>
          <w:i/>
          <w:iCs/>
        </w:rPr>
        <w:t>Paediatr Perinat Epidemiol</w:t>
      </w:r>
      <w:r w:rsidRPr="00D94CDC">
        <w:t xml:space="preserve"> 2003; </w:t>
      </w:r>
      <w:r w:rsidRPr="00D94CDC">
        <w:rPr>
          <w:b/>
          <w:bCs/>
        </w:rPr>
        <w:t>17</w:t>
      </w:r>
      <w:r w:rsidRPr="00D94CDC">
        <w:t>: 171–179.</w:t>
      </w:r>
    </w:p>
    <w:p w14:paraId="2D2CEA63" w14:textId="77777777" w:rsidR="008F3237" w:rsidRPr="00D94CDC" w:rsidRDefault="008F3237" w:rsidP="00823C9C">
      <w:pPr>
        <w:pStyle w:val="Literaturverzeichnis"/>
        <w:rPr>
          <w:lang w:val="en-US"/>
        </w:rPr>
      </w:pPr>
      <w:r w:rsidRPr="00D94CDC">
        <w:t xml:space="preserve">28 </w:t>
      </w:r>
      <w:r w:rsidRPr="00D94CDC">
        <w:tab/>
        <w:t xml:space="preserve">von Kries R, Bolte G, Baghi L, Toschke AM, Group GMES. </w:t>
      </w:r>
      <w:r w:rsidRPr="00D94CDC">
        <w:rPr>
          <w:lang w:val="en-US"/>
        </w:rPr>
        <w:t xml:space="preserve">Parental smoking and childhood obesity--is maternal smoking in pregnancy the critical exposure? </w:t>
      </w:r>
      <w:r w:rsidRPr="00D94CDC">
        <w:rPr>
          <w:i/>
          <w:iCs/>
          <w:lang w:val="en-US"/>
        </w:rPr>
        <w:t>Int J Epidemiol</w:t>
      </w:r>
      <w:r w:rsidRPr="00D94CDC">
        <w:rPr>
          <w:lang w:val="en-US"/>
        </w:rPr>
        <w:t xml:space="preserve"> 2008; </w:t>
      </w:r>
      <w:r w:rsidRPr="00D94CDC">
        <w:rPr>
          <w:b/>
          <w:bCs/>
          <w:lang w:val="en-US"/>
        </w:rPr>
        <w:t>37</w:t>
      </w:r>
      <w:r w:rsidRPr="00D94CDC">
        <w:rPr>
          <w:lang w:val="en-US"/>
        </w:rPr>
        <w:t>: 210–6.</w:t>
      </w:r>
    </w:p>
    <w:p w14:paraId="2F28B567" w14:textId="77777777" w:rsidR="008F3237" w:rsidRPr="00D94CDC" w:rsidRDefault="008F3237" w:rsidP="00823C9C">
      <w:pPr>
        <w:pStyle w:val="Literaturverzeichnis"/>
        <w:rPr>
          <w:lang w:val="en-US"/>
        </w:rPr>
      </w:pPr>
      <w:r w:rsidRPr="00D94CDC">
        <w:rPr>
          <w:lang w:val="en-US"/>
        </w:rPr>
        <w:t xml:space="preserve">29 </w:t>
      </w:r>
      <w:r w:rsidRPr="00D94CDC">
        <w:rPr>
          <w:lang w:val="en-US"/>
        </w:rPr>
        <w:tab/>
        <w:t xml:space="preserve">Hill SY, Shen S, Locke Wellman J, Rickin E, Lowers L. Offspring from families at high risk for alcohol dependence: increased body mass index in association with prenatal exposure to cigarettes but not alcohol. </w:t>
      </w:r>
      <w:r w:rsidRPr="00D94CDC">
        <w:rPr>
          <w:i/>
          <w:iCs/>
          <w:lang w:val="en-US"/>
        </w:rPr>
        <w:t>Psychiatry Res</w:t>
      </w:r>
      <w:r w:rsidRPr="00D94CDC">
        <w:rPr>
          <w:lang w:val="en-US"/>
        </w:rPr>
        <w:t xml:space="preserve"> 2005; </w:t>
      </w:r>
      <w:r w:rsidRPr="00D94CDC">
        <w:rPr>
          <w:b/>
          <w:bCs/>
          <w:lang w:val="en-US"/>
        </w:rPr>
        <w:t>135</w:t>
      </w:r>
      <w:r w:rsidRPr="00D94CDC">
        <w:rPr>
          <w:lang w:val="en-US"/>
        </w:rPr>
        <w:t>: 203–216.</w:t>
      </w:r>
    </w:p>
    <w:p w14:paraId="47C3F74D" w14:textId="77777777" w:rsidR="008F3237" w:rsidRPr="00D94CDC" w:rsidRDefault="008F3237" w:rsidP="00823C9C">
      <w:pPr>
        <w:pStyle w:val="Literaturverzeichnis"/>
        <w:rPr>
          <w:lang w:val="en-US"/>
        </w:rPr>
      </w:pPr>
      <w:r w:rsidRPr="00D94CDC">
        <w:rPr>
          <w:lang w:val="en-US"/>
        </w:rPr>
        <w:t xml:space="preserve">30 </w:t>
      </w:r>
      <w:r w:rsidRPr="00D94CDC">
        <w:rPr>
          <w:lang w:val="en-US"/>
        </w:rPr>
        <w:tab/>
        <w:t xml:space="preserve">Chen A, Pennell ML, Klebanoff MA, Rogan WJ, Longnecker MP. Maternal smoking during pregnancy in relation to child overweight: follow-up to age 8 years. </w:t>
      </w:r>
      <w:r w:rsidRPr="00D94CDC">
        <w:rPr>
          <w:i/>
          <w:iCs/>
          <w:lang w:val="en-US"/>
        </w:rPr>
        <w:t>Int J Epidemiol</w:t>
      </w:r>
      <w:r w:rsidRPr="00D94CDC">
        <w:rPr>
          <w:lang w:val="en-US"/>
        </w:rPr>
        <w:t xml:space="preserve"> 2006; </w:t>
      </w:r>
      <w:r w:rsidRPr="00D94CDC">
        <w:rPr>
          <w:b/>
          <w:bCs/>
          <w:lang w:val="en-US"/>
        </w:rPr>
        <w:t>35</w:t>
      </w:r>
      <w:r w:rsidRPr="00D94CDC">
        <w:rPr>
          <w:lang w:val="en-US"/>
        </w:rPr>
        <w:t>: 121–30.</w:t>
      </w:r>
    </w:p>
    <w:p w14:paraId="43F3185E" w14:textId="77777777" w:rsidR="008F3237" w:rsidRPr="00D94CDC" w:rsidRDefault="008F3237" w:rsidP="00823C9C">
      <w:pPr>
        <w:pStyle w:val="Literaturverzeichnis"/>
        <w:rPr>
          <w:lang w:val="en-US"/>
        </w:rPr>
      </w:pPr>
      <w:r w:rsidRPr="00D94CDC">
        <w:rPr>
          <w:lang w:val="en-US"/>
        </w:rPr>
        <w:t xml:space="preserve">31 </w:t>
      </w:r>
      <w:r w:rsidRPr="00D94CDC">
        <w:rPr>
          <w:lang w:val="en-US"/>
        </w:rPr>
        <w:tab/>
        <w:t xml:space="preserve">Reilly JJ, Armstrong J, Dorosty AR, Emmett PM, Ness A, Rogers I </w:t>
      </w:r>
      <w:r w:rsidRPr="00D94CDC">
        <w:rPr>
          <w:i/>
          <w:iCs/>
          <w:lang w:val="en-US"/>
        </w:rPr>
        <w:t>et al.</w:t>
      </w:r>
      <w:r w:rsidRPr="00D94CDC">
        <w:rPr>
          <w:lang w:val="en-US"/>
        </w:rPr>
        <w:t xml:space="preserve"> Early life risk factors for obesity in childhood: cohort study. </w:t>
      </w:r>
      <w:r w:rsidRPr="00D94CDC">
        <w:rPr>
          <w:i/>
          <w:iCs/>
          <w:lang w:val="en-US"/>
        </w:rPr>
        <w:t>BMJ</w:t>
      </w:r>
      <w:r w:rsidRPr="00D94CDC">
        <w:rPr>
          <w:lang w:val="en-US"/>
        </w:rPr>
        <w:t xml:space="preserve"> 2005; </w:t>
      </w:r>
      <w:r w:rsidRPr="00D94CDC">
        <w:rPr>
          <w:b/>
          <w:bCs/>
          <w:lang w:val="en-US"/>
        </w:rPr>
        <w:t>330</w:t>
      </w:r>
      <w:r w:rsidRPr="00D94CDC">
        <w:rPr>
          <w:lang w:val="en-US"/>
        </w:rPr>
        <w:t>: 1357.</w:t>
      </w:r>
    </w:p>
    <w:p w14:paraId="5FFAAE5B" w14:textId="77777777" w:rsidR="008F3237" w:rsidRPr="00D94CDC" w:rsidRDefault="008F3237" w:rsidP="00823C9C">
      <w:pPr>
        <w:pStyle w:val="Literaturverzeichnis"/>
        <w:rPr>
          <w:lang w:val="en-US"/>
        </w:rPr>
      </w:pPr>
      <w:r w:rsidRPr="00D94CDC">
        <w:rPr>
          <w:lang w:val="en-US"/>
        </w:rPr>
        <w:t xml:space="preserve">32 </w:t>
      </w:r>
      <w:r w:rsidRPr="00D94CDC">
        <w:rPr>
          <w:lang w:val="en-US"/>
        </w:rPr>
        <w:tab/>
        <w:t xml:space="preserve">Power C, Jefferis BJ. Fetal environment and subsequent obesity: a study of maternal smoking. </w:t>
      </w:r>
      <w:r w:rsidRPr="00D94CDC">
        <w:rPr>
          <w:i/>
          <w:iCs/>
          <w:lang w:val="en-US"/>
        </w:rPr>
        <w:t>Int J Epidemiol</w:t>
      </w:r>
      <w:r w:rsidRPr="00D94CDC">
        <w:rPr>
          <w:lang w:val="en-US"/>
        </w:rPr>
        <w:t xml:space="preserve"> 2002; </w:t>
      </w:r>
      <w:r w:rsidRPr="00D94CDC">
        <w:rPr>
          <w:b/>
          <w:bCs/>
          <w:lang w:val="en-US"/>
        </w:rPr>
        <w:t>31</w:t>
      </w:r>
      <w:r w:rsidRPr="00D94CDC">
        <w:rPr>
          <w:lang w:val="en-US"/>
        </w:rPr>
        <w:t>: 413–9.</w:t>
      </w:r>
    </w:p>
    <w:p w14:paraId="2EFFBB97" w14:textId="77777777" w:rsidR="008F3237" w:rsidRPr="00D94CDC" w:rsidRDefault="008F3237" w:rsidP="00823C9C">
      <w:pPr>
        <w:pStyle w:val="Literaturverzeichnis"/>
        <w:rPr>
          <w:lang w:val="en-US"/>
        </w:rPr>
      </w:pPr>
      <w:r w:rsidRPr="00D94CDC">
        <w:rPr>
          <w:lang w:val="en-US"/>
        </w:rPr>
        <w:t xml:space="preserve">33 </w:t>
      </w:r>
      <w:r w:rsidRPr="00D94CDC">
        <w:rPr>
          <w:lang w:val="en-US"/>
        </w:rPr>
        <w:tab/>
        <w:t xml:space="preserve">Dior UP, Lawrence GM, Sitlani C, Enquobahrie D, Manor O, Siscovick DS </w:t>
      </w:r>
      <w:r w:rsidRPr="00D94CDC">
        <w:rPr>
          <w:i/>
          <w:iCs/>
          <w:lang w:val="en-US"/>
        </w:rPr>
        <w:t>et al.</w:t>
      </w:r>
      <w:r w:rsidRPr="00D94CDC">
        <w:rPr>
          <w:lang w:val="en-US"/>
        </w:rPr>
        <w:t xml:space="preserve"> Parental smoking during pregnancy and offspring cardio-metabolic risk factors at ages 17 and 32. </w:t>
      </w:r>
      <w:r w:rsidRPr="00D94CDC">
        <w:rPr>
          <w:i/>
          <w:iCs/>
          <w:lang w:val="en-US"/>
        </w:rPr>
        <w:t>Atherosclerosis</w:t>
      </w:r>
      <w:r w:rsidRPr="00D94CDC">
        <w:rPr>
          <w:lang w:val="en-US"/>
        </w:rPr>
        <w:t xml:space="preserve"> 2014; </w:t>
      </w:r>
      <w:r w:rsidRPr="00D94CDC">
        <w:rPr>
          <w:b/>
          <w:bCs/>
          <w:lang w:val="en-US"/>
        </w:rPr>
        <w:t>235</w:t>
      </w:r>
      <w:r w:rsidRPr="00D94CDC">
        <w:rPr>
          <w:lang w:val="en-US"/>
        </w:rPr>
        <w:t>: 430–437.</w:t>
      </w:r>
    </w:p>
    <w:p w14:paraId="23CC643A" w14:textId="77777777" w:rsidR="008F3237" w:rsidRPr="00D94CDC" w:rsidRDefault="008F3237" w:rsidP="00823C9C">
      <w:pPr>
        <w:pStyle w:val="Literaturverzeichnis"/>
        <w:rPr>
          <w:lang w:val="en-US"/>
        </w:rPr>
      </w:pPr>
      <w:r w:rsidRPr="00D94CDC">
        <w:rPr>
          <w:lang w:val="en-US"/>
        </w:rPr>
        <w:t xml:space="preserve">34 </w:t>
      </w:r>
      <w:r w:rsidRPr="00D94CDC">
        <w:rPr>
          <w:lang w:val="en-US"/>
        </w:rPr>
        <w:tab/>
        <w:t xml:space="preserve">Durmuş B, Ay L, Hokken-Koelega ACS, Raat H, Hofman A, Steegers EAP </w:t>
      </w:r>
      <w:r w:rsidRPr="00D94CDC">
        <w:rPr>
          <w:i/>
          <w:iCs/>
          <w:lang w:val="en-US"/>
        </w:rPr>
        <w:t>et al.</w:t>
      </w:r>
      <w:r w:rsidRPr="00D94CDC">
        <w:rPr>
          <w:lang w:val="en-US"/>
        </w:rPr>
        <w:t xml:space="preserve"> Maternal smoking during pregnancy and subcutaneous fat mass in early childhood. The Generation R Study. </w:t>
      </w:r>
      <w:r w:rsidRPr="00D94CDC">
        <w:rPr>
          <w:i/>
          <w:iCs/>
          <w:lang w:val="en-US"/>
        </w:rPr>
        <w:t>Eur J Epidemiol</w:t>
      </w:r>
      <w:r w:rsidRPr="00D94CDC">
        <w:rPr>
          <w:lang w:val="en-US"/>
        </w:rPr>
        <w:t xml:space="preserve"> 2011; </w:t>
      </w:r>
      <w:r w:rsidRPr="00D94CDC">
        <w:rPr>
          <w:b/>
          <w:bCs/>
          <w:lang w:val="en-US"/>
        </w:rPr>
        <w:t>26</w:t>
      </w:r>
      <w:r w:rsidRPr="00D94CDC">
        <w:rPr>
          <w:lang w:val="en-US"/>
        </w:rPr>
        <w:t>: 295–304.</w:t>
      </w:r>
    </w:p>
    <w:p w14:paraId="732DCCC6" w14:textId="77777777" w:rsidR="008F3237" w:rsidRPr="00D94CDC" w:rsidRDefault="008F3237" w:rsidP="00823C9C">
      <w:pPr>
        <w:pStyle w:val="Literaturverzeichnis"/>
        <w:rPr>
          <w:lang w:val="en-US"/>
        </w:rPr>
      </w:pPr>
      <w:r w:rsidRPr="00D94CDC">
        <w:rPr>
          <w:lang w:val="en-US"/>
        </w:rPr>
        <w:t xml:space="preserve">35 </w:t>
      </w:r>
      <w:r w:rsidRPr="00D94CDC">
        <w:rPr>
          <w:lang w:val="en-US"/>
        </w:rPr>
        <w:tab/>
        <w:t xml:space="preserve">Gorog K, Pattenden S, Antova T, Niciu E, Rudnai P, Scholtens S </w:t>
      </w:r>
      <w:r w:rsidRPr="00D94CDC">
        <w:rPr>
          <w:i/>
          <w:iCs/>
          <w:lang w:val="en-US"/>
        </w:rPr>
        <w:t>et al.</w:t>
      </w:r>
      <w:r w:rsidRPr="00D94CDC">
        <w:rPr>
          <w:lang w:val="en-US"/>
        </w:rPr>
        <w:t xml:space="preserve"> Maternal smoking during pregnancy and childhood obesity: results from the CESAR Study. </w:t>
      </w:r>
      <w:r w:rsidRPr="00D94CDC">
        <w:rPr>
          <w:i/>
          <w:iCs/>
          <w:lang w:val="en-US"/>
        </w:rPr>
        <w:t>Matern Child Health J</w:t>
      </w:r>
      <w:r w:rsidRPr="00D94CDC">
        <w:rPr>
          <w:lang w:val="en-US"/>
        </w:rPr>
        <w:t xml:space="preserve"> 2011; </w:t>
      </w:r>
      <w:r w:rsidRPr="00D94CDC">
        <w:rPr>
          <w:b/>
          <w:bCs/>
          <w:lang w:val="en-US"/>
        </w:rPr>
        <w:t>15</w:t>
      </w:r>
      <w:r w:rsidRPr="00D94CDC">
        <w:rPr>
          <w:lang w:val="en-US"/>
        </w:rPr>
        <w:t>: 985–992.</w:t>
      </w:r>
    </w:p>
    <w:p w14:paraId="3F15C19D" w14:textId="77777777" w:rsidR="008F3237" w:rsidRPr="00D94CDC" w:rsidRDefault="008F3237" w:rsidP="00823C9C">
      <w:pPr>
        <w:pStyle w:val="Literaturverzeichnis"/>
      </w:pPr>
      <w:r w:rsidRPr="00D94CDC">
        <w:rPr>
          <w:lang w:val="en-US"/>
        </w:rPr>
        <w:t xml:space="preserve">36 </w:t>
      </w:r>
      <w:r w:rsidRPr="00D94CDC">
        <w:rPr>
          <w:lang w:val="en-US"/>
        </w:rPr>
        <w:tab/>
        <w:t xml:space="preserve">Huang DYC, Lanza HI, Anglin MD. Trajectory of Adolescent Obesity: Exploring the Impact of Prenatal to Childhood Experiences. </w:t>
      </w:r>
      <w:r w:rsidRPr="00D94CDC">
        <w:rPr>
          <w:i/>
          <w:iCs/>
        </w:rPr>
        <w:t>J Child Fam Stud</w:t>
      </w:r>
      <w:r w:rsidRPr="00D94CDC">
        <w:t xml:space="preserve"> 2014; </w:t>
      </w:r>
      <w:r w:rsidRPr="00D94CDC">
        <w:rPr>
          <w:b/>
          <w:bCs/>
        </w:rPr>
        <w:t>23</w:t>
      </w:r>
      <w:r w:rsidRPr="00D94CDC">
        <w:t>: 1090–1101.</w:t>
      </w:r>
    </w:p>
    <w:p w14:paraId="40B17D46" w14:textId="77777777" w:rsidR="008F3237" w:rsidRPr="00D94CDC" w:rsidRDefault="008F3237" w:rsidP="00823C9C">
      <w:pPr>
        <w:pStyle w:val="Literaturverzeichnis"/>
        <w:rPr>
          <w:lang w:val="en-US"/>
        </w:rPr>
      </w:pPr>
      <w:r w:rsidRPr="00D94CDC">
        <w:t xml:space="preserve">37 </w:t>
      </w:r>
      <w:r w:rsidRPr="00D94CDC">
        <w:tab/>
        <w:t xml:space="preserve">Dahlhoff M, Pfister S, Blutke A, Rozman J, Klingenspor M, Deutsch MJ </w:t>
      </w:r>
      <w:r w:rsidRPr="00D94CDC">
        <w:rPr>
          <w:i/>
          <w:iCs/>
        </w:rPr>
        <w:t>et al.</w:t>
      </w:r>
      <w:r w:rsidRPr="00D94CDC">
        <w:t xml:space="preserve"> </w:t>
      </w:r>
      <w:r w:rsidRPr="00D94CDC">
        <w:rPr>
          <w:lang w:val="en-US"/>
        </w:rPr>
        <w:t xml:space="preserve">Peri-conceptional obesogenic exposure induces sex-specific programming of disease susceptibilities in adult mouse offspring. </w:t>
      </w:r>
      <w:r w:rsidRPr="00D94CDC">
        <w:rPr>
          <w:i/>
          <w:iCs/>
          <w:lang w:val="en-US"/>
        </w:rPr>
        <w:t>Biochim Biophys Acta</w:t>
      </w:r>
      <w:r w:rsidRPr="00D94CDC">
        <w:rPr>
          <w:lang w:val="en-US"/>
        </w:rPr>
        <w:t xml:space="preserve"> 2014; </w:t>
      </w:r>
      <w:r w:rsidRPr="00D94CDC">
        <w:rPr>
          <w:b/>
          <w:bCs/>
          <w:lang w:val="en-US"/>
        </w:rPr>
        <w:t>1842</w:t>
      </w:r>
      <w:r w:rsidRPr="00D94CDC">
        <w:rPr>
          <w:lang w:val="en-US"/>
        </w:rPr>
        <w:t>: 304–317.</w:t>
      </w:r>
    </w:p>
    <w:p w14:paraId="741FCD14" w14:textId="77777777" w:rsidR="008F3237" w:rsidRPr="00D94CDC" w:rsidRDefault="008F3237" w:rsidP="00823C9C">
      <w:pPr>
        <w:pStyle w:val="Literaturverzeichnis"/>
        <w:rPr>
          <w:lang w:val="en-US"/>
        </w:rPr>
      </w:pPr>
      <w:r w:rsidRPr="00D94CDC">
        <w:rPr>
          <w:lang w:val="en-US"/>
        </w:rPr>
        <w:t xml:space="preserve">38 </w:t>
      </w:r>
      <w:r w:rsidRPr="00D94CDC">
        <w:rPr>
          <w:lang w:val="en-US"/>
        </w:rPr>
        <w:tab/>
        <w:t xml:space="preserve">Stroup DF, Berlin JA, Morton SC, Olkin I, Williamson GD, Rennie D </w:t>
      </w:r>
      <w:r w:rsidRPr="00D94CDC">
        <w:rPr>
          <w:i/>
          <w:iCs/>
          <w:lang w:val="en-US"/>
        </w:rPr>
        <w:t>et al.</w:t>
      </w:r>
      <w:r w:rsidRPr="00D94CDC">
        <w:rPr>
          <w:lang w:val="en-US"/>
        </w:rPr>
        <w:t xml:space="preserve"> Meta-analysis of observational studies in epidemiology: a proposal for reporting. Meta-analysis Of Observational Studies in Epidemiology (MOOSE) group. </w:t>
      </w:r>
      <w:r w:rsidRPr="00D94CDC">
        <w:rPr>
          <w:i/>
          <w:iCs/>
          <w:lang w:val="en-US"/>
        </w:rPr>
        <w:t>JAMA</w:t>
      </w:r>
      <w:r w:rsidRPr="00D94CDC">
        <w:rPr>
          <w:lang w:val="en-US"/>
        </w:rPr>
        <w:t xml:space="preserve"> 2000; </w:t>
      </w:r>
      <w:r w:rsidRPr="00D94CDC">
        <w:rPr>
          <w:b/>
          <w:bCs/>
          <w:lang w:val="en-US"/>
        </w:rPr>
        <w:t>283</w:t>
      </w:r>
      <w:r w:rsidRPr="00D94CDC">
        <w:rPr>
          <w:lang w:val="en-US"/>
        </w:rPr>
        <w:t>: 2008–2012.</w:t>
      </w:r>
    </w:p>
    <w:p w14:paraId="030B72A1" w14:textId="77777777" w:rsidR="008F3237" w:rsidRPr="00D94CDC" w:rsidRDefault="008F3237" w:rsidP="00823C9C">
      <w:pPr>
        <w:pStyle w:val="Literaturverzeichnis"/>
        <w:rPr>
          <w:lang w:val="en-US"/>
        </w:rPr>
      </w:pPr>
      <w:r w:rsidRPr="00D94CDC">
        <w:rPr>
          <w:lang w:val="en-US"/>
        </w:rPr>
        <w:t xml:space="preserve">39 </w:t>
      </w:r>
      <w:r w:rsidRPr="00D94CDC">
        <w:rPr>
          <w:lang w:val="en-US"/>
        </w:rPr>
        <w:tab/>
        <w:t xml:space="preserve">Cole TJ. Establishing a standard definition for child overweight and obesity worldwide: international survey. </w:t>
      </w:r>
      <w:r w:rsidRPr="00D94CDC">
        <w:rPr>
          <w:i/>
          <w:iCs/>
          <w:lang w:val="en-US"/>
        </w:rPr>
        <w:t>BMJ</w:t>
      </w:r>
      <w:r w:rsidRPr="00D94CDC">
        <w:rPr>
          <w:lang w:val="en-US"/>
        </w:rPr>
        <w:t xml:space="preserve"> 2000; </w:t>
      </w:r>
      <w:r w:rsidRPr="00D94CDC">
        <w:rPr>
          <w:b/>
          <w:bCs/>
          <w:lang w:val="en-US"/>
        </w:rPr>
        <w:t>320</w:t>
      </w:r>
      <w:r w:rsidRPr="00D94CDC">
        <w:rPr>
          <w:lang w:val="en-US"/>
        </w:rPr>
        <w:t>: 1240–1240.</w:t>
      </w:r>
    </w:p>
    <w:p w14:paraId="69392F6D" w14:textId="77777777" w:rsidR="008F3237" w:rsidRPr="00D94CDC" w:rsidRDefault="008F3237" w:rsidP="00823C9C">
      <w:pPr>
        <w:pStyle w:val="Literaturverzeichnis"/>
      </w:pPr>
      <w:r w:rsidRPr="00D94CDC">
        <w:rPr>
          <w:lang w:val="en-US"/>
        </w:rPr>
        <w:t xml:space="preserve">40 </w:t>
      </w:r>
      <w:r w:rsidRPr="00D94CDC">
        <w:rPr>
          <w:lang w:val="en-US"/>
        </w:rPr>
        <w:tab/>
        <w:t xml:space="preserve">Sachdev HS, Fall CHD, Osmond C, Lakshmy R, Dey Biswas SK, Leary SD </w:t>
      </w:r>
      <w:r w:rsidRPr="00D94CDC">
        <w:rPr>
          <w:i/>
          <w:iCs/>
          <w:lang w:val="en-US"/>
        </w:rPr>
        <w:t>et al.</w:t>
      </w:r>
      <w:r w:rsidRPr="00D94CDC">
        <w:rPr>
          <w:lang w:val="en-US"/>
        </w:rPr>
        <w:t xml:space="preserve"> Anthropometric indicators of body composition in young adults: relation to size at birth and serial measurements of body mass index in childhood in the New Delhi birth cohort. </w:t>
      </w:r>
      <w:r w:rsidRPr="00D94CDC">
        <w:rPr>
          <w:i/>
          <w:iCs/>
        </w:rPr>
        <w:t>Am J Clin Nutr</w:t>
      </w:r>
      <w:r w:rsidRPr="00D94CDC">
        <w:t xml:space="preserve"> 2005; </w:t>
      </w:r>
      <w:r w:rsidRPr="00D94CDC">
        <w:rPr>
          <w:b/>
          <w:bCs/>
        </w:rPr>
        <w:t>82</w:t>
      </w:r>
      <w:r w:rsidRPr="00D94CDC">
        <w:t>: 456–466.</w:t>
      </w:r>
    </w:p>
    <w:p w14:paraId="51DD577E" w14:textId="77777777" w:rsidR="008F3237" w:rsidRPr="00D94CDC" w:rsidRDefault="008F3237" w:rsidP="00823C9C">
      <w:pPr>
        <w:pStyle w:val="Literaturverzeichnis"/>
        <w:rPr>
          <w:lang w:val="en-US"/>
        </w:rPr>
      </w:pPr>
      <w:r w:rsidRPr="00D94CDC">
        <w:lastRenderedPageBreak/>
        <w:t xml:space="preserve">41 </w:t>
      </w:r>
      <w:r w:rsidRPr="00D94CDC">
        <w:tab/>
        <w:t xml:space="preserve">Ylihärsilä H, Kajantie E, Osmond C, Forsén T, Barker DJ, Eriksson JG. </w:t>
      </w:r>
      <w:r w:rsidRPr="00D94CDC">
        <w:rPr>
          <w:lang w:val="en-US"/>
        </w:rPr>
        <w:t xml:space="preserve">Body mass index during childhood and adult body composition in men and women aged 56-70 y. </w:t>
      </w:r>
      <w:r w:rsidRPr="00D94CDC">
        <w:rPr>
          <w:i/>
          <w:iCs/>
          <w:lang w:val="en-US"/>
        </w:rPr>
        <w:t>Am J Clin Nutr</w:t>
      </w:r>
      <w:r w:rsidRPr="00D94CDC">
        <w:rPr>
          <w:lang w:val="en-US"/>
        </w:rPr>
        <w:t xml:space="preserve"> 2008; </w:t>
      </w:r>
      <w:r w:rsidRPr="00D94CDC">
        <w:rPr>
          <w:b/>
          <w:bCs/>
          <w:lang w:val="en-US"/>
        </w:rPr>
        <w:t>87</w:t>
      </w:r>
      <w:r w:rsidRPr="00D94CDC">
        <w:rPr>
          <w:lang w:val="en-US"/>
        </w:rPr>
        <w:t>: 1769–1775.</w:t>
      </w:r>
    </w:p>
    <w:p w14:paraId="33726706" w14:textId="77777777" w:rsidR="008F3237" w:rsidRPr="00D94CDC" w:rsidRDefault="008F3237" w:rsidP="00823C9C">
      <w:pPr>
        <w:pStyle w:val="Literaturverzeichnis"/>
      </w:pPr>
      <w:r w:rsidRPr="00D94CDC">
        <w:t xml:space="preserve">42 </w:t>
      </w:r>
      <w:r w:rsidRPr="00D94CDC">
        <w:tab/>
        <w:t xml:space="preserve">Bayer O, Krüger H, von Kries R, Toschke AM. </w:t>
      </w:r>
      <w:r w:rsidRPr="00D94CDC">
        <w:rPr>
          <w:lang w:val="en-US"/>
        </w:rPr>
        <w:t xml:space="preserve">Factors associated with tracking of BMI: a meta-regression analysis on BMI tracking. </w:t>
      </w:r>
      <w:r w:rsidRPr="00D94CDC">
        <w:rPr>
          <w:i/>
          <w:iCs/>
        </w:rPr>
        <w:t>Obes Silver Spring Md</w:t>
      </w:r>
      <w:r w:rsidRPr="00D94CDC">
        <w:t xml:space="preserve"> 2011; </w:t>
      </w:r>
      <w:r w:rsidRPr="00D94CDC">
        <w:rPr>
          <w:b/>
          <w:bCs/>
        </w:rPr>
        <w:t>19</w:t>
      </w:r>
      <w:r w:rsidRPr="00D94CDC">
        <w:t>: 1069–1076.</w:t>
      </w:r>
    </w:p>
    <w:p w14:paraId="46E71A62" w14:textId="77777777" w:rsidR="008F3237" w:rsidRPr="00D94CDC" w:rsidRDefault="008F3237" w:rsidP="00823C9C">
      <w:pPr>
        <w:pStyle w:val="Literaturverzeichnis"/>
        <w:rPr>
          <w:lang w:val="en-US"/>
        </w:rPr>
      </w:pPr>
      <w:r w:rsidRPr="00D94CDC">
        <w:t xml:space="preserve">43 </w:t>
      </w:r>
      <w:r w:rsidRPr="00D94CDC">
        <w:tab/>
        <w:t xml:space="preserve">VanderWeele TJ, Mumford SL, Schisterman EF. </w:t>
      </w:r>
      <w:r w:rsidRPr="00D94CDC">
        <w:rPr>
          <w:lang w:val="en-US"/>
        </w:rPr>
        <w:t xml:space="preserve">Conditioning on intermediates in perinatal epidemiology. </w:t>
      </w:r>
      <w:r w:rsidRPr="00D94CDC">
        <w:rPr>
          <w:i/>
          <w:iCs/>
          <w:lang w:val="en-US"/>
        </w:rPr>
        <w:t>Epidemiol Camb Mass</w:t>
      </w:r>
      <w:r w:rsidRPr="00D94CDC">
        <w:rPr>
          <w:lang w:val="en-US"/>
        </w:rPr>
        <w:t xml:space="preserve"> 2012; </w:t>
      </w:r>
      <w:r w:rsidRPr="00D94CDC">
        <w:rPr>
          <w:b/>
          <w:bCs/>
          <w:lang w:val="en-US"/>
        </w:rPr>
        <w:t>23</w:t>
      </w:r>
      <w:r w:rsidRPr="00D94CDC">
        <w:rPr>
          <w:lang w:val="en-US"/>
        </w:rPr>
        <w:t>: 1–9.</w:t>
      </w:r>
    </w:p>
    <w:p w14:paraId="2AEC0D33" w14:textId="77777777" w:rsidR="008F3237" w:rsidRPr="00D94CDC" w:rsidRDefault="008F3237" w:rsidP="00823C9C">
      <w:pPr>
        <w:pStyle w:val="Literaturverzeichnis"/>
        <w:rPr>
          <w:lang w:val="en-US"/>
        </w:rPr>
      </w:pPr>
      <w:r w:rsidRPr="00D94CDC">
        <w:rPr>
          <w:lang w:val="en-US"/>
        </w:rPr>
        <w:t xml:space="preserve">44 </w:t>
      </w:r>
      <w:r w:rsidRPr="00D94CDC">
        <w:rPr>
          <w:lang w:val="en-US"/>
        </w:rPr>
        <w:tab/>
        <w:t xml:space="preserve">Rubin DB. </w:t>
      </w:r>
      <w:r w:rsidRPr="00D94CDC">
        <w:rPr>
          <w:i/>
          <w:iCs/>
          <w:lang w:val="en-US"/>
        </w:rPr>
        <w:t>Multiple imputation for nonresponse in surveys</w:t>
      </w:r>
      <w:r w:rsidRPr="00D94CDC">
        <w:rPr>
          <w:lang w:val="en-US"/>
        </w:rPr>
        <w:t>. Wiley-Interscience: Hoboken, N.J, 2004.</w:t>
      </w:r>
    </w:p>
    <w:p w14:paraId="3CC33113" w14:textId="77777777" w:rsidR="008F3237" w:rsidRPr="00D94CDC" w:rsidRDefault="008F3237" w:rsidP="00823C9C">
      <w:pPr>
        <w:pStyle w:val="Literaturverzeichnis"/>
        <w:rPr>
          <w:lang w:val="en-US"/>
        </w:rPr>
      </w:pPr>
      <w:r w:rsidRPr="00D94CDC">
        <w:rPr>
          <w:lang w:val="en-US"/>
        </w:rPr>
        <w:t xml:space="preserve">45 </w:t>
      </w:r>
      <w:r w:rsidRPr="00D94CDC">
        <w:rPr>
          <w:lang w:val="en-US"/>
        </w:rPr>
        <w:tab/>
        <w:t xml:space="preserve">Lin X, Zhang D. Inference in generalized additive mixed modelsby using smoothing splines. </w:t>
      </w:r>
      <w:r w:rsidRPr="00D94CDC">
        <w:rPr>
          <w:i/>
          <w:iCs/>
          <w:lang w:val="en-US"/>
        </w:rPr>
        <w:t>J R Stat Soc Ser B Stat Methodol</w:t>
      </w:r>
      <w:r w:rsidRPr="00D94CDC">
        <w:rPr>
          <w:lang w:val="en-US"/>
        </w:rPr>
        <w:t xml:space="preserve"> 1999; </w:t>
      </w:r>
      <w:r w:rsidRPr="00D94CDC">
        <w:rPr>
          <w:b/>
          <w:bCs/>
          <w:lang w:val="en-US"/>
        </w:rPr>
        <w:t>61</w:t>
      </w:r>
      <w:r w:rsidRPr="00D94CDC">
        <w:rPr>
          <w:lang w:val="en-US"/>
        </w:rPr>
        <w:t>: 381–400.</w:t>
      </w:r>
    </w:p>
    <w:p w14:paraId="273E6DAF" w14:textId="77777777" w:rsidR="008F3237" w:rsidRPr="00D94CDC" w:rsidRDefault="008F3237" w:rsidP="00823C9C">
      <w:pPr>
        <w:pStyle w:val="Literaturverzeichnis"/>
        <w:rPr>
          <w:lang w:val="en-US"/>
        </w:rPr>
      </w:pPr>
      <w:r w:rsidRPr="00D94CDC">
        <w:rPr>
          <w:lang w:val="en-US"/>
        </w:rPr>
        <w:t xml:space="preserve">46 </w:t>
      </w:r>
      <w:r w:rsidRPr="00D94CDC">
        <w:rPr>
          <w:lang w:val="en-US"/>
        </w:rPr>
        <w:tab/>
        <w:t xml:space="preserve">Jones G, Riley M, Dwyer T. Maternal smoking during pregnancy, growth, and bone mass in prepubertal children. </w:t>
      </w:r>
      <w:r w:rsidRPr="00D94CDC">
        <w:rPr>
          <w:i/>
          <w:iCs/>
          <w:lang w:val="en-US"/>
        </w:rPr>
        <w:t>J Bone Miner Res Off J Am Soc Bone Miner Res</w:t>
      </w:r>
      <w:r w:rsidRPr="00D94CDC">
        <w:rPr>
          <w:lang w:val="en-US"/>
        </w:rPr>
        <w:t xml:space="preserve"> 1999; </w:t>
      </w:r>
      <w:r w:rsidRPr="00D94CDC">
        <w:rPr>
          <w:b/>
          <w:bCs/>
          <w:lang w:val="en-US"/>
        </w:rPr>
        <w:t>14</w:t>
      </w:r>
      <w:r w:rsidRPr="00D94CDC">
        <w:rPr>
          <w:lang w:val="en-US"/>
        </w:rPr>
        <w:t>: 146–151.</w:t>
      </w:r>
    </w:p>
    <w:p w14:paraId="2102ACDD" w14:textId="77777777" w:rsidR="008F3237" w:rsidRPr="00D94CDC" w:rsidRDefault="008F3237" w:rsidP="00823C9C">
      <w:pPr>
        <w:pStyle w:val="Literaturverzeichnis"/>
        <w:rPr>
          <w:lang w:val="en-US"/>
        </w:rPr>
      </w:pPr>
      <w:r w:rsidRPr="00D94CDC">
        <w:rPr>
          <w:lang w:val="en-US"/>
        </w:rPr>
        <w:t xml:space="preserve">47 </w:t>
      </w:r>
      <w:r w:rsidRPr="00D94CDC">
        <w:rPr>
          <w:lang w:val="en-US"/>
        </w:rPr>
        <w:tab/>
        <w:t xml:space="preserve">Suzuki K, Kondo N, Sato M, Tanaka T, Ando D, Yamagata Z. Gender differences in the association between maternal smoking during pregnancy and childhood growth trajectories: multilevel analysis. </w:t>
      </w:r>
      <w:r w:rsidRPr="00D94CDC">
        <w:rPr>
          <w:i/>
          <w:iCs/>
          <w:lang w:val="en-US"/>
        </w:rPr>
        <w:t>Int J Obes</w:t>
      </w:r>
      <w:r w:rsidRPr="00D94CDC">
        <w:rPr>
          <w:lang w:val="en-US"/>
        </w:rPr>
        <w:t xml:space="preserve"> 2011; </w:t>
      </w:r>
      <w:r w:rsidRPr="00D94CDC">
        <w:rPr>
          <w:b/>
          <w:bCs/>
          <w:lang w:val="en-US"/>
        </w:rPr>
        <w:t>35</w:t>
      </w:r>
      <w:r w:rsidRPr="00D94CDC">
        <w:rPr>
          <w:lang w:val="en-US"/>
        </w:rPr>
        <w:t>: 53–9.</w:t>
      </w:r>
    </w:p>
    <w:p w14:paraId="7EAE6F66" w14:textId="77777777" w:rsidR="008F3237" w:rsidRPr="00D94CDC" w:rsidRDefault="008F3237" w:rsidP="00823C9C">
      <w:pPr>
        <w:pStyle w:val="Literaturverzeichnis"/>
      </w:pPr>
      <w:r w:rsidRPr="00D94CDC">
        <w:rPr>
          <w:lang w:val="en-US"/>
        </w:rPr>
        <w:t xml:space="preserve">48 </w:t>
      </w:r>
      <w:r w:rsidRPr="00D94CDC">
        <w:rPr>
          <w:lang w:val="en-US"/>
        </w:rPr>
        <w:tab/>
        <w:t xml:space="preserve">Suzuki K, Kondo N, Sato M, Tanaka T, Ando D, Yamagata Z. Maternal smoking during pregnancy and childhood growth trajectory: a random effects regression analysis. </w:t>
      </w:r>
      <w:r w:rsidRPr="00D94CDC">
        <w:rPr>
          <w:i/>
          <w:iCs/>
        </w:rPr>
        <w:t>J Epidemiol</w:t>
      </w:r>
      <w:r w:rsidRPr="00D94CDC">
        <w:t xml:space="preserve"> 2012; </w:t>
      </w:r>
      <w:r w:rsidRPr="00D94CDC">
        <w:rPr>
          <w:b/>
          <w:bCs/>
        </w:rPr>
        <w:t>22</w:t>
      </w:r>
      <w:r w:rsidRPr="00D94CDC">
        <w:t>: 175–8.</w:t>
      </w:r>
    </w:p>
    <w:p w14:paraId="04F4A973" w14:textId="77777777" w:rsidR="008F3237" w:rsidRPr="00D94CDC" w:rsidRDefault="008F3237" w:rsidP="00823C9C">
      <w:pPr>
        <w:pStyle w:val="Literaturverzeichnis"/>
        <w:rPr>
          <w:lang w:val="en-US"/>
        </w:rPr>
      </w:pPr>
      <w:r w:rsidRPr="00D94CDC">
        <w:t xml:space="preserve">49 </w:t>
      </w:r>
      <w:r w:rsidRPr="00D94CDC">
        <w:tab/>
        <w:t xml:space="preserve">Riedel C, Fenske N, Muller MJ, Plachta-Danielzik S, Keil T, Grabenhenrich L </w:t>
      </w:r>
      <w:r w:rsidRPr="00D94CDC">
        <w:rPr>
          <w:i/>
          <w:iCs/>
        </w:rPr>
        <w:t>et al.</w:t>
      </w:r>
      <w:r w:rsidRPr="00D94CDC">
        <w:t xml:space="preserve"> </w:t>
      </w:r>
      <w:r w:rsidRPr="00D94CDC">
        <w:rPr>
          <w:lang w:val="en-US"/>
        </w:rPr>
        <w:t xml:space="preserve">Differences in BMI z-Scores between Offspring of Smoking and Nonsmoking Mothers: A Longitudinal Study of German Children from Birth through 14 Years of Age. </w:t>
      </w:r>
      <w:r w:rsidRPr="00D94CDC">
        <w:rPr>
          <w:i/>
          <w:iCs/>
          <w:lang w:val="en-US"/>
        </w:rPr>
        <w:t>Env Health Perspect</w:t>
      </w:r>
      <w:r w:rsidRPr="00D94CDC">
        <w:rPr>
          <w:lang w:val="en-US"/>
        </w:rPr>
        <w:t xml:space="preserve"> 2014; </w:t>
      </w:r>
      <w:r w:rsidRPr="00D94CDC">
        <w:rPr>
          <w:b/>
          <w:bCs/>
          <w:lang w:val="en-US"/>
        </w:rPr>
        <w:t>122</w:t>
      </w:r>
      <w:r w:rsidRPr="00D94CDC">
        <w:rPr>
          <w:lang w:val="en-US"/>
        </w:rPr>
        <w:t>: 761–7.</w:t>
      </w:r>
    </w:p>
    <w:p w14:paraId="39154AF6" w14:textId="77777777" w:rsidR="008F3237" w:rsidRPr="00D94CDC" w:rsidRDefault="008F3237" w:rsidP="00823C9C">
      <w:pPr>
        <w:pStyle w:val="Literaturverzeichnis"/>
        <w:rPr>
          <w:lang w:val="en-US"/>
        </w:rPr>
      </w:pPr>
      <w:r w:rsidRPr="00D94CDC">
        <w:rPr>
          <w:lang w:val="en-US"/>
        </w:rPr>
        <w:t xml:space="preserve">50 </w:t>
      </w:r>
      <w:r w:rsidRPr="00D94CDC">
        <w:rPr>
          <w:lang w:val="en-US"/>
        </w:rPr>
        <w:tab/>
        <w:t xml:space="preserve">Silva AA, Barbieri MA, Cardoso VC, Batista RF, Simões VM, Vianna EO </w:t>
      </w:r>
      <w:r w:rsidRPr="00D94CDC">
        <w:rPr>
          <w:i/>
          <w:iCs/>
          <w:lang w:val="en-US"/>
        </w:rPr>
        <w:t>et al.</w:t>
      </w:r>
      <w:r w:rsidRPr="00D94CDC">
        <w:rPr>
          <w:lang w:val="en-US"/>
        </w:rPr>
        <w:t xml:space="preserve"> Prevalence of non-communicable diseases in Brazilian children: follow-up at school age of two Brazilian birth cohorts of the 1990’s. </w:t>
      </w:r>
      <w:r w:rsidRPr="00D94CDC">
        <w:rPr>
          <w:i/>
          <w:iCs/>
          <w:lang w:val="en-US"/>
        </w:rPr>
        <w:t>BMC Public Health</w:t>
      </w:r>
      <w:r w:rsidRPr="00D94CDC">
        <w:rPr>
          <w:lang w:val="en-US"/>
        </w:rPr>
        <w:t xml:space="preserve"> 2011; </w:t>
      </w:r>
      <w:r w:rsidRPr="00D94CDC">
        <w:rPr>
          <w:b/>
          <w:bCs/>
          <w:lang w:val="en-US"/>
        </w:rPr>
        <w:t>11</w:t>
      </w:r>
      <w:r w:rsidRPr="00D94CDC">
        <w:rPr>
          <w:lang w:val="en-US"/>
        </w:rPr>
        <w:t>: 486.</w:t>
      </w:r>
    </w:p>
    <w:p w14:paraId="00E9A353" w14:textId="77777777" w:rsidR="008F3237" w:rsidRPr="00D94CDC" w:rsidRDefault="008F3237" w:rsidP="00823C9C">
      <w:pPr>
        <w:pStyle w:val="Literaturverzeichnis"/>
        <w:rPr>
          <w:lang w:val="en-US"/>
        </w:rPr>
      </w:pPr>
      <w:r w:rsidRPr="00D94CDC">
        <w:rPr>
          <w:lang w:val="en-US"/>
        </w:rPr>
        <w:t xml:space="preserve">51 </w:t>
      </w:r>
      <w:r w:rsidRPr="00D94CDC">
        <w:rPr>
          <w:lang w:val="en-US"/>
        </w:rPr>
        <w:tab/>
        <w:t xml:space="preserve">Boerschmann H, Pflüger M, Henneberger L, Ziegler A-G, Hummel S. Prevalence and predictors of overweight and insulin resistance in offspring of mothers with gestational diabetes mellitus. </w:t>
      </w:r>
      <w:r w:rsidRPr="00D94CDC">
        <w:rPr>
          <w:i/>
          <w:iCs/>
          <w:lang w:val="en-US"/>
        </w:rPr>
        <w:t>Diabetes Care</w:t>
      </w:r>
      <w:r w:rsidRPr="00D94CDC">
        <w:rPr>
          <w:lang w:val="en-US"/>
        </w:rPr>
        <w:t xml:space="preserve"> 2010; </w:t>
      </w:r>
      <w:r w:rsidRPr="00D94CDC">
        <w:rPr>
          <w:b/>
          <w:bCs/>
          <w:lang w:val="en-US"/>
        </w:rPr>
        <w:t>33</w:t>
      </w:r>
      <w:r w:rsidRPr="00D94CDC">
        <w:rPr>
          <w:lang w:val="en-US"/>
        </w:rPr>
        <w:t>: 1845–1849.</w:t>
      </w:r>
    </w:p>
    <w:p w14:paraId="1E2B6678" w14:textId="77777777" w:rsidR="008F3237" w:rsidRPr="00D94CDC" w:rsidRDefault="008F3237" w:rsidP="00823C9C">
      <w:pPr>
        <w:pStyle w:val="Literaturverzeichnis"/>
        <w:rPr>
          <w:lang w:val="en-US"/>
        </w:rPr>
      </w:pPr>
      <w:r w:rsidRPr="00D94CDC">
        <w:rPr>
          <w:lang w:val="en-US"/>
        </w:rPr>
        <w:t xml:space="preserve">52 </w:t>
      </w:r>
      <w:r w:rsidRPr="00D94CDC">
        <w:rPr>
          <w:lang w:val="en-US"/>
        </w:rPr>
        <w:tab/>
        <w:t xml:space="preserve">Oken E, Huh SY, Taveras EM, Rich-Edwards JW, Gillman MW. Associations of maternal prenatal smoking with child adiposity and blood pressure. </w:t>
      </w:r>
      <w:r w:rsidRPr="00D94CDC">
        <w:rPr>
          <w:i/>
          <w:iCs/>
          <w:lang w:val="en-US"/>
        </w:rPr>
        <w:t>Obes Res</w:t>
      </w:r>
      <w:r w:rsidRPr="00D94CDC">
        <w:rPr>
          <w:lang w:val="en-US"/>
        </w:rPr>
        <w:t xml:space="preserve"> 2005; </w:t>
      </w:r>
      <w:r w:rsidRPr="00D94CDC">
        <w:rPr>
          <w:b/>
          <w:bCs/>
          <w:lang w:val="en-US"/>
        </w:rPr>
        <w:t>13</w:t>
      </w:r>
      <w:r w:rsidRPr="00D94CDC">
        <w:rPr>
          <w:lang w:val="en-US"/>
        </w:rPr>
        <w:t>: 2021–2028.</w:t>
      </w:r>
    </w:p>
    <w:p w14:paraId="0206CFBB" w14:textId="77777777" w:rsidR="008F3237" w:rsidRPr="00D94CDC" w:rsidRDefault="008F3237" w:rsidP="00823C9C">
      <w:pPr>
        <w:pStyle w:val="Literaturverzeichnis"/>
      </w:pPr>
      <w:r w:rsidRPr="00D94CDC">
        <w:rPr>
          <w:lang w:val="en-US"/>
        </w:rPr>
        <w:t xml:space="preserve">53 </w:t>
      </w:r>
      <w:r w:rsidRPr="00D94CDC">
        <w:rPr>
          <w:lang w:val="en-US"/>
        </w:rPr>
        <w:tab/>
        <w:t xml:space="preserve">Syme C, Abrahamowicz M, Mahboubi A, Leonard GT, Perron M, Richer L </w:t>
      </w:r>
      <w:r w:rsidRPr="00D94CDC">
        <w:rPr>
          <w:i/>
          <w:iCs/>
          <w:lang w:val="en-US"/>
        </w:rPr>
        <w:t>et al.</w:t>
      </w:r>
      <w:r w:rsidRPr="00D94CDC">
        <w:rPr>
          <w:lang w:val="en-US"/>
        </w:rPr>
        <w:t xml:space="preserve"> Prenatal exposure to maternal cigarette smoking and accumulation of intra-abdominal fat during adolescence. </w:t>
      </w:r>
      <w:r w:rsidRPr="00D94CDC">
        <w:rPr>
          <w:i/>
          <w:iCs/>
        </w:rPr>
        <w:t>Obes Silver Spring Md</w:t>
      </w:r>
      <w:r w:rsidRPr="00D94CDC">
        <w:t xml:space="preserve"> 2010; </w:t>
      </w:r>
      <w:r w:rsidRPr="00D94CDC">
        <w:rPr>
          <w:b/>
          <w:bCs/>
        </w:rPr>
        <w:t>18</w:t>
      </w:r>
      <w:r w:rsidRPr="00D94CDC">
        <w:t>: 1021–1025.</w:t>
      </w:r>
    </w:p>
    <w:p w14:paraId="5A5BF882" w14:textId="77777777" w:rsidR="008F3237" w:rsidRPr="00D94CDC" w:rsidRDefault="008F3237" w:rsidP="00823C9C">
      <w:pPr>
        <w:pStyle w:val="Literaturverzeichnis"/>
        <w:rPr>
          <w:lang w:val="en-US"/>
        </w:rPr>
      </w:pPr>
      <w:r w:rsidRPr="00D94CDC">
        <w:t xml:space="preserve">54 </w:t>
      </w:r>
      <w:r w:rsidRPr="00D94CDC">
        <w:tab/>
        <w:t xml:space="preserve">Pausova Z, Paus T, Abrahamowicz M, Bernard M, Gaudet D, Leonard G </w:t>
      </w:r>
      <w:r w:rsidRPr="00D94CDC">
        <w:rPr>
          <w:i/>
          <w:iCs/>
        </w:rPr>
        <w:t>et al.</w:t>
      </w:r>
      <w:r w:rsidRPr="00D94CDC">
        <w:t xml:space="preserve"> </w:t>
      </w:r>
      <w:r w:rsidRPr="00D94CDC">
        <w:rPr>
          <w:lang w:val="en-US"/>
        </w:rPr>
        <w:t xml:space="preserve">Cohort Profile: The Saguenay Youth Study (SYS). </w:t>
      </w:r>
      <w:r w:rsidRPr="00D94CDC">
        <w:rPr>
          <w:i/>
          <w:iCs/>
          <w:lang w:val="en-US"/>
        </w:rPr>
        <w:t>Int J Epidemiol</w:t>
      </w:r>
      <w:r w:rsidRPr="00D94CDC">
        <w:rPr>
          <w:lang w:val="en-US"/>
        </w:rPr>
        <w:t xml:space="preserve"> 2016. doi:10.1093/ije/dyw023.</w:t>
      </w:r>
    </w:p>
    <w:p w14:paraId="155984EF" w14:textId="77777777" w:rsidR="008F3237" w:rsidRPr="00D94CDC" w:rsidRDefault="008F3237" w:rsidP="00823C9C">
      <w:pPr>
        <w:pStyle w:val="Literaturverzeichnis"/>
        <w:rPr>
          <w:lang w:val="en-US"/>
        </w:rPr>
      </w:pPr>
      <w:r w:rsidRPr="00D94CDC">
        <w:t xml:space="preserve">55 </w:t>
      </w:r>
      <w:r w:rsidRPr="00D94CDC">
        <w:tab/>
        <w:t xml:space="preserve">Thiering E, Brüske I, Kratzsch J, Thiery J, Sausenthaler S, Meisinger C </w:t>
      </w:r>
      <w:r w:rsidRPr="00D94CDC">
        <w:rPr>
          <w:i/>
          <w:iCs/>
        </w:rPr>
        <w:t>et al.</w:t>
      </w:r>
      <w:r w:rsidRPr="00D94CDC">
        <w:t xml:space="preserve"> </w:t>
      </w:r>
      <w:r w:rsidRPr="00D94CDC">
        <w:rPr>
          <w:lang w:val="en-US"/>
        </w:rPr>
        <w:t xml:space="preserve">Prenatal and postnatal tobacco smoke exposure and development of insulin resistance in 10 year old children. </w:t>
      </w:r>
      <w:r w:rsidRPr="00D94CDC">
        <w:rPr>
          <w:i/>
          <w:iCs/>
          <w:lang w:val="en-US"/>
        </w:rPr>
        <w:t>Int J Hyg Environ Health</w:t>
      </w:r>
      <w:r w:rsidRPr="00D94CDC">
        <w:rPr>
          <w:lang w:val="en-US"/>
        </w:rPr>
        <w:t xml:space="preserve"> 2011; </w:t>
      </w:r>
      <w:r w:rsidRPr="00D94CDC">
        <w:rPr>
          <w:b/>
          <w:bCs/>
          <w:lang w:val="en-US"/>
        </w:rPr>
        <w:t>214</w:t>
      </w:r>
      <w:r w:rsidRPr="00D94CDC">
        <w:rPr>
          <w:lang w:val="en-US"/>
        </w:rPr>
        <w:t>: 361–368.</w:t>
      </w:r>
    </w:p>
    <w:p w14:paraId="264D94A0" w14:textId="77777777" w:rsidR="008F3237" w:rsidRPr="00D94CDC" w:rsidRDefault="008F3237" w:rsidP="00823C9C">
      <w:pPr>
        <w:pStyle w:val="Literaturverzeichnis"/>
        <w:rPr>
          <w:lang w:val="en-US"/>
        </w:rPr>
      </w:pPr>
      <w:r w:rsidRPr="00D94CDC">
        <w:rPr>
          <w:lang w:val="en-US"/>
        </w:rPr>
        <w:lastRenderedPageBreak/>
        <w:t xml:space="preserve">56 </w:t>
      </w:r>
      <w:r w:rsidRPr="00D94CDC">
        <w:rPr>
          <w:lang w:val="en-US"/>
        </w:rPr>
        <w:tab/>
        <w:t xml:space="preserve">Prabhu N, Smith N, Campbell D, Craig LC, Seaton A, Helms PJ </w:t>
      </w:r>
      <w:r w:rsidRPr="00D94CDC">
        <w:rPr>
          <w:i/>
          <w:iCs/>
          <w:lang w:val="en-US"/>
        </w:rPr>
        <w:t>et al.</w:t>
      </w:r>
      <w:r w:rsidRPr="00D94CDC">
        <w:rPr>
          <w:lang w:val="en-US"/>
        </w:rPr>
        <w:t xml:space="preserve"> First trimester maternal tobacco smoking habits and fetal growth. </w:t>
      </w:r>
      <w:r w:rsidRPr="00D94CDC">
        <w:rPr>
          <w:i/>
          <w:iCs/>
          <w:lang w:val="en-US"/>
        </w:rPr>
        <w:t>Thorax</w:t>
      </w:r>
      <w:r w:rsidRPr="00D94CDC">
        <w:rPr>
          <w:lang w:val="en-US"/>
        </w:rPr>
        <w:t xml:space="preserve"> 2010; </w:t>
      </w:r>
      <w:r w:rsidRPr="00D94CDC">
        <w:rPr>
          <w:b/>
          <w:bCs/>
          <w:lang w:val="en-US"/>
        </w:rPr>
        <w:t>65</w:t>
      </w:r>
      <w:r w:rsidRPr="00D94CDC">
        <w:rPr>
          <w:lang w:val="en-US"/>
        </w:rPr>
        <w:t>: 235–240.</w:t>
      </w:r>
    </w:p>
    <w:p w14:paraId="094B82C3" w14:textId="77777777" w:rsidR="008F3237" w:rsidRPr="00D94CDC" w:rsidRDefault="008F3237" w:rsidP="00823C9C">
      <w:pPr>
        <w:pStyle w:val="Literaturverzeichnis"/>
        <w:rPr>
          <w:lang w:val="en-US"/>
        </w:rPr>
      </w:pPr>
      <w:r w:rsidRPr="00D94CDC">
        <w:rPr>
          <w:lang w:val="en-US"/>
        </w:rPr>
        <w:t xml:space="preserve">57 </w:t>
      </w:r>
      <w:r w:rsidRPr="00D94CDC">
        <w:rPr>
          <w:lang w:val="en-US"/>
        </w:rPr>
        <w:tab/>
        <w:t xml:space="preserve">Williams RL. Intrauterine growth curves: intra- and international comparisons with different ethnic groups in California. </w:t>
      </w:r>
      <w:r w:rsidRPr="00D94CDC">
        <w:rPr>
          <w:i/>
          <w:iCs/>
          <w:lang w:val="en-US"/>
        </w:rPr>
        <w:t>Prev Med</w:t>
      </w:r>
      <w:r w:rsidRPr="00D94CDC">
        <w:rPr>
          <w:lang w:val="en-US"/>
        </w:rPr>
        <w:t xml:space="preserve"> 1975; </w:t>
      </w:r>
      <w:r w:rsidRPr="00D94CDC">
        <w:rPr>
          <w:b/>
          <w:bCs/>
          <w:lang w:val="en-US"/>
        </w:rPr>
        <w:t>4</w:t>
      </w:r>
      <w:r w:rsidRPr="00D94CDC">
        <w:rPr>
          <w:lang w:val="en-US"/>
        </w:rPr>
        <w:t>: 163–172.</w:t>
      </w:r>
    </w:p>
    <w:p w14:paraId="30E43501" w14:textId="77777777" w:rsidR="008F3237" w:rsidRPr="00D94CDC" w:rsidRDefault="008F3237" w:rsidP="00823C9C">
      <w:pPr>
        <w:pStyle w:val="Literaturverzeichnis"/>
        <w:rPr>
          <w:lang w:val="en-US"/>
        </w:rPr>
      </w:pPr>
      <w:r w:rsidRPr="00D94CDC">
        <w:rPr>
          <w:lang w:val="en-US"/>
        </w:rPr>
        <w:t xml:space="preserve">58 </w:t>
      </w:r>
      <w:r w:rsidRPr="00D94CDC">
        <w:rPr>
          <w:lang w:val="en-US"/>
        </w:rPr>
        <w:tab/>
        <w:t xml:space="preserve">Fried PA, Watkinson B, Gray R. Growth from birth to early adolescence in offspring prenatally exposed to cigarettes and marijuana. </w:t>
      </w:r>
      <w:r w:rsidRPr="00D94CDC">
        <w:rPr>
          <w:i/>
          <w:iCs/>
          <w:lang w:val="en-US"/>
        </w:rPr>
        <w:t>Neurotoxicol Teratol</w:t>
      </w:r>
      <w:r w:rsidRPr="00D94CDC">
        <w:rPr>
          <w:lang w:val="en-US"/>
        </w:rPr>
        <w:t xml:space="preserve"> 1999; </w:t>
      </w:r>
      <w:r w:rsidRPr="00D94CDC">
        <w:rPr>
          <w:b/>
          <w:bCs/>
          <w:lang w:val="en-US"/>
        </w:rPr>
        <w:t>21</w:t>
      </w:r>
      <w:r w:rsidRPr="00D94CDC">
        <w:rPr>
          <w:lang w:val="en-US"/>
        </w:rPr>
        <w:t>: 513–25.</w:t>
      </w:r>
    </w:p>
    <w:p w14:paraId="3DD229C0" w14:textId="77777777" w:rsidR="008F3237" w:rsidRPr="00D94CDC" w:rsidRDefault="008F3237" w:rsidP="00823C9C">
      <w:pPr>
        <w:pStyle w:val="Literaturverzeichnis"/>
        <w:rPr>
          <w:lang w:val="en-US"/>
        </w:rPr>
      </w:pPr>
      <w:r w:rsidRPr="00D94CDC">
        <w:rPr>
          <w:lang w:val="en-US"/>
        </w:rPr>
        <w:t xml:space="preserve">59 </w:t>
      </w:r>
      <w:r w:rsidRPr="00D94CDC">
        <w:rPr>
          <w:lang w:val="en-US"/>
        </w:rPr>
        <w:tab/>
        <w:t xml:space="preserve">Kuhle S, Allen AC, Veugelers PJ. Prevention potential of risk factors for childhood overweight. </w:t>
      </w:r>
      <w:r w:rsidRPr="00D94CDC">
        <w:rPr>
          <w:i/>
          <w:iCs/>
          <w:lang w:val="en-US"/>
        </w:rPr>
        <w:t>Can J Public Health Rev Can Santé Publique</w:t>
      </w:r>
      <w:r w:rsidRPr="00D94CDC">
        <w:rPr>
          <w:lang w:val="en-US"/>
        </w:rPr>
        <w:t xml:space="preserve"> 2010; </w:t>
      </w:r>
      <w:r w:rsidRPr="00D94CDC">
        <w:rPr>
          <w:b/>
          <w:bCs/>
          <w:lang w:val="en-US"/>
        </w:rPr>
        <w:t>101</w:t>
      </w:r>
      <w:r w:rsidRPr="00D94CDC">
        <w:rPr>
          <w:lang w:val="en-US"/>
        </w:rPr>
        <w:t>: 365–368.</w:t>
      </w:r>
    </w:p>
    <w:p w14:paraId="4298820B" w14:textId="77777777" w:rsidR="008F3237" w:rsidRPr="00D94CDC" w:rsidRDefault="008F3237" w:rsidP="00823C9C">
      <w:pPr>
        <w:pStyle w:val="Literaturverzeichnis"/>
        <w:rPr>
          <w:lang w:val="en-US"/>
        </w:rPr>
      </w:pPr>
      <w:r w:rsidRPr="00D94CDC">
        <w:rPr>
          <w:lang w:val="en-US"/>
        </w:rPr>
        <w:t xml:space="preserve">60 </w:t>
      </w:r>
      <w:r w:rsidRPr="00D94CDC">
        <w:rPr>
          <w:lang w:val="en-US"/>
        </w:rPr>
        <w:tab/>
        <w:t xml:space="preserve">Cavlek T, Cavlek M, Bozikov J, Sturz B, Grsic K. Influende of parental smoking on children’s growth and weight at birth and age 6. </w:t>
      </w:r>
      <w:r w:rsidRPr="00D94CDC">
        <w:rPr>
          <w:i/>
          <w:iCs/>
          <w:lang w:val="en-US"/>
        </w:rPr>
        <w:t>Paediatria Croatica</w:t>
      </w:r>
      <w:r w:rsidRPr="00D94CDC">
        <w:rPr>
          <w:lang w:val="en-US"/>
        </w:rPr>
        <w:t xml:space="preserve"> 2010; </w:t>
      </w:r>
      <w:r w:rsidRPr="00D94CDC">
        <w:rPr>
          <w:b/>
          <w:bCs/>
          <w:lang w:val="en-US"/>
        </w:rPr>
        <w:t>54</w:t>
      </w:r>
      <w:r w:rsidRPr="00D94CDC">
        <w:rPr>
          <w:lang w:val="en-US"/>
        </w:rPr>
        <w:t>: 117–123.</w:t>
      </w:r>
    </w:p>
    <w:p w14:paraId="6FC1AAEC" w14:textId="77777777" w:rsidR="008F3237" w:rsidRPr="00D94CDC" w:rsidRDefault="008F3237" w:rsidP="00823C9C">
      <w:pPr>
        <w:pStyle w:val="Literaturverzeichnis"/>
        <w:rPr>
          <w:lang w:val="en-US"/>
        </w:rPr>
      </w:pPr>
      <w:r w:rsidRPr="00D94CDC">
        <w:rPr>
          <w:lang w:val="en-US"/>
        </w:rPr>
        <w:t xml:space="preserve">61 </w:t>
      </w:r>
      <w:r w:rsidRPr="00D94CDC">
        <w:rPr>
          <w:lang w:val="en-US"/>
        </w:rPr>
        <w:tab/>
        <w:t xml:space="preserve">Taylor AE, Davey Smith G, Bares CB, Edwards AC, Munafo MR. Partner smoking and maternal cotinine during pregnancy: implications for negative control methods. </w:t>
      </w:r>
      <w:r w:rsidRPr="00D94CDC">
        <w:rPr>
          <w:i/>
          <w:iCs/>
          <w:lang w:val="en-US"/>
        </w:rPr>
        <w:t>Drug Alcohol Depend</w:t>
      </w:r>
      <w:r w:rsidRPr="00D94CDC">
        <w:rPr>
          <w:lang w:val="en-US"/>
        </w:rPr>
        <w:t xml:space="preserve"> 2014; </w:t>
      </w:r>
      <w:r w:rsidRPr="00D94CDC">
        <w:rPr>
          <w:b/>
          <w:bCs/>
          <w:lang w:val="en-US"/>
        </w:rPr>
        <w:t>139</w:t>
      </w:r>
      <w:r w:rsidRPr="00D94CDC">
        <w:rPr>
          <w:lang w:val="en-US"/>
        </w:rPr>
        <w:t>: 159–63.</w:t>
      </w:r>
    </w:p>
    <w:p w14:paraId="73C71226" w14:textId="77777777" w:rsidR="008F3237" w:rsidRPr="00D94CDC" w:rsidRDefault="008F3237" w:rsidP="00823C9C">
      <w:pPr>
        <w:pStyle w:val="Literaturverzeichnis"/>
        <w:rPr>
          <w:lang w:val="en-US"/>
        </w:rPr>
      </w:pPr>
      <w:r w:rsidRPr="00D94CDC">
        <w:rPr>
          <w:lang w:val="en-US"/>
        </w:rPr>
        <w:t xml:space="preserve">62 </w:t>
      </w:r>
      <w:r w:rsidRPr="00D94CDC">
        <w:rPr>
          <w:lang w:val="en-US"/>
        </w:rPr>
        <w:tab/>
        <w:t xml:space="preserve">Mansi G, Raimondi F, Pichini S, Capasso L, Sarno M, Zuccaro P </w:t>
      </w:r>
      <w:r w:rsidRPr="00D94CDC">
        <w:rPr>
          <w:i/>
          <w:iCs/>
          <w:lang w:val="en-US"/>
        </w:rPr>
        <w:t>et al.</w:t>
      </w:r>
      <w:r w:rsidRPr="00D94CDC">
        <w:rPr>
          <w:lang w:val="en-US"/>
        </w:rPr>
        <w:t xml:space="preserve"> Neonatal urinary cotinine correlates with behavioral alterations in newborns prenatally exposed to tobacco smoke. </w:t>
      </w:r>
      <w:r w:rsidRPr="00D94CDC">
        <w:rPr>
          <w:i/>
          <w:iCs/>
          <w:lang w:val="en-US"/>
        </w:rPr>
        <w:t>Pediatr Res</w:t>
      </w:r>
      <w:r w:rsidRPr="00D94CDC">
        <w:rPr>
          <w:lang w:val="en-US"/>
        </w:rPr>
        <w:t xml:space="preserve"> 2007; </w:t>
      </w:r>
      <w:r w:rsidRPr="00D94CDC">
        <w:rPr>
          <w:b/>
          <w:bCs/>
          <w:lang w:val="en-US"/>
        </w:rPr>
        <w:t>61</w:t>
      </w:r>
      <w:r w:rsidRPr="00D94CDC">
        <w:rPr>
          <w:lang w:val="en-US"/>
        </w:rPr>
        <w:t>: 257–61.</w:t>
      </w:r>
    </w:p>
    <w:p w14:paraId="371023BB" w14:textId="77777777" w:rsidR="008F3237" w:rsidRPr="00D94CDC" w:rsidRDefault="008F3237" w:rsidP="00823C9C">
      <w:pPr>
        <w:pStyle w:val="Literaturverzeichnis"/>
        <w:rPr>
          <w:lang w:val="en-US"/>
        </w:rPr>
      </w:pPr>
      <w:r w:rsidRPr="00D94CDC">
        <w:rPr>
          <w:lang w:val="en-US"/>
        </w:rPr>
        <w:t xml:space="preserve">63 </w:t>
      </w:r>
      <w:r w:rsidRPr="00D94CDC">
        <w:rPr>
          <w:lang w:val="en-US"/>
        </w:rPr>
        <w:tab/>
        <w:t xml:space="preserve">Laubenthal J, Zlobinskaya O, Poterlowicz K, Baumgartner A, Gdula MR, Fthenou E </w:t>
      </w:r>
      <w:r w:rsidRPr="00D94CDC">
        <w:rPr>
          <w:i/>
          <w:iCs/>
          <w:lang w:val="en-US"/>
        </w:rPr>
        <w:t>et al.</w:t>
      </w:r>
      <w:r w:rsidRPr="00D94CDC">
        <w:rPr>
          <w:lang w:val="en-US"/>
        </w:rPr>
        <w:t xml:space="preserve"> Cigarette smoke-induced transgenerational alterations in genome stability in cord blood of human F1 offspring. </w:t>
      </w:r>
      <w:r w:rsidRPr="00D94CDC">
        <w:rPr>
          <w:i/>
          <w:iCs/>
          <w:lang w:val="en-US"/>
        </w:rPr>
        <w:t>FASEB J</w:t>
      </w:r>
      <w:r w:rsidRPr="00D94CDC">
        <w:rPr>
          <w:lang w:val="en-US"/>
        </w:rPr>
        <w:t xml:space="preserve"> 2012; </w:t>
      </w:r>
      <w:r w:rsidRPr="00D94CDC">
        <w:rPr>
          <w:b/>
          <w:bCs/>
          <w:lang w:val="en-US"/>
        </w:rPr>
        <w:t>26</w:t>
      </w:r>
      <w:r w:rsidRPr="00D94CDC">
        <w:rPr>
          <w:lang w:val="en-US"/>
        </w:rPr>
        <w:t>: 3946–3956.</w:t>
      </w:r>
    </w:p>
    <w:p w14:paraId="01379461" w14:textId="77777777" w:rsidR="008F3237" w:rsidRPr="00D94CDC" w:rsidRDefault="008F3237" w:rsidP="00823C9C">
      <w:pPr>
        <w:pStyle w:val="Literaturverzeichnis"/>
      </w:pPr>
      <w:r w:rsidRPr="00D94CDC">
        <w:rPr>
          <w:lang w:val="en-US"/>
        </w:rPr>
        <w:t xml:space="preserve">64 </w:t>
      </w:r>
      <w:r w:rsidRPr="00D94CDC">
        <w:rPr>
          <w:lang w:val="en-US"/>
        </w:rPr>
        <w:tab/>
        <w:t xml:space="preserve">Kenny PJ. Common cellular and molecular mechanisms in obesity and drug addiction. </w:t>
      </w:r>
      <w:r w:rsidRPr="00D94CDC">
        <w:rPr>
          <w:i/>
          <w:iCs/>
        </w:rPr>
        <w:t>Nat Rev Neurosci</w:t>
      </w:r>
      <w:r w:rsidRPr="00D94CDC">
        <w:t xml:space="preserve"> 2011; </w:t>
      </w:r>
      <w:r w:rsidRPr="00D94CDC">
        <w:rPr>
          <w:b/>
          <w:bCs/>
        </w:rPr>
        <w:t>12</w:t>
      </w:r>
      <w:r w:rsidRPr="00D94CDC">
        <w:t>: 638–651.</w:t>
      </w:r>
    </w:p>
    <w:p w14:paraId="4C43FFBD" w14:textId="77777777" w:rsidR="008F3237" w:rsidRPr="00D94CDC" w:rsidRDefault="008F3237" w:rsidP="00823C9C">
      <w:pPr>
        <w:pStyle w:val="Literaturverzeichnis"/>
        <w:rPr>
          <w:lang w:val="en-US"/>
        </w:rPr>
      </w:pPr>
      <w:r w:rsidRPr="00D94CDC">
        <w:t xml:space="preserve">65 </w:t>
      </w:r>
      <w:r w:rsidRPr="00D94CDC">
        <w:tab/>
        <w:t xml:space="preserve">Haghighi A, Schwartz DH, Abrahamowicz M, Leonard GT, Perron M, Richer L </w:t>
      </w:r>
      <w:r w:rsidRPr="00D94CDC">
        <w:rPr>
          <w:i/>
          <w:iCs/>
        </w:rPr>
        <w:t>et al.</w:t>
      </w:r>
      <w:r w:rsidRPr="00D94CDC">
        <w:t xml:space="preserve"> </w:t>
      </w:r>
      <w:r w:rsidRPr="00D94CDC">
        <w:rPr>
          <w:lang w:val="en-US"/>
        </w:rPr>
        <w:t xml:space="preserve">Prenatal exposure to maternal cigarette smoking, amygdala volume, and fat intake in adolescence. </w:t>
      </w:r>
      <w:r w:rsidRPr="00D94CDC">
        <w:rPr>
          <w:i/>
          <w:iCs/>
          <w:lang w:val="en-US"/>
        </w:rPr>
        <w:t>JAMA Psychiatry</w:t>
      </w:r>
      <w:r w:rsidRPr="00D94CDC">
        <w:rPr>
          <w:lang w:val="en-US"/>
        </w:rPr>
        <w:t xml:space="preserve"> 2013; </w:t>
      </w:r>
      <w:r w:rsidRPr="00D94CDC">
        <w:rPr>
          <w:b/>
          <w:bCs/>
          <w:lang w:val="en-US"/>
        </w:rPr>
        <w:t>70</w:t>
      </w:r>
      <w:r w:rsidRPr="00D94CDC">
        <w:rPr>
          <w:lang w:val="en-US"/>
        </w:rPr>
        <w:t>: 98–105.</w:t>
      </w:r>
    </w:p>
    <w:p w14:paraId="67B6DFD5" w14:textId="77777777" w:rsidR="008F3237" w:rsidRPr="00D94CDC" w:rsidRDefault="008F3237" w:rsidP="00823C9C">
      <w:pPr>
        <w:pStyle w:val="Literaturverzeichnis"/>
        <w:rPr>
          <w:lang w:val="en-US"/>
        </w:rPr>
      </w:pPr>
      <w:r w:rsidRPr="00D94CDC">
        <w:rPr>
          <w:lang w:val="en-US"/>
        </w:rPr>
        <w:t xml:space="preserve">66 </w:t>
      </w:r>
      <w:r w:rsidRPr="00D94CDC">
        <w:rPr>
          <w:lang w:val="en-US"/>
        </w:rPr>
        <w:tab/>
        <w:t xml:space="preserve">Rolls ET. Taste, olfactory and food texture reward processing in the brain and obesity. </w:t>
      </w:r>
      <w:r w:rsidRPr="00D94CDC">
        <w:rPr>
          <w:i/>
          <w:iCs/>
          <w:lang w:val="en-US"/>
        </w:rPr>
        <w:t>Int J Obes 2005</w:t>
      </w:r>
      <w:r w:rsidRPr="00D94CDC">
        <w:rPr>
          <w:lang w:val="en-US"/>
        </w:rPr>
        <w:t xml:space="preserve"> 2011; </w:t>
      </w:r>
      <w:r w:rsidRPr="00D94CDC">
        <w:rPr>
          <w:b/>
          <w:bCs/>
          <w:lang w:val="en-US"/>
        </w:rPr>
        <w:t>35</w:t>
      </w:r>
      <w:r w:rsidRPr="00D94CDC">
        <w:rPr>
          <w:lang w:val="en-US"/>
        </w:rPr>
        <w:t>: 550–561.</w:t>
      </w:r>
    </w:p>
    <w:p w14:paraId="6DB5E271" w14:textId="77777777" w:rsidR="008F3237" w:rsidRPr="00D94CDC" w:rsidRDefault="008F3237" w:rsidP="00823C9C">
      <w:pPr>
        <w:pStyle w:val="Literaturverzeichnis"/>
        <w:rPr>
          <w:lang w:val="en-US"/>
        </w:rPr>
      </w:pPr>
      <w:r w:rsidRPr="00D94CDC">
        <w:rPr>
          <w:lang w:val="en-US"/>
        </w:rPr>
        <w:t xml:space="preserve">67 </w:t>
      </w:r>
      <w:r w:rsidRPr="00D94CDC">
        <w:rPr>
          <w:lang w:val="en-US"/>
        </w:rPr>
        <w:tab/>
        <w:t xml:space="preserve">Bray GA, Popkin BM. Dietary fat intake does affect obesity! </w:t>
      </w:r>
      <w:r w:rsidRPr="00D94CDC">
        <w:rPr>
          <w:i/>
          <w:iCs/>
          <w:lang w:val="en-US"/>
        </w:rPr>
        <w:t>Am J Clin Nutr</w:t>
      </w:r>
      <w:r w:rsidRPr="00D94CDC">
        <w:rPr>
          <w:lang w:val="en-US"/>
        </w:rPr>
        <w:t xml:space="preserve"> 1998; </w:t>
      </w:r>
      <w:r w:rsidRPr="00D94CDC">
        <w:rPr>
          <w:b/>
          <w:bCs/>
          <w:lang w:val="en-US"/>
        </w:rPr>
        <w:t>68</w:t>
      </w:r>
      <w:r w:rsidRPr="00D94CDC">
        <w:rPr>
          <w:lang w:val="en-US"/>
        </w:rPr>
        <w:t>: 1157–1173.</w:t>
      </w:r>
    </w:p>
    <w:p w14:paraId="75BCF0C0" w14:textId="77777777" w:rsidR="008F3237" w:rsidRPr="00D94CDC" w:rsidRDefault="008F3237" w:rsidP="00823C9C">
      <w:pPr>
        <w:pStyle w:val="Literaturverzeichnis"/>
        <w:rPr>
          <w:lang w:val="en-US"/>
        </w:rPr>
      </w:pPr>
      <w:r w:rsidRPr="00D94CDC">
        <w:rPr>
          <w:lang w:val="en-US"/>
        </w:rPr>
        <w:t xml:space="preserve">68 </w:t>
      </w:r>
      <w:r w:rsidRPr="00D94CDC">
        <w:rPr>
          <w:lang w:val="en-US"/>
        </w:rPr>
        <w:tab/>
        <w:t xml:space="preserve">Tappy L. Thermic effect of food and sympathetic nervous system activity in humans. </w:t>
      </w:r>
      <w:r w:rsidRPr="00D94CDC">
        <w:rPr>
          <w:i/>
          <w:iCs/>
          <w:lang w:val="en-US"/>
        </w:rPr>
        <w:t>Reprod Nutr Dev</w:t>
      </w:r>
      <w:r w:rsidRPr="00D94CDC">
        <w:rPr>
          <w:lang w:val="en-US"/>
        </w:rPr>
        <w:t xml:space="preserve"> 1996; </w:t>
      </w:r>
      <w:r w:rsidRPr="00D94CDC">
        <w:rPr>
          <w:b/>
          <w:bCs/>
          <w:lang w:val="en-US"/>
        </w:rPr>
        <w:t>36</w:t>
      </w:r>
      <w:r w:rsidRPr="00D94CDC">
        <w:rPr>
          <w:lang w:val="en-US"/>
        </w:rPr>
        <w:t>: 391–397.</w:t>
      </w:r>
    </w:p>
    <w:p w14:paraId="6C6CDE93" w14:textId="77777777" w:rsidR="008F3237" w:rsidRPr="00D94CDC" w:rsidRDefault="008F3237" w:rsidP="00823C9C">
      <w:pPr>
        <w:pStyle w:val="Literaturverzeichnis"/>
        <w:rPr>
          <w:lang w:val="en-US"/>
        </w:rPr>
      </w:pPr>
      <w:r w:rsidRPr="00D94CDC">
        <w:rPr>
          <w:lang w:val="en-US"/>
        </w:rPr>
        <w:t xml:space="preserve">69 </w:t>
      </w:r>
      <w:r w:rsidRPr="00D94CDC">
        <w:rPr>
          <w:lang w:val="en-US"/>
        </w:rPr>
        <w:tab/>
        <w:t xml:space="preserve">Wrase J, Makris N, Braus DF, Mann K, Smolka MN, Kennedy DN </w:t>
      </w:r>
      <w:r w:rsidRPr="00D94CDC">
        <w:rPr>
          <w:i/>
          <w:iCs/>
          <w:lang w:val="en-US"/>
        </w:rPr>
        <w:t>et al.</w:t>
      </w:r>
      <w:r w:rsidRPr="00D94CDC">
        <w:rPr>
          <w:lang w:val="en-US"/>
        </w:rPr>
        <w:t xml:space="preserve"> Amygdala volume associated with alcohol abuse relapse and craving. </w:t>
      </w:r>
      <w:r w:rsidRPr="00D94CDC">
        <w:rPr>
          <w:i/>
          <w:iCs/>
          <w:lang w:val="en-US"/>
        </w:rPr>
        <w:t>Am J Psychiatry</w:t>
      </w:r>
      <w:r w:rsidRPr="00D94CDC">
        <w:rPr>
          <w:lang w:val="en-US"/>
        </w:rPr>
        <w:t xml:space="preserve"> 2008; </w:t>
      </w:r>
      <w:r w:rsidRPr="00D94CDC">
        <w:rPr>
          <w:b/>
          <w:bCs/>
          <w:lang w:val="en-US"/>
        </w:rPr>
        <w:t>165</w:t>
      </w:r>
      <w:r w:rsidRPr="00D94CDC">
        <w:rPr>
          <w:lang w:val="en-US"/>
        </w:rPr>
        <w:t>: 1179–1184.</w:t>
      </w:r>
    </w:p>
    <w:p w14:paraId="27A38BBD" w14:textId="77777777" w:rsidR="008F3237" w:rsidRPr="00D94CDC" w:rsidRDefault="008F3237" w:rsidP="00823C9C">
      <w:pPr>
        <w:pStyle w:val="Literaturverzeichnis"/>
        <w:rPr>
          <w:lang w:val="en-US"/>
        </w:rPr>
      </w:pPr>
      <w:r w:rsidRPr="00D94CDC">
        <w:rPr>
          <w:lang w:val="en-US"/>
        </w:rPr>
        <w:t xml:space="preserve">70 </w:t>
      </w:r>
      <w:r w:rsidRPr="00D94CDC">
        <w:rPr>
          <w:lang w:val="en-US"/>
        </w:rPr>
        <w:tab/>
        <w:t xml:space="preserve">Primeaux SD, York DA, Bray GA. Neuropeptide Y administration into the amygdala alters high fat food intake. </w:t>
      </w:r>
      <w:r w:rsidRPr="00D94CDC">
        <w:rPr>
          <w:i/>
          <w:iCs/>
          <w:lang w:val="en-US"/>
        </w:rPr>
        <w:t>Peptides</w:t>
      </w:r>
      <w:r w:rsidRPr="00D94CDC">
        <w:rPr>
          <w:lang w:val="en-US"/>
        </w:rPr>
        <w:t xml:space="preserve"> 2006; </w:t>
      </w:r>
      <w:r w:rsidRPr="00D94CDC">
        <w:rPr>
          <w:b/>
          <w:bCs/>
          <w:lang w:val="en-US"/>
        </w:rPr>
        <w:t>27</w:t>
      </w:r>
      <w:r w:rsidRPr="00D94CDC">
        <w:rPr>
          <w:lang w:val="en-US"/>
        </w:rPr>
        <w:t>: 1644–1651.</w:t>
      </w:r>
    </w:p>
    <w:p w14:paraId="48349F83" w14:textId="77777777" w:rsidR="008F3237" w:rsidRPr="00D94CDC" w:rsidRDefault="008F3237" w:rsidP="00823C9C">
      <w:pPr>
        <w:pStyle w:val="Literaturverzeichnis"/>
        <w:rPr>
          <w:lang w:val="en-US"/>
        </w:rPr>
      </w:pPr>
      <w:r w:rsidRPr="00D94CDC">
        <w:rPr>
          <w:lang w:val="en-US"/>
        </w:rPr>
        <w:t xml:space="preserve">71 </w:t>
      </w:r>
      <w:r w:rsidRPr="00D94CDC">
        <w:rPr>
          <w:lang w:val="en-US"/>
        </w:rPr>
        <w:tab/>
        <w:t xml:space="preserve">Boghossian S, Park M, York DA. Melanocortin activity in the amygdala controls appetite for dietary fat. </w:t>
      </w:r>
      <w:r w:rsidRPr="00D94CDC">
        <w:rPr>
          <w:i/>
          <w:iCs/>
          <w:lang w:val="en-US"/>
        </w:rPr>
        <w:t>Am J Physiol Regul Integr Comp Physiol</w:t>
      </w:r>
      <w:r w:rsidRPr="00D94CDC">
        <w:rPr>
          <w:lang w:val="en-US"/>
        </w:rPr>
        <w:t xml:space="preserve"> 2010; </w:t>
      </w:r>
      <w:r w:rsidRPr="00D94CDC">
        <w:rPr>
          <w:b/>
          <w:bCs/>
          <w:lang w:val="en-US"/>
        </w:rPr>
        <w:t>298</w:t>
      </w:r>
      <w:r w:rsidRPr="00D94CDC">
        <w:rPr>
          <w:lang w:val="en-US"/>
        </w:rPr>
        <w:t>: R385-393.</w:t>
      </w:r>
    </w:p>
    <w:p w14:paraId="25D833DE" w14:textId="77777777" w:rsidR="008F3237" w:rsidRPr="00D94CDC" w:rsidRDefault="008F3237" w:rsidP="00823C9C">
      <w:pPr>
        <w:pStyle w:val="Literaturverzeichnis"/>
        <w:rPr>
          <w:lang w:val="en-US"/>
        </w:rPr>
      </w:pPr>
      <w:r w:rsidRPr="00D94CDC">
        <w:rPr>
          <w:lang w:val="en-US"/>
        </w:rPr>
        <w:t xml:space="preserve">72 </w:t>
      </w:r>
      <w:r w:rsidRPr="00D94CDC">
        <w:rPr>
          <w:lang w:val="en-US"/>
        </w:rPr>
        <w:tab/>
        <w:t xml:space="preserve">Grabenhorst F, Rolls ET, Parris BA, d’Souza AA. How the brain represents the reward value of fat in the mouth. </w:t>
      </w:r>
      <w:r w:rsidRPr="00D94CDC">
        <w:rPr>
          <w:i/>
          <w:iCs/>
          <w:lang w:val="en-US"/>
        </w:rPr>
        <w:t>Cereb Cortex N Y N 1991</w:t>
      </w:r>
      <w:r w:rsidRPr="00D94CDC">
        <w:rPr>
          <w:lang w:val="en-US"/>
        </w:rPr>
        <w:t xml:space="preserve"> 2010; </w:t>
      </w:r>
      <w:r w:rsidRPr="00D94CDC">
        <w:rPr>
          <w:b/>
          <w:bCs/>
          <w:lang w:val="en-US"/>
        </w:rPr>
        <w:t>20</w:t>
      </w:r>
      <w:r w:rsidRPr="00D94CDC">
        <w:rPr>
          <w:lang w:val="en-US"/>
        </w:rPr>
        <w:t>: 1082–1091.</w:t>
      </w:r>
    </w:p>
    <w:p w14:paraId="724A85DD" w14:textId="77777777" w:rsidR="008F3237" w:rsidRPr="00D94CDC" w:rsidRDefault="008F3237" w:rsidP="00823C9C">
      <w:pPr>
        <w:pStyle w:val="Literaturverzeichnis"/>
        <w:rPr>
          <w:lang w:val="en-US"/>
        </w:rPr>
      </w:pPr>
      <w:r w:rsidRPr="00D94CDC">
        <w:rPr>
          <w:lang w:val="en-US"/>
        </w:rPr>
        <w:lastRenderedPageBreak/>
        <w:t xml:space="preserve">73 </w:t>
      </w:r>
      <w:r w:rsidRPr="00D94CDC">
        <w:rPr>
          <w:lang w:val="en-US"/>
        </w:rPr>
        <w:tab/>
        <w:t xml:space="preserve">Trygg K, Lund-Larsen K, Sandstad B, Hoffman HJ, Jacobsen G, Bakketeig LS. Do pregnant smokers eat differently from pregnant non-smokers? </w:t>
      </w:r>
      <w:r w:rsidRPr="00D94CDC">
        <w:rPr>
          <w:i/>
          <w:iCs/>
          <w:lang w:val="en-US"/>
        </w:rPr>
        <w:t>Paediatr Perinat Epidemiol</w:t>
      </w:r>
      <w:r w:rsidRPr="00D94CDC">
        <w:rPr>
          <w:lang w:val="en-US"/>
        </w:rPr>
        <w:t xml:space="preserve"> 1995; </w:t>
      </w:r>
      <w:r w:rsidRPr="00D94CDC">
        <w:rPr>
          <w:b/>
          <w:bCs/>
          <w:lang w:val="en-US"/>
        </w:rPr>
        <w:t>9</w:t>
      </w:r>
      <w:r w:rsidRPr="00D94CDC">
        <w:rPr>
          <w:lang w:val="en-US"/>
        </w:rPr>
        <w:t>: 307–319.</w:t>
      </w:r>
    </w:p>
    <w:p w14:paraId="2FFE74A9" w14:textId="77777777" w:rsidR="008F3237" w:rsidRPr="00D94CDC" w:rsidRDefault="008F3237" w:rsidP="00823C9C">
      <w:pPr>
        <w:pStyle w:val="Literaturverzeichnis"/>
        <w:rPr>
          <w:lang w:val="en-US"/>
        </w:rPr>
      </w:pPr>
      <w:r w:rsidRPr="00D94CDC">
        <w:rPr>
          <w:lang w:val="en-US"/>
        </w:rPr>
        <w:t xml:space="preserve">74 </w:t>
      </w:r>
      <w:r w:rsidRPr="00D94CDC">
        <w:rPr>
          <w:lang w:val="en-US"/>
        </w:rPr>
        <w:tab/>
        <w:t xml:space="preserve">Fried PA, Watkinson B, Gray R. Growth from birth to early adolescence in offspring prenatally exposed to cigarettes and marijuana. </w:t>
      </w:r>
      <w:r w:rsidRPr="00D94CDC">
        <w:rPr>
          <w:i/>
          <w:iCs/>
          <w:lang w:val="en-US"/>
        </w:rPr>
        <w:t>Neurotoxicol Teratol</w:t>
      </w:r>
      <w:r w:rsidRPr="00D94CDC">
        <w:rPr>
          <w:lang w:val="en-US"/>
        </w:rPr>
        <w:t xml:space="preserve"> 1999; </w:t>
      </w:r>
      <w:r w:rsidRPr="00D94CDC">
        <w:rPr>
          <w:b/>
          <w:bCs/>
          <w:lang w:val="en-US"/>
        </w:rPr>
        <w:t>21</w:t>
      </w:r>
      <w:r w:rsidRPr="00D94CDC">
        <w:rPr>
          <w:lang w:val="en-US"/>
        </w:rPr>
        <w:t>: 513–525.</w:t>
      </w:r>
    </w:p>
    <w:p w14:paraId="4FCE3728" w14:textId="77777777" w:rsidR="008F3237" w:rsidRPr="00D94CDC" w:rsidRDefault="008F3237" w:rsidP="00823C9C">
      <w:pPr>
        <w:pStyle w:val="Literaturverzeichnis"/>
        <w:rPr>
          <w:lang w:val="en-US"/>
        </w:rPr>
      </w:pPr>
      <w:r w:rsidRPr="00D94CDC">
        <w:rPr>
          <w:lang w:val="en-US"/>
        </w:rPr>
        <w:t xml:space="preserve">75 </w:t>
      </w:r>
      <w:r w:rsidRPr="00D94CDC">
        <w:rPr>
          <w:lang w:val="en-US"/>
        </w:rPr>
        <w:tab/>
        <w:t xml:space="preserve">Llaquet H, Pichini S, Joya X, Papaseit E, Vall O, Klein J </w:t>
      </w:r>
      <w:r w:rsidRPr="00D94CDC">
        <w:rPr>
          <w:i/>
          <w:iCs/>
          <w:lang w:val="en-US"/>
        </w:rPr>
        <w:t>et al.</w:t>
      </w:r>
      <w:r w:rsidRPr="00D94CDC">
        <w:rPr>
          <w:lang w:val="en-US"/>
        </w:rPr>
        <w:t xml:space="preserve"> Biological matrices for the evaluation of exposure to environmental tobacco smoke during prenatal life and childhood. </w:t>
      </w:r>
      <w:r w:rsidRPr="00D94CDC">
        <w:rPr>
          <w:i/>
          <w:iCs/>
          <w:lang w:val="en-US"/>
        </w:rPr>
        <w:t>Anal Bioanal Chem</w:t>
      </w:r>
      <w:r w:rsidRPr="00D94CDC">
        <w:rPr>
          <w:lang w:val="en-US"/>
        </w:rPr>
        <w:t xml:space="preserve"> 2010; </w:t>
      </w:r>
      <w:r w:rsidRPr="00D94CDC">
        <w:rPr>
          <w:b/>
          <w:bCs/>
          <w:lang w:val="en-US"/>
        </w:rPr>
        <w:t>396</w:t>
      </w:r>
      <w:r w:rsidRPr="00D94CDC">
        <w:rPr>
          <w:lang w:val="en-US"/>
        </w:rPr>
        <w:t>: 379–399.</w:t>
      </w:r>
    </w:p>
    <w:p w14:paraId="3526E97A" w14:textId="77777777" w:rsidR="008F3237" w:rsidRPr="00D94CDC" w:rsidRDefault="008F3237" w:rsidP="00823C9C">
      <w:pPr>
        <w:pStyle w:val="Literaturverzeichnis"/>
        <w:rPr>
          <w:lang w:val="en-US"/>
        </w:rPr>
      </w:pPr>
      <w:r w:rsidRPr="00D94CDC">
        <w:rPr>
          <w:lang w:val="en-US"/>
        </w:rPr>
        <w:t xml:space="preserve">76 </w:t>
      </w:r>
      <w:r w:rsidRPr="00D94CDC">
        <w:rPr>
          <w:lang w:val="en-US"/>
        </w:rPr>
        <w:tab/>
        <w:t xml:space="preserve">Jacqz-Aigrain E, Zhang D, Maillard G, Luton D, André J, Oury JF. Maternal smoking during pregnancy and nicotine and cotinine concentrations in maternal and neonatal hair. </w:t>
      </w:r>
      <w:r w:rsidRPr="00D94CDC">
        <w:rPr>
          <w:i/>
          <w:iCs/>
          <w:lang w:val="en-US"/>
        </w:rPr>
        <w:t>BJOG Int J Obstet Gynaecol</w:t>
      </w:r>
      <w:r w:rsidRPr="00D94CDC">
        <w:rPr>
          <w:lang w:val="en-US"/>
        </w:rPr>
        <w:t xml:space="preserve"> 2002; </w:t>
      </w:r>
      <w:r w:rsidRPr="00D94CDC">
        <w:rPr>
          <w:b/>
          <w:bCs/>
          <w:lang w:val="en-US"/>
        </w:rPr>
        <w:t>109</w:t>
      </w:r>
      <w:r w:rsidRPr="00D94CDC">
        <w:rPr>
          <w:lang w:val="en-US"/>
        </w:rPr>
        <w:t>: 909–911.</w:t>
      </w:r>
    </w:p>
    <w:p w14:paraId="30D7AF09" w14:textId="77777777" w:rsidR="008F3237" w:rsidRPr="00D94CDC" w:rsidRDefault="008F3237" w:rsidP="00823C9C">
      <w:pPr>
        <w:pStyle w:val="Literaturverzeichnis"/>
        <w:rPr>
          <w:lang w:val="en-US"/>
        </w:rPr>
      </w:pPr>
      <w:r w:rsidRPr="00D94CDC">
        <w:rPr>
          <w:lang w:val="en-US"/>
        </w:rPr>
        <w:t xml:space="preserve">77 </w:t>
      </w:r>
      <w:r w:rsidRPr="00D94CDC">
        <w:rPr>
          <w:lang w:val="en-US"/>
        </w:rPr>
        <w:tab/>
        <w:t xml:space="preserve">Toschke AM, Montgomery SM, Pfeiffer U, von Kries R. Early intrauterine exposure to tobacco-inhaled products and obesity. </w:t>
      </w:r>
      <w:r w:rsidRPr="00D94CDC">
        <w:rPr>
          <w:i/>
          <w:iCs/>
          <w:lang w:val="en-US"/>
        </w:rPr>
        <w:t>Am J Epidemiol</w:t>
      </w:r>
      <w:r w:rsidRPr="00D94CDC">
        <w:rPr>
          <w:lang w:val="en-US"/>
        </w:rPr>
        <w:t xml:space="preserve"> 2003; </w:t>
      </w:r>
      <w:r w:rsidRPr="00D94CDC">
        <w:rPr>
          <w:b/>
          <w:bCs/>
          <w:lang w:val="en-US"/>
        </w:rPr>
        <w:t>158</w:t>
      </w:r>
      <w:r w:rsidRPr="00D94CDC">
        <w:rPr>
          <w:lang w:val="en-US"/>
        </w:rPr>
        <w:t>: 1068–74.</w:t>
      </w:r>
    </w:p>
    <w:p w14:paraId="5D62AB35" w14:textId="77777777" w:rsidR="008F3237" w:rsidRPr="00D94CDC" w:rsidRDefault="008F3237" w:rsidP="00823C9C">
      <w:pPr>
        <w:pStyle w:val="Literaturverzeichnis"/>
        <w:rPr>
          <w:lang w:val="en-US"/>
        </w:rPr>
      </w:pPr>
      <w:r w:rsidRPr="00D94CDC">
        <w:rPr>
          <w:lang w:val="en-US"/>
        </w:rPr>
        <w:t xml:space="preserve">78 </w:t>
      </w:r>
      <w:r w:rsidRPr="00D94CDC">
        <w:rPr>
          <w:lang w:val="en-US"/>
        </w:rPr>
        <w:tab/>
        <w:t xml:space="preserve">C. Venditti C, N. Smith G. Self-reported cigarette smoking status imprecisely quantifies exposure in pregnancy. </w:t>
      </w:r>
      <w:r w:rsidRPr="00D94CDC">
        <w:rPr>
          <w:i/>
          <w:iCs/>
          <w:lang w:val="en-US"/>
        </w:rPr>
        <w:t>Open J Obstet Gynecol</w:t>
      </w:r>
      <w:r w:rsidRPr="00D94CDC">
        <w:rPr>
          <w:lang w:val="en-US"/>
        </w:rPr>
        <w:t xml:space="preserve"> 2012; </w:t>
      </w:r>
      <w:r w:rsidRPr="00D94CDC">
        <w:rPr>
          <w:b/>
          <w:bCs/>
          <w:lang w:val="en-US"/>
        </w:rPr>
        <w:t>02</w:t>
      </w:r>
      <w:r w:rsidRPr="00D94CDC">
        <w:rPr>
          <w:lang w:val="en-US"/>
        </w:rPr>
        <w:t>: 56–61.</w:t>
      </w:r>
    </w:p>
    <w:p w14:paraId="2D4F0046" w14:textId="77777777" w:rsidR="008F3237" w:rsidRPr="00D94CDC" w:rsidRDefault="008F3237" w:rsidP="00823C9C">
      <w:pPr>
        <w:pStyle w:val="Literaturverzeichnis"/>
        <w:rPr>
          <w:lang w:val="en-US"/>
        </w:rPr>
      </w:pPr>
      <w:r w:rsidRPr="00D94CDC">
        <w:rPr>
          <w:lang w:val="en-US"/>
        </w:rPr>
        <w:t xml:space="preserve">79 </w:t>
      </w:r>
      <w:r w:rsidRPr="00D94CDC">
        <w:rPr>
          <w:lang w:val="en-US"/>
        </w:rPr>
        <w:tab/>
        <w:t xml:space="preserve">Pickett KE, Rathouz PJ, Kasza K, Wakschlag LS, Wright R. Self-reported smoking, cotinine levels, and patterns of smoking in pregnancy. </w:t>
      </w:r>
      <w:r w:rsidRPr="00D94CDC">
        <w:rPr>
          <w:i/>
          <w:iCs/>
          <w:lang w:val="en-US"/>
        </w:rPr>
        <w:t>Paediatr Perinat Epidemiol</w:t>
      </w:r>
      <w:r w:rsidRPr="00D94CDC">
        <w:rPr>
          <w:lang w:val="en-US"/>
        </w:rPr>
        <w:t xml:space="preserve"> 2005; </w:t>
      </w:r>
      <w:r w:rsidRPr="00D94CDC">
        <w:rPr>
          <w:b/>
          <w:bCs/>
          <w:lang w:val="en-US"/>
        </w:rPr>
        <w:t>19</w:t>
      </w:r>
      <w:r w:rsidRPr="00D94CDC">
        <w:rPr>
          <w:lang w:val="en-US"/>
        </w:rPr>
        <w:t>: 368–76.</w:t>
      </w:r>
    </w:p>
    <w:p w14:paraId="431108D8" w14:textId="420E0A9D" w:rsidR="00BD3632" w:rsidRPr="003032B3" w:rsidRDefault="00D84B73" w:rsidP="00CD3309">
      <w:pPr>
        <w:spacing w:line="480" w:lineRule="auto"/>
        <w:rPr>
          <w:rFonts w:ascii="Times New Roman" w:hAnsi="Times New Roman" w:cs="Times New Roman"/>
          <w:sz w:val="24"/>
          <w:szCs w:val="24"/>
          <w:lang w:val="en-US"/>
        </w:rPr>
      </w:pPr>
      <w:r w:rsidRPr="00D94CDC">
        <w:rPr>
          <w:rFonts w:ascii="Times New Roman" w:hAnsi="Times New Roman" w:cs="Times New Roman"/>
          <w:sz w:val="24"/>
          <w:szCs w:val="24"/>
          <w:lang w:val="en-US"/>
        </w:rPr>
        <w:fldChar w:fldCharType="end"/>
      </w:r>
    </w:p>
    <w:p w14:paraId="775899FF" w14:textId="50536736" w:rsidR="000F40FE" w:rsidRPr="003032B3" w:rsidRDefault="000F40FE" w:rsidP="000230C1">
      <w:pPr>
        <w:spacing w:line="480" w:lineRule="auto"/>
        <w:rPr>
          <w:rFonts w:ascii="Times New Roman" w:hAnsi="Times New Roman" w:cs="Times New Roman"/>
          <w:sz w:val="24"/>
          <w:szCs w:val="24"/>
          <w:lang w:val="en-US"/>
        </w:rPr>
      </w:pPr>
    </w:p>
    <w:p w14:paraId="1443D0CF" w14:textId="77777777" w:rsidR="00BE5A26" w:rsidRPr="003032B3" w:rsidRDefault="00BE5A26" w:rsidP="000230C1">
      <w:pPr>
        <w:spacing w:line="480" w:lineRule="auto"/>
        <w:rPr>
          <w:rFonts w:ascii="Times New Roman" w:hAnsi="Times New Roman" w:cs="Times New Roman"/>
          <w:sz w:val="24"/>
          <w:szCs w:val="24"/>
          <w:lang w:val="en-US"/>
        </w:rPr>
      </w:pPr>
    </w:p>
    <w:p w14:paraId="4E3A1FC3" w14:textId="572E5064" w:rsidR="00BE5A26" w:rsidRPr="003032B3" w:rsidRDefault="00512DEC" w:rsidP="0056445D">
      <w:pPr>
        <w:spacing w:line="480" w:lineRule="auto"/>
        <w:rPr>
          <w:rFonts w:ascii="Times New Roman" w:hAnsi="Times New Roman" w:cs="Times New Roman"/>
          <w:b/>
          <w:sz w:val="24"/>
          <w:szCs w:val="24"/>
          <w:lang w:val="en-US"/>
        </w:rPr>
      </w:pPr>
      <w:r w:rsidRPr="003032B3">
        <w:rPr>
          <w:rFonts w:ascii="Times New Roman" w:hAnsi="Times New Roman" w:cs="Times New Roman"/>
          <w:b/>
          <w:sz w:val="24"/>
          <w:szCs w:val="24"/>
          <w:lang w:val="en-US"/>
        </w:rPr>
        <w:t>Figure Legends</w:t>
      </w:r>
    </w:p>
    <w:p w14:paraId="22B41E53" w14:textId="77777777" w:rsidR="00466CA9" w:rsidRPr="003032B3" w:rsidRDefault="00466CA9" w:rsidP="00823C9C">
      <w:pPr>
        <w:spacing w:line="480" w:lineRule="auto"/>
        <w:rPr>
          <w:rFonts w:ascii="Times New Roman" w:hAnsi="Times New Roman" w:cs="Times New Roman"/>
          <w:b/>
          <w:lang w:val="en-US"/>
        </w:rPr>
      </w:pPr>
      <w:r w:rsidRPr="003032B3">
        <w:rPr>
          <w:rFonts w:ascii="Times New Roman" w:hAnsi="Times New Roman" w:cs="Times New Roman"/>
          <w:b/>
          <w:lang w:val="en-US"/>
        </w:rPr>
        <w:t>Figure 1: Flow chart displaying the process of literature search and study selection</w:t>
      </w:r>
    </w:p>
    <w:p w14:paraId="72FC1BD5" w14:textId="77777777" w:rsidR="00466CA9" w:rsidRPr="003032B3" w:rsidRDefault="00466CA9" w:rsidP="00823C9C">
      <w:pPr>
        <w:spacing w:line="480" w:lineRule="auto"/>
        <w:rPr>
          <w:rFonts w:ascii="Times New Roman" w:hAnsi="Times New Roman" w:cs="Times New Roman"/>
          <w:b/>
          <w:lang w:val="en-US"/>
        </w:rPr>
      </w:pPr>
    </w:p>
    <w:p w14:paraId="4CC4B7BC" w14:textId="77777777" w:rsidR="00466CA9" w:rsidRPr="003032B3" w:rsidRDefault="00466CA9" w:rsidP="00823C9C">
      <w:pPr>
        <w:spacing w:line="480" w:lineRule="auto"/>
        <w:rPr>
          <w:rFonts w:ascii="Times New Roman" w:hAnsi="Times New Roman" w:cs="Times New Roman"/>
          <w:b/>
          <w:lang w:val="en-US"/>
        </w:rPr>
      </w:pPr>
      <w:r w:rsidRPr="003032B3">
        <w:rPr>
          <w:rFonts w:ascii="Times New Roman" w:hAnsi="Times New Roman" w:cs="Times New Roman"/>
          <w:b/>
          <w:lang w:val="en-US"/>
        </w:rPr>
        <w:t>Figure 2: Directed acyclic graph on potential confounders</w:t>
      </w:r>
    </w:p>
    <w:p w14:paraId="31C97CCB" w14:textId="77777777" w:rsidR="00466CA9" w:rsidRPr="003032B3" w:rsidRDefault="00466CA9" w:rsidP="00823C9C">
      <w:pPr>
        <w:spacing w:line="480" w:lineRule="auto"/>
        <w:rPr>
          <w:rFonts w:ascii="Times New Roman" w:hAnsi="Times New Roman" w:cs="Times New Roman"/>
          <w:b/>
          <w:lang w:val="en-US"/>
        </w:rPr>
      </w:pPr>
    </w:p>
    <w:p w14:paraId="19C534E4" w14:textId="77777777" w:rsidR="00466CA9" w:rsidRPr="003032B3" w:rsidRDefault="00466CA9" w:rsidP="00823C9C">
      <w:pPr>
        <w:spacing w:line="480" w:lineRule="auto"/>
        <w:rPr>
          <w:rFonts w:ascii="Times New Roman" w:hAnsi="Times New Roman" w:cs="Times New Roman"/>
          <w:b/>
          <w:lang w:val="en-US"/>
        </w:rPr>
      </w:pPr>
      <w:r w:rsidRPr="003032B3">
        <w:rPr>
          <w:rFonts w:ascii="Times New Roman" w:hAnsi="Times New Roman" w:cs="Times New Roman"/>
          <w:b/>
          <w:lang w:val="en-US"/>
        </w:rPr>
        <w:t>Figure 3: Flow chart on mother-child pairs included in our final study population</w:t>
      </w:r>
    </w:p>
    <w:p w14:paraId="3D8ACAB2" w14:textId="77777777" w:rsidR="00466CA9" w:rsidRPr="003032B3" w:rsidRDefault="00466CA9" w:rsidP="00823C9C">
      <w:pPr>
        <w:spacing w:line="480" w:lineRule="auto"/>
        <w:rPr>
          <w:rFonts w:ascii="Times New Roman" w:hAnsi="Times New Roman" w:cs="Times New Roman"/>
          <w:b/>
          <w:lang w:val="en-US"/>
        </w:rPr>
      </w:pPr>
    </w:p>
    <w:p w14:paraId="108EED87" w14:textId="794A5DE6" w:rsidR="00466CA9" w:rsidRPr="003032B3" w:rsidRDefault="00466CA9" w:rsidP="00823C9C">
      <w:pPr>
        <w:spacing w:line="480" w:lineRule="auto"/>
        <w:rPr>
          <w:rFonts w:ascii="Times New Roman" w:hAnsi="Times New Roman" w:cs="Times New Roman"/>
          <w:b/>
          <w:lang w:val="en-US"/>
        </w:rPr>
      </w:pPr>
      <w:r w:rsidRPr="003032B3">
        <w:rPr>
          <w:rFonts w:ascii="Times New Roman" w:hAnsi="Times New Roman" w:cs="Times New Roman"/>
          <w:b/>
          <w:lang w:val="en-US"/>
        </w:rPr>
        <w:t xml:space="preserve">Figure 4: Association of maternal number of cigarettes smoked per day and risk of offspring </w:t>
      </w:r>
      <w:r w:rsidR="00691648" w:rsidRPr="003032B3">
        <w:rPr>
          <w:rFonts w:ascii="Times New Roman" w:hAnsi="Times New Roman" w:cs="Times New Roman"/>
          <w:b/>
          <w:lang w:val="en-US"/>
        </w:rPr>
        <w:t>overweight</w:t>
      </w:r>
      <w:r w:rsidR="008F3237" w:rsidRPr="003032B3">
        <w:rPr>
          <w:rFonts w:ascii="Times New Roman" w:hAnsi="Times New Roman" w:cs="Times New Roman"/>
          <w:b/>
          <w:lang w:val="en-US"/>
        </w:rPr>
        <w:t xml:space="preserve"> (including</w:t>
      </w:r>
      <w:r w:rsidR="00691648" w:rsidRPr="003032B3">
        <w:rPr>
          <w:rFonts w:ascii="Times New Roman" w:hAnsi="Times New Roman" w:cs="Times New Roman"/>
          <w:b/>
          <w:lang w:val="en-US"/>
        </w:rPr>
        <w:t>obesity</w:t>
      </w:r>
      <w:r w:rsidR="008F3237" w:rsidRPr="003032B3">
        <w:rPr>
          <w:rFonts w:ascii="Times New Roman" w:hAnsi="Times New Roman" w:cs="Times New Roman"/>
          <w:b/>
          <w:lang w:val="en-US"/>
        </w:rPr>
        <w:t>)</w:t>
      </w:r>
      <w:r w:rsidR="00691648" w:rsidRPr="003032B3">
        <w:rPr>
          <w:rFonts w:ascii="Times New Roman" w:hAnsi="Times New Roman" w:cs="Times New Roman"/>
          <w:b/>
          <w:lang w:val="en-US"/>
        </w:rPr>
        <w:t xml:space="preserve"> and obesity only </w:t>
      </w:r>
      <w:r w:rsidRPr="003032B3">
        <w:rPr>
          <w:rFonts w:ascii="Times New Roman" w:hAnsi="Times New Roman" w:cs="Times New Roman"/>
          <w:b/>
          <w:lang w:val="en-US"/>
        </w:rPr>
        <w:t xml:space="preserve">stratified by gender (____ =odds ratio (OR) for the association between maternal number of cigarettes and offspring overweight/obesity; _ _ _ = </w:t>
      </w:r>
      <w:r w:rsidRPr="003032B3">
        <w:rPr>
          <w:rFonts w:ascii="Times New Roman" w:hAnsi="Times New Roman" w:cs="Times New Roman"/>
          <w:b/>
          <w:lang w:val="en-US"/>
        </w:rPr>
        <w:lastRenderedPageBreak/>
        <w:t>95%-CI of the OR; the vertical dashes above the x-axis indicate the density of the observations underlying the model;)</w:t>
      </w:r>
    </w:p>
    <w:p w14:paraId="563B05DF" w14:textId="77777777" w:rsidR="00466CA9" w:rsidRPr="003032B3" w:rsidRDefault="00466CA9" w:rsidP="00823C9C">
      <w:pPr>
        <w:spacing w:line="480" w:lineRule="auto"/>
        <w:rPr>
          <w:rFonts w:ascii="Times New Roman" w:hAnsi="Times New Roman" w:cs="Times New Roman"/>
          <w:b/>
          <w:lang w:val="en-US"/>
        </w:rPr>
      </w:pPr>
    </w:p>
    <w:p w14:paraId="264393C6" w14:textId="0A8483DF" w:rsidR="00BE5A26" w:rsidRPr="002B300A" w:rsidRDefault="00466CA9" w:rsidP="003032B3">
      <w:pPr>
        <w:spacing w:line="480" w:lineRule="auto"/>
        <w:rPr>
          <w:rFonts w:ascii="Times New Roman" w:hAnsi="Times New Roman" w:cs="Times New Roman"/>
          <w:b/>
          <w:lang w:val="en-US"/>
        </w:rPr>
        <w:sectPr w:rsidR="00BE5A26" w:rsidRPr="002B300A" w:rsidSect="00C1241D">
          <w:headerReference w:type="default" r:id="rId8"/>
          <w:footerReference w:type="default" r:id="rId9"/>
          <w:pgSz w:w="11906" w:h="16838"/>
          <w:pgMar w:top="1417" w:right="1417" w:bottom="1134" w:left="1417" w:header="708" w:footer="708" w:gutter="0"/>
          <w:lnNumType w:countBy="1" w:restart="continuous"/>
          <w:cols w:space="708"/>
          <w:docGrid w:linePitch="360"/>
        </w:sectPr>
      </w:pPr>
      <w:r w:rsidRPr="003032B3">
        <w:rPr>
          <w:rFonts w:ascii="Times New Roman" w:hAnsi="Times New Roman" w:cs="Times New Roman"/>
          <w:b/>
          <w:lang w:val="en-US"/>
        </w:rPr>
        <w:t xml:space="preserve">Figure 5: Association of maternal number of cigarettes smoked per day and risk of offspring </w:t>
      </w:r>
      <w:r w:rsidR="00691648" w:rsidRPr="003032B3">
        <w:rPr>
          <w:rFonts w:ascii="Times New Roman" w:hAnsi="Times New Roman" w:cs="Times New Roman"/>
          <w:b/>
          <w:lang w:val="en-US"/>
        </w:rPr>
        <w:t>overweight</w:t>
      </w:r>
      <w:r w:rsidR="008F3237" w:rsidRPr="003032B3">
        <w:rPr>
          <w:rFonts w:ascii="Times New Roman" w:hAnsi="Times New Roman" w:cs="Times New Roman"/>
          <w:b/>
          <w:lang w:val="en-US"/>
        </w:rPr>
        <w:t xml:space="preserve"> (including </w:t>
      </w:r>
      <w:r w:rsidR="00691648" w:rsidRPr="003032B3">
        <w:rPr>
          <w:rFonts w:ascii="Times New Roman" w:hAnsi="Times New Roman" w:cs="Times New Roman"/>
          <w:b/>
          <w:lang w:val="en-US"/>
        </w:rPr>
        <w:t>obesity</w:t>
      </w:r>
      <w:r w:rsidR="008F3237" w:rsidRPr="003032B3">
        <w:rPr>
          <w:rFonts w:ascii="Times New Roman" w:hAnsi="Times New Roman" w:cs="Times New Roman"/>
          <w:b/>
          <w:lang w:val="en-US"/>
        </w:rPr>
        <w:t>)</w:t>
      </w:r>
      <w:r w:rsidR="00691648" w:rsidRPr="003032B3">
        <w:rPr>
          <w:rFonts w:ascii="Times New Roman" w:hAnsi="Times New Roman" w:cs="Times New Roman"/>
          <w:b/>
          <w:lang w:val="en-US"/>
        </w:rPr>
        <w:t xml:space="preserve"> and obesity only </w:t>
      </w:r>
      <w:r w:rsidRPr="003032B3">
        <w:rPr>
          <w:rFonts w:ascii="Times New Roman" w:hAnsi="Times New Roman" w:cs="Times New Roman"/>
          <w:b/>
          <w:lang w:val="en-US"/>
        </w:rPr>
        <w:t>stratified for age groups (two to younger than three years (N=82 572/ N=70 054), three to younger than five year old children (N=85 019/ N=72 805), five to younger than eight year old children (N=78 954/ N=71 997), over eight year old children (N=17 936/ N=15 458) (____ =odds ratio (OR) for the association between maternal number of cigarettes and offspring overweight/obesity; _ _ _ = 95%-CI of the OR; ……. = OR with 95%-CI for the overall effect of the main model; the vertical dashes above the x-axis indicate the density of the obs</w:t>
      </w:r>
      <w:r w:rsidR="003032B3">
        <w:rPr>
          <w:rFonts w:ascii="Times New Roman" w:hAnsi="Times New Roman" w:cs="Times New Roman"/>
          <w:b/>
          <w:lang w:val="en-US"/>
        </w:rPr>
        <w:t>ervations underlying the model;</w:t>
      </w:r>
    </w:p>
    <w:p w14:paraId="772D2C18" w14:textId="77777777" w:rsidR="00E1340C" w:rsidRPr="009132CF" w:rsidRDefault="00E1340C" w:rsidP="009132CF">
      <w:pPr>
        <w:spacing w:line="480" w:lineRule="auto"/>
        <w:rPr>
          <w:rFonts w:ascii="Times New Roman" w:hAnsi="Times New Roman" w:cs="Times New Roman"/>
          <w:b/>
          <w:sz w:val="24"/>
          <w:szCs w:val="24"/>
          <w:lang w:val="en-US"/>
        </w:rPr>
      </w:pPr>
    </w:p>
    <w:sectPr w:rsidR="00E1340C" w:rsidRPr="009132CF" w:rsidSect="00B631BF">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458065" w14:textId="77777777" w:rsidR="008313BC" w:rsidRDefault="008313BC" w:rsidP="00E52E5B">
      <w:pPr>
        <w:spacing w:after="0" w:line="240" w:lineRule="auto"/>
      </w:pPr>
      <w:r>
        <w:separator/>
      </w:r>
    </w:p>
  </w:endnote>
  <w:endnote w:type="continuationSeparator" w:id="0">
    <w:p w14:paraId="530D9E60" w14:textId="77777777" w:rsidR="008313BC" w:rsidRDefault="008313BC" w:rsidP="00E52E5B">
      <w:pPr>
        <w:spacing w:after="0" w:line="240" w:lineRule="auto"/>
      </w:pPr>
      <w:r>
        <w:continuationSeparator/>
      </w:r>
    </w:p>
  </w:endnote>
  <w:endnote w:type="continuationNotice" w:id="1">
    <w:p w14:paraId="48D4CA5D" w14:textId="77777777" w:rsidR="008313BC" w:rsidRDefault="008313B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5291731"/>
      <w:docPartObj>
        <w:docPartGallery w:val="Page Numbers (Bottom of Page)"/>
        <w:docPartUnique/>
      </w:docPartObj>
    </w:sdtPr>
    <w:sdtEndPr/>
    <w:sdtContent>
      <w:p w14:paraId="128AFFE4" w14:textId="5E785F02" w:rsidR="008313BC" w:rsidRDefault="008313BC">
        <w:pPr>
          <w:pStyle w:val="Fuzeile"/>
          <w:jc w:val="center"/>
        </w:pPr>
        <w:r>
          <w:fldChar w:fldCharType="begin"/>
        </w:r>
        <w:r>
          <w:instrText>PAGE   \* MERGEFORMAT</w:instrText>
        </w:r>
        <w:r>
          <w:fldChar w:fldCharType="separate"/>
        </w:r>
        <w:r w:rsidR="00FD64BE">
          <w:rPr>
            <w:noProof/>
          </w:rPr>
          <w:t>2</w:t>
        </w:r>
        <w:r>
          <w:fldChar w:fldCharType="end"/>
        </w:r>
      </w:p>
    </w:sdtContent>
  </w:sdt>
  <w:p w14:paraId="560E315F" w14:textId="77777777" w:rsidR="008313BC" w:rsidRDefault="008313BC">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DC74E0" w14:textId="77777777" w:rsidR="008313BC" w:rsidRDefault="008313BC" w:rsidP="00E52E5B">
      <w:pPr>
        <w:spacing w:after="0" w:line="240" w:lineRule="auto"/>
      </w:pPr>
      <w:r>
        <w:separator/>
      </w:r>
    </w:p>
  </w:footnote>
  <w:footnote w:type="continuationSeparator" w:id="0">
    <w:p w14:paraId="602B1538" w14:textId="77777777" w:rsidR="008313BC" w:rsidRDefault="008313BC" w:rsidP="00E52E5B">
      <w:pPr>
        <w:spacing w:after="0" w:line="240" w:lineRule="auto"/>
      </w:pPr>
      <w:r>
        <w:continuationSeparator/>
      </w:r>
    </w:p>
  </w:footnote>
  <w:footnote w:type="continuationNotice" w:id="1">
    <w:p w14:paraId="2245E093" w14:textId="77777777" w:rsidR="008313BC" w:rsidRDefault="008313BC">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B18783" w14:textId="77777777" w:rsidR="008313BC" w:rsidRDefault="008313BC">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D22DB6"/>
    <w:multiLevelType w:val="hybridMultilevel"/>
    <w:tmpl w:val="9C82AC64"/>
    <w:lvl w:ilvl="0" w:tplc="DBD403A8">
      <w:numFmt w:val="bullet"/>
      <w:lvlText w:val="-"/>
      <w:lvlJc w:val="left"/>
      <w:pPr>
        <w:ind w:left="720" w:hanging="360"/>
      </w:pPr>
      <w:rPr>
        <w:rFonts w:ascii="Calibri" w:eastAsiaTheme="minorHAnsi" w:hAnsi="Calibri"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0D61552"/>
    <w:multiLevelType w:val="hybridMultilevel"/>
    <w:tmpl w:val="569863D2"/>
    <w:lvl w:ilvl="0" w:tplc="3B440A7A">
      <w:numFmt w:val="bullet"/>
      <w:lvlText w:val="-"/>
      <w:lvlJc w:val="left"/>
      <w:pPr>
        <w:ind w:left="1068" w:hanging="360"/>
      </w:pPr>
      <w:rPr>
        <w:rFonts w:ascii="Calibri" w:eastAsiaTheme="minorHAnsi" w:hAnsi="Calibri" w:cstheme="minorBidi" w:hint="default"/>
      </w:rPr>
    </w:lvl>
    <w:lvl w:ilvl="1" w:tplc="04070003">
      <w:start w:val="1"/>
      <w:numFmt w:val="bullet"/>
      <w:lvlText w:val="o"/>
      <w:lvlJc w:val="left"/>
      <w:pPr>
        <w:ind w:left="1788" w:hanging="360"/>
      </w:pPr>
      <w:rPr>
        <w:rFonts w:ascii="Courier New" w:hAnsi="Courier New" w:cs="Courier New" w:hint="default"/>
      </w:rPr>
    </w:lvl>
    <w:lvl w:ilvl="2" w:tplc="04070001">
      <w:start w:val="1"/>
      <w:numFmt w:val="bullet"/>
      <w:lvlText w:val=""/>
      <w:lvlJc w:val="left"/>
      <w:pPr>
        <w:ind w:left="2508" w:hanging="360"/>
      </w:pPr>
      <w:rPr>
        <w:rFonts w:ascii="Symbol" w:hAnsi="Symbol"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 w15:restartNumberingAfterBreak="0">
    <w:nsid w:val="14EE2B08"/>
    <w:multiLevelType w:val="hybridMultilevel"/>
    <w:tmpl w:val="56AA4572"/>
    <w:lvl w:ilvl="0" w:tplc="FFF28FE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5BF7047"/>
    <w:multiLevelType w:val="multilevel"/>
    <w:tmpl w:val="6A248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7652F4"/>
    <w:multiLevelType w:val="hybridMultilevel"/>
    <w:tmpl w:val="D5827F84"/>
    <w:lvl w:ilvl="0" w:tplc="050E52F4">
      <w:start w:val="1"/>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1B1397A"/>
    <w:multiLevelType w:val="hybridMultilevel"/>
    <w:tmpl w:val="8924CE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1D6495A"/>
    <w:multiLevelType w:val="hybridMultilevel"/>
    <w:tmpl w:val="6B541714"/>
    <w:lvl w:ilvl="0" w:tplc="2EC82944">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35F33E5"/>
    <w:multiLevelType w:val="hybridMultilevel"/>
    <w:tmpl w:val="3626D50E"/>
    <w:lvl w:ilvl="0" w:tplc="CF1281AC">
      <w:numFmt w:val="bullet"/>
      <w:lvlText w:val="-"/>
      <w:lvlJc w:val="left"/>
      <w:pPr>
        <w:ind w:left="720" w:hanging="360"/>
      </w:pPr>
      <w:rPr>
        <w:rFonts w:ascii="Calibri" w:eastAsiaTheme="minorHAnsi" w:hAnsi="Calibri"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D7D37F3"/>
    <w:multiLevelType w:val="hybridMultilevel"/>
    <w:tmpl w:val="6B7A8A86"/>
    <w:lvl w:ilvl="0" w:tplc="2EA83E2C">
      <w:numFmt w:val="bullet"/>
      <w:lvlText w:val="-"/>
      <w:lvlJc w:val="left"/>
      <w:pPr>
        <w:ind w:left="720" w:hanging="360"/>
      </w:pPr>
      <w:rPr>
        <w:rFonts w:ascii="Calibri" w:eastAsiaTheme="minorHAnsi" w:hAnsi="Calibri" w:cstheme="minorBidi" w:hint="default"/>
      </w:rPr>
    </w:lvl>
    <w:lvl w:ilvl="1" w:tplc="04070003">
      <w:start w:val="1"/>
      <w:numFmt w:val="bullet"/>
      <w:lvlText w:val="o"/>
      <w:lvlJc w:val="left"/>
      <w:pPr>
        <w:ind w:left="1440" w:hanging="360"/>
      </w:pPr>
      <w:rPr>
        <w:rFonts w:ascii="Courier New" w:hAnsi="Courier New" w:cs="Courier New" w:hint="default"/>
      </w:rPr>
    </w:lvl>
    <w:lvl w:ilvl="2" w:tplc="BAB2C666">
      <w:start w:val="1"/>
      <w:numFmt w:val="bullet"/>
      <w:lvlText w:val=""/>
      <w:lvlJc w:val="left"/>
      <w:pPr>
        <w:ind w:left="2160" w:hanging="360"/>
      </w:pPr>
      <w:rPr>
        <w:rFonts w:ascii="Wingdings" w:hAnsi="Wingdings" w:hint="default"/>
        <w:lang w:val="de-DE"/>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F2F338C"/>
    <w:multiLevelType w:val="hybridMultilevel"/>
    <w:tmpl w:val="6F36DEA2"/>
    <w:lvl w:ilvl="0" w:tplc="E368A10A">
      <w:start w:val="7"/>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F2F342B"/>
    <w:multiLevelType w:val="hybridMultilevel"/>
    <w:tmpl w:val="06B815FE"/>
    <w:lvl w:ilvl="0" w:tplc="3B440A7A">
      <w:numFmt w:val="bullet"/>
      <w:lvlText w:val="-"/>
      <w:lvlJc w:val="left"/>
      <w:pPr>
        <w:ind w:left="1068"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436D693D"/>
    <w:multiLevelType w:val="hybridMultilevel"/>
    <w:tmpl w:val="4C0AA8FE"/>
    <w:lvl w:ilvl="0" w:tplc="63F0698A">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3A30090"/>
    <w:multiLevelType w:val="hybridMultilevel"/>
    <w:tmpl w:val="13D2DFBA"/>
    <w:lvl w:ilvl="0" w:tplc="EAA67766">
      <w:start w:val="23"/>
      <w:numFmt w:val="bullet"/>
      <w:lvlText w:val="-"/>
      <w:lvlJc w:val="left"/>
      <w:pPr>
        <w:ind w:left="720" w:hanging="360"/>
      </w:pPr>
      <w:rPr>
        <w:rFonts w:ascii="Times New Roman" w:eastAsiaTheme="minorHAnsi"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662570F"/>
    <w:multiLevelType w:val="hybridMultilevel"/>
    <w:tmpl w:val="D10AF3C4"/>
    <w:lvl w:ilvl="0" w:tplc="3698DE8A">
      <w:numFmt w:val="bullet"/>
      <w:lvlText w:val="-"/>
      <w:lvlJc w:val="left"/>
      <w:pPr>
        <w:ind w:left="720" w:hanging="360"/>
      </w:pPr>
      <w:rPr>
        <w:rFonts w:ascii="Calibri" w:eastAsiaTheme="minorHAnsi" w:hAnsi="Calibri"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9E46277"/>
    <w:multiLevelType w:val="hybridMultilevel"/>
    <w:tmpl w:val="CAF013E8"/>
    <w:lvl w:ilvl="0" w:tplc="3B440A7A">
      <w:numFmt w:val="bullet"/>
      <w:lvlText w:val="-"/>
      <w:lvlJc w:val="left"/>
      <w:pPr>
        <w:ind w:left="1068" w:hanging="360"/>
      </w:pPr>
      <w:rPr>
        <w:rFonts w:ascii="Calibri" w:eastAsiaTheme="minorHAnsi" w:hAnsi="Calibri" w:cstheme="minorBidi" w:hint="default"/>
      </w:rPr>
    </w:lvl>
    <w:lvl w:ilvl="1" w:tplc="04070003">
      <w:start w:val="1"/>
      <w:numFmt w:val="bullet"/>
      <w:lvlText w:val="o"/>
      <w:lvlJc w:val="left"/>
      <w:pPr>
        <w:ind w:left="1788" w:hanging="360"/>
      </w:pPr>
      <w:rPr>
        <w:rFonts w:ascii="Courier New" w:hAnsi="Courier New" w:cs="Courier New" w:hint="default"/>
      </w:rPr>
    </w:lvl>
    <w:lvl w:ilvl="2" w:tplc="FEDA9E8A">
      <w:numFmt w:val="bullet"/>
      <w:lvlText w:val=""/>
      <w:lvlJc w:val="left"/>
      <w:pPr>
        <w:ind w:left="2508" w:hanging="360"/>
      </w:pPr>
      <w:rPr>
        <w:rFonts w:ascii="Wingdings" w:eastAsiaTheme="minorHAnsi" w:hAnsi="Wingdings" w:cstheme="minorBidi"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5" w15:restartNumberingAfterBreak="0">
    <w:nsid w:val="4B764228"/>
    <w:multiLevelType w:val="hybridMultilevel"/>
    <w:tmpl w:val="EC447936"/>
    <w:lvl w:ilvl="0" w:tplc="CCD82F7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AC042EF"/>
    <w:multiLevelType w:val="hybridMultilevel"/>
    <w:tmpl w:val="CC68332A"/>
    <w:lvl w:ilvl="0" w:tplc="64267602">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5372C4A"/>
    <w:multiLevelType w:val="hybridMultilevel"/>
    <w:tmpl w:val="B7F82CAA"/>
    <w:lvl w:ilvl="0" w:tplc="04070001">
      <w:start w:val="1"/>
      <w:numFmt w:val="bullet"/>
      <w:lvlText w:val=""/>
      <w:lvlJc w:val="left"/>
      <w:pPr>
        <w:ind w:left="2484" w:hanging="360"/>
      </w:pPr>
      <w:rPr>
        <w:rFonts w:ascii="Symbol" w:hAnsi="Symbol" w:hint="default"/>
      </w:rPr>
    </w:lvl>
    <w:lvl w:ilvl="1" w:tplc="04070003" w:tentative="1">
      <w:start w:val="1"/>
      <w:numFmt w:val="bullet"/>
      <w:lvlText w:val="o"/>
      <w:lvlJc w:val="left"/>
      <w:pPr>
        <w:ind w:left="3204" w:hanging="360"/>
      </w:pPr>
      <w:rPr>
        <w:rFonts w:ascii="Courier New" w:hAnsi="Courier New" w:cs="Courier New" w:hint="default"/>
      </w:rPr>
    </w:lvl>
    <w:lvl w:ilvl="2" w:tplc="04070005" w:tentative="1">
      <w:start w:val="1"/>
      <w:numFmt w:val="bullet"/>
      <w:lvlText w:val=""/>
      <w:lvlJc w:val="left"/>
      <w:pPr>
        <w:ind w:left="3924" w:hanging="360"/>
      </w:pPr>
      <w:rPr>
        <w:rFonts w:ascii="Wingdings" w:hAnsi="Wingdings" w:hint="default"/>
      </w:rPr>
    </w:lvl>
    <w:lvl w:ilvl="3" w:tplc="04070001" w:tentative="1">
      <w:start w:val="1"/>
      <w:numFmt w:val="bullet"/>
      <w:lvlText w:val=""/>
      <w:lvlJc w:val="left"/>
      <w:pPr>
        <w:ind w:left="4644" w:hanging="360"/>
      </w:pPr>
      <w:rPr>
        <w:rFonts w:ascii="Symbol" w:hAnsi="Symbol" w:hint="default"/>
      </w:rPr>
    </w:lvl>
    <w:lvl w:ilvl="4" w:tplc="04070003" w:tentative="1">
      <w:start w:val="1"/>
      <w:numFmt w:val="bullet"/>
      <w:lvlText w:val="o"/>
      <w:lvlJc w:val="left"/>
      <w:pPr>
        <w:ind w:left="5364" w:hanging="360"/>
      </w:pPr>
      <w:rPr>
        <w:rFonts w:ascii="Courier New" w:hAnsi="Courier New" w:cs="Courier New" w:hint="default"/>
      </w:rPr>
    </w:lvl>
    <w:lvl w:ilvl="5" w:tplc="04070005" w:tentative="1">
      <w:start w:val="1"/>
      <w:numFmt w:val="bullet"/>
      <w:lvlText w:val=""/>
      <w:lvlJc w:val="left"/>
      <w:pPr>
        <w:ind w:left="6084" w:hanging="360"/>
      </w:pPr>
      <w:rPr>
        <w:rFonts w:ascii="Wingdings" w:hAnsi="Wingdings" w:hint="default"/>
      </w:rPr>
    </w:lvl>
    <w:lvl w:ilvl="6" w:tplc="04070001" w:tentative="1">
      <w:start w:val="1"/>
      <w:numFmt w:val="bullet"/>
      <w:lvlText w:val=""/>
      <w:lvlJc w:val="left"/>
      <w:pPr>
        <w:ind w:left="6804" w:hanging="360"/>
      </w:pPr>
      <w:rPr>
        <w:rFonts w:ascii="Symbol" w:hAnsi="Symbol" w:hint="default"/>
      </w:rPr>
    </w:lvl>
    <w:lvl w:ilvl="7" w:tplc="04070003" w:tentative="1">
      <w:start w:val="1"/>
      <w:numFmt w:val="bullet"/>
      <w:lvlText w:val="o"/>
      <w:lvlJc w:val="left"/>
      <w:pPr>
        <w:ind w:left="7524" w:hanging="360"/>
      </w:pPr>
      <w:rPr>
        <w:rFonts w:ascii="Courier New" w:hAnsi="Courier New" w:cs="Courier New" w:hint="default"/>
      </w:rPr>
    </w:lvl>
    <w:lvl w:ilvl="8" w:tplc="04070005" w:tentative="1">
      <w:start w:val="1"/>
      <w:numFmt w:val="bullet"/>
      <w:lvlText w:val=""/>
      <w:lvlJc w:val="left"/>
      <w:pPr>
        <w:ind w:left="8244" w:hanging="360"/>
      </w:pPr>
      <w:rPr>
        <w:rFonts w:ascii="Wingdings" w:hAnsi="Wingdings" w:hint="default"/>
      </w:rPr>
    </w:lvl>
  </w:abstractNum>
  <w:abstractNum w:abstractNumId="18" w15:restartNumberingAfterBreak="0">
    <w:nsid w:val="6AD65B39"/>
    <w:multiLevelType w:val="hybridMultilevel"/>
    <w:tmpl w:val="A41C4B14"/>
    <w:lvl w:ilvl="0" w:tplc="3698DE8A">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B7A7BF2"/>
    <w:multiLevelType w:val="hybridMultilevel"/>
    <w:tmpl w:val="9C9A57C0"/>
    <w:lvl w:ilvl="0" w:tplc="3698DE8A">
      <w:numFmt w:val="bullet"/>
      <w:lvlText w:val="-"/>
      <w:lvlJc w:val="left"/>
      <w:pPr>
        <w:ind w:left="720" w:hanging="360"/>
      </w:pPr>
      <w:rPr>
        <w:rFonts w:ascii="Calibri" w:eastAsiaTheme="minorHAnsi" w:hAnsi="Calibri"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73097682"/>
    <w:multiLevelType w:val="hybridMultilevel"/>
    <w:tmpl w:val="7A8E0CA8"/>
    <w:lvl w:ilvl="0" w:tplc="F76CA23C">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4"/>
  </w:num>
  <w:num w:numId="2">
    <w:abstractNumId w:val="12"/>
  </w:num>
  <w:num w:numId="3">
    <w:abstractNumId w:val="20"/>
  </w:num>
  <w:num w:numId="4">
    <w:abstractNumId w:val="8"/>
  </w:num>
  <w:num w:numId="5">
    <w:abstractNumId w:val="9"/>
  </w:num>
  <w:num w:numId="6">
    <w:abstractNumId w:val="6"/>
  </w:num>
  <w:num w:numId="7">
    <w:abstractNumId w:val="16"/>
  </w:num>
  <w:num w:numId="8">
    <w:abstractNumId w:val="5"/>
  </w:num>
  <w:num w:numId="9">
    <w:abstractNumId w:val="11"/>
  </w:num>
  <w:num w:numId="10">
    <w:abstractNumId w:val="15"/>
  </w:num>
  <w:num w:numId="11">
    <w:abstractNumId w:val="2"/>
  </w:num>
  <w:num w:numId="12">
    <w:abstractNumId w:val="3"/>
  </w:num>
  <w:num w:numId="13">
    <w:abstractNumId w:val="13"/>
  </w:num>
  <w:num w:numId="14">
    <w:abstractNumId w:val="0"/>
  </w:num>
  <w:num w:numId="15">
    <w:abstractNumId w:val="14"/>
  </w:num>
  <w:num w:numId="16">
    <w:abstractNumId w:val="7"/>
  </w:num>
  <w:num w:numId="17">
    <w:abstractNumId w:val="19"/>
  </w:num>
  <w:num w:numId="18">
    <w:abstractNumId w:val="18"/>
  </w:num>
  <w:num w:numId="19">
    <w:abstractNumId w:val="10"/>
  </w:num>
  <w:num w:numId="20">
    <w:abstractNumId w:val="1"/>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it-IT" w:vendorID="64" w:dllVersion="131078" w:nlCheck="1" w:checkStyle="0"/>
  <w:activeWritingStyle w:appName="MSWord" w:lang="en-US" w:vendorID="64" w:dllVersion="131078" w:nlCheck="1" w:checkStyle="1"/>
  <w:activeWritingStyle w:appName="MSWord" w:lang="de-DE" w:vendorID="64" w:dllVersion="131078" w:nlCheck="1" w:checkStyle="1"/>
  <w:activeWritingStyle w:appName="MSWord" w:lang="en-GB" w:vendorID="64" w:dllVersion="131078" w:nlCheck="1" w:checkStyle="1"/>
  <w:activeWritingStyle w:appName="MSWord" w:lang="en-CA" w:vendorID="64" w:dllVersion="131078" w:nlCheck="1" w:checkStyle="1"/>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40FE"/>
    <w:rsid w:val="000006B2"/>
    <w:rsid w:val="00004B9D"/>
    <w:rsid w:val="000071B0"/>
    <w:rsid w:val="0001237A"/>
    <w:rsid w:val="00013927"/>
    <w:rsid w:val="000150D6"/>
    <w:rsid w:val="000158FC"/>
    <w:rsid w:val="00016E3B"/>
    <w:rsid w:val="00017CD7"/>
    <w:rsid w:val="000220BB"/>
    <w:rsid w:val="000230C1"/>
    <w:rsid w:val="00024196"/>
    <w:rsid w:val="000253DA"/>
    <w:rsid w:val="00025471"/>
    <w:rsid w:val="00027BFF"/>
    <w:rsid w:val="000300D0"/>
    <w:rsid w:val="00030343"/>
    <w:rsid w:val="00033DF2"/>
    <w:rsid w:val="00034133"/>
    <w:rsid w:val="00034DD7"/>
    <w:rsid w:val="00035CFC"/>
    <w:rsid w:val="00035EAE"/>
    <w:rsid w:val="00035F3D"/>
    <w:rsid w:val="000429A8"/>
    <w:rsid w:val="0004336E"/>
    <w:rsid w:val="00045407"/>
    <w:rsid w:val="00046137"/>
    <w:rsid w:val="000511B6"/>
    <w:rsid w:val="00051E6F"/>
    <w:rsid w:val="00053083"/>
    <w:rsid w:val="00053B94"/>
    <w:rsid w:val="0005543D"/>
    <w:rsid w:val="00062CAF"/>
    <w:rsid w:val="000647A9"/>
    <w:rsid w:val="00066343"/>
    <w:rsid w:val="00066EB3"/>
    <w:rsid w:val="00067F37"/>
    <w:rsid w:val="00070BF9"/>
    <w:rsid w:val="00075175"/>
    <w:rsid w:val="0007609B"/>
    <w:rsid w:val="00081947"/>
    <w:rsid w:val="00082FE1"/>
    <w:rsid w:val="0008667D"/>
    <w:rsid w:val="00087BF1"/>
    <w:rsid w:val="00091429"/>
    <w:rsid w:val="00092763"/>
    <w:rsid w:val="00093624"/>
    <w:rsid w:val="00095CA9"/>
    <w:rsid w:val="000A0C52"/>
    <w:rsid w:val="000A3495"/>
    <w:rsid w:val="000A73B7"/>
    <w:rsid w:val="000B53BD"/>
    <w:rsid w:val="000B5B24"/>
    <w:rsid w:val="000B7F74"/>
    <w:rsid w:val="000C6331"/>
    <w:rsid w:val="000D038E"/>
    <w:rsid w:val="000D4995"/>
    <w:rsid w:val="000D6BE0"/>
    <w:rsid w:val="000D7D1C"/>
    <w:rsid w:val="000E0C5B"/>
    <w:rsid w:val="000E19CA"/>
    <w:rsid w:val="000E207C"/>
    <w:rsid w:val="000E2BAD"/>
    <w:rsid w:val="000E6DE2"/>
    <w:rsid w:val="000E7DAF"/>
    <w:rsid w:val="000F26A8"/>
    <w:rsid w:val="000F2E46"/>
    <w:rsid w:val="000F405B"/>
    <w:rsid w:val="000F40FE"/>
    <w:rsid w:val="000F41EF"/>
    <w:rsid w:val="000F42A8"/>
    <w:rsid w:val="000F48A9"/>
    <w:rsid w:val="000F525E"/>
    <w:rsid w:val="000F5332"/>
    <w:rsid w:val="000F673F"/>
    <w:rsid w:val="000F6A7A"/>
    <w:rsid w:val="000F6F3F"/>
    <w:rsid w:val="000F7178"/>
    <w:rsid w:val="000F7BE7"/>
    <w:rsid w:val="001002AB"/>
    <w:rsid w:val="00100DF1"/>
    <w:rsid w:val="001010E3"/>
    <w:rsid w:val="00102F83"/>
    <w:rsid w:val="00104DC6"/>
    <w:rsid w:val="00104F59"/>
    <w:rsid w:val="0011046A"/>
    <w:rsid w:val="0011351A"/>
    <w:rsid w:val="0011415E"/>
    <w:rsid w:val="001159FD"/>
    <w:rsid w:val="001164A1"/>
    <w:rsid w:val="001171D4"/>
    <w:rsid w:val="001200DD"/>
    <w:rsid w:val="001233E9"/>
    <w:rsid w:val="00127E4E"/>
    <w:rsid w:val="00131648"/>
    <w:rsid w:val="00135EE9"/>
    <w:rsid w:val="0014517A"/>
    <w:rsid w:val="001506A6"/>
    <w:rsid w:val="00151CC3"/>
    <w:rsid w:val="00153451"/>
    <w:rsid w:val="00155863"/>
    <w:rsid w:val="00155F3F"/>
    <w:rsid w:val="0015765A"/>
    <w:rsid w:val="00161855"/>
    <w:rsid w:val="0016194B"/>
    <w:rsid w:val="00161DD3"/>
    <w:rsid w:val="00161E79"/>
    <w:rsid w:val="00167871"/>
    <w:rsid w:val="00170BC2"/>
    <w:rsid w:val="0017747B"/>
    <w:rsid w:val="00177DF2"/>
    <w:rsid w:val="001801C5"/>
    <w:rsid w:val="0018181B"/>
    <w:rsid w:val="0018418B"/>
    <w:rsid w:val="001848D1"/>
    <w:rsid w:val="00184D33"/>
    <w:rsid w:val="00186D08"/>
    <w:rsid w:val="00190AAD"/>
    <w:rsid w:val="00191E0B"/>
    <w:rsid w:val="001926DD"/>
    <w:rsid w:val="001943B0"/>
    <w:rsid w:val="0019767C"/>
    <w:rsid w:val="001A04EF"/>
    <w:rsid w:val="001A0754"/>
    <w:rsid w:val="001A231D"/>
    <w:rsid w:val="001A3241"/>
    <w:rsid w:val="001B2860"/>
    <w:rsid w:val="001B6663"/>
    <w:rsid w:val="001B6CD1"/>
    <w:rsid w:val="001C2212"/>
    <w:rsid w:val="001C25E4"/>
    <w:rsid w:val="001C2745"/>
    <w:rsid w:val="001C27D0"/>
    <w:rsid w:val="001C291C"/>
    <w:rsid w:val="001C4C99"/>
    <w:rsid w:val="001D2A6B"/>
    <w:rsid w:val="001D4B6D"/>
    <w:rsid w:val="001D767C"/>
    <w:rsid w:val="001D7AC2"/>
    <w:rsid w:val="001E09CB"/>
    <w:rsid w:val="001E1758"/>
    <w:rsid w:val="001E1D1A"/>
    <w:rsid w:val="001E4ED2"/>
    <w:rsid w:val="001E4F72"/>
    <w:rsid w:val="001E5B59"/>
    <w:rsid w:val="001E6ACD"/>
    <w:rsid w:val="001F05A5"/>
    <w:rsid w:val="001F1EB1"/>
    <w:rsid w:val="001F23C1"/>
    <w:rsid w:val="001F2649"/>
    <w:rsid w:val="001F2B37"/>
    <w:rsid w:val="001F4F2A"/>
    <w:rsid w:val="001F5034"/>
    <w:rsid w:val="001F7757"/>
    <w:rsid w:val="0020089B"/>
    <w:rsid w:val="0020494A"/>
    <w:rsid w:val="00204A9C"/>
    <w:rsid w:val="00205EA4"/>
    <w:rsid w:val="00206242"/>
    <w:rsid w:val="00210888"/>
    <w:rsid w:val="00210FB9"/>
    <w:rsid w:val="002123F2"/>
    <w:rsid w:val="00217FE1"/>
    <w:rsid w:val="00220014"/>
    <w:rsid w:val="00220663"/>
    <w:rsid w:val="002232EC"/>
    <w:rsid w:val="002233C7"/>
    <w:rsid w:val="002275B4"/>
    <w:rsid w:val="00227845"/>
    <w:rsid w:val="0022795C"/>
    <w:rsid w:val="00230635"/>
    <w:rsid w:val="002307B2"/>
    <w:rsid w:val="00232F4F"/>
    <w:rsid w:val="002331ED"/>
    <w:rsid w:val="0023702A"/>
    <w:rsid w:val="0024182F"/>
    <w:rsid w:val="00241FF6"/>
    <w:rsid w:val="0024282C"/>
    <w:rsid w:val="00243275"/>
    <w:rsid w:val="002442DA"/>
    <w:rsid w:val="00244FB4"/>
    <w:rsid w:val="0024557A"/>
    <w:rsid w:val="0024706A"/>
    <w:rsid w:val="00250C1D"/>
    <w:rsid w:val="00256AE0"/>
    <w:rsid w:val="00260D68"/>
    <w:rsid w:val="002611CE"/>
    <w:rsid w:val="00262DF9"/>
    <w:rsid w:val="00263F1C"/>
    <w:rsid w:val="00264638"/>
    <w:rsid w:val="00267250"/>
    <w:rsid w:val="00270033"/>
    <w:rsid w:val="002712D3"/>
    <w:rsid w:val="002715E8"/>
    <w:rsid w:val="00271DEE"/>
    <w:rsid w:val="002737E4"/>
    <w:rsid w:val="0027433F"/>
    <w:rsid w:val="002766A3"/>
    <w:rsid w:val="00276D3B"/>
    <w:rsid w:val="002830E0"/>
    <w:rsid w:val="00286E55"/>
    <w:rsid w:val="00291362"/>
    <w:rsid w:val="002928D1"/>
    <w:rsid w:val="002934AD"/>
    <w:rsid w:val="0029458D"/>
    <w:rsid w:val="00296767"/>
    <w:rsid w:val="00297548"/>
    <w:rsid w:val="002976F1"/>
    <w:rsid w:val="00297836"/>
    <w:rsid w:val="002A0522"/>
    <w:rsid w:val="002A291C"/>
    <w:rsid w:val="002A2B95"/>
    <w:rsid w:val="002A3373"/>
    <w:rsid w:val="002A595A"/>
    <w:rsid w:val="002A5A92"/>
    <w:rsid w:val="002B05C7"/>
    <w:rsid w:val="002B2257"/>
    <w:rsid w:val="002B300A"/>
    <w:rsid w:val="002B37CC"/>
    <w:rsid w:val="002B4F4B"/>
    <w:rsid w:val="002C1E65"/>
    <w:rsid w:val="002C1FD6"/>
    <w:rsid w:val="002C364B"/>
    <w:rsid w:val="002C4311"/>
    <w:rsid w:val="002C47AC"/>
    <w:rsid w:val="002C7D29"/>
    <w:rsid w:val="002D37DD"/>
    <w:rsid w:val="002D74DA"/>
    <w:rsid w:val="002E0814"/>
    <w:rsid w:val="002E2868"/>
    <w:rsid w:val="002E309A"/>
    <w:rsid w:val="002E3CC0"/>
    <w:rsid w:val="002E3F5B"/>
    <w:rsid w:val="002E58E2"/>
    <w:rsid w:val="002E675F"/>
    <w:rsid w:val="002E6AF7"/>
    <w:rsid w:val="002E7CB9"/>
    <w:rsid w:val="002F0F19"/>
    <w:rsid w:val="002F224C"/>
    <w:rsid w:val="002F3A06"/>
    <w:rsid w:val="00300AA0"/>
    <w:rsid w:val="00301B20"/>
    <w:rsid w:val="003032B3"/>
    <w:rsid w:val="00304516"/>
    <w:rsid w:val="0031137C"/>
    <w:rsid w:val="003114DE"/>
    <w:rsid w:val="00314867"/>
    <w:rsid w:val="00317958"/>
    <w:rsid w:val="003179CF"/>
    <w:rsid w:val="00317C40"/>
    <w:rsid w:val="0032064B"/>
    <w:rsid w:val="00323B59"/>
    <w:rsid w:val="00325470"/>
    <w:rsid w:val="00325D5E"/>
    <w:rsid w:val="00326548"/>
    <w:rsid w:val="0032733F"/>
    <w:rsid w:val="00331143"/>
    <w:rsid w:val="00331BD4"/>
    <w:rsid w:val="003320FC"/>
    <w:rsid w:val="00340641"/>
    <w:rsid w:val="00343023"/>
    <w:rsid w:val="00344600"/>
    <w:rsid w:val="00346207"/>
    <w:rsid w:val="00346889"/>
    <w:rsid w:val="003471EB"/>
    <w:rsid w:val="0035063E"/>
    <w:rsid w:val="00355F67"/>
    <w:rsid w:val="0036070F"/>
    <w:rsid w:val="00361E62"/>
    <w:rsid w:val="00363670"/>
    <w:rsid w:val="00364C39"/>
    <w:rsid w:val="00364CD5"/>
    <w:rsid w:val="00364E8E"/>
    <w:rsid w:val="00366E28"/>
    <w:rsid w:val="00371817"/>
    <w:rsid w:val="00371C7C"/>
    <w:rsid w:val="00375E3E"/>
    <w:rsid w:val="003824C5"/>
    <w:rsid w:val="00384B57"/>
    <w:rsid w:val="00384DF9"/>
    <w:rsid w:val="0038682A"/>
    <w:rsid w:val="0039106C"/>
    <w:rsid w:val="00392CED"/>
    <w:rsid w:val="00393FF4"/>
    <w:rsid w:val="003A067C"/>
    <w:rsid w:val="003A51A4"/>
    <w:rsid w:val="003A6952"/>
    <w:rsid w:val="003A7959"/>
    <w:rsid w:val="003B2606"/>
    <w:rsid w:val="003B29A8"/>
    <w:rsid w:val="003B3609"/>
    <w:rsid w:val="003B4A1A"/>
    <w:rsid w:val="003B4D17"/>
    <w:rsid w:val="003B5C41"/>
    <w:rsid w:val="003B7979"/>
    <w:rsid w:val="003B7FD9"/>
    <w:rsid w:val="003C2267"/>
    <w:rsid w:val="003C2630"/>
    <w:rsid w:val="003C3788"/>
    <w:rsid w:val="003C54C8"/>
    <w:rsid w:val="003C7006"/>
    <w:rsid w:val="003D0BEB"/>
    <w:rsid w:val="003D0EFB"/>
    <w:rsid w:val="003D20E7"/>
    <w:rsid w:val="003D2362"/>
    <w:rsid w:val="003D7201"/>
    <w:rsid w:val="003E124C"/>
    <w:rsid w:val="003E3024"/>
    <w:rsid w:val="003E43CE"/>
    <w:rsid w:val="003E4405"/>
    <w:rsid w:val="003E4997"/>
    <w:rsid w:val="003E567A"/>
    <w:rsid w:val="003F101E"/>
    <w:rsid w:val="003F5AAE"/>
    <w:rsid w:val="003F7BC5"/>
    <w:rsid w:val="0040045C"/>
    <w:rsid w:val="004067C4"/>
    <w:rsid w:val="004143E5"/>
    <w:rsid w:val="00414A6A"/>
    <w:rsid w:val="00414C10"/>
    <w:rsid w:val="00416C0B"/>
    <w:rsid w:val="00420686"/>
    <w:rsid w:val="00421FAF"/>
    <w:rsid w:val="00422819"/>
    <w:rsid w:val="00422A2E"/>
    <w:rsid w:val="00424EB3"/>
    <w:rsid w:val="00424ED2"/>
    <w:rsid w:val="00426A71"/>
    <w:rsid w:val="00430635"/>
    <w:rsid w:val="00430B1D"/>
    <w:rsid w:val="004352BF"/>
    <w:rsid w:val="00436151"/>
    <w:rsid w:val="00441A18"/>
    <w:rsid w:val="00443F19"/>
    <w:rsid w:val="004445B6"/>
    <w:rsid w:val="00444704"/>
    <w:rsid w:val="004472A9"/>
    <w:rsid w:val="00447451"/>
    <w:rsid w:val="0044793E"/>
    <w:rsid w:val="004516C8"/>
    <w:rsid w:val="004543C8"/>
    <w:rsid w:val="00464588"/>
    <w:rsid w:val="004656C3"/>
    <w:rsid w:val="00466CA9"/>
    <w:rsid w:val="00472BE7"/>
    <w:rsid w:val="004731EA"/>
    <w:rsid w:val="0047472C"/>
    <w:rsid w:val="00475A20"/>
    <w:rsid w:val="00481793"/>
    <w:rsid w:val="00481B39"/>
    <w:rsid w:val="0048204A"/>
    <w:rsid w:val="004823D1"/>
    <w:rsid w:val="00484E00"/>
    <w:rsid w:val="00485174"/>
    <w:rsid w:val="00486388"/>
    <w:rsid w:val="004878D0"/>
    <w:rsid w:val="0049132F"/>
    <w:rsid w:val="00491DB2"/>
    <w:rsid w:val="00493551"/>
    <w:rsid w:val="004A204B"/>
    <w:rsid w:val="004A37E8"/>
    <w:rsid w:val="004A42A8"/>
    <w:rsid w:val="004B07E8"/>
    <w:rsid w:val="004B08CC"/>
    <w:rsid w:val="004B10B1"/>
    <w:rsid w:val="004B228E"/>
    <w:rsid w:val="004B5CBB"/>
    <w:rsid w:val="004B637D"/>
    <w:rsid w:val="004C59FE"/>
    <w:rsid w:val="004C5E8C"/>
    <w:rsid w:val="004D0DFB"/>
    <w:rsid w:val="004D6914"/>
    <w:rsid w:val="004D77B4"/>
    <w:rsid w:val="004E5A5C"/>
    <w:rsid w:val="004E7DC7"/>
    <w:rsid w:val="004E7FE2"/>
    <w:rsid w:val="004F02BC"/>
    <w:rsid w:val="004F0E13"/>
    <w:rsid w:val="004F164E"/>
    <w:rsid w:val="004F49C5"/>
    <w:rsid w:val="004F6044"/>
    <w:rsid w:val="004F6FAE"/>
    <w:rsid w:val="004F72B6"/>
    <w:rsid w:val="00500500"/>
    <w:rsid w:val="0050282D"/>
    <w:rsid w:val="00504949"/>
    <w:rsid w:val="00505A95"/>
    <w:rsid w:val="00506039"/>
    <w:rsid w:val="00506999"/>
    <w:rsid w:val="00512DEC"/>
    <w:rsid w:val="0051322A"/>
    <w:rsid w:val="00514BBA"/>
    <w:rsid w:val="005168AD"/>
    <w:rsid w:val="00516B7B"/>
    <w:rsid w:val="005175BB"/>
    <w:rsid w:val="00520430"/>
    <w:rsid w:val="00522AF0"/>
    <w:rsid w:val="00522D26"/>
    <w:rsid w:val="00524DE0"/>
    <w:rsid w:val="00526C2F"/>
    <w:rsid w:val="00530925"/>
    <w:rsid w:val="00531643"/>
    <w:rsid w:val="005327F7"/>
    <w:rsid w:val="00532DE6"/>
    <w:rsid w:val="00534BDD"/>
    <w:rsid w:val="00543112"/>
    <w:rsid w:val="00544A3A"/>
    <w:rsid w:val="00545A96"/>
    <w:rsid w:val="00545C3B"/>
    <w:rsid w:val="00547F7B"/>
    <w:rsid w:val="00547FC4"/>
    <w:rsid w:val="00551528"/>
    <w:rsid w:val="00553452"/>
    <w:rsid w:val="00555036"/>
    <w:rsid w:val="005551FD"/>
    <w:rsid w:val="00562E8B"/>
    <w:rsid w:val="0056445D"/>
    <w:rsid w:val="00566DC1"/>
    <w:rsid w:val="00567757"/>
    <w:rsid w:val="00570306"/>
    <w:rsid w:val="0057162A"/>
    <w:rsid w:val="00572289"/>
    <w:rsid w:val="00572321"/>
    <w:rsid w:val="00574541"/>
    <w:rsid w:val="00574BCF"/>
    <w:rsid w:val="00577095"/>
    <w:rsid w:val="00577376"/>
    <w:rsid w:val="00584130"/>
    <w:rsid w:val="0058423F"/>
    <w:rsid w:val="00587418"/>
    <w:rsid w:val="00590A99"/>
    <w:rsid w:val="00590E53"/>
    <w:rsid w:val="005930D1"/>
    <w:rsid w:val="005958D8"/>
    <w:rsid w:val="00596275"/>
    <w:rsid w:val="0059645E"/>
    <w:rsid w:val="005964CF"/>
    <w:rsid w:val="00596AAA"/>
    <w:rsid w:val="005A1822"/>
    <w:rsid w:val="005A5AA1"/>
    <w:rsid w:val="005B0AB7"/>
    <w:rsid w:val="005B17E3"/>
    <w:rsid w:val="005B6C07"/>
    <w:rsid w:val="005B7DAD"/>
    <w:rsid w:val="005C0C35"/>
    <w:rsid w:val="005C1159"/>
    <w:rsid w:val="005C3574"/>
    <w:rsid w:val="005D5174"/>
    <w:rsid w:val="005D721E"/>
    <w:rsid w:val="005D739C"/>
    <w:rsid w:val="005D7909"/>
    <w:rsid w:val="005D7C94"/>
    <w:rsid w:val="005E0DB2"/>
    <w:rsid w:val="005E1EE8"/>
    <w:rsid w:val="005E4F1C"/>
    <w:rsid w:val="005F1591"/>
    <w:rsid w:val="005F28A1"/>
    <w:rsid w:val="005F2DA5"/>
    <w:rsid w:val="005F3EEE"/>
    <w:rsid w:val="005F3F07"/>
    <w:rsid w:val="005F5629"/>
    <w:rsid w:val="005F5918"/>
    <w:rsid w:val="005F7829"/>
    <w:rsid w:val="0060530D"/>
    <w:rsid w:val="0061108F"/>
    <w:rsid w:val="00612128"/>
    <w:rsid w:val="006156B8"/>
    <w:rsid w:val="00620023"/>
    <w:rsid w:val="00621FD8"/>
    <w:rsid w:val="0062250F"/>
    <w:rsid w:val="00631C99"/>
    <w:rsid w:val="00631D4B"/>
    <w:rsid w:val="00632828"/>
    <w:rsid w:val="00634078"/>
    <w:rsid w:val="0063503F"/>
    <w:rsid w:val="00635584"/>
    <w:rsid w:val="00635A15"/>
    <w:rsid w:val="00641736"/>
    <w:rsid w:val="00644059"/>
    <w:rsid w:val="00647097"/>
    <w:rsid w:val="00650BEA"/>
    <w:rsid w:val="00651284"/>
    <w:rsid w:val="006514B9"/>
    <w:rsid w:val="00651AE6"/>
    <w:rsid w:val="00653596"/>
    <w:rsid w:val="006565BD"/>
    <w:rsid w:val="00660372"/>
    <w:rsid w:val="00664437"/>
    <w:rsid w:val="006666A8"/>
    <w:rsid w:val="00670B88"/>
    <w:rsid w:val="00674682"/>
    <w:rsid w:val="0067530F"/>
    <w:rsid w:val="00675F3B"/>
    <w:rsid w:val="00681539"/>
    <w:rsid w:val="00682E77"/>
    <w:rsid w:val="00685935"/>
    <w:rsid w:val="006876D1"/>
    <w:rsid w:val="00691648"/>
    <w:rsid w:val="006945DC"/>
    <w:rsid w:val="006A1BA5"/>
    <w:rsid w:val="006A353F"/>
    <w:rsid w:val="006A3698"/>
    <w:rsid w:val="006A3A25"/>
    <w:rsid w:val="006A4C77"/>
    <w:rsid w:val="006A56DB"/>
    <w:rsid w:val="006A630F"/>
    <w:rsid w:val="006A6713"/>
    <w:rsid w:val="006A67B1"/>
    <w:rsid w:val="006A68C4"/>
    <w:rsid w:val="006A7850"/>
    <w:rsid w:val="006C394E"/>
    <w:rsid w:val="006C398B"/>
    <w:rsid w:val="006C52ED"/>
    <w:rsid w:val="006C625E"/>
    <w:rsid w:val="006D00EE"/>
    <w:rsid w:val="006D08C3"/>
    <w:rsid w:val="006D2D54"/>
    <w:rsid w:val="006D4E95"/>
    <w:rsid w:val="006D6C08"/>
    <w:rsid w:val="006E1687"/>
    <w:rsid w:val="006E196E"/>
    <w:rsid w:val="006E261E"/>
    <w:rsid w:val="006E3D25"/>
    <w:rsid w:val="006E4E35"/>
    <w:rsid w:val="006E5301"/>
    <w:rsid w:val="006E67D0"/>
    <w:rsid w:val="006E69C6"/>
    <w:rsid w:val="006F7742"/>
    <w:rsid w:val="00706045"/>
    <w:rsid w:val="0071049B"/>
    <w:rsid w:val="00713310"/>
    <w:rsid w:val="0071511C"/>
    <w:rsid w:val="00715527"/>
    <w:rsid w:val="00716E13"/>
    <w:rsid w:val="00716E51"/>
    <w:rsid w:val="00717CC0"/>
    <w:rsid w:val="00720020"/>
    <w:rsid w:val="00724FB9"/>
    <w:rsid w:val="00725AD3"/>
    <w:rsid w:val="00725B04"/>
    <w:rsid w:val="007268D9"/>
    <w:rsid w:val="00737E13"/>
    <w:rsid w:val="007504D7"/>
    <w:rsid w:val="00750A23"/>
    <w:rsid w:val="00751B7F"/>
    <w:rsid w:val="00753646"/>
    <w:rsid w:val="007552CF"/>
    <w:rsid w:val="00756740"/>
    <w:rsid w:val="00763B16"/>
    <w:rsid w:val="00763DDD"/>
    <w:rsid w:val="007644B2"/>
    <w:rsid w:val="0076600B"/>
    <w:rsid w:val="007662ED"/>
    <w:rsid w:val="00766DFF"/>
    <w:rsid w:val="00770B23"/>
    <w:rsid w:val="00771905"/>
    <w:rsid w:val="0077205E"/>
    <w:rsid w:val="00782807"/>
    <w:rsid w:val="00782C27"/>
    <w:rsid w:val="00783161"/>
    <w:rsid w:val="00784975"/>
    <w:rsid w:val="00786368"/>
    <w:rsid w:val="00786A5A"/>
    <w:rsid w:val="0079046B"/>
    <w:rsid w:val="00790A7D"/>
    <w:rsid w:val="00792C16"/>
    <w:rsid w:val="00793E70"/>
    <w:rsid w:val="00794AA9"/>
    <w:rsid w:val="00795C7F"/>
    <w:rsid w:val="00795D5E"/>
    <w:rsid w:val="00797371"/>
    <w:rsid w:val="00797638"/>
    <w:rsid w:val="007A0242"/>
    <w:rsid w:val="007A1031"/>
    <w:rsid w:val="007A62EA"/>
    <w:rsid w:val="007B083E"/>
    <w:rsid w:val="007B2CC4"/>
    <w:rsid w:val="007B557F"/>
    <w:rsid w:val="007B687F"/>
    <w:rsid w:val="007B7854"/>
    <w:rsid w:val="007C0BC5"/>
    <w:rsid w:val="007C0FD2"/>
    <w:rsid w:val="007C3379"/>
    <w:rsid w:val="007C351F"/>
    <w:rsid w:val="007C5601"/>
    <w:rsid w:val="007C7E7D"/>
    <w:rsid w:val="007D2A5A"/>
    <w:rsid w:val="007D2E24"/>
    <w:rsid w:val="007D7523"/>
    <w:rsid w:val="007E0DEF"/>
    <w:rsid w:val="007E7645"/>
    <w:rsid w:val="007F22DA"/>
    <w:rsid w:val="007F38A7"/>
    <w:rsid w:val="007F595F"/>
    <w:rsid w:val="007F6789"/>
    <w:rsid w:val="00801FD4"/>
    <w:rsid w:val="00803458"/>
    <w:rsid w:val="00803EA1"/>
    <w:rsid w:val="0080667C"/>
    <w:rsid w:val="00806C00"/>
    <w:rsid w:val="00806C49"/>
    <w:rsid w:val="00813426"/>
    <w:rsid w:val="008141DB"/>
    <w:rsid w:val="0081681F"/>
    <w:rsid w:val="00817002"/>
    <w:rsid w:val="00817064"/>
    <w:rsid w:val="00821507"/>
    <w:rsid w:val="00823C9C"/>
    <w:rsid w:val="00827009"/>
    <w:rsid w:val="008313BC"/>
    <w:rsid w:val="0083341B"/>
    <w:rsid w:val="00834D54"/>
    <w:rsid w:val="00834F07"/>
    <w:rsid w:val="00834FD3"/>
    <w:rsid w:val="00841EC5"/>
    <w:rsid w:val="00844CA5"/>
    <w:rsid w:val="00845537"/>
    <w:rsid w:val="00846DC7"/>
    <w:rsid w:val="00846F7D"/>
    <w:rsid w:val="00847729"/>
    <w:rsid w:val="00850147"/>
    <w:rsid w:val="0085193F"/>
    <w:rsid w:val="00852802"/>
    <w:rsid w:val="008542A0"/>
    <w:rsid w:val="0085536D"/>
    <w:rsid w:val="008553ED"/>
    <w:rsid w:val="00856BC8"/>
    <w:rsid w:val="0085713E"/>
    <w:rsid w:val="00860278"/>
    <w:rsid w:val="0086168B"/>
    <w:rsid w:val="00861C4F"/>
    <w:rsid w:val="0086288C"/>
    <w:rsid w:val="0086319B"/>
    <w:rsid w:val="00863741"/>
    <w:rsid w:val="00863F16"/>
    <w:rsid w:val="00864A4B"/>
    <w:rsid w:val="00873C6C"/>
    <w:rsid w:val="00874A50"/>
    <w:rsid w:val="008806C0"/>
    <w:rsid w:val="00885317"/>
    <w:rsid w:val="00887F2C"/>
    <w:rsid w:val="00891957"/>
    <w:rsid w:val="00893368"/>
    <w:rsid w:val="008A04BB"/>
    <w:rsid w:val="008A065F"/>
    <w:rsid w:val="008A0C43"/>
    <w:rsid w:val="008A0D36"/>
    <w:rsid w:val="008A1F31"/>
    <w:rsid w:val="008A5A69"/>
    <w:rsid w:val="008A7949"/>
    <w:rsid w:val="008B3E38"/>
    <w:rsid w:val="008B63E7"/>
    <w:rsid w:val="008B7853"/>
    <w:rsid w:val="008B79EE"/>
    <w:rsid w:val="008B7BF5"/>
    <w:rsid w:val="008C0672"/>
    <w:rsid w:val="008C276F"/>
    <w:rsid w:val="008C4763"/>
    <w:rsid w:val="008C5DAD"/>
    <w:rsid w:val="008D0218"/>
    <w:rsid w:val="008D2F29"/>
    <w:rsid w:val="008D617C"/>
    <w:rsid w:val="008D6F4E"/>
    <w:rsid w:val="008E0EE4"/>
    <w:rsid w:val="008E21E8"/>
    <w:rsid w:val="008E23ED"/>
    <w:rsid w:val="008E32CA"/>
    <w:rsid w:val="008E45F0"/>
    <w:rsid w:val="008E58CC"/>
    <w:rsid w:val="008E60F0"/>
    <w:rsid w:val="008F095B"/>
    <w:rsid w:val="008F133C"/>
    <w:rsid w:val="008F1714"/>
    <w:rsid w:val="008F3237"/>
    <w:rsid w:val="008F73BD"/>
    <w:rsid w:val="00903BA9"/>
    <w:rsid w:val="00907906"/>
    <w:rsid w:val="00912E4D"/>
    <w:rsid w:val="009132CF"/>
    <w:rsid w:val="0092132E"/>
    <w:rsid w:val="00922198"/>
    <w:rsid w:val="00924C8E"/>
    <w:rsid w:val="0093144D"/>
    <w:rsid w:val="0093165F"/>
    <w:rsid w:val="00933F23"/>
    <w:rsid w:val="009438C1"/>
    <w:rsid w:val="00943CBF"/>
    <w:rsid w:val="009471B9"/>
    <w:rsid w:val="009513C5"/>
    <w:rsid w:val="00951D4A"/>
    <w:rsid w:val="00953834"/>
    <w:rsid w:val="00956B64"/>
    <w:rsid w:val="00956F6E"/>
    <w:rsid w:val="009601F0"/>
    <w:rsid w:val="009609BF"/>
    <w:rsid w:val="00963263"/>
    <w:rsid w:val="0096425B"/>
    <w:rsid w:val="00964BC5"/>
    <w:rsid w:val="00965234"/>
    <w:rsid w:val="0096707A"/>
    <w:rsid w:val="00971AB2"/>
    <w:rsid w:val="00973796"/>
    <w:rsid w:val="00977683"/>
    <w:rsid w:val="009804DA"/>
    <w:rsid w:val="009840F3"/>
    <w:rsid w:val="009870C1"/>
    <w:rsid w:val="00987797"/>
    <w:rsid w:val="00987EE5"/>
    <w:rsid w:val="009907D6"/>
    <w:rsid w:val="00990D4A"/>
    <w:rsid w:val="009931E6"/>
    <w:rsid w:val="009951E0"/>
    <w:rsid w:val="0099534C"/>
    <w:rsid w:val="00997501"/>
    <w:rsid w:val="009A091D"/>
    <w:rsid w:val="009A2569"/>
    <w:rsid w:val="009A3435"/>
    <w:rsid w:val="009A6386"/>
    <w:rsid w:val="009B2ADF"/>
    <w:rsid w:val="009B7B7C"/>
    <w:rsid w:val="009C5ECA"/>
    <w:rsid w:val="009D4349"/>
    <w:rsid w:val="009D5873"/>
    <w:rsid w:val="009D5DF3"/>
    <w:rsid w:val="009D694A"/>
    <w:rsid w:val="009D7CC5"/>
    <w:rsid w:val="009E00CD"/>
    <w:rsid w:val="009E1416"/>
    <w:rsid w:val="009E25E7"/>
    <w:rsid w:val="009E5407"/>
    <w:rsid w:val="009E5916"/>
    <w:rsid w:val="009F06E4"/>
    <w:rsid w:val="009F6C0F"/>
    <w:rsid w:val="009F79D9"/>
    <w:rsid w:val="009F7C68"/>
    <w:rsid w:val="00A00063"/>
    <w:rsid w:val="00A019E0"/>
    <w:rsid w:val="00A01BE0"/>
    <w:rsid w:val="00A02CB2"/>
    <w:rsid w:val="00A0434C"/>
    <w:rsid w:val="00A04BDB"/>
    <w:rsid w:val="00A05459"/>
    <w:rsid w:val="00A06EA7"/>
    <w:rsid w:val="00A0723E"/>
    <w:rsid w:val="00A10503"/>
    <w:rsid w:val="00A106FD"/>
    <w:rsid w:val="00A1203F"/>
    <w:rsid w:val="00A13D24"/>
    <w:rsid w:val="00A203E5"/>
    <w:rsid w:val="00A2127E"/>
    <w:rsid w:val="00A21362"/>
    <w:rsid w:val="00A2161F"/>
    <w:rsid w:val="00A22352"/>
    <w:rsid w:val="00A2458A"/>
    <w:rsid w:val="00A308CA"/>
    <w:rsid w:val="00A328DF"/>
    <w:rsid w:val="00A35E3C"/>
    <w:rsid w:val="00A36003"/>
    <w:rsid w:val="00A42203"/>
    <w:rsid w:val="00A42747"/>
    <w:rsid w:val="00A4335F"/>
    <w:rsid w:val="00A454AE"/>
    <w:rsid w:val="00A50359"/>
    <w:rsid w:val="00A5069F"/>
    <w:rsid w:val="00A52DE4"/>
    <w:rsid w:val="00A63B3E"/>
    <w:rsid w:val="00A63CE1"/>
    <w:rsid w:val="00A64A51"/>
    <w:rsid w:val="00A66523"/>
    <w:rsid w:val="00A710B5"/>
    <w:rsid w:val="00A71DDC"/>
    <w:rsid w:val="00A72D22"/>
    <w:rsid w:val="00A73762"/>
    <w:rsid w:val="00A745BE"/>
    <w:rsid w:val="00A7540E"/>
    <w:rsid w:val="00A75AA4"/>
    <w:rsid w:val="00A75D5E"/>
    <w:rsid w:val="00A807FB"/>
    <w:rsid w:val="00A81907"/>
    <w:rsid w:val="00A83265"/>
    <w:rsid w:val="00A83C07"/>
    <w:rsid w:val="00A85020"/>
    <w:rsid w:val="00A856C5"/>
    <w:rsid w:val="00AA20EB"/>
    <w:rsid w:val="00AA2951"/>
    <w:rsid w:val="00AA4F21"/>
    <w:rsid w:val="00AA7579"/>
    <w:rsid w:val="00AB08EC"/>
    <w:rsid w:val="00AB1290"/>
    <w:rsid w:val="00AB3D0B"/>
    <w:rsid w:val="00AB5924"/>
    <w:rsid w:val="00AB7B9A"/>
    <w:rsid w:val="00AB7E46"/>
    <w:rsid w:val="00AC04EC"/>
    <w:rsid w:val="00AC3096"/>
    <w:rsid w:val="00AC3225"/>
    <w:rsid w:val="00AC4130"/>
    <w:rsid w:val="00AD26BC"/>
    <w:rsid w:val="00AD339B"/>
    <w:rsid w:val="00AD5544"/>
    <w:rsid w:val="00AE0B58"/>
    <w:rsid w:val="00AE1112"/>
    <w:rsid w:val="00AE1CE6"/>
    <w:rsid w:val="00AE5618"/>
    <w:rsid w:val="00AE6303"/>
    <w:rsid w:val="00AE792E"/>
    <w:rsid w:val="00AF0AD8"/>
    <w:rsid w:val="00AF1015"/>
    <w:rsid w:val="00AF2380"/>
    <w:rsid w:val="00AF4C0D"/>
    <w:rsid w:val="00AF4F9B"/>
    <w:rsid w:val="00AF76E9"/>
    <w:rsid w:val="00B01B88"/>
    <w:rsid w:val="00B01DC3"/>
    <w:rsid w:val="00B03FE6"/>
    <w:rsid w:val="00B1030E"/>
    <w:rsid w:val="00B1267F"/>
    <w:rsid w:val="00B12C50"/>
    <w:rsid w:val="00B161E7"/>
    <w:rsid w:val="00B164B2"/>
    <w:rsid w:val="00B16CB7"/>
    <w:rsid w:val="00B21A5C"/>
    <w:rsid w:val="00B2515C"/>
    <w:rsid w:val="00B257AF"/>
    <w:rsid w:val="00B32DE8"/>
    <w:rsid w:val="00B37A23"/>
    <w:rsid w:val="00B37C7A"/>
    <w:rsid w:val="00B40DBE"/>
    <w:rsid w:val="00B42F10"/>
    <w:rsid w:val="00B45C19"/>
    <w:rsid w:val="00B4646A"/>
    <w:rsid w:val="00B50676"/>
    <w:rsid w:val="00B51FDD"/>
    <w:rsid w:val="00B53308"/>
    <w:rsid w:val="00B5486D"/>
    <w:rsid w:val="00B55706"/>
    <w:rsid w:val="00B631BF"/>
    <w:rsid w:val="00B63953"/>
    <w:rsid w:val="00B63AD5"/>
    <w:rsid w:val="00B6404D"/>
    <w:rsid w:val="00B64F15"/>
    <w:rsid w:val="00B6735B"/>
    <w:rsid w:val="00B678B5"/>
    <w:rsid w:val="00B71A36"/>
    <w:rsid w:val="00B722E4"/>
    <w:rsid w:val="00B734C0"/>
    <w:rsid w:val="00B73A65"/>
    <w:rsid w:val="00B74F69"/>
    <w:rsid w:val="00B7719C"/>
    <w:rsid w:val="00B77E11"/>
    <w:rsid w:val="00B823E9"/>
    <w:rsid w:val="00B832AC"/>
    <w:rsid w:val="00B8348D"/>
    <w:rsid w:val="00B84315"/>
    <w:rsid w:val="00B90BD9"/>
    <w:rsid w:val="00B94032"/>
    <w:rsid w:val="00B95E9B"/>
    <w:rsid w:val="00BA1C44"/>
    <w:rsid w:val="00BA2DA6"/>
    <w:rsid w:val="00BB2CBF"/>
    <w:rsid w:val="00BB45A4"/>
    <w:rsid w:val="00BB5D20"/>
    <w:rsid w:val="00BB69DA"/>
    <w:rsid w:val="00BB76A0"/>
    <w:rsid w:val="00BC091C"/>
    <w:rsid w:val="00BC1983"/>
    <w:rsid w:val="00BC221F"/>
    <w:rsid w:val="00BC2A94"/>
    <w:rsid w:val="00BC3FD8"/>
    <w:rsid w:val="00BC56D8"/>
    <w:rsid w:val="00BC6489"/>
    <w:rsid w:val="00BC668D"/>
    <w:rsid w:val="00BC671A"/>
    <w:rsid w:val="00BD24F9"/>
    <w:rsid w:val="00BD25E9"/>
    <w:rsid w:val="00BD2954"/>
    <w:rsid w:val="00BD2FF8"/>
    <w:rsid w:val="00BD3349"/>
    <w:rsid w:val="00BD3632"/>
    <w:rsid w:val="00BD50AB"/>
    <w:rsid w:val="00BD6EF4"/>
    <w:rsid w:val="00BE1D89"/>
    <w:rsid w:val="00BE2D98"/>
    <w:rsid w:val="00BE4F3F"/>
    <w:rsid w:val="00BE5A26"/>
    <w:rsid w:val="00BE6FE8"/>
    <w:rsid w:val="00BF04A0"/>
    <w:rsid w:val="00BF14C8"/>
    <w:rsid w:val="00BF2B72"/>
    <w:rsid w:val="00BF77E3"/>
    <w:rsid w:val="00C050B7"/>
    <w:rsid w:val="00C05139"/>
    <w:rsid w:val="00C056BD"/>
    <w:rsid w:val="00C05E55"/>
    <w:rsid w:val="00C1241D"/>
    <w:rsid w:val="00C13928"/>
    <w:rsid w:val="00C1588B"/>
    <w:rsid w:val="00C16578"/>
    <w:rsid w:val="00C16753"/>
    <w:rsid w:val="00C219C9"/>
    <w:rsid w:val="00C22293"/>
    <w:rsid w:val="00C22CD8"/>
    <w:rsid w:val="00C26188"/>
    <w:rsid w:val="00C3282A"/>
    <w:rsid w:val="00C341F9"/>
    <w:rsid w:val="00C34E1C"/>
    <w:rsid w:val="00C35835"/>
    <w:rsid w:val="00C457F8"/>
    <w:rsid w:val="00C467F0"/>
    <w:rsid w:val="00C469C3"/>
    <w:rsid w:val="00C51A09"/>
    <w:rsid w:val="00C52B77"/>
    <w:rsid w:val="00C53467"/>
    <w:rsid w:val="00C5640F"/>
    <w:rsid w:val="00C5671D"/>
    <w:rsid w:val="00C648A0"/>
    <w:rsid w:val="00C678BF"/>
    <w:rsid w:val="00C739B8"/>
    <w:rsid w:val="00C75327"/>
    <w:rsid w:val="00C756FA"/>
    <w:rsid w:val="00C76393"/>
    <w:rsid w:val="00C7733A"/>
    <w:rsid w:val="00C83032"/>
    <w:rsid w:val="00C86796"/>
    <w:rsid w:val="00C91716"/>
    <w:rsid w:val="00C93422"/>
    <w:rsid w:val="00C944BD"/>
    <w:rsid w:val="00C969A7"/>
    <w:rsid w:val="00C96F53"/>
    <w:rsid w:val="00C974C1"/>
    <w:rsid w:val="00CA18E6"/>
    <w:rsid w:val="00CA235E"/>
    <w:rsid w:val="00CA277F"/>
    <w:rsid w:val="00CA294B"/>
    <w:rsid w:val="00CA3712"/>
    <w:rsid w:val="00CA57AC"/>
    <w:rsid w:val="00CA668A"/>
    <w:rsid w:val="00CB04BB"/>
    <w:rsid w:val="00CB1231"/>
    <w:rsid w:val="00CB173A"/>
    <w:rsid w:val="00CB17C5"/>
    <w:rsid w:val="00CB2B4B"/>
    <w:rsid w:val="00CB4270"/>
    <w:rsid w:val="00CB53E0"/>
    <w:rsid w:val="00CC1AF1"/>
    <w:rsid w:val="00CC5A48"/>
    <w:rsid w:val="00CC664A"/>
    <w:rsid w:val="00CC799C"/>
    <w:rsid w:val="00CD3309"/>
    <w:rsid w:val="00CD5374"/>
    <w:rsid w:val="00CD7049"/>
    <w:rsid w:val="00CD7F52"/>
    <w:rsid w:val="00CE0D8C"/>
    <w:rsid w:val="00CE13AD"/>
    <w:rsid w:val="00CE3356"/>
    <w:rsid w:val="00CE562E"/>
    <w:rsid w:val="00CE5F07"/>
    <w:rsid w:val="00CE6928"/>
    <w:rsid w:val="00CE7F9B"/>
    <w:rsid w:val="00CF0EB1"/>
    <w:rsid w:val="00CF2864"/>
    <w:rsid w:val="00CF7293"/>
    <w:rsid w:val="00CF7665"/>
    <w:rsid w:val="00D00214"/>
    <w:rsid w:val="00D02425"/>
    <w:rsid w:val="00D05944"/>
    <w:rsid w:val="00D0622F"/>
    <w:rsid w:val="00D1158D"/>
    <w:rsid w:val="00D13BED"/>
    <w:rsid w:val="00D1430C"/>
    <w:rsid w:val="00D16BBE"/>
    <w:rsid w:val="00D25AD0"/>
    <w:rsid w:val="00D260C9"/>
    <w:rsid w:val="00D26147"/>
    <w:rsid w:val="00D26D3E"/>
    <w:rsid w:val="00D27BB9"/>
    <w:rsid w:val="00D310E7"/>
    <w:rsid w:val="00D32945"/>
    <w:rsid w:val="00D33B82"/>
    <w:rsid w:val="00D35701"/>
    <w:rsid w:val="00D361D9"/>
    <w:rsid w:val="00D40B14"/>
    <w:rsid w:val="00D40F22"/>
    <w:rsid w:val="00D42699"/>
    <w:rsid w:val="00D42DEF"/>
    <w:rsid w:val="00D43142"/>
    <w:rsid w:val="00D52541"/>
    <w:rsid w:val="00D52B81"/>
    <w:rsid w:val="00D5693A"/>
    <w:rsid w:val="00D63F2A"/>
    <w:rsid w:val="00D70EB9"/>
    <w:rsid w:val="00D712DB"/>
    <w:rsid w:val="00D7202A"/>
    <w:rsid w:val="00D7557F"/>
    <w:rsid w:val="00D75EA3"/>
    <w:rsid w:val="00D76FAD"/>
    <w:rsid w:val="00D80F50"/>
    <w:rsid w:val="00D84B73"/>
    <w:rsid w:val="00D84FF0"/>
    <w:rsid w:val="00D8555B"/>
    <w:rsid w:val="00D877F7"/>
    <w:rsid w:val="00D87890"/>
    <w:rsid w:val="00D9054A"/>
    <w:rsid w:val="00D91CBD"/>
    <w:rsid w:val="00D930DA"/>
    <w:rsid w:val="00D938FF"/>
    <w:rsid w:val="00D94802"/>
    <w:rsid w:val="00D94970"/>
    <w:rsid w:val="00D94CDC"/>
    <w:rsid w:val="00DA417F"/>
    <w:rsid w:val="00DB2259"/>
    <w:rsid w:val="00DB4458"/>
    <w:rsid w:val="00DB5209"/>
    <w:rsid w:val="00DB59AC"/>
    <w:rsid w:val="00DB74D0"/>
    <w:rsid w:val="00DB7C7A"/>
    <w:rsid w:val="00DC74F1"/>
    <w:rsid w:val="00DC7B17"/>
    <w:rsid w:val="00DD06D3"/>
    <w:rsid w:val="00DD2327"/>
    <w:rsid w:val="00DD3C38"/>
    <w:rsid w:val="00DD5DA6"/>
    <w:rsid w:val="00DE094D"/>
    <w:rsid w:val="00DE2749"/>
    <w:rsid w:val="00DE37B8"/>
    <w:rsid w:val="00DE3B39"/>
    <w:rsid w:val="00DE49FD"/>
    <w:rsid w:val="00DF00D0"/>
    <w:rsid w:val="00DF0CBC"/>
    <w:rsid w:val="00DF0CD7"/>
    <w:rsid w:val="00DF4407"/>
    <w:rsid w:val="00DF7EE3"/>
    <w:rsid w:val="00E0146C"/>
    <w:rsid w:val="00E10450"/>
    <w:rsid w:val="00E1340C"/>
    <w:rsid w:val="00E1341F"/>
    <w:rsid w:val="00E134D4"/>
    <w:rsid w:val="00E148C8"/>
    <w:rsid w:val="00E17A53"/>
    <w:rsid w:val="00E17FBD"/>
    <w:rsid w:val="00E20A18"/>
    <w:rsid w:val="00E21A47"/>
    <w:rsid w:val="00E26B37"/>
    <w:rsid w:val="00E27863"/>
    <w:rsid w:val="00E317B9"/>
    <w:rsid w:val="00E34C1F"/>
    <w:rsid w:val="00E40B06"/>
    <w:rsid w:val="00E41DAC"/>
    <w:rsid w:val="00E42242"/>
    <w:rsid w:val="00E4238D"/>
    <w:rsid w:val="00E43830"/>
    <w:rsid w:val="00E448B0"/>
    <w:rsid w:val="00E45452"/>
    <w:rsid w:val="00E475CA"/>
    <w:rsid w:val="00E47902"/>
    <w:rsid w:val="00E52753"/>
    <w:rsid w:val="00E52E5B"/>
    <w:rsid w:val="00E531CF"/>
    <w:rsid w:val="00E54FA0"/>
    <w:rsid w:val="00E554A1"/>
    <w:rsid w:val="00E5582B"/>
    <w:rsid w:val="00E576FA"/>
    <w:rsid w:val="00E57E5E"/>
    <w:rsid w:val="00E60081"/>
    <w:rsid w:val="00E631A2"/>
    <w:rsid w:val="00E6457F"/>
    <w:rsid w:val="00E65507"/>
    <w:rsid w:val="00E7078F"/>
    <w:rsid w:val="00E7092C"/>
    <w:rsid w:val="00E70CDE"/>
    <w:rsid w:val="00E70EB2"/>
    <w:rsid w:val="00E72B8D"/>
    <w:rsid w:val="00E739E9"/>
    <w:rsid w:val="00E756E7"/>
    <w:rsid w:val="00E75833"/>
    <w:rsid w:val="00E7779B"/>
    <w:rsid w:val="00E8781E"/>
    <w:rsid w:val="00E907E7"/>
    <w:rsid w:val="00E92208"/>
    <w:rsid w:val="00E93008"/>
    <w:rsid w:val="00E95EFF"/>
    <w:rsid w:val="00EA0059"/>
    <w:rsid w:val="00EA1034"/>
    <w:rsid w:val="00EA2A67"/>
    <w:rsid w:val="00EA3D61"/>
    <w:rsid w:val="00EA5A94"/>
    <w:rsid w:val="00EA73A6"/>
    <w:rsid w:val="00EB0093"/>
    <w:rsid w:val="00EB012C"/>
    <w:rsid w:val="00EB4AC5"/>
    <w:rsid w:val="00EB5E0A"/>
    <w:rsid w:val="00EB6E4E"/>
    <w:rsid w:val="00EB7A21"/>
    <w:rsid w:val="00EC11E1"/>
    <w:rsid w:val="00EC1307"/>
    <w:rsid w:val="00EC258C"/>
    <w:rsid w:val="00EC2CFC"/>
    <w:rsid w:val="00EE0A31"/>
    <w:rsid w:val="00EE5103"/>
    <w:rsid w:val="00EE7173"/>
    <w:rsid w:val="00EE75F1"/>
    <w:rsid w:val="00EE761E"/>
    <w:rsid w:val="00EE76AB"/>
    <w:rsid w:val="00EF01C4"/>
    <w:rsid w:val="00EF14F7"/>
    <w:rsid w:val="00F01684"/>
    <w:rsid w:val="00F04C2F"/>
    <w:rsid w:val="00F05ECA"/>
    <w:rsid w:val="00F12AC9"/>
    <w:rsid w:val="00F155BF"/>
    <w:rsid w:val="00F22096"/>
    <w:rsid w:val="00F23FBF"/>
    <w:rsid w:val="00F2458D"/>
    <w:rsid w:val="00F26A81"/>
    <w:rsid w:val="00F2784F"/>
    <w:rsid w:val="00F30738"/>
    <w:rsid w:val="00F32BEC"/>
    <w:rsid w:val="00F33E5D"/>
    <w:rsid w:val="00F416E0"/>
    <w:rsid w:val="00F435CB"/>
    <w:rsid w:val="00F43836"/>
    <w:rsid w:val="00F4577D"/>
    <w:rsid w:val="00F4733E"/>
    <w:rsid w:val="00F475C5"/>
    <w:rsid w:val="00F51B11"/>
    <w:rsid w:val="00F51C64"/>
    <w:rsid w:val="00F53979"/>
    <w:rsid w:val="00F552A8"/>
    <w:rsid w:val="00F606D0"/>
    <w:rsid w:val="00F639E3"/>
    <w:rsid w:val="00F67094"/>
    <w:rsid w:val="00F67870"/>
    <w:rsid w:val="00F702F3"/>
    <w:rsid w:val="00F7324A"/>
    <w:rsid w:val="00F76047"/>
    <w:rsid w:val="00F761E5"/>
    <w:rsid w:val="00F9352D"/>
    <w:rsid w:val="00F94C6B"/>
    <w:rsid w:val="00F96224"/>
    <w:rsid w:val="00FA391E"/>
    <w:rsid w:val="00FA5B67"/>
    <w:rsid w:val="00FA6470"/>
    <w:rsid w:val="00FB05A7"/>
    <w:rsid w:val="00FB1C14"/>
    <w:rsid w:val="00FB52E2"/>
    <w:rsid w:val="00FB5E7C"/>
    <w:rsid w:val="00FB610B"/>
    <w:rsid w:val="00FB643E"/>
    <w:rsid w:val="00FB6B07"/>
    <w:rsid w:val="00FC1823"/>
    <w:rsid w:val="00FC3C0C"/>
    <w:rsid w:val="00FC6E36"/>
    <w:rsid w:val="00FC6F79"/>
    <w:rsid w:val="00FC714A"/>
    <w:rsid w:val="00FC7630"/>
    <w:rsid w:val="00FD1142"/>
    <w:rsid w:val="00FD25E4"/>
    <w:rsid w:val="00FD2EB4"/>
    <w:rsid w:val="00FD4948"/>
    <w:rsid w:val="00FD59B4"/>
    <w:rsid w:val="00FD64BE"/>
    <w:rsid w:val="00FE1A5B"/>
    <w:rsid w:val="00FE3858"/>
    <w:rsid w:val="00FE602C"/>
    <w:rsid w:val="00FE6875"/>
    <w:rsid w:val="00FF1AB3"/>
    <w:rsid w:val="00FF33EF"/>
    <w:rsid w:val="00FF41C4"/>
    <w:rsid w:val="00FF5006"/>
    <w:rsid w:val="00FF5177"/>
    <w:rsid w:val="00FF798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C5651D"/>
  <w15:chartTrackingRefBased/>
  <w15:docId w15:val="{C994365F-C5B4-465A-B8EB-8FB491FE96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0F40FE"/>
    <w:pPr>
      <w:ind w:left="720"/>
      <w:contextualSpacing/>
    </w:pPr>
  </w:style>
  <w:style w:type="table" w:styleId="Tabellenraster">
    <w:name w:val="Table Grid"/>
    <w:basedOn w:val="NormaleTabelle"/>
    <w:uiPriority w:val="39"/>
    <w:rsid w:val="006A3A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B1030E"/>
    <w:rPr>
      <w:sz w:val="16"/>
      <w:szCs w:val="16"/>
    </w:rPr>
  </w:style>
  <w:style w:type="paragraph" w:styleId="Kommentartext">
    <w:name w:val="annotation text"/>
    <w:basedOn w:val="Standard"/>
    <w:link w:val="KommentartextZchn"/>
    <w:uiPriority w:val="99"/>
    <w:unhideWhenUsed/>
    <w:rsid w:val="00B1030E"/>
    <w:pPr>
      <w:spacing w:line="240" w:lineRule="auto"/>
    </w:pPr>
    <w:rPr>
      <w:sz w:val="20"/>
      <w:szCs w:val="20"/>
    </w:rPr>
  </w:style>
  <w:style w:type="character" w:customStyle="1" w:styleId="KommentartextZchn">
    <w:name w:val="Kommentartext Zchn"/>
    <w:basedOn w:val="Absatz-Standardschriftart"/>
    <w:link w:val="Kommentartext"/>
    <w:uiPriority w:val="99"/>
    <w:rsid w:val="00B1030E"/>
    <w:rPr>
      <w:sz w:val="20"/>
      <w:szCs w:val="20"/>
    </w:rPr>
  </w:style>
  <w:style w:type="paragraph" w:styleId="Sprechblasentext">
    <w:name w:val="Balloon Text"/>
    <w:basedOn w:val="Standard"/>
    <w:link w:val="SprechblasentextZchn"/>
    <w:uiPriority w:val="99"/>
    <w:semiHidden/>
    <w:unhideWhenUsed/>
    <w:rsid w:val="00B1030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1030E"/>
    <w:rPr>
      <w:rFonts w:ascii="Segoe UI" w:hAnsi="Segoe UI" w:cs="Segoe UI"/>
      <w:sz w:val="18"/>
      <w:szCs w:val="18"/>
    </w:rPr>
  </w:style>
  <w:style w:type="character" w:styleId="Hyperlink">
    <w:name w:val="Hyperlink"/>
    <w:basedOn w:val="Absatz-Standardschriftart"/>
    <w:uiPriority w:val="99"/>
    <w:unhideWhenUsed/>
    <w:rsid w:val="00964BC5"/>
    <w:rPr>
      <w:color w:val="0563C1" w:themeColor="hyperlink"/>
      <w:u w:val="single"/>
    </w:rPr>
  </w:style>
  <w:style w:type="paragraph" w:styleId="HTMLVorformatiert">
    <w:name w:val="HTML Preformatted"/>
    <w:basedOn w:val="Standard"/>
    <w:link w:val="HTMLVorformatiertZchn"/>
    <w:uiPriority w:val="99"/>
    <w:unhideWhenUsed/>
    <w:rsid w:val="00E72B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E72B8D"/>
    <w:rPr>
      <w:rFonts w:ascii="Courier New" w:eastAsia="Times New Roman" w:hAnsi="Courier New" w:cs="Courier New"/>
      <w:sz w:val="20"/>
      <w:szCs w:val="20"/>
      <w:lang w:eastAsia="de-DE"/>
    </w:rPr>
  </w:style>
  <w:style w:type="paragraph" w:styleId="Kommentarthema">
    <w:name w:val="annotation subject"/>
    <w:basedOn w:val="Kommentartext"/>
    <w:next w:val="Kommentartext"/>
    <w:link w:val="KommentarthemaZchn"/>
    <w:uiPriority w:val="99"/>
    <w:semiHidden/>
    <w:unhideWhenUsed/>
    <w:rsid w:val="004878D0"/>
    <w:rPr>
      <w:b/>
      <w:bCs/>
    </w:rPr>
  </w:style>
  <w:style w:type="character" w:customStyle="1" w:styleId="KommentarthemaZchn">
    <w:name w:val="Kommentarthema Zchn"/>
    <w:basedOn w:val="KommentartextZchn"/>
    <w:link w:val="Kommentarthema"/>
    <w:uiPriority w:val="99"/>
    <w:semiHidden/>
    <w:rsid w:val="004878D0"/>
    <w:rPr>
      <w:b/>
      <w:bCs/>
      <w:sz w:val="20"/>
      <w:szCs w:val="20"/>
    </w:rPr>
  </w:style>
  <w:style w:type="paragraph" w:styleId="Literaturverzeichnis">
    <w:name w:val="Bibliography"/>
    <w:basedOn w:val="Standard"/>
    <w:next w:val="Standard"/>
    <w:uiPriority w:val="37"/>
    <w:unhideWhenUsed/>
    <w:rsid w:val="00D84B73"/>
    <w:pPr>
      <w:tabs>
        <w:tab w:val="left" w:pos="384"/>
      </w:tabs>
      <w:spacing w:after="240" w:line="240" w:lineRule="auto"/>
      <w:ind w:left="384" w:hanging="384"/>
    </w:pPr>
  </w:style>
  <w:style w:type="paragraph" w:styleId="Kopfzeile">
    <w:name w:val="header"/>
    <w:basedOn w:val="Standard"/>
    <w:link w:val="KopfzeileZchn"/>
    <w:uiPriority w:val="99"/>
    <w:unhideWhenUsed/>
    <w:rsid w:val="00E52E5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52E5B"/>
  </w:style>
  <w:style w:type="paragraph" w:styleId="Fuzeile">
    <w:name w:val="footer"/>
    <w:basedOn w:val="Standard"/>
    <w:link w:val="FuzeileZchn"/>
    <w:uiPriority w:val="99"/>
    <w:unhideWhenUsed/>
    <w:rsid w:val="00E52E5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52E5B"/>
  </w:style>
  <w:style w:type="character" w:customStyle="1" w:styleId="orgunit">
    <w:name w:val="orgunit"/>
    <w:basedOn w:val="Absatz-Standardschriftart"/>
    <w:rsid w:val="00A66523"/>
  </w:style>
  <w:style w:type="paragraph" w:customStyle="1" w:styleId="Formatvorlage2">
    <w:name w:val="Formatvorlage2"/>
    <w:basedOn w:val="Standard"/>
    <w:rsid w:val="00421FAF"/>
    <w:pPr>
      <w:suppressAutoHyphens/>
      <w:spacing w:after="0" w:line="240" w:lineRule="auto"/>
    </w:pPr>
    <w:rPr>
      <w:rFonts w:ascii="Times New Roman" w:eastAsia="Times New Roman" w:hAnsi="Times New Roman" w:cs="Times New Roman"/>
      <w:sz w:val="24"/>
      <w:szCs w:val="24"/>
      <w:lang w:eastAsia="zh-CN"/>
    </w:rPr>
  </w:style>
  <w:style w:type="paragraph" w:styleId="berarbeitung">
    <w:name w:val="Revision"/>
    <w:hidden/>
    <w:uiPriority w:val="99"/>
    <w:semiHidden/>
    <w:rsid w:val="002A0522"/>
    <w:pPr>
      <w:spacing w:after="0" w:line="240" w:lineRule="auto"/>
    </w:pPr>
  </w:style>
  <w:style w:type="character" w:styleId="Fett">
    <w:name w:val="Strong"/>
    <w:basedOn w:val="Absatz-Standardschriftart"/>
    <w:uiPriority w:val="22"/>
    <w:qFormat/>
    <w:rsid w:val="00D26147"/>
    <w:rPr>
      <w:b/>
      <w:bCs/>
    </w:rPr>
  </w:style>
  <w:style w:type="paragraph" w:styleId="StandardWeb">
    <w:name w:val="Normal (Web)"/>
    <w:basedOn w:val="Standard"/>
    <w:uiPriority w:val="99"/>
    <w:unhideWhenUsed/>
    <w:rsid w:val="000F5332"/>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pagecontents">
    <w:name w:val="pagecontents"/>
    <w:basedOn w:val="Absatz-Standardschriftart"/>
    <w:rsid w:val="00184D33"/>
  </w:style>
  <w:style w:type="character" w:styleId="Zeilennummer">
    <w:name w:val="line number"/>
    <w:basedOn w:val="Absatz-Standardschriftart"/>
    <w:uiPriority w:val="99"/>
    <w:semiHidden/>
    <w:unhideWhenUsed/>
    <w:rsid w:val="00DB7C7A"/>
  </w:style>
  <w:style w:type="character" w:customStyle="1" w:styleId="s4">
    <w:name w:val="s4"/>
    <w:basedOn w:val="Absatz-Standardschriftart"/>
    <w:rsid w:val="00DD06D3"/>
  </w:style>
  <w:style w:type="character" w:styleId="Platzhaltertext">
    <w:name w:val="Placeholder Text"/>
    <w:basedOn w:val="Absatz-Standardschriftart"/>
    <w:uiPriority w:val="99"/>
    <w:semiHidden/>
    <w:rsid w:val="0047472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251625">
      <w:bodyDiv w:val="1"/>
      <w:marLeft w:val="0"/>
      <w:marRight w:val="0"/>
      <w:marTop w:val="0"/>
      <w:marBottom w:val="0"/>
      <w:divBdr>
        <w:top w:val="none" w:sz="0" w:space="0" w:color="auto"/>
        <w:left w:val="none" w:sz="0" w:space="0" w:color="auto"/>
        <w:bottom w:val="none" w:sz="0" w:space="0" w:color="auto"/>
        <w:right w:val="none" w:sz="0" w:space="0" w:color="auto"/>
      </w:divBdr>
    </w:div>
    <w:div w:id="33041124">
      <w:bodyDiv w:val="1"/>
      <w:marLeft w:val="0"/>
      <w:marRight w:val="0"/>
      <w:marTop w:val="0"/>
      <w:marBottom w:val="0"/>
      <w:divBdr>
        <w:top w:val="none" w:sz="0" w:space="0" w:color="auto"/>
        <w:left w:val="none" w:sz="0" w:space="0" w:color="auto"/>
        <w:bottom w:val="none" w:sz="0" w:space="0" w:color="auto"/>
        <w:right w:val="none" w:sz="0" w:space="0" w:color="auto"/>
      </w:divBdr>
    </w:div>
    <w:div w:id="54356937">
      <w:bodyDiv w:val="1"/>
      <w:marLeft w:val="0"/>
      <w:marRight w:val="0"/>
      <w:marTop w:val="0"/>
      <w:marBottom w:val="0"/>
      <w:divBdr>
        <w:top w:val="none" w:sz="0" w:space="0" w:color="auto"/>
        <w:left w:val="none" w:sz="0" w:space="0" w:color="auto"/>
        <w:bottom w:val="none" w:sz="0" w:space="0" w:color="auto"/>
        <w:right w:val="none" w:sz="0" w:space="0" w:color="auto"/>
      </w:divBdr>
    </w:div>
    <w:div w:id="166217268">
      <w:bodyDiv w:val="1"/>
      <w:marLeft w:val="0"/>
      <w:marRight w:val="0"/>
      <w:marTop w:val="0"/>
      <w:marBottom w:val="0"/>
      <w:divBdr>
        <w:top w:val="none" w:sz="0" w:space="0" w:color="auto"/>
        <w:left w:val="none" w:sz="0" w:space="0" w:color="auto"/>
        <w:bottom w:val="none" w:sz="0" w:space="0" w:color="auto"/>
        <w:right w:val="none" w:sz="0" w:space="0" w:color="auto"/>
      </w:divBdr>
    </w:div>
    <w:div w:id="190268073">
      <w:bodyDiv w:val="1"/>
      <w:marLeft w:val="0"/>
      <w:marRight w:val="0"/>
      <w:marTop w:val="0"/>
      <w:marBottom w:val="0"/>
      <w:divBdr>
        <w:top w:val="none" w:sz="0" w:space="0" w:color="auto"/>
        <w:left w:val="none" w:sz="0" w:space="0" w:color="auto"/>
        <w:bottom w:val="none" w:sz="0" w:space="0" w:color="auto"/>
        <w:right w:val="none" w:sz="0" w:space="0" w:color="auto"/>
      </w:divBdr>
    </w:div>
    <w:div w:id="210962691">
      <w:bodyDiv w:val="1"/>
      <w:marLeft w:val="0"/>
      <w:marRight w:val="0"/>
      <w:marTop w:val="0"/>
      <w:marBottom w:val="0"/>
      <w:divBdr>
        <w:top w:val="none" w:sz="0" w:space="0" w:color="auto"/>
        <w:left w:val="none" w:sz="0" w:space="0" w:color="auto"/>
        <w:bottom w:val="none" w:sz="0" w:space="0" w:color="auto"/>
        <w:right w:val="none" w:sz="0" w:space="0" w:color="auto"/>
      </w:divBdr>
    </w:div>
    <w:div w:id="364185406">
      <w:bodyDiv w:val="1"/>
      <w:marLeft w:val="0"/>
      <w:marRight w:val="0"/>
      <w:marTop w:val="0"/>
      <w:marBottom w:val="0"/>
      <w:divBdr>
        <w:top w:val="none" w:sz="0" w:space="0" w:color="auto"/>
        <w:left w:val="none" w:sz="0" w:space="0" w:color="auto"/>
        <w:bottom w:val="none" w:sz="0" w:space="0" w:color="auto"/>
        <w:right w:val="none" w:sz="0" w:space="0" w:color="auto"/>
      </w:divBdr>
    </w:div>
    <w:div w:id="398478667">
      <w:bodyDiv w:val="1"/>
      <w:marLeft w:val="0"/>
      <w:marRight w:val="0"/>
      <w:marTop w:val="0"/>
      <w:marBottom w:val="0"/>
      <w:divBdr>
        <w:top w:val="none" w:sz="0" w:space="0" w:color="auto"/>
        <w:left w:val="none" w:sz="0" w:space="0" w:color="auto"/>
        <w:bottom w:val="none" w:sz="0" w:space="0" w:color="auto"/>
        <w:right w:val="none" w:sz="0" w:space="0" w:color="auto"/>
      </w:divBdr>
    </w:div>
    <w:div w:id="413355576">
      <w:bodyDiv w:val="1"/>
      <w:marLeft w:val="0"/>
      <w:marRight w:val="0"/>
      <w:marTop w:val="0"/>
      <w:marBottom w:val="0"/>
      <w:divBdr>
        <w:top w:val="none" w:sz="0" w:space="0" w:color="auto"/>
        <w:left w:val="none" w:sz="0" w:space="0" w:color="auto"/>
        <w:bottom w:val="none" w:sz="0" w:space="0" w:color="auto"/>
        <w:right w:val="none" w:sz="0" w:space="0" w:color="auto"/>
      </w:divBdr>
    </w:div>
    <w:div w:id="424763521">
      <w:bodyDiv w:val="1"/>
      <w:marLeft w:val="0"/>
      <w:marRight w:val="0"/>
      <w:marTop w:val="0"/>
      <w:marBottom w:val="0"/>
      <w:divBdr>
        <w:top w:val="none" w:sz="0" w:space="0" w:color="auto"/>
        <w:left w:val="none" w:sz="0" w:space="0" w:color="auto"/>
        <w:bottom w:val="none" w:sz="0" w:space="0" w:color="auto"/>
        <w:right w:val="none" w:sz="0" w:space="0" w:color="auto"/>
      </w:divBdr>
      <w:divsChild>
        <w:div w:id="940144490">
          <w:blockQuote w:val="1"/>
          <w:marLeft w:val="720"/>
          <w:marRight w:val="720"/>
          <w:marTop w:val="100"/>
          <w:marBottom w:val="100"/>
          <w:divBdr>
            <w:top w:val="none" w:sz="0" w:space="0" w:color="auto"/>
            <w:left w:val="none" w:sz="0" w:space="0" w:color="auto"/>
            <w:bottom w:val="none" w:sz="0" w:space="0" w:color="auto"/>
            <w:right w:val="none" w:sz="0" w:space="0" w:color="auto"/>
          </w:divBdr>
        </w:div>
        <w:div w:id="134304915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60463003">
      <w:bodyDiv w:val="1"/>
      <w:marLeft w:val="0"/>
      <w:marRight w:val="0"/>
      <w:marTop w:val="0"/>
      <w:marBottom w:val="0"/>
      <w:divBdr>
        <w:top w:val="none" w:sz="0" w:space="0" w:color="auto"/>
        <w:left w:val="none" w:sz="0" w:space="0" w:color="auto"/>
        <w:bottom w:val="none" w:sz="0" w:space="0" w:color="auto"/>
        <w:right w:val="none" w:sz="0" w:space="0" w:color="auto"/>
      </w:divBdr>
    </w:div>
    <w:div w:id="499077182">
      <w:bodyDiv w:val="1"/>
      <w:marLeft w:val="0"/>
      <w:marRight w:val="0"/>
      <w:marTop w:val="0"/>
      <w:marBottom w:val="0"/>
      <w:divBdr>
        <w:top w:val="none" w:sz="0" w:space="0" w:color="auto"/>
        <w:left w:val="none" w:sz="0" w:space="0" w:color="auto"/>
        <w:bottom w:val="none" w:sz="0" w:space="0" w:color="auto"/>
        <w:right w:val="none" w:sz="0" w:space="0" w:color="auto"/>
      </w:divBdr>
    </w:div>
    <w:div w:id="583605902">
      <w:bodyDiv w:val="1"/>
      <w:marLeft w:val="0"/>
      <w:marRight w:val="0"/>
      <w:marTop w:val="0"/>
      <w:marBottom w:val="0"/>
      <w:divBdr>
        <w:top w:val="none" w:sz="0" w:space="0" w:color="auto"/>
        <w:left w:val="none" w:sz="0" w:space="0" w:color="auto"/>
        <w:bottom w:val="none" w:sz="0" w:space="0" w:color="auto"/>
        <w:right w:val="none" w:sz="0" w:space="0" w:color="auto"/>
      </w:divBdr>
    </w:div>
    <w:div w:id="693266303">
      <w:bodyDiv w:val="1"/>
      <w:marLeft w:val="0"/>
      <w:marRight w:val="0"/>
      <w:marTop w:val="0"/>
      <w:marBottom w:val="0"/>
      <w:divBdr>
        <w:top w:val="none" w:sz="0" w:space="0" w:color="auto"/>
        <w:left w:val="none" w:sz="0" w:space="0" w:color="auto"/>
        <w:bottom w:val="none" w:sz="0" w:space="0" w:color="auto"/>
        <w:right w:val="none" w:sz="0" w:space="0" w:color="auto"/>
      </w:divBdr>
    </w:div>
    <w:div w:id="777064171">
      <w:bodyDiv w:val="1"/>
      <w:marLeft w:val="0"/>
      <w:marRight w:val="0"/>
      <w:marTop w:val="0"/>
      <w:marBottom w:val="0"/>
      <w:divBdr>
        <w:top w:val="none" w:sz="0" w:space="0" w:color="auto"/>
        <w:left w:val="none" w:sz="0" w:space="0" w:color="auto"/>
        <w:bottom w:val="none" w:sz="0" w:space="0" w:color="auto"/>
        <w:right w:val="none" w:sz="0" w:space="0" w:color="auto"/>
      </w:divBdr>
    </w:div>
    <w:div w:id="795024410">
      <w:bodyDiv w:val="1"/>
      <w:marLeft w:val="0"/>
      <w:marRight w:val="0"/>
      <w:marTop w:val="0"/>
      <w:marBottom w:val="0"/>
      <w:divBdr>
        <w:top w:val="none" w:sz="0" w:space="0" w:color="auto"/>
        <w:left w:val="none" w:sz="0" w:space="0" w:color="auto"/>
        <w:bottom w:val="none" w:sz="0" w:space="0" w:color="auto"/>
        <w:right w:val="none" w:sz="0" w:space="0" w:color="auto"/>
      </w:divBdr>
    </w:div>
    <w:div w:id="911544845">
      <w:bodyDiv w:val="1"/>
      <w:marLeft w:val="0"/>
      <w:marRight w:val="0"/>
      <w:marTop w:val="0"/>
      <w:marBottom w:val="0"/>
      <w:divBdr>
        <w:top w:val="none" w:sz="0" w:space="0" w:color="auto"/>
        <w:left w:val="none" w:sz="0" w:space="0" w:color="auto"/>
        <w:bottom w:val="none" w:sz="0" w:space="0" w:color="auto"/>
        <w:right w:val="none" w:sz="0" w:space="0" w:color="auto"/>
      </w:divBdr>
    </w:div>
    <w:div w:id="921186327">
      <w:bodyDiv w:val="1"/>
      <w:marLeft w:val="0"/>
      <w:marRight w:val="0"/>
      <w:marTop w:val="0"/>
      <w:marBottom w:val="0"/>
      <w:divBdr>
        <w:top w:val="none" w:sz="0" w:space="0" w:color="auto"/>
        <w:left w:val="none" w:sz="0" w:space="0" w:color="auto"/>
        <w:bottom w:val="none" w:sz="0" w:space="0" w:color="auto"/>
        <w:right w:val="none" w:sz="0" w:space="0" w:color="auto"/>
      </w:divBdr>
    </w:div>
    <w:div w:id="1085758371">
      <w:bodyDiv w:val="1"/>
      <w:marLeft w:val="0"/>
      <w:marRight w:val="0"/>
      <w:marTop w:val="0"/>
      <w:marBottom w:val="0"/>
      <w:divBdr>
        <w:top w:val="none" w:sz="0" w:space="0" w:color="auto"/>
        <w:left w:val="none" w:sz="0" w:space="0" w:color="auto"/>
        <w:bottom w:val="none" w:sz="0" w:space="0" w:color="auto"/>
        <w:right w:val="none" w:sz="0" w:space="0" w:color="auto"/>
      </w:divBdr>
    </w:div>
    <w:div w:id="1129520137">
      <w:bodyDiv w:val="1"/>
      <w:marLeft w:val="0"/>
      <w:marRight w:val="0"/>
      <w:marTop w:val="0"/>
      <w:marBottom w:val="0"/>
      <w:divBdr>
        <w:top w:val="none" w:sz="0" w:space="0" w:color="auto"/>
        <w:left w:val="none" w:sz="0" w:space="0" w:color="auto"/>
        <w:bottom w:val="none" w:sz="0" w:space="0" w:color="auto"/>
        <w:right w:val="none" w:sz="0" w:space="0" w:color="auto"/>
      </w:divBdr>
    </w:div>
    <w:div w:id="1168667433">
      <w:bodyDiv w:val="1"/>
      <w:marLeft w:val="0"/>
      <w:marRight w:val="0"/>
      <w:marTop w:val="0"/>
      <w:marBottom w:val="0"/>
      <w:divBdr>
        <w:top w:val="none" w:sz="0" w:space="0" w:color="auto"/>
        <w:left w:val="none" w:sz="0" w:space="0" w:color="auto"/>
        <w:bottom w:val="none" w:sz="0" w:space="0" w:color="auto"/>
        <w:right w:val="none" w:sz="0" w:space="0" w:color="auto"/>
      </w:divBdr>
      <w:divsChild>
        <w:div w:id="265236849">
          <w:marLeft w:val="0"/>
          <w:marRight w:val="0"/>
          <w:marTop w:val="0"/>
          <w:marBottom w:val="0"/>
          <w:divBdr>
            <w:top w:val="none" w:sz="0" w:space="0" w:color="auto"/>
            <w:left w:val="none" w:sz="0" w:space="0" w:color="auto"/>
            <w:bottom w:val="none" w:sz="0" w:space="0" w:color="auto"/>
            <w:right w:val="none" w:sz="0" w:space="0" w:color="auto"/>
          </w:divBdr>
          <w:divsChild>
            <w:div w:id="585309854">
              <w:marLeft w:val="0"/>
              <w:marRight w:val="0"/>
              <w:marTop w:val="0"/>
              <w:marBottom w:val="0"/>
              <w:divBdr>
                <w:top w:val="none" w:sz="0" w:space="0" w:color="auto"/>
                <w:left w:val="none" w:sz="0" w:space="0" w:color="auto"/>
                <w:bottom w:val="none" w:sz="0" w:space="0" w:color="auto"/>
                <w:right w:val="none" w:sz="0" w:space="0" w:color="auto"/>
              </w:divBdr>
            </w:div>
            <w:div w:id="1580748656">
              <w:marLeft w:val="0"/>
              <w:marRight w:val="0"/>
              <w:marTop w:val="0"/>
              <w:marBottom w:val="0"/>
              <w:divBdr>
                <w:top w:val="none" w:sz="0" w:space="0" w:color="auto"/>
                <w:left w:val="none" w:sz="0" w:space="0" w:color="auto"/>
                <w:bottom w:val="none" w:sz="0" w:space="0" w:color="auto"/>
                <w:right w:val="none" w:sz="0" w:space="0" w:color="auto"/>
              </w:divBdr>
              <w:divsChild>
                <w:div w:id="647128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2142218">
      <w:bodyDiv w:val="1"/>
      <w:marLeft w:val="0"/>
      <w:marRight w:val="0"/>
      <w:marTop w:val="0"/>
      <w:marBottom w:val="0"/>
      <w:divBdr>
        <w:top w:val="none" w:sz="0" w:space="0" w:color="auto"/>
        <w:left w:val="none" w:sz="0" w:space="0" w:color="auto"/>
        <w:bottom w:val="none" w:sz="0" w:space="0" w:color="auto"/>
        <w:right w:val="none" w:sz="0" w:space="0" w:color="auto"/>
      </w:divBdr>
    </w:div>
    <w:div w:id="1234437377">
      <w:bodyDiv w:val="1"/>
      <w:marLeft w:val="0"/>
      <w:marRight w:val="0"/>
      <w:marTop w:val="0"/>
      <w:marBottom w:val="0"/>
      <w:divBdr>
        <w:top w:val="none" w:sz="0" w:space="0" w:color="auto"/>
        <w:left w:val="none" w:sz="0" w:space="0" w:color="auto"/>
        <w:bottom w:val="none" w:sz="0" w:space="0" w:color="auto"/>
        <w:right w:val="none" w:sz="0" w:space="0" w:color="auto"/>
      </w:divBdr>
      <w:divsChild>
        <w:div w:id="831675499">
          <w:marLeft w:val="0"/>
          <w:marRight w:val="0"/>
          <w:marTop w:val="0"/>
          <w:marBottom w:val="0"/>
          <w:divBdr>
            <w:top w:val="none" w:sz="0" w:space="0" w:color="auto"/>
            <w:left w:val="none" w:sz="0" w:space="0" w:color="auto"/>
            <w:bottom w:val="none" w:sz="0" w:space="0" w:color="auto"/>
            <w:right w:val="none" w:sz="0" w:space="0" w:color="auto"/>
          </w:divBdr>
        </w:div>
        <w:div w:id="335117302">
          <w:marLeft w:val="0"/>
          <w:marRight w:val="0"/>
          <w:marTop w:val="0"/>
          <w:marBottom w:val="0"/>
          <w:divBdr>
            <w:top w:val="none" w:sz="0" w:space="0" w:color="auto"/>
            <w:left w:val="none" w:sz="0" w:space="0" w:color="auto"/>
            <w:bottom w:val="none" w:sz="0" w:space="0" w:color="auto"/>
            <w:right w:val="none" w:sz="0" w:space="0" w:color="auto"/>
          </w:divBdr>
        </w:div>
      </w:divsChild>
    </w:div>
    <w:div w:id="1393776060">
      <w:bodyDiv w:val="1"/>
      <w:marLeft w:val="0"/>
      <w:marRight w:val="0"/>
      <w:marTop w:val="0"/>
      <w:marBottom w:val="0"/>
      <w:divBdr>
        <w:top w:val="none" w:sz="0" w:space="0" w:color="auto"/>
        <w:left w:val="none" w:sz="0" w:space="0" w:color="auto"/>
        <w:bottom w:val="none" w:sz="0" w:space="0" w:color="auto"/>
        <w:right w:val="none" w:sz="0" w:space="0" w:color="auto"/>
      </w:divBdr>
    </w:div>
    <w:div w:id="1406143509">
      <w:bodyDiv w:val="1"/>
      <w:marLeft w:val="0"/>
      <w:marRight w:val="0"/>
      <w:marTop w:val="0"/>
      <w:marBottom w:val="0"/>
      <w:divBdr>
        <w:top w:val="none" w:sz="0" w:space="0" w:color="auto"/>
        <w:left w:val="none" w:sz="0" w:space="0" w:color="auto"/>
        <w:bottom w:val="none" w:sz="0" w:space="0" w:color="auto"/>
        <w:right w:val="none" w:sz="0" w:space="0" w:color="auto"/>
      </w:divBdr>
    </w:div>
    <w:div w:id="1477144502">
      <w:bodyDiv w:val="1"/>
      <w:marLeft w:val="0"/>
      <w:marRight w:val="0"/>
      <w:marTop w:val="0"/>
      <w:marBottom w:val="0"/>
      <w:divBdr>
        <w:top w:val="none" w:sz="0" w:space="0" w:color="auto"/>
        <w:left w:val="none" w:sz="0" w:space="0" w:color="auto"/>
        <w:bottom w:val="none" w:sz="0" w:space="0" w:color="auto"/>
        <w:right w:val="none" w:sz="0" w:space="0" w:color="auto"/>
      </w:divBdr>
    </w:div>
    <w:div w:id="1537501675">
      <w:bodyDiv w:val="1"/>
      <w:marLeft w:val="0"/>
      <w:marRight w:val="0"/>
      <w:marTop w:val="0"/>
      <w:marBottom w:val="0"/>
      <w:divBdr>
        <w:top w:val="none" w:sz="0" w:space="0" w:color="auto"/>
        <w:left w:val="none" w:sz="0" w:space="0" w:color="auto"/>
        <w:bottom w:val="none" w:sz="0" w:space="0" w:color="auto"/>
        <w:right w:val="none" w:sz="0" w:space="0" w:color="auto"/>
      </w:divBdr>
    </w:div>
    <w:div w:id="1539735220">
      <w:bodyDiv w:val="1"/>
      <w:marLeft w:val="0"/>
      <w:marRight w:val="0"/>
      <w:marTop w:val="0"/>
      <w:marBottom w:val="0"/>
      <w:divBdr>
        <w:top w:val="none" w:sz="0" w:space="0" w:color="auto"/>
        <w:left w:val="none" w:sz="0" w:space="0" w:color="auto"/>
        <w:bottom w:val="none" w:sz="0" w:space="0" w:color="auto"/>
        <w:right w:val="none" w:sz="0" w:space="0" w:color="auto"/>
      </w:divBdr>
    </w:div>
    <w:div w:id="1542787781">
      <w:bodyDiv w:val="1"/>
      <w:marLeft w:val="0"/>
      <w:marRight w:val="0"/>
      <w:marTop w:val="0"/>
      <w:marBottom w:val="0"/>
      <w:divBdr>
        <w:top w:val="none" w:sz="0" w:space="0" w:color="auto"/>
        <w:left w:val="none" w:sz="0" w:space="0" w:color="auto"/>
        <w:bottom w:val="none" w:sz="0" w:space="0" w:color="auto"/>
        <w:right w:val="none" w:sz="0" w:space="0" w:color="auto"/>
      </w:divBdr>
    </w:div>
    <w:div w:id="1564750588">
      <w:bodyDiv w:val="1"/>
      <w:marLeft w:val="0"/>
      <w:marRight w:val="0"/>
      <w:marTop w:val="0"/>
      <w:marBottom w:val="0"/>
      <w:divBdr>
        <w:top w:val="none" w:sz="0" w:space="0" w:color="auto"/>
        <w:left w:val="none" w:sz="0" w:space="0" w:color="auto"/>
        <w:bottom w:val="none" w:sz="0" w:space="0" w:color="auto"/>
        <w:right w:val="none" w:sz="0" w:space="0" w:color="auto"/>
      </w:divBdr>
    </w:div>
    <w:div w:id="1643775330">
      <w:bodyDiv w:val="1"/>
      <w:marLeft w:val="0"/>
      <w:marRight w:val="0"/>
      <w:marTop w:val="0"/>
      <w:marBottom w:val="0"/>
      <w:divBdr>
        <w:top w:val="none" w:sz="0" w:space="0" w:color="auto"/>
        <w:left w:val="none" w:sz="0" w:space="0" w:color="auto"/>
        <w:bottom w:val="none" w:sz="0" w:space="0" w:color="auto"/>
        <w:right w:val="none" w:sz="0" w:space="0" w:color="auto"/>
      </w:divBdr>
    </w:div>
    <w:div w:id="1659992092">
      <w:bodyDiv w:val="1"/>
      <w:marLeft w:val="0"/>
      <w:marRight w:val="0"/>
      <w:marTop w:val="0"/>
      <w:marBottom w:val="0"/>
      <w:divBdr>
        <w:top w:val="none" w:sz="0" w:space="0" w:color="auto"/>
        <w:left w:val="none" w:sz="0" w:space="0" w:color="auto"/>
        <w:bottom w:val="none" w:sz="0" w:space="0" w:color="auto"/>
        <w:right w:val="none" w:sz="0" w:space="0" w:color="auto"/>
      </w:divBdr>
    </w:div>
    <w:div w:id="1682003235">
      <w:bodyDiv w:val="1"/>
      <w:marLeft w:val="0"/>
      <w:marRight w:val="0"/>
      <w:marTop w:val="0"/>
      <w:marBottom w:val="0"/>
      <w:divBdr>
        <w:top w:val="none" w:sz="0" w:space="0" w:color="auto"/>
        <w:left w:val="none" w:sz="0" w:space="0" w:color="auto"/>
        <w:bottom w:val="none" w:sz="0" w:space="0" w:color="auto"/>
        <w:right w:val="none" w:sz="0" w:space="0" w:color="auto"/>
      </w:divBdr>
      <w:divsChild>
        <w:div w:id="593319842">
          <w:marLeft w:val="0"/>
          <w:marRight w:val="0"/>
          <w:marTop w:val="0"/>
          <w:marBottom w:val="0"/>
          <w:divBdr>
            <w:top w:val="none" w:sz="0" w:space="0" w:color="auto"/>
            <w:left w:val="none" w:sz="0" w:space="0" w:color="auto"/>
            <w:bottom w:val="none" w:sz="0" w:space="0" w:color="auto"/>
            <w:right w:val="none" w:sz="0" w:space="0" w:color="auto"/>
          </w:divBdr>
        </w:div>
        <w:div w:id="172915221">
          <w:marLeft w:val="0"/>
          <w:marRight w:val="0"/>
          <w:marTop w:val="0"/>
          <w:marBottom w:val="0"/>
          <w:divBdr>
            <w:top w:val="none" w:sz="0" w:space="0" w:color="auto"/>
            <w:left w:val="none" w:sz="0" w:space="0" w:color="auto"/>
            <w:bottom w:val="none" w:sz="0" w:space="0" w:color="auto"/>
            <w:right w:val="none" w:sz="0" w:space="0" w:color="auto"/>
          </w:divBdr>
        </w:div>
        <w:div w:id="732779055">
          <w:marLeft w:val="0"/>
          <w:marRight w:val="0"/>
          <w:marTop w:val="0"/>
          <w:marBottom w:val="0"/>
          <w:divBdr>
            <w:top w:val="none" w:sz="0" w:space="0" w:color="auto"/>
            <w:left w:val="none" w:sz="0" w:space="0" w:color="auto"/>
            <w:bottom w:val="none" w:sz="0" w:space="0" w:color="auto"/>
            <w:right w:val="none" w:sz="0" w:space="0" w:color="auto"/>
          </w:divBdr>
        </w:div>
        <w:div w:id="2055957830">
          <w:marLeft w:val="0"/>
          <w:marRight w:val="0"/>
          <w:marTop w:val="0"/>
          <w:marBottom w:val="0"/>
          <w:divBdr>
            <w:top w:val="none" w:sz="0" w:space="0" w:color="auto"/>
            <w:left w:val="none" w:sz="0" w:space="0" w:color="auto"/>
            <w:bottom w:val="none" w:sz="0" w:space="0" w:color="auto"/>
            <w:right w:val="none" w:sz="0" w:space="0" w:color="auto"/>
          </w:divBdr>
        </w:div>
        <w:div w:id="1339190024">
          <w:marLeft w:val="0"/>
          <w:marRight w:val="0"/>
          <w:marTop w:val="0"/>
          <w:marBottom w:val="0"/>
          <w:divBdr>
            <w:top w:val="none" w:sz="0" w:space="0" w:color="auto"/>
            <w:left w:val="none" w:sz="0" w:space="0" w:color="auto"/>
            <w:bottom w:val="none" w:sz="0" w:space="0" w:color="auto"/>
            <w:right w:val="none" w:sz="0" w:space="0" w:color="auto"/>
          </w:divBdr>
        </w:div>
        <w:div w:id="855114995">
          <w:marLeft w:val="0"/>
          <w:marRight w:val="0"/>
          <w:marTop w:val="0"/>
          <w:marBottom w:val="0"/>
          <w:divBdr>
            <w:top w:val="none" w:sz="0" w:space="0" w:color="auto"/>
            <w:left w:val="none" w:sz="0" w:space="0" w:color="auto"/>
            <w:bottom w:val="none" w:sz="0" w:space="0" w:color="auto"/>
            <w:right w:val="none" w:sz="0" w:space="0" w:color="auto"/>
          </w:divBdr>
        </w:div>
      </w:divsChild>
    </w:div>
    <w:div w:id="1726835021">
      <w:bodyDiv w:val="1"/>
      <w:marLeft w:val="0"/>
      <w:marRight w:val="0"/>
      <w:marTop w:val="0"/>
      <w:marBottom w:val="0"/>
      <w:divBdr>
        <w:top w:val="none" w:sz="0" w:space="0" w:color="auto"/>
        <w:left w:val="none" w:sz="0" w:space="0" w:color="auto"/>
        <w:bottom w:val="none" w:sz="0" w:space="0" w:color="auto"/>
        <w:right w:val="none" w:sz="0" w:space="0" w:color="auto"/>
      </w:divBdr>
    </w:div>
    <w:div w:id="1752963181">
      <w:bodyDiv w:val="1"/>
      <w:marLeft w:val="0"/>
      <w:marRight w:val="0"/>
      <w:marTop w:val="0"/>
      <w:marBottom w:val="0"/>
      <w:divBdr>
        <w:top w:val="none" w:sz="0" w:space="0" w:color="auto"/>
        <w:left w:val="none" w:sz="0" w:space="0" w:color="auto"/>
        <w:bottom w:val="none" w:sz="0" w:space="0" w:color="auto"/>
        <w:right w:val="none" w:sz="0" w:space="0" w:color="auto"/>
      </w:divBdr>
    </w:div>
    <w:div w:id="1818258746">
      <w:bodyDiv w:val="1"/>
      <w:marLeft w:val="0"/>
      <w:marRight w:val="0"/>
      <w:marTop w:val="0"/>
      <w:marBottom w:val="0"/>
      <w:divBdr>
        <w:top w:val="none" w:sz="0" w:space="0" w:color="auto"/>
        <w:left w:val="none" w:sz="0" w:space="0" w:color="auto"/>
        <w:bottom w:val="none" w:sz="0" w:space="0" w:color="auto"/>
        <w:right w:val="none" w:sz="0" w:space="0" w:color="auto"/>
      </w:divBdr>
    </w:div>
    <w:div w:id="1831867547">
      <w:bodyDiv w:val="1"/>
      <w:marLeft w:val="0"/>
      <w:marRight w:val="0"/>
      <w:marTop w:val="0"/>
      <w:marBottom w:val="0"/>
      <w:divBdr>
        <w:top w:val="none" w:sz="0" w:space="0" w:color="auto"/>
        <w:left w:val="none" w:sz="0" w:space="0" w:color="auto"/>
        <w:bottom w:val="none" w:sz="0" w:space="0" w:color="auto"/>
        <w:right w:val="none" w:sz="0" w:space="0" w:color="auto"/>
      </w:divBdr>
    </w:div>
    <w:div w:id="1940024065">
      <w:bodyDiv w:val="1"/>
      <w:marLeft w:val="0"/>
      <w:marRight w:val="0"/>
      <w:marTop w:val="0"/>
      <w:marBottom w:val="0"/>
      <w:divBdr>
        <w:top w:val="none" w:sz="0" w:space="0" w:color="auto"/>
        <w:left w:val="none" w:sz="0" w:space="0" w:color="auto"/>
        <w:bottom w:val="none" w:sz="0" w:space="0" w:color="auto"/>
        <w:right w:val="none" w:sz="0" w:space="0" w:color="auto"/>
      </w:divBdr>
    </w:div>
    <w:div w:id="1984654025">
      <w:bodyDiv w:val="1"/>
      <w:marLeft w:val="0"/>
      <w:marRight w:val="0"/>
      <w:marTop w:val="0"/>
      <w:marBottom w:val="0"/>
      <w:divBdr>
        <w:top w:val="none" w:sz="0" w:space="0" w:color="auto"/>
        <w:left w:val="none" w:sz="0" w:space="0" w:color="auto"/>
        <w:bottom w:val="none" w:sz="0" w:space="0" w:color="auto"/>
        <w:right w:val="none" w:sz="0" w:space="0" w:color="auto"/>
      </w:divBdr>
    </w:div>
    <w:div w:id="2040933600">
      <w:bodyDiv w:val="1"/>
      <w:marLeft w:val="0"/>
      <w:marRight w:val="0"/>
      <w:marTop w:val="0"/>
      <w:marBottom w:val="0"/>
      <w:divBdr>
        <w:top w:val="none" w:sz="0" w:space="0" w:color="auto"/>
        <w:left w:val="none" w:sz="0" w:space="0" w:color="auto"/>
        <w:bottom w:val="none" w:sz="0" w:space="0" w:color="auto"/>
        <w:right w:val="none" w:sz="0" w:space="0" w:color="auto"/>
      </w:divBdr>
    </w:div>
    <w:div w:id="21250707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7C353A-613E-4872-9061-2E9D7638A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51541</Words>
  <Characters>324713</Characters>
  <Application>Microsoft Office Word</Application>
  <DocSecurity>0</DocSecurity>
  <Lines>2705</Lines>
  <Paragraphs>75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755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lbers</dc:creator>
  <cp:keywords/>
  <dc:description/>
  <cp:lastModifiedBy>l.albers</cp:lastModifiedBy>
  <cp:revision>3</cp:revision>
  <cp:lastPrinted>2016-09-12T08:20:00Z</cp:lastPrinted>
  <dcterms:created xsi:type="dcterms:W3CDTF">2018-02-07T08:01:00Z</dcterms:created>
  <dcterms:modified xsi:type="dcterms:W3CDTF">2018-07-02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3"&gt;&lt;session id="VZ8E0mdA"/&gt;&lt;style id="http://www.zotero.org/styles/international-journal-of-obesity"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gt;&lt;/prefs&gt;&lt;/data&gt;</vt:lpwstr>
  </property>
</Properties>
</file>